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686C9E84"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9258B0">
        <w:rPr>
          <w:rFonts w:eastAsia="Calibri" w:cs="Times New Roman"/>
          <w:b/>
          <w:bCs/>
          <w:sz w:val="28"/>
          <w:szCs w:val="28"/>
          <w:lang w:val="en-US"/>
        </w:rPr>
        <w:t>SERT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78812BE7" w14:textId="4431FD2B" w:rsidR="00A3672B" w:rsidRDefault="00450293" w:rsidP="002D6A66">
      <w:pPr>
        <w:contextualSpacing/>
        <w:jc w:val="center"/>
        <w:rPr>
          <w:rFonts w:eastAsia="Calibri" w:cs="Times New Roman"/>
          <w:b/>
          <w:bCs/>
          <w:sz w:val="28"/>
          <w:szCs w:val="28"/>
          <w:lang w:val="en-US"/>
        </w:rPr>
        <w:sectPr w:rsidR="00A3672B" w:rsidSect="007031B0">
          <w:headerReference w:type="default" r:id="rId10"/>
          <w:footerReference w:type="default" r:id="rId11"/>
          <w:footerReference w:type="first" r:id="rId12"/>
          <w:pgSz w:w="11906" w:h="16838" w:code="9"/>
          <w:pgMar w:top="1701" w:right="1701" w:bottom="1701" w:left="1701" w:header="709" w:footer="709" w:gutter="567"/>
          <w:pgNumType w:fmt="lowerRoman" w:start="1"/>
          <w:cols w:space="708"/>
          <w:titlePg/>
          <w:docGrid w:linePitch="360"/>
        </w:sectPr>
      </w:pPr>
      <w:r>
        <w:rPr>
          <w:rFonts w:eastAsia="Calibri" w:cs="Times New Roman"/>
          <w:b/>
          <w:bCs/>
          <w:sz w:val="28"/>
          <w:szCs w:val="28"/>
          <w:lang w:val="en-US"/>
        </w:rPr>
        <w:t>SEPTEMBER</w:t>
      </w:r>
      <w:r w:rsidR="00734E6A" w:rsidRPr="00734E6A">
        <w:rPr>
          <w:rFonts w:eastAsia="Calibri" w:cs="Times New Roman"/>
          <w:b/>
          <w:bCs/>
          <w:sz w:val="28"/>
          <w:szCs w:val="28"/>
          <w:lang w:val="en-US"/>
        </w:rPr>
        <w:t xml:space="preserve"> 202</w:t>
      </w:r>
      <w:r w:rsidR="009338C6">
        <w:rPr>
          <w:rFonts w:eastAsia="Calibri" w:cs="Times New Roman"/>
          <w:b/>
          <w:bCs/>
          <w:sz w:val="28"/>
          <w:szCs w:val="28"/>
          <w:lang w:val="en-US"/>
        </w:rPr>
        <w:t>3</w:t>
      </w:r>
    </w:p>
    <w:p w14:paraId="40E0B7F6" w14:textId="405EDACD" w:rsidR="004F130A" w:rsidRDefault="000D207E" w:rsidP="00A3672B">
      <w:pPr>
        <w:contextualSpacing/>
        <w:jc w:val="center"/>
        <w:rPr>
          <w:rFonts w:eastAsia="Calibri" w:cs="Arial"/>
          <w:szCs w:val="24"/>
          <w:lang w:val="en-US"/>
        </w:rPr>
      </w:pPr>
      <w:r>
        <w:rPr>
          <w:rFonts w:eastAsia="Calibri" w:cs="Arial"/>
          <w:szCs w:val="24"/>
          <w:lang w:val="en-US"/>
        </w:rPr>
        <w:lastRenderedPageBreak/>
        <w:t xml:space="preserve"> </w:t>
      </w:r>
      <w:r w:rsidR="004F130A" w:rsidRPr="004F130A">
        <w:rPr>
          <w:rFonts w:eastAsia="Calibri" w:cs="Arial"/>
          <w:noProof/>
          <w:szCs w:val="24"/>
          <w:lang w:val="en-US"/>
        </w:rPr>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BD68BD1"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A656EE">
        <w:rPr>
          <w:rFonts w:eastAsia="Calibri" w:cs="Times New Roman"/>
          <w:b/>
          <w:bCs/>
          <w:sz w:val="28"/>
          <w:szCs w:val="28"/>
          <w:lang w:val="en-US"/>
        </w:rPr>
        <w:t>SERT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4EF44D6" w:rsidR="004F130A" w:rsidRPr="004F130A" w:rsidRDefault="00450293" w:rsidP="002D6A66">
      <w:pPr>
        <w:contextualSpacing/>
        <w:jc w:val="center"/>
        <w:rPr>
          <w:rFonts w:eastAsia="Calibri" w:cs="Times New Roman"/>
          <w:b/>
          <w:bCs/>
          <w:sz w:val="28"/>
          <w:szCs w:val="28"/>
          <w:lang w:val="en-US"/>
        </w:rPr>
      </w:pPr>
      <w:r>
        <w:rPr>
          <w:rFonts w:eastAsia="Calibri" w:cs="Times New Roman"/>
          <w:b/>
          <w:bCs/>
          <w:sz w:val="28"/>
          <w:szCs w:val="28"/>
          <w:lang w:val="en-US"/>
        </w:rPr>
        <w:t>SEPTEMBER</w:t>
      </w:r>
      <w:r w:rsidR="004F130A" w:rsidRPr="004F130A">
        <w:rPr>
          <w:rFonts w:eastAsia="Calibri" w:cs="Times New Roman"/>
          <w:b/>
          <w:bCs/>
          <w:sz w:val="28"/>
          <w:szCs w:val="28"/>
          <w:lang w:val="en-US"/>
        </w:rPr>
        <w:t xml:space="preserve"> 202</w:t>
      </w:r>
      <w:r w:rsidR="004F130A">
        <w:rPr>
          <w:rFonts w:eastAsia="Calibri" w:cs="Times New Roman"/>
          <w:b/>
          <w:bCs/>
          <w:sz w:val="28"/>
          <w:szCs w:val="28"/>
          <w:lang w:val="en-US"/>
        </w:rPr>
        <w:t>3</w:t>
      </w:r>
    </w:p>
    <w:p w14:paraId="1D212513" w14:textId="77777777" w:rsidR="000D207E" w:rsidRDefault="000D207E" w:rsidP="004157BA">
      <w:pPr>
        <w:pStyle w:val="HeadingI"/>
        <w:sectPr w:rsidR="000D207E" w:rsidSect="007031B0">
          <w:headerReference w:type="first" r:id="rId13"/>
          <w:footerReference w:type="first" r:id="rId14"/>
          <w:pgSz w:w="11906" w:h="16838" w:code="9"/>
          <w:pgMar w:top="1701" w:right="1701" w:bottom="1701" w:left="1701" w:header="709" w:footer="709" w:gutter="567"/>
          <w:pgNumType w:fmt="lowerRoman" w:start="1"/>
          <w:cols w:space="708"/>
          <w:titlePg/>
          <w:docGrid w:linePitch="360"/>
        </w:sectPr>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p>
    <w:p w14:paraId="315BCF22" w14:textId="195CEDF2" w:rsidR="00176990" w:rsidRPr="00C43780" w:rsidRDefault="00176990" w:rsidP="004157BA">
      <w:pPr>
        <w:pStyle w:val="HeadingI"/>
      </w:pPr>
      <w:bookmarkStart w:id="11" w:name="_Toc143523707"/>
      <w:r w:rsidRPr="00176990">
        <w:lastRenderedPageBreak/>
        <w:t xml:space="preserve">HALAMAN PERNYATAAN </w:t>
      </w:r>
      <w:bookmarkEnd w:id="4"/>
      <w:r w:rsidRPr="00176990">
        <w:t>ORISINALITAS</w:t>
      </w:r>
      <w:bookmarkEnd w:id="5"/>
      <w:bookmarkEnd w:id="6"/>
      <w:bookmarkEnd w:id="7"/>
      <w:bookmarkEnd w:id="8"/>
      <w:bookmarkEnd w:id="9"/>
      <w:bookmarkEnd w:id="10"/>
      <w:bookmarkEnd w:id="11"/>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w:t>
      </w:r>
      <w:proofErr w:type="gramStart"/>
      <w:r w:rsidRPr="00176990">
        <w:rPr>
          <w:rFonts w:eastAsia="Calibri" w:cs="Times New Roman"/>
          <w:b/>
          <w:bCs/>
          <w:szCs w:val="24"/>
          <w:lang w:val="en-US"/>
        </w:rPr>
        <w:t>dan</w:t>
      </w:r>
      <w:proofErr w:type="gramEnd"/>
      <w:r w:rsidRPr="00176990">
        <w:rPr>
          <w:rFonts w:eastAsia="Calibri" w:cs="Times New Roman"/>
          <w:b/>
          <w:bCs/>
          <w:szCs w:val="24"/>
          <w:lang w:val="en-US"/>
        </w:rPr>
        <w:t xml:space="preserve">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proofErr w:type="gramStart"/>
      <w:r w:rsidRPr="00176990">
        <w:rPr>
          <w:rFonts w:eastAsia="Calibri" w:cs="Times New Roman"/>
          <w:b/>
          <w:bCs/>
          <w:szCs w:val="24"/>
          <w:lang w:val="en-US"/>
        </w:rPr>
        <w:t>telah</w:t>
      </w:r>
      <w:proofErr w:type="gramEnd"/>
      <w:r w:rsidRPr="00176990">
        <w:rPr>
          <w:rFonts w:eastAsia="Calibri" w:cs="Times New Roman"/>
          <w:b/>
          <w:bCs/>
          <w:szCs w:val="24"/>
          <w:lang w:val="en-US"/>
        </w:rPr>
        <w:t xml:space="preserve">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31138AC" w:rsidR="00785A6B" w:rsidRPr="00176990" w:rsidRDefault="00806486" w:rsidP="002D6A66">
            <w:pPr>
              <w:spacing w:before="120"/>
              <w:contextualSpacing/>
              <w:rPr>
                <w:rFonts w:eastAsia="Calibri" w:cs="Times New Roman"/>
                <w:szCs w:val="24"/>
                <w:lang w:val="en-US"/>
              </w:rPr>
            </w:pPr>
            <w:r>
              <w:rPr>
                <w:rFonts w:eastAsia="Calibri" w:cs="Times New Roman"/>
                <w:szCs w:val="24"/>
                <w:lang w:val="en-US"/>
              </w:rPr>
              <w:t>8</w:t>
            </w:r>
            <w:r w:rsidR="00450293">
              <w:rPr>
                <w:rFonts w:eastAsia="Calibri" w:cs="Times New Roman"/>
                <w:szCs w:val="24"/>
                <w:lang w:val="en-US"/>
              </w:rPr>
              <w:t xml:space="preserve"> September</w:t>
            </w:r>
            <w:r w:rsidR="00785A6B">
              <w:rPr>
                <w:rFonts w:eastAsia="Calibri" w:cs="Times New Roman"/>
                <w:szCs w:val="24"/>
                <w:lang w:val="en-US"/>
              </w:rPr>
              <w:t xml:space="preserve">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pPr>
      <w:bookmarkStart w:id="12" w:name="_Toc131840077"/>
      <w:bookmarkStart w:id="13" w:name="_Toc133353398"/>
      <w:bookmarkStart w:id="14" w:name="_Toc133873598"/>
      <w:bookmarkStart w:id="15" w:name="_Toc143523708"/>
      <w:r w:rsidRPr="00176990">
        <w:lastRenderedPageBreak/>
        <w:t>HALAMAN PE</w:t>
      </w:r>
      <w:r w:rsidR="0078000A">
        <w:t>NGESAHA</w:t>
      </w:r>
      <w:r w:rsidRPr="00176990">
        <w:t>N</w:t>
      </w:r>
      <w:bookmarkEnd w:id="12"/>
      <w:bookmarkEnd w:id="13"/>
      <w:bookmarkEnd w:id="14"/>
      <w:bookmarkEnd w:id="15"/>
    </w:p>
    <w:p w14:paraId="10FDCA83" w14:textId="77777777" w:rsidR="007B75C2" w:rsidRDefault="007B75C2" w:rsidP="007B75C2"/>
    <w:p w14:paraId="5B2F0C65" w14:textId="77777777" w:rsidR="007B75C2" w:rsidRDefault="007B75C2" w:rsidP="007B75C2"/>
    <w:p w14:paraId="334B01C7" w14:textId="77777777" w:rsidR="000D4347" w:rsidRDefault="007B75C2" w:rsidP="007B75C2">
      <w:r>
        <w:t xml:space="preserve">Tugas Akhir ini diajukan </w:t>
      </w:r>
      <w:proofErr w:type="gramStart"/>
      <w:r>
        <w:t>oleh :</w:t>
      </w:r>
      <w:proofErr w:type="gramEnd"/>
      <w:r>
        <w:t xml:space="preserve"> </w:t>
      </w:r>
    </w:p>
    <w:p w14:paraId="2550F4BF" w14:textId="77777777" w:rsidR="000D4347" w:rsidRDefault="000D4347" w:rsidP="007B75C2"/>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84"/>
        <w:gridCol w:w="4711"/>
      </w:tblGrid>
      <w:tr w:rsidR="006318CE" w14:paraId="52C6FFC6" w14:textId="77777777" w:rsidTr="00D77576">
        <w:tc>
          <w:tcPr>
            <w:tcW w:w="2943" w:type="dxa"/>
          </w:tcPr>
          <w:p w14:paraId="16E82619" w14:textId="72FAB016" w:rsidR="006318CE" w:rsidRDefault="006318CE" w:rsidP="007B75C2">
            <w:r>
              <w:t>NAMA</w:t>
            </w:r>
          </w:p>
        </w:tc>
        <w:tc>
          <w:tcPr>
            <w:tcW w:w="284" w:type="dxa"/>
          </w:tcPr>
          <w:p w14:paraId="630A5ADB" w14:textId="14CA2936" w:rsidR="006318CE" w:rsidRDefault="006318CE" w:rsidP="007B75C2">
            <w:r>
              <w:t>:</w:t>
            </w:r>
          </w:p>
        </w:tc>
        <w:tc>
          <w:tcPr>
            <w:tcW w:w="4711" w:type="dxa"/>
          </w:tcPr>
          <w:p w14:paraId="1F4C723B" w14:textId="48D39E25" w:rsidR="006318CE" w:rsidRDefault="006318CE" w:rsidP="007B75C2">
            <w:r>
              <w:t>Muhammad Khoiril Wafi</w:t>
            </w:r>
          </w:p>
        </w:tc>
      </w:tr>
      <w:tr w:rsidR="006318CE" w14:paraId="6C05FC7F" w14:textId="77777777" w:rsidTr="00D77576">
        <w:tc>
          <w:tcPr>
            <w:tcW w:w="2943" w:type="dxa"/>
          </w:tcPr>
          <w:p w14:paraId="374F2D91" w14:textId="05F43FF6" w:rsidR="006318CE" w:rsidRDefault="006318CE" w:rsidP="007B75C2">
            <w:r>
              <w:t>NIM</w:t>
            </w:r>
          </w:p>
        </w:tc>
        <w:tc>
          <w:tcPr>
            <w:tcW w:w="284" w:type="dxa"/>
          </w:tcPr>
          <w:p w14:paraId="7393D6F5" w14:textId="2A9BB244" w:rsidR="006318CE" w:rsidRDefault="006318CE" w:rsidP="007B75C2">
            <w:r>
              <w:t>:</w:t>
            </w:r>
          </w:p>
        </w:tc>
        <w:tc>
          <w:tcPr>
            <w:tcW w:w="4711" w:type="dxa"/>
          </w:tcPr>
          <w:p w14:paraId="09AA798E" w14:textId="45B661EF" w:rsidR="006318CE" w:rsidRDefault="006318CE" w:rsidP="007B75C2">
            <w:r>
              <w:t>21060119140133</w:t>
            </w:r>
          </w:p>
        </w:tc>
      </w:tr>
      <w:tr w:rsidR="006318CE" w14:paraId="0B0F6304" w14:textId="77777777" w:rsidTr="00D77576">
        <w:tc>
          <w:tcPr>
            <w:tcW w:w="2943" w:type="dxa"/>
          </w:tcPr>
          <w:p w14:paraId="3CB49204" w14:textId="332438C5" w:rsidR="006318CE" w:rsidRDefault="006318CE" w:rsidP="007B75C2">
            <w:r>
              <w:t>Departemen/Program Studi</w:t>
            </w:r>
          </w:p>
        </w:tc>
        <w:tc>
          <w:tcPr>
            <w:tcW w:w="284" w:type="dxa"/>
          </w:tcPr>
          <w:p w14:paraId="76528349" w14:textId="3212B6A4" w:rsidR="006318CE" w:rsidRDefault="006318CE" w:rsidP="007B75C2">
            <w:r>
              <w:t>:</w:t>
            </w:r>
          </w:p>
        </w:tc>
        <w:tc>
          <w:tcPr>
            <w:tcW w:w="4711" w:type="dxa"/>
          </w:tcPr>
          <w:p w14:paraId="56836D92" w14:textId="7C27596A" w:rsidR="006318CE" w:rsidRDefault="00D77576" w:rsidP="007B75C2">
            <w:r>
              <w:t>TEKNIK ELEKTRO / SARJANA (S1)</w:t>
            </w:r>
          </w:p>
        </w:tc>
      </w:tr>
      <w:tr w:rsidR="006318CE" w14:paraId="122140EE" w14:textId="77777777" w:rsidTr="00D77576">
        <w:tc>
          <w:tcPr>
            <w:tcW w:w="2943" w:type="dxa"/>
          </w:tcPr>
          <w:p w14:paraId="68565649" w14:textId="1FEAFBCA" w:rsidR="006318CE" w:rsidRDefault="006318CE" w:rsidP="007B75C2">
            <w:r>
              <w:t>Judul Skripsi</w:t>
            </w:r>
          </w:p>
        </w:tc>
        <w:tc>
          <w:tcPr>
            <w:tcW w:w="284" w:type="dxa"/>
          </w:tcPr>
          <w:p w14:paraId="53391372" w14:textId="12F5868D" w:rsidR="006318CE" w:rsidRDefault="006318CE" w:rsidP="007B75C2">
            <w:r>
              <w:t>:</w:t>
            </w:r>
          </w:p>
        </w:tc>
        <w:tc>
          <w:tcPr>
            <w:tcW w:w="4711" w:type="dxa"/>
          </w:tcPr>
          <w:p w14:paraId="473977AE" w14:textId="77777777" w:rsidR="00D77576" w:rsidRDefault="00D77576" w:rsidP="00D77576">
            <w:pPr>
              <w:jc w:val="left"/>
            </w:pPr>
            <w:r>
              <w:t>PERANCANGAN SISTEM DATABASE DAN SERVER SERTA SISTEM KEAMANAN KUNCI PINTU GEDUNG DENGAN ACCESS CONTROL</w:t>
            </w:r>
          </w:p>
          <w:p w14:paraId="4FABEFF4" w14:textId="77777777" w:rsidR="006318CE" w:rsidRDefault="006318CE" w:rsidP="007B75C2"/>
        </w:tc>
      </w:tr>
    </w:tbl>
    <w:p w14:paraId="662A9A12" w14:textId="77777777" w:rsidR="000D4347" w:rsidRDefault="000D4347" w:rsidP="007B75C2"/>
    <w:p w14:paraId="734EB38B" w14:textId="1FDC6C11" w:rsidR="007B75C2" w:rsidRPr="000D4347" w:rsidRDefault="007B75C2" w:rsidP="000D4347">
      <w:pPr>
        <w:jc w:val="center"/>
        <w:rPr>
          <w:rFonts w:eastAsia="Calibri" w:cs="Arial"/>
          <w:b/>
          <w:color w:val="FFFFFF"/>
        </w:rPr>
      </w:pPr>
      <w:r w:rsidRPr="000D4347">
        <w:rPr>
          <w:b/>
        </w:rPr>
        <w:t>Telah berhasil dipertahankan di hadapan Tim Penguji dan diterima sebagai bagian persyaratan yang diperlukan untuk memperoleh gelar Sarjana Teknik pada Program Studi Sarjana, Departemen Teknik Elektro, Fakultas Teknik, Universitas Diponegoro</w:t>
      </w:r>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6" w:name="_Toc106612691"/>
      <w:bookmarkStart w:id="17" w:name="_Toc131840078"/>
      <w:bookmarkStart w:id="18" w:name="_Toc133353399"/>
      <w:bookmarkStart w:id="19" w:name="_Toc133873599"/>
    </w:p>
    <w:p w14:paraId="1C7E2EBD" w14:textId="74A694A3" w:rsidR="005C362A" w:rsidRDefault="005C362A" w:rsidP="005C362A">
      <w:pPr>
        <w:tabs>
          <w:tab w:val="left" w:pos="3312"/>
        </w:tabs>
        <w:contextualSpacing/>
        <w:jc w:val="center"/>
        <w:rPr>
          <w:rFonts w:cs="Times New Roman"/>
          <w:sz w:val="28"/>
          <w:szCs w:val="24"/>
        </w:rPr>
      </w:pPr>
      <w:r w:rsidRPr="005C362A">
        <w:rPr>
          <w:rFonts w:cs="Times New Roman"/>
          <w:sz w:val="28"/>
          <w:szCs w:val="24"/>
        </w:rPr>
        <w:t>TIM PENGUJI</w:t>
      </w:r>
    </w:p>
    <w:p w14:paraId="006B103B" w14:textId="77777777" w:rsidR="005C362A" w:rsidRDefault="005C362A" w:rsidP="005C362A">
      <w:pPr>
        <w:tabs>
          <w:tab w:val="left" w:pos="3312"/>
        </w:tabs>
        <w:contextualSpacing/>
        <w:jc w:val="center"/>
        <w:rPr>
          <w:rFonts w:cs="Times New Roman"/>
          <w:sz w:val="28"/>
          <w:szCs w:val="24"/>
        </w:rPr>
      </w:pPr>
    </w:p>
    <w:p w14:paraId="72CBD4E9" w14:textId="509405A4" w:rsidR="005C362A" w:rsidRDefault="005C362A" w:rsidP="00C96F2D">
      <w:pPr>
        <w:tabs>
          <w:tab w:val="left" w:pos="1418"/>
        </w:tabs>
        <w:contextualSpacing/>
        <w:jc w:val="center"/>
        <w:rPr>
          <w:rFonts w:cs="Times New Roman"/>
          <w:szCs w:val="24"/>
        </w:rPr>
      </w:pPr>
      <w:r>
        <w:rPr>
          <w:rFonts w:cs="Times New Roman"/>
          <w:szCs w:val="24"/>
        </w:rPr>
        <w:t>Pembimbing</w:t>
      </w:r>
      <w:r>
        <w:rPr>
          <w:rFonts w:cs="Times New Roman"/>
          <w:szCs w:val="24"/>
        </w:rPr>
        <w:tab/>
        <w:t xml:space="preserve">: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Pr>
          <w:rFonts w:eastAsia="Calibri" w:cs="Arial"/>
          <w:spacing w:val="-4"/>
          <w:lang w:val="en-US"/>
        </w:rPr>
        <w:t xml:space="preserve"> </w:t>
      </w:r>
      <w:r w:rsidR="00E041EF">
        <w:rPr>
          <w:rFonts w:eastAsia="Calibri" w:cs="Arial"/>
          <w:spacing w:val="-4"/>
          <w:lang w:val="en-US"/>
        </w:rPr>
        <w:t xml:space="preserve">    </w:t>
      </w:r>
      <w:r>
        <w:rPr>
          <w:rFonts w:cs="Times New Roman"/>
          <w:szCs w:val="24"/>
        </w:rPr>
        <w:t xml:space="preserve"> </w:t>
      </w:r>
      <w:r w:rsidR="00E041EF">
        <w:rPr>
          <w:rFonts w:cs="Times New Roman"/>
          <w:szCs w:val="24"/>
        </w:rPr>
        <w:tab/>
      </w:r>
      <w:r>
        <w:rPr>
          <w:rFonts w:cs="Times New Roman"/>
          <w:szCs w:val="24"/>
        </w:rPr>
        <w:t>(                  )</w:t>
      </w:r>
    </w:p>
    <w:p w14:paraId="29C136CA" w14:textId="77777777" w:rsidR="000B5978" w:rsidRDefault="000B5978" w:rsidP="00C96F2D">
      <w:pPr>
        <w:tabs>
          <w:tab w:val="left" w:pos="1418"/>
        </w:tabs>
        <w:contextualSpacing/>
        <w:jc w:val="center"/>
        <w:rPr>
          <w:rFonts w:cs="Times New Roman"/>
          <w:szCs w:val="24"/>
        </w:rPr>
      </w:pPr>
    </w:p>
    <w:p w14:paraId="791FE3DB" w14:textId="59A94802" w:rsidR="005C362A" w:rsidRDefault="005C362A" w:rsidP="00C96F2D">
      <w:pPr>
        <w:tabs>
          <w:tab w:val="left" w:pos="1418"/>
        </w:tabs>
        <w:contextualSpacing/>
        <w:jc w:val="center"/>
        <w:rPr>
          <w:rFonts w:cs="Times New Roman"/>
          <w:szCs w:val="24"/>
        </w:rPr>
      </w:pPr>
      <w:r>
        <w:rPr>
          <w:rFonts w:cs="Times New Roman"/>
          <w:szCs w:val="24"/>
        </w:rPr>
        <w:t>Pembimbing</w:t>
      </w:r>
      <w:r>
        <w:rPr>
          <w:rFonts w:cs="Times New Roman"/>
          <w:szCs w:val="24"/>
        </w:rPr>
        <w:tab/>
        <w:t>:</w:t>
      </w:r>
      <w:r w:rsidRPr="005C362A">
        <w:rPr>
          <w:rFonts w:cs="Times New Roman"/>
          <w:szCs w:val="24"/>
        </w:rPr>
        <w:t xml:space="preserve"> </w:t>
      </w:r>
      <w:r w:rsidRPr="00AA739C">
        <w:rPr>
          <w:rFonts w:eastAsia="Calibri" w:cs="Arial"/>
          <w:lang w:val="en-US"/>
        </w:rPr>
        <w:t xml:space="preserve">Imam Santoso, S.T., M.T., </w:t>
      </w:r>
      <w:r w:rsidR="00E041EF">
        <w:rPr>
          <w:rFonts w:eastAsia="Calibri" w:cs="Arial"/>
          <w:lang w:val="en-US"/>
        </w:rPr>
        <w:t xml:space="preserve">         </w:t>
      </w:r>
      <w:r>
        <w:rPr>
          <w:rFonts w:cs="Times New Roman"/>
          <w:szCs w:val="24"/>
        </w:rPr>
        <w:t xml:space="preserve"> </w:t>
      </w:r>
      <w:r w:rsidR="00E041EF">
        <w:rPr>
          <w:rFonts w:cs="Times New Roman"/>
          <w:szCs w:val="24"/>
        </w:rPr>
        <w:tab/>
      </w:r>
      <w:r>
        <w:rPr>
          <w:rFonts w:cs="Times New Roman"/>
          <w:szCs w:val="24"/>
        </w:rPr>
        <w:t>(                  )</w:t>
      </w:r>
    </w:p>
    <w:p w14:paraId="745FAB03" w14:textId="77777777" w:rsidR="000B5978" w:rsidRDefault="000B5978" w:rsidP="00C96F2D">
      <w:pPr>
        <w:tabs>
          <w:tab w:val="left" w:pos="1418"/>
        </w:tabs>
        <w:contextualSpacing/>
        <w:jc w:val="center"/>
        <w:rPr>
          <w:rFonts w:cs="Times New Roman"/>
          <w:szCs w:val="24"/>
        </w:rPr>
      </w:pPr>
    </w:p>
    <w:p w14:paraId="2B4D2BED" w14:textId="4E3C4FFD" w:rsidR="005C362A" w:rsidRDefault="005C362A" w:rsidP="00C96F2D">
      <w:pPr>
        <w:tabs>
          <w:tab w:val="left" w:pos="1418"/>
        </w:tabs>
        <w:contextualSpacing/>
        <w:jc w:val="center"/>
        <w:rPr>
          <w:rFonts w:cs="Times New Roman"/>
          <w:szCs w:val="24"/>
        </w:rPr>
      </w:pPr>
      <w:r>
        <w:rPr>
          <w:rFonts w:cs="Times New Roman"/>
          <w:szCs w:val="24"/>
        </w:rPr>
        <w:t>Penguji</w:t>
      </w:r>
      <w:r>
        <w:rPr>
          <w:rFonts w:cs="Times New Roman"/>
          <w:szCs w:val="24"/>
        </w:rPr>
        <w:tab/>
        <w:t>:</w:t>
      </w:r>
      <w:r w:rsidRPr="005C362A">
        <w:rPr>
          <w:rFonts w:cs="Times New Roman"/>
          <w:szCs w:val="24"/>
        </w:rPr>
        <w:t xml:space="preserve"> </w:t>
      </w:r>
      <w:r>
        <w:rPr>
          <w:rFonts w:cs="Times New Roman"/>
          <w:szCs w:val="24"/>
        </w:rPr>
        <w:t>.........................</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w:t>
      </w:r>
    </w:p>
    <w:p w14:paraId="153084CF" w14:textId="77777777" w:rsidR="000B5978" w:rsidRDefault="000B5978" w:rsidP="00C96F2D">
      <w:pPr>
        <w:tabs>
          <w:tab w:val="left" w:pos="1418"/>
        </w:tabs>
        <w:contextualSpacing/>
        <w:jc w:val="center"/>
        <w:rPr>
          <w:rFonts w:cs="Times New Roman"/>
          <w:szCs w:val="24"/>
        </w:rPr>
      </w:pPr>
    </w:p>
    <w:p w14:paraId="5D2C40F8" w14:textId="7AD57FE3" w:rsidR="005C362A" w:rsidRDefault="005C362A" w:rsidP="00C96F2D">
      <w:pPr>
        <w:tabs>
          <w:tab w:val="left" w:pos="1418"/>
        </w:tabs>
        <w:contextualSpacing/>
        <w:jc w:val="center"/>
        <w:rPr>
          <w:rFonts w:cs="Times New Roman"/>
          <w:szCs w:val="24"/>
        </w:rPr>
      </w:pPr>
      <w:r>
        <w:rPr>
          <w:rFonts w:cs="Times New Roman"/>
          <w:szCs w:val="24"/>
        </w:rPr>
        <w:t>Penguji</w:t>
      </w:r>
      <w:r>
        <w:rPr>
          <w:rFonts w:cs="Times New Roman"/>
          <w:szCs w:val="24"/>
        </w:rPr>
        <w:tab/>
        <w:t>: ...............</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w:t>
      </w:r>
    </w:p>
    <w:p w14:paraId="55A0DCA9" w14:textId="77777777" w:rsidR="005C362A" w:rsidRPr="005C362A" w:rsidRDefault="005C362A" w:rsidP="005C362A">
      <w:pPr>
        <w:tabs>
          <w:tab w:val="left" w:pos="3312"/>
        </w:tabs>
        <w:contextualSpacing/>
        <w:rPr>
          <w:rFonts w:cs="Times New Roman"/>
          <w:szCs w:val="24"/>
        </w:rPr>
      </w:pPr>
    </w:p>
    <w:p w14:paraId="265A5717" w14:textId="77777777" w:rsidR="005C362A" w:rsidRPr="005C362A" w:rsidRDefault="005C362A" w:rsidP="005C362A">
      <w:pPr>
        <w:tabs>
          <w:tab w:val="left" w:pos="3312"/>
        </w:tabs>
        <w:contextualSpacing/>
        <w:jc w:val="center"/>
        <w:rPr>
          <w:rFonts w:cs="Times New Roman"/>
          <w:sz w:val="28"/>
          <w:szCs w:val="24"/>
        </w:rPr>
      </w:pPr>
    </w:p>
    <w:p w14:paraId="68C0F0A7"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20" w:name="_Hlk131575237"/>
      <w:bookmarkEnd w:id="16"/>
      <w:bookmarkEnd w:id="17"/>
      <w:bookmarkEnd w:id="18"/>
      <w:bookmarkEnd w:id="19"/>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1B15FA0D"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 xml:space="preserve">Hak Bebas Royalti Non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A656EE">
        <w:rPr>
          <w:rFonts w:eastAsia="Calibri" w:cs="Arial"/>
          <w:lang w:val="en-US"/>
        </w:rPr>
        <w:t>SERT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proofErr w:type="gramStart"/>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w:t>
      </w:r>
      <w:proofErr w:type="gramEnd"/>
      <w:r w:rsidRPr="0078000A">
        <w:rPr>
          <w:rFonts w:eastAsia="Times New Roman" w:cs="Times New Roman"/>
          <w:szCs w:val="24"/>
        </w:rPr>
        <w:t xml:space="preserve"> Dengan Hak Bebas Royalti/None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 xml:space="preserve">mempublikasikan tugas akhir saya selama tetap mencantumkan </w:t>
      </w:r>
      <w:proofErr w:type="gramStart"/>
      <w:r w:rsidRPr="0078000A">
        <w:rPr>
          <w:rFonts w:eastAsia="Times New Roman" w:cs="Times New Roman"/>
          <w:szCs w:val="24"/>
        </w:rPr>
        <w:t>nama</w:t>
      </w:r>
      <w:proofErr w:type="gramEnd"/>
      <w:r w:rsidRPr="0078000A">
        <w:rPr>
          <w:rFonts w:eastAsia="Times New Roman" w:cs="Times New Roman"/>
          <w:szCs w:val="24"/>
        </w:rPr>
        <w:t xml:space="preserve">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proofErr w:type="gramStart"/>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roofErr w:type="gramEnd"/>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08B3B353" w14:textId="6F6CA813" w:rsidR="00991F6B" w:rsidRDefault="00806486"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8</w:t>
      </w:r>
      <w:r w:rsidR="00450293">
        <w:rPr>
          <w:rFonts w:eastAsia="Times New Roman" w:cs="Times New Roman"/>
          <w:szCs w:val="24"/>
        </w:rPr>
        <w:t xml:space="preserve"> September</w:t>
      </w:r>
      <w:r w:rsidR="00B65173">
        <w:rPr>
          <w:rFonts w:eastAsia="Times New Roman" w:cs="Times New Roman"/>
          <w:szCs w:val="24"/>
        </w:rPr>
        <w:t xml:space="preserve"> 2023</w:t>
      </w:r>
    </w:p>
    <w:p w14:paraId="2F55828D" w14:textId="1F77C72A"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3B04FC2E" w14:textId="77777777" w:rsidR="00991F6B" w:rsidRDefault="00991F6B"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21" w:name="_Toc103266890"/>
      <w:bookmarkStart w:id="22" w:name="_Toc103480548"/>
      <w:bookmarkStart w:id="23" w:name="_Toc106612692"/>
      <w:bookmarkStart w:id="24" w:name="_Toc131840079"/>
      <w:bookmarkStart w:id="25" w:name="_Toc133353400"/>
      <w:bookmarkStart w:id="26" w:name="_Toc133873600"/>
      <w:bookmarkStart w:id="27" w:name="_Toc143523709"/>
      <w:bookmarkEnd w:id="20"/>
      <w:r w:rsidRPr="0042340F">
        <w:lastRenderedPageBreak/>
        <w:t>ABSTRAK</w:t>
      </w:r>
      <w:bookmarkEnd w:id="21"/>
      <w:bookmarkEnd w:id="22"/>
      <w:bookmarkEnd w:id="23"/>
      <w:bookmarkEnd w:id="24"/>
      <w:bookmarkEnd w:id="25"/>
      <w:bookmarkEnd w:id="26"/>
      <w:bookmarkEnd w:id="27"/>
    </w:p>
    <w:p w14:paraId="6A3C5709" w14:textId="79FF136A" w:rsidR="002745A9" w:rsidRDefault="002745A9" w:rsidP="00A5109F">
      <w:pPr>
        <w:rPr>
          <w:lang w:val="en-US"/>
        </w:rPr>
      </w:pPr>
    </w:p>
    <w:p w14:paraId="4998B986" w14:textId="475189EE" w:rsidR="00A5109F" w:rsidRPr="003643FB" w:rsidRDefault="00721EBA" w:rsidP="006937D0">
      <w:pPr>
        <w:spacing w:line="240" w:lineRule="auto"/>
        <w:ind w:firstLine="720"/>
        <w:rPr>
          <w:i/>
          <w:lang w:val="en-US"/>
        </w:rPr>
      </w:pPr>
      <w:r w:rsidRPr="003643FB">
        <w:rPr>
          <w:i/>
          <w:lang w:val="en-US"/>
        </w:rPr>
        <w:t xml:space="preserve">Banyak gedung yang masih menggunakan sistem penguncian manual dengan menggunakan kunci fisik sehingga dalam satu gedung </w:t>
      </w:r>
      <w:proofErr w:type="gramStart"/>
      <w:r w:rsidRPr="003643FB">
        <w:rPr>
          <w:i/>
          <w:lang w:val="en-US"/>
        </w:rPr>
        <w:t>akan</w:t>
      </w:r>
      <w:proofErr w:type="gramEnd"/>
      <w:r w:rsidRPr="003643FB">
        <w:rPr>
          <w:i/>
          <w:lang w:val="en-US"/>
        </w:rPr>
        <w:t xml:space="preserve"> mempunyai banyak kunci untuk masing-masing pintu</w:t>
      </w:r>
      <w:r w:rsidR="006F3967" w:rsidRPr="003643FB">
        <w:rPr>
          <w:i/>
          <w:lang w:val="en-US"/>
        </w:rPr>
        <w:t xml:space="preserve"> hal tersebut menjadikan proses pengelolaan akses pintu kurang optimal</w:t>
      </w:r>
      <w:r w:rsidR="00B73D03" w:rsidRPr="003643FB">
        <w:rPr>
          <w:i/>
          <w:lang w:val="en-US"/>
        </w:rPr>
        <w:t xml:space="preserve">. </w:t>
      </w:r>
      <w:proofErr w:type="gramStart"/>
      <w:r w:rsidR="00B73D03" w:rsidRPr="003643FB">
        <w:rPr>
          <w:i/>
          <w:lang w:val="en-US"/>
        </w:rPr>
        <w:t xml:space="preserve">Untuk mengatasi hal tersebut maka dilakukan perancangan mengenai sistem penguncian pintu gedung </w:t>
      </w:r>
      <w:r w:rsidR="00654066" w:rsidRPr="003643FB">
        <w:rPr>
          <w:i/>
          <w:lang w:val="en-US"/>
        </w:rPr>
        <w:t>yang dapat mengoptimalkan pengelolaan akses pintu serta meningkatkan efisiensi penguncian pintu gedung.</w:t>
      </w:r>
      <w:proofErr w:type="gramEnd"/>
      <w:r w:rsidR="00654066" w:rsidRPr="003643FB">
        <w:rPr>
          <w:i/>
          <w:lang w:val="en-US"/>
        </w:rPr>
        <w:t xml:space="preserve"> </w:t>
      </w:r>
      <w:proofErr w:type="gramStart"/>
      <w:r w:rsidR="009766A2" w:rsidRPr="003643FB">
        <w:rPr>
          <w:i/>
          <w:lang w:val="en-US"/>
        </w:rPr>
        <w:t>Sistem yang dibuat menggunakan konsep IoT dimana terdapat beberapa perangkat kunci untk masing-masing pintu yang terhubung ke sebuah server sebagai kendali dan data yang mengatur semua pintu serta memberikan informasi kepada pihak pengelola gedung tersebut mengenai kondisi pintu pada gedung tersebut.</w:t>
      </w:r>
      <w:proofErr w:type="gramEnd"/>
      <w:r w:rsidR="009766A2" w:rsidRPr="003643FB">
        <w:rPr>
          <w:i/>
          <w:lang w:val="en-US"/>
        </w:rPr>
        <w:t xml:space="preserve"> Beberpa fitur seperti pengawasan langsung, pindai kode QR, penjadwalan dan </w:t>
      </w:r>
      <w:r w:rsidR="003643FB" w:rsidRPr="003643FB">
        <w:rPr>
          <w:i/>
          <w:lang w:val="en-US"/>
        </w:rPr>
        <w:t>ken</w:t>
      </w:r>
      <w:r w:rsidR="0097045C">
        <w:rPr>
          <w:i/>
          <w:lang w:val="en-US"/>
        </w:rPr>
        <w:t xml:space="preserve">dali jarak jauh </w:t>
      </w:r>
      <w:proofErr w:type="gramStart"/>
      <w:r w:rsidR="0097045C">
        <w:rPr>
          <w:i/>
          <w:lang w:val="en-US"/>
        </w:rPr>
        <w:t>akan</w:t>
      </w:r>
      <w:proofErr w:type="gramEnd"/>
      <w:r w:rsidR="0097045C">
        <w:rPr>
          <w:i/>
          <w:lang w:val="en-US"/>
        </w:rPr>
        <w:t xml:space="preserve"> disediakan </w:t>
      </w:r>
      <w:r w:rsidR="003643FB" w:rsidRPr="003643FB">
        <w:rPr>
          <w:i/>
          <w:lang w:val="en-US"/>
        </w:rPr>
        <w:t>untuk mengoptimalkan pengawasan dan pengelolaan pintu. Sistem yang dibangun terdiri dari backend API menggunakan Laravel, database menggunakan MySQL, penjadwalan menggunakan Crobjob serta komunikasi menggunakan Websocket dimana semua komponen tersebut akan dipasang pada sebuah Virtual Private Server dengan menggunakan sistem operasi Ubuntu.</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65420D4F"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3643FB">
        <w:rPr>
          <w:rFonts w:eastAsia="Calibri" w:cs="Times New Roman"/>
          <w:i/>
          <w:iCs/>
          <w:szCs w:val="24"/>
          <w:lang w:val="en-US"/>
        </w:rPr>
        <w:t>Akses Pintu</w:t>
      </w:r>
      <w:r w:rsidR="0097045C">
        <w:rPr>
          <w:rFonts w:eastAsia="Calibri" w:cs="Times New Roman"/>
          <w:i/>
          <w:iCs/>
          <w:szCs w:val="24"/>
          <w:lang w:val="en-US"/>
        </w:rPr>
        <w:t>, kode QR</w:t>
      </w:r>
      <w:r w:rsidR="003643FB">
        <w:rPr>
          <w:rFonts w:eastAsia="Calibri" w:cs="Times New Roman"/>
          <w:i/>
          <w:iCs/>
          <w:szCs w:val="24"/>
          <w:lang w:val="en-US"/>
        </w:rPr>
        <w:t xml:space="preserve">, IoT, Server, Database, </w:t>
      </w:r>
      <w:r w:rsidR="0097045C">
        <w:rPr>
          <w:rFonts w:eastAsia="Calibri" w:cs="Times New Roman"/>
          <w:i/>
          <w:iCs/>
          <w:szCs w:val="24"/>
          <w:lang w:val="en-US"/>
        </w:rPr>
        <w:t>API.</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740AE889" w14:textId="77777777" w:rsidR="006937D0" w:rsidRDefault="006937D0" w:rsidP="002D6A66">
      <w:pPr>
        <w:tabs>
          <w:tab w:val="left" w:pos="3312"/>
        </w:tabs>
        <w:contextualSpacing/>
        <w:rPr>
          <w:rFonts w:eastAsia="Calibri" w:cs="Times New Roman"/>
          <w:i/>
          <w:iCs/>
          <w:szCs w:val="24"/>
          <w:lang w:val="en-US"/>
        </w:rPr>
      </w:pPr>
    </w:p>
    <w:p w14:paraId="6187B957" w14:textId="77777777" w:rsidR="006937D0" w:rsidRDefault="006937D0" w:rsidP="002D6A66">
      <w:pPr>
        <w:tabs>
          <w:tab w:val="left" w:pos="3312"/>
        </w:tabs>
        <w:contextualSpacing/>
        <w:rPr>
          <w:rFonts w:eastAsia="Calibri" w:cs="Times New Roman"/>
          <w:i/>
          <w:iCs/>
          <w:szCs w:val="24"/>
          <w:lang w:val="en-US"/>
        </w:rPr>
      </w:pPr>
    </w:p>
    <w:p w14:paraId="2EDE3C43" w14:textId="77777777" w:rsidR="006937D0" w:rsidRDefault="006937D0" w:rsidP="002D6A66">
      <w:pPr>
        <w:tabs>
          <w:tab w:val="left" w:pos="3312"/>
        </w:tabs>
        <w:contextualSpacing/>
        <w:rPr>
          <w:rFonts w:eastAsia="Calibri" w:cs="Times New Roman"/>
          <w:i/>
          <w:iCs/>
          <w:szCs w:val="24"/>
          <w:lang w:val="en-US"/>
        </w:rPr>
      </w:pPr>
    </w:p>
    <w:p w14:paraId="1EBAA145" w14:textId="77777777" w:rsidR="006937D0" w:rsidRDefault="006937D0" w:rsidP="002D6A66">
      <w:pPr>
        <w:tabs>
          <w:tab w:val="left" w:pos="3312"/>
        </w:tabs>
        <w:contextualSpacing/>
        <w:rPr>
          <w:rFonts w:eastAsia="Calibri" w:cs="Times New Roman"/>
          <w:i/>
          <w:iCs/>
          <w:szCs w:val="24"/>
          <w:lang w:val="en-US"/>
        </w:rPr>
      </w:pPr>
    </w:p>
    <w:p w14:paraId="78C9A01E" w14:textId="77777777" w:rsidR="006937D0" w:rsidRDefault="006937D0"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28" w:name="_Toc106612693"/>
      <w:bookmarkStart w:id="29" w:name="_Toc131840080"/>
      <w:bookmarkStart w:id="30" w:name="_Toc133353401"/>
      <w:bookmarkStart w:id="31" w:name="_Toc133873601"/>
      <w:bookmarkStart w:id="32" w:name="_Toc143523710"/>
      <w:r w:rsidRPr="00AA739C">
        <w:lastRenderedPageBreak/>
        <w:t>ABSTRACT</w:t>
      </w:r>
      <w:bookmarkEnd w:id="28"/>
      <w:bookmarkEnd w:id="29"/>
      <w:bookmarkEnd w:id="30"/>
      <w:bookmarkEnd w:id="31"/>
      <w:bookmarkEnd w:id="32"/>
    </w:p>
    <w:p w14:paraId="17A95D6C" w14:textId="77777777" w:rsidR="00DC7967" w:rsidRPr="00AA739C" w:rsidRDefault="00DC7967" w:rsidP="00DC7967"/>
    <w:p w14:paraId="3ACBCAD8" w14:textId="322107F5" w:rsidR="00F76A63" w:rsidRPr="00F76A63" w:rsidRDefault="002745A9" w:rsidP="006937D0">
      <w:pPr>
        <w:tabs>
          <w:tab w:val="left" w:pos="709"/>
        </w:tabs>
        <w:spacing w:line="240" w:lineRule="auto"/>
        <w:contextualSpacing/>
        <w:rPr>
          <w:rFonts w:eastAsia="Calibri" w:cs="Times New Roman"/>
          <w:i/>
          <w:iCs/>
          <w:szCs w:val="24"/>
          <w:lang w:val="en-US"/>
        </w:rPr>
      </w:pPr>
      <w:r>
        <w:rPr>
          <w:rFonts w:eastAsia="Calibri" w:cs="Times New Roman"/>
          <w:i/>
          <w:iCs/>
          <w:szCs w:val="24"/>
          <w:lang w:val="en-US"/>
        </w:rPr>
        <w:tab/>
      </w:r>
      <w:r w:rsidR="00F76A63" w:rsidRPr="00F76A63">
        <w:rPr>
          <w:rFonts w:eastAsia="Calibri" w:cs="Times New Roman"/>
          <w:i/>
          <w:iCs/>
          <w:szCs w:val="24"/>
          <w:lang w:val="en-US"/>
        </w:rPr>
        <w:t>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Laravel, a database using MySQL, scheduling using Crobjob and communication using Websocket where all components will be installed on a Virtual Private Server using Ubuntu operating system.</w:t>
      </w:r>
    </w:p>
    <w:p w14:paraId="373189D3" w14:textId="77777777" w:rsidR="00F76A63" w:rsidRPr="00F76A63" w:rsidRDefault="00F76A63" w:rsidP="00F76A63">
      <w:pPr>
        <w:tabs>
          <w:tab w:val="left" w:pos="709"/>
        </w:tabs>
        <w:contextualSpacing/>
        <w:rPr>
          <w:rFonts w:eastAsia="Calibri" w:cs="Times New Roman"/>
          <w:i/>
          <w:iCs/>
          <w:szCs w:val="24"/>
          <w:lang w:val="en-US"/>
        </w:rPr>
      </w:pPr>
    </w:p>
    <w:p w14:paraId="378F5898" w14:textId="028136D4" w:rsidR="00AA739C" w:rsidRPr="00AA739C" w:rsidRDefault="00F76A63" w:rsidP="00F76A63">
      <w:pPr>
        <w:tabs>
          <w:tab w:val="left" w:pos="709"/>
        </w:tabs>
        <w:contextualSpacing/>
        <w:rPr>
          <w:rFonts w:eastAsia="Calibri" w:cs="Times New Roman"/>
          <w:i/>
          <w:iCs/>
          <w:szCs w:val="24"/>
          <w:lang w:val="en-US"/>
        </w:rPr>
      </w:pPr>
      <w:r w:rsidRPr="007E01E9">
        <w:rPr>
          <w:rFonts w:eastAsia="Calibri" w:cs="Times New Roman"/>
          <w:b/>
          <w:i/>
          <w:iCs/>
          <w:szCs w:val="24"/>
          <w:lang w:val="en-US"/>
        </w:rPr>
        <w:t>Keywords:</w:t>
      </w:r>
      <w:r w:rsidRPr="00F76A63">
        <w:rPr>
          <w:rFonts w:eastAsia="Calibri" w:cs="Times New Roman"/>
          <w:i/>
          <w:iCs/>
          <w:szCs w:val="24"/>
          <w:lang w:val="en-US"/>
        </w:rPr>
        <w:t xml:space="preserve"> Door Access, QR code, IoT, Server, Database, API.</w:t>
      </w: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Default="00AA739C" w:rsidP="002D6A66">
      <w:pPr>
        <w:contextualSpacing/>
        <w:rPr>
          <w:rFonts w:cs="Times New Roman"/>
          <w:szCs w:val="24"/>
        </w:rPr>
      </w:pPr>
    </w:p>
    <w:p w14:paraId="1196EF23" w14:textId="77777777" w:rsidR="00A72F9F" w:rsidRDefault="00A72F9F" w:rsidP="002D6A66">
      <w:pPr>
        <w:contextualSpacing/>
        <w:rPr>
          <w:rFonts w:cs="Times New Roman"/>
          <w:szCs w:val="24"/>
        </w:rPr>
      </w:pPr>
    </w:p>
    <w:p w14:paraId="6660CE7B" w14:textId="77777777" w:rsidR="00A72F9F" w:rsidRDefault="00A72F9F" w:rsidP="002D6A66">
      <w:pPr>
        <w:contextualSpacing/>
        <w:rPr>
          <w:rFonts w:cs="Times New Roman"/>
          <w:szCs w:val="24"/>
        </w:rPr>
      </w:pPr>
    </w:p>
    <w:p w14:paraId="2ADE2A70" w14:textId="77777777" w:rsidR="00A72F9F" w:rsidRDefault="00A72F9F" w:rsidP="002D6A66">
      <w:pPr>
        <w:contextualSpacing/>
        <w:rPr>
          <w:rFonts w:cs="Times New Roman"/>
          <w:szCs w:val="24"/>
        </w:rPr>
      </w:pPr>
    </w:p>
    <w:p w14:paraId="280ED7CA" w14:textId="77777777" w:rsidR="00A72F9F" w:rsidRDefault="00A72F9F" w:rsidP="002D6A66">
      <w:pPr>
        <w:contextualSpacing/>
        <w:rPr>
          <w:rFonts w:cs="Times New Roman"/>
          <w:szCs w:val="24"/>
        </w:rPr>
      </w:pPr>
    </w:p>
    <w:p w14:paraId="5C7936B3" w14:textId="77777777" w:rsidR="00A72F9F" w:rsidRDefault="00A72F9F" w:rsidP="002D6A66">
      <w:pPr>
        <w:contextualSpacing/>
        <w:rPr>
          <w:rFonts w:cs="Times New Roman"/>
          <w:szCs w:val="24"/>
        </w:rPr>
      </w:pPr>
    </w:p>
    <w:p w14:paraId="31345475" w14:textId="77777777" w:rsidR="00A72F9F" w:rsidRDefault="00A72F9F" w:rsidP="002D6A66">
      <w:pPr>
        <w:contextualSpacing/>
        <w:rPr>
          <w:rFonts w:cs="Times New Roman"/>
          <w:szCs w:val="24"/>
        </w:rPr>
      </w:pPr>
    </w:p>
    <w:p w14:paraId="3F98E7C4" w14:textId="77777777" w:rsidR="00A72F9F" w:rsidRDefault="00A72F9F" w:rsidP="002D6A66">
      <w:pPr>
        <w:contextualSpacing/>
        <w:rPr>
          <w:rFonts w:cs="Times New Roman"/>
          <w:szCs w:val="24"/>
        </w:rPr>
      </w:pPr>
    </w:p>
    <w:p w14:paraId="68002D2E" w14:textId="77777777" w:rsidR="00A72F9F" w:rsidRDefault="00A72F9F" w:rsidP="002D6A66">
      <w:pPr>
        <w:contextualSpacing/>
        <w:rPr>
          <w:rFonts w:cs="Times New Roman"/>
          <w:szCs w:val="24"/>
        </w:rPr>
      </w:pPr>
    </w:p>
    <w:p w14:paraId="69D23BE3" w14:textId="77777777" w:rsidR="00A72F9F" w:rsidRDefault="00A72F9F" w:rsidP="002D6A66">
      <w:pPr>
        <w:contextualSpacing/>
        <w:rPr>
          <w:rFonts w:cs="Times New Roman"/>
          <w:szCs w:val="24"/>
        </w:rPr>
      </w:pPr>
    </w:p>
    <w:p w14:paraId="41506F2C" w14:textId="77777777" w:rsidR="00A72F9F" w:rsidRPr="00AA739C" w:rsidRDefault="00A72F9F"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33" w:name="_Toc103266892"/>
      <w:bookmarkStart w:id="34" w:name="_Toc103480550"/>
      <w:bookmarkStart w:id="35" w:name="_Toc131486377"/>
      <w:bookmarkStart w:id="36" w:name="_Toc131840081"/>
      <w:bookmarkStart w:id="37" w:name="_Toc133353402"/>
      <w:bookmarkStart w:id="38" w:name="_Toc133873602"/>
      <w:bookmarkStart w:id="39" w:name="_Toc143523711"/>
      <w:r w:rsidRPr="00AA739C">
        <w:lastRenderedPageBreak/>
        <w:t>KATA PENGANTAR</w:t>
      </w:r>
      <w:bookmarkEnd w:id="33"/>
      <w:bookmarkEnd w:id="34"/>
      <w:bookmarkEnd w:id="35"/>
      <w:bookmarkEnd w:id="36"/>
      <w:bookmarkEnd w:id="37"/>
      <w:bookmarkEnd w:id="38"/>
      <w:bookmarkEnd w:id="39"/>
    </w:p>
    <w:p w14:paraId="5771C6C2" w14:textId="77777777" w:rsidR="00DC7967" w:rsidRPr="00AA739C" w:rsidRDefault="00DC7967" w:rsidP="00DC7967"/>
    <w:p w14:paraId="769A0F7C" w14:textId="355DC1E1"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 xml:space="preserve">tkan kehadirat Allah Subhanahu </w:t>
      </w:r>
      <w:proofErr w:type="gramStart"/>
      <w:r w:rsidR="007A6880">
        <w:rPr>
          <w:rFonts w:eastAsia="Times New Roman" w:cs="Times New Roman"/>
          <w:szCs w:val="24"/>
        </w:rPr>
        <w:t>W</w:t>
      </w:r>
      <w:r w:rsidRPr="00AA739C">
        <w:rPr>
          <w:rFonts w:eastAsia="Times New Roman" w:cs="Times New Roman"/>
          <w:szCs w:val="24"/>
        </w:rPr>
        <w:t>a</w:t>
      </w:r>
      <w:proofErr w:type="gramEnd"/>
      <w:r w:rsidRPr="00AA739C">
        <w:rPr>
          <w:rFonts w:eastAsia="Times New Roman" w:cs="Times New Roman"/>
          <w:szCs w:val="24"/>
        </w:rPr>
        <w:t xml:space="preserve">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BB3BD2">
        <w:rPr>
          <w:rFonts w:eastAsia="Times New Roman" w:cs="Times New Roman"/>
          <w:szCs w:val="24"/>
          <w:lang w:val="en-US"/>
        </w:rPr>
        <w:t>SERT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xml:space="preserve">” ini diajukan sebagai syarat akhir untuk menyelesaikan program </w:t>
      </w:r>
      <w:proofErr w:type="gramStart"/>
      <w:r w:rsidRPr="00AA739C">
        <w:rPr>
          <w:rFonts w:eastAsia="Times New Roman" w:cs="Times New Roman"/>
          <w:szCs w:val="24"/>
        </w:rPr>
        <w:t>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proofErr w:type="gramEnd"/>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 xml:space="preserve">emarang. </w:t>
      </w:r>
      <w:proofErr w:type="gramStart"/>
      <w:r w:rsidRPr="00AA739C">
        <w:rPr>
          <w:rFonts w:eastAsia="Times New Roman" w:cs="Times New Roman"/>
          <w:szCs w:val="24"/>
        </w:rPr>
        <w:t>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proofErr w:type="gramEnd"/>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proofErr w:type="gramStart"/>
      <w:r w:rsidR="00AA739C" w:rsidRPr="00AA739C">
        <w:rPr>
          <w:rFonts w:eastAsia="Calibri" w:cs="Arial"/>
          <w:lang w:val="en-US"/>
        </w:rPr>
        <w:t>doa</w:t>
      </w:r>
      <w:proofErr w:type="gramEnd"/>
      <w:r w:rsidR="00AA739C" w:rsidRPr="00AA739C">
        <w:rPr>
          <w:rFonts w:eastAsia="Calibri" w:cs="Arial"/>
          <w:lang w:val="en-US"/>
        </w:rPr>
        <w:t>,</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Novi 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lastRenderedPageBreak/>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proofErr w:type="gramStart"/>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w:t>
      </w:r>
      <w:proofErr w:type="gramEnd"/>
      <w:r>
        <w:rPr>
          <w:rFonts w:eastAsia="Times New Roman" w:cs="Times New Roman"/>
          <w:spacing w:val="-6"/>
          <w:szCs w:val="24"/>
          <w:lang w:val="en-US"/>
        </w:rPr>
        <w:t xml:space="preserve">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w:t>
      </w:r>
      <w:proofErr w:type="gramStart"/>
      <w:r w:rsidRPr="00AA739C">
        <w:rPr>
          <w:rFonts w:eastAsia="Times New Roman" w:cs="Times New Roman"/>
          <w:szCs w:val="24"/>
        </w:rPr>
        <w:t>akan</w:t>
      </w:r>
      <w:proofErr w:type="gramEnd"/>
      <w:r w:rsidRPr="00AA739C">
        <w:rPr>
          <w:rFonts w:eastAsia="Times New Roman" w:cs="Times New Roman"/>
          <w:szCs w:val="24"/>
        </w:rPr>
        <w:t xml:space="preserve"> datang.</w:t>
      </w:r>
      <w:r w:rsidR="00423A81">
        <w:rPr>
          <w:rFonts w:eastAsia="Times New Roman" w:cs="Times New Roman"/>
          <w:szCs w:val="24"/>
          <w:lang w:val="en-US"/>
        </w:rPr>
        <w:t xml:space="preserve"> </w:t>
      </w:r>
      <w:proofErr w:type="gramStart"/>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roofErr w:type="gramEnd"/>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28A1F224" w:rsidR="00AA739C" w:rsidRPr="00AA739C" w:rsidRDefault="00AA739C" w:rsidP="00450293">
      <w:pPr>
        <w:widowControl w:val="0"/>
        <w:autoSpaceDE w:val="0"/>
        <w:autoSpaceDN w:val="0"/>
        <w:ind w:left="432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806486">
        <w:rPr>
          <w:rFonts w:eastAsia="Times New Roman" w:cs="Times New Roman"/>
          <w:szCs w:val="24"/>
          <w:lang w:val="en-US"/>
        </w:rPr>
        <w:t>8</w:t>
      </w:r>
      <w:r w:rsidR="00450293">
        <w:rPr>
          <w:rFonts w:eastAsia="Times New Roman" w:cs="Times New Roman"/>
          <w:szCs w:val="24"/>
          <w:lang w:val="en-US"/>
        </w:rPr>
        <w:t xml:space="preserve"> September</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bookmarkStart w:id="40" w:name="_Toc143523712" w:displacedByCustomXml="next"/>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bookmarkEnd w:id="40" w:displacedByCustomXml="prev"/>
    <w:p w14:paraId="51A6DB9E" w14:textId="5DBD7876" w:rsidR="003A61C9" w:rsidRPr="00A93E18" w:rsidRDefault="003A61C9" w:rsidP="002D6A66">
      <w:pPr>
        <w:contextualSpacing/>
        <w:jc w:val="center"/>
        <w:rPr>
          <w:rFonts w:cs="Times New Roman"/>
          <w:szCs w:val="24"/>
        </w:rPr>
      </w:pPr>
    </w:p>
    <w:p w14:paraId="4158FA90" w14:textId="77777777" w:rsidR="00137698" w:rsidRPr="00A93E18" w:rsidRDefault="00137698" w:rsidP="00137698">
      <w:pPr>
        <w:pStyle w:val="TOC1"/>
        <w:framePr w:wrap="around"/>
        <w:tabs>
          <w:tab w:val="right" w:leader="dot" w:pos="7927"/>
        </w:tabs>
        <w:contextualSpacing/>
        <w:rPr>
          <w:rFonts w:eastAsiaTheme="minorEastAsia" w:cs="Times New Roman"/>
          <w:noProof/>
          <w:szCs w:val="24"/>
          <w:lang w:val="en-US"/>
        </w:rPr>
      </w:pPr>
      <w:r w:rsidRPr="00A93E18">
        <w:rPr>
          <w:rFonts w:cs="Times New Roman"/>
          <w:szCs w:val="24"/>
        </w:rPr>
        <w:fldChar w:fldCharType="begin"/>
      </w:r>
      <w:r w:rsidRPr="00A93E18">
        <w:rPr>
          <w:rFonts w:cs="Times New Roman"/>
          <w:szCs w:val="24"/>
        </w:rPr>
        <w:instrText xml:space="preserve"> TOC \o "1-3" \h \z \u </w:instrText>
      </w:r>
      <w:r w:rsidRPr="00A93E18">
        <w:rPr>
          <w:rFonts w:cs="Times New Roman"/>
          <w:szCs w:val="24"/>
        </w:rPr>
        <w:fldChar w:fldCharType="separate"/>
      </w:r>
      <w:hyperlink w:anchor="_Toc143523707" w:history="1">
        <w:r w:rsidRPr="00A93E18">
          <w:rPr>
            <w:rStyle w:val="Hyperlink"/>
            <w:rFonts w:cs="Times New Roman"/>
            <w:noProof/>
            <w:szCs w:val="24"/>
          </w:rPr>
          <w:t>HALAMAN PERNYATAAN ORISINALITAS</w:t>
        </w:r>
        <w:r w:rsidRPr="00A93E18">
          <w:rPr>
            <w:rFonts w:cs="Times New Roman"/>
            <w:noProof/>
            <w:webHidden/>
            <w:szCs w:val="24"/>
          </w:rPr>
          <w:tab/>
        </w:r>
        <w:r w:rsidRPr="00A93E18">
          <w:rPr>
            <w:rFonts w:cs="Times New Roman"/>
            <w:noProof/>
            <w:webHidden/>
            <w:szCs w:val="24"/>
          </w:rPr>
          <w:fldChar w:fldCharType="begin"/>
        </w:r>
        <w:r w:rsidRPr="00A93E18">
          <w:rPr>
            <w:rFonts w:cs="Times New Roman"/>
            <w:noProof/>
            <w:webHidden/>
            <w:szCs w:val="24"/>
          </w:rPr>
          <w:instrText xml:space="preserve"> PAGEREF _Toc143523707 \h </w:instrText>
        </w:r>
        <w:r w:rsidRPr="00A93E18">
          <w:rPr>
            <w:rFonts w:cs="Times New Roman"/>
            <w:noProof/>
            <w:webHidden/>
            <w:szCs w:val="24"/>
          </w:rPr>
        </w:r>
        <w:r w:rsidRPr="00A93E18">
          <w:rPr>
            <w:rFonts w:cs="Times New Roman"/>
            <w:noProof/>
            <w:webHidden/>
            <w:szCs w:val="24"/>
          </w:rPr>
          <w:fldChar w:fldCharType="separate"/>
        </w:r>
        <w:r w:rsidR="00742A11" w:rsidRPr="00A93E18">
          <w:rPr>
            <w:rFonts w:cs="Times New Roman"/>
            <w:noProof/>
            <w:webHidden/>
            <w:szCs w:val="24"/>
          </w:rPr>
          <w:t>ii</w:t>
        </w:r>
        <w:r w:rsidRPr="00A93E18">
          <w:rPr>
            <w:rFonts w:cs="Times New Roman"/>
            <w:noProof/>
            <w:webHidden/>
            <w:szCs w:val="24"/>
          </w:rPr>
          <w:fldChar w:fldCharType="end"/>
        </w:r>
      </w:hyperlink>
    </w:p>
    <w:p w14:paraId="0D914EC4" w14:textId="77777777" w:rsidR="00137698" w:rsidRPr="00A93E18" w:rsidRDefault="005C362A" w:rsidP="00137698">
      <w:pPr>
        <w:pStyle w:val="TOC1"/>
        <w:framePr w:wrap="around"/>
        <w:tabs>
          <w:tab w:val="right" w:leader="dot" w:pos="7927"/>
        </w:tabs>
        <w:contextualSpacing/>
        <w:rPr>
          <w:rFonts w:eastAsiaTheme="minorEastAsia" w:cs="Times New Roman"/>
          <w:noProof/>
          <w:szCs w:val="24"/>
          <w:lang w:val="en-US"/>
        </w:rPr>
      </w:pPr>
      <w:hyperlink w:anchor="_Toc143523708" w:history="1">
        <w:r w:rsidR="00137698" w:rsidRPr="00A93E18">
          <w:rPr>
            <w:rStyle w:val="Hyperlink"/>
            <w:rFonts w:cs="Times New Roman"/>
            <w:noProof/>
            <w:szCs w:val="24"/>
          </w:rPr>
          <w:t>HALAMAN PENGESAHAN</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08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iii</w:t>
        </w:r>
        <w:r w:rsidR="00137698" w:rsidRPr="00A93E18">
          <w:rPr>
            <w:rFonts w:cs="Times New Roman"/>
            <w:noProof/>
            <w:webHidden/>
            <w:szCs w:val="24"/>
          </w:rPr>
          <w:fldChar w:fldCharType="end"/>
        </w:r>
      </w:hyperlink>
    </w:p>
    <w:p w14:paraId="1A8770A0" w14:textId="77777777" w:rsidR="00137698" w:rsidRPr="00A93E18" w:rsidRDefault="005C362A" w:rsidP="00137698">
      <w:pPr>
        <w:pStyle w:val="TOC1"/>
        <w:framePr w:wrap="around"/>
        <w:tabs>
          <w:tab w:val="right" w:leader="dot" w:pos="7927"/>
        </w:tabs>
        <w:contextualSpacing/>
        <w:rPr>
          <w:rFonts w:eastAsiaTheme="minorEastAsia" w:cs="Times New Roman"/>
          <w:noProof/>
          <w:szCs w:val="24"/>
          <w:lang w:val="en-US"/>
        </w:rPr>
      </w:pPr>
      <w:hyperlink w:anchor="_Toc143523709" w:history="1">
        <w:r w:rsidR="00137698" w:rsidRPr="00A93E18">
          <w:rPr>
            <w:rStyle w:val="Hyperlink"/>
            <w:rFonts w:cs="Times New Roman"/>
            <w:noProof/>
            <w:szCs w:val="24"/>
          </w:rPr>
          <w:t>ABSTRAK</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09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v</w:t>
        </w:r>
        <w:r w:rsidR="00137698" w:rsidRPr="00A93E18">
          <w:rPr>
            <w:rFonts w:cs="Times New Roman"/>
            <w:noProof/>
            <w:webHidden/>
            <w:szCs w:val="24"/>
          </w:rPr>
          <w:fldChar w:fldCharType="end"/>
        </w:r>
      </w:hyperlink>
    </w:p>
    <w:p w14:paraId="58F85F2C" w14:textId="77777777" w:rsidR="00137698" w:rsidRPr="00A93E18" w:rsidRDefault="005C362A" w:rsidP="00137698">
      <w:pPr>
        <w:pStyle w:val="TOC1"/>
        <w:framePr w:wrap="around"/>
        <w:tabs>
          <w:tab w:val="right" w:leader="dot" w:pos="7927"/>
        </w:tabs>
        <w:contextualSpacing/>
        <w:rPr>
          <w:rFonts w:eastAsiaTheme="minorEastAsia" w:cs="Times New Roman"/>
          <w:noProof/>
          <w:szCs w:val="24"/>
          <w:lang w:val="en-US"/>
        </w:rPr>
      </w:pPr>
      <w:hyperlink w:anchor="_Toc143523710" w:history="1">
        <w:r w:rsidR="00137698" w:rsidRPr="00A93E18">
          <w:rPr>
            <w:rStyle w:val="Hyperlink"/>
            <w:rFonts w:cs="Times New Roman"/>
            <w:noProof/>
            <w:szCs w:val="24"/>
          </w:rPr>
          <w:t>ABSTRACT</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10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vi</w:t>
        </w:r>
        <w:r w:rsidR="00137698" w:rsidRPr="00A93E18">
          <w:rPr>
            <w:rFonts w:cs="Times New Roman"/>
            <w:noProof/>
            <w:webHidden/>
            <w:szCs w:val="24"/>
          </w:rPr>
          <w:fldChar w:fldCharType="end"/>
        </w:r>
      </w:hyperlink>
    </w:p>
    <w:p w14:paraId="4B680BE7" w14:textId="77777777" w:rsidR="00137698" w:rsidRPr="00A93E18" w:rsidRDefault="005C362A" w:rsidP="00137698">
      <w:pPr>
        <w:pStyle w:val="TOC1"/>
        <w:framePr w:wrap="around"/>
        <w:tabs>
          <w:tab w:val="right" w:leader="dot" w:pos="7927"/>
        </w:tabs>
        <w:contextualSpacing/>
        <w:rPr>
          <w:rFonts w:eastAsiaTheme="minorEastAsia" w:cs="Times New Roman"/>
          <w:noProof/>
          <w:szCs w:val="24"/>
          <w:lang w:val="en-US"/>
        </w:rPr>
      </w:pPr>
      <w:hyperlink w:anchor="_Toc143523711" w:history="1">
        <w:r w:rsidR="00137698" w:rsidRPr="00A93E18">
          <w:rPr>
            <w:rStyle w:val="Hyperlink"/>
            <w:rFonts w:cs="Times New Roman"/>
            <w:noProof/>
            <w:szCs w:val="24"/>
          </w:rPr>
          <w:t>KATA PENGANTAR</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11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vii</w:t>
        </w:r>
        <w:r w:rsidR="00137698" w:rsidRPr="00A93E18">
          <w:rPr>
            <w:rFonts w:cs="Times New Roman"/>
            <w:noProof/>
            <w:webHidden/>
            <w:szCs w:val="24"/>
          </w:rPr>
          <w:fldChar w:fldCharType="end"/>
        </w:r>
      </w:hyperlink>
    </w:p>
    <w:p w14:paraId="719D6C7D" w14:textId="77777777" w:rsidR="00137698" w:rsidRPr="00A93E18" w:rsidRDefault="005C362A" w:rsidP="00137698">
      <w:pPr>
        <w:pStyle w:val="TOC1"/>
        <w:framePr w:wrap="around"/>
        <w:tabs>
          <w:tab w:val="right" w:leader="dot" w:pos="7927"/>
        </w:tabs>
        <w:contextualSpacing/>
        <w:rPr>
          <w:rFonts w:eastAsiaTheme="minorEastAsia" w:cs="Times New Roman"/>
          <w:noProof/>
          <w:szCs w:val="24"/>
          <w:lang w:val="en-US"/>
        </w:rPr>
      </w:pPr>
      <w:hyperlink w:anchor="_Toc143523712" w:history="1">
        <w:r w:rsidR="00137698" w:rsidRPr="00A93E18">
          <w:rPr>
            <w:rStyle w:val="Hyperlink"/>
            <w:rFonts w:cs="Times New Roman"/>
            <w:noProof/>
            <w:szCs w:val="24"/>
          </w:rPr>
          <w:t>DAFTAR ISI</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12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ix</w:t>
        </w:r>
        <w:r w:rsidR="00137698" w:rsidRPr="00A93E18">
          <w:rPr>
            <w:rFonts w:cs="Times New Roman"/>
            <w:noProof/>
            <w:webHidden/>
            <w:szCs w:val="24"/>
          </w:rPr>
          <w:fldChar w:fldCharType="end"/>
        </w:r>
      </w:hyperlink>
    </w:p>
    <w:p w14:paraId="3F57F3DE" w14:textId="77777777" w:rsidR="00137698" w:rsidRPr="00A93E18" w:rsidRDefault="005C362A" w:rsidP="00137698">
      <w:pPr>
        <w:pStyle w:val="TOC1"/>
        <w:framePr w:wrap="around"/>
        <w:tabs>
          <w:tab w:val="right" w:leader="dot" w:pos="7927"/>
        </w:tabs>
        <w:contextualSpacing/>
        <w:rPr>
          <w:rFonts w:eastAsiaTheme="minorEastAsia" w:cs="Times New Roman"/>
          <w:noProof/>
          <w:szCs w:val="24"/>
          <w:lang w:val="en-US"/>
        </w:rPr>
      </w:pPr>
      <w:hyperlink w:anchor="_Toc143523713" w:history="1">
        <w:r w:rsidR="00137698" w:rsidRPr="00A93E18">
          <w:rPr>
            <w:rStyle w:val="Hyperlink"/>
            <w:rFonts w:cs="Times New Roman"/>
            <w:noProof/>
            <w:szCs w:val="24"/>
          </w:rPr>
          <w:t>DAFTAR GAMBAR</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13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xiii</w:t>
        </w:r>
        <w:r w:rsidR="00137698" w:rsidRPr="00A93E18">
          <w:rPr>
            <w:rFonts w:cs="Times New Roman"/>
            <w:noProof/>
            <w:webHidden/>
            <w:szCs w:val="24"/>
          </w:rPr>
          <w:fldChar w:fldCharType="end"/>
        </w:r>
      </w:hyperlink>
    </w:p>
    <w:p w14:paraId="2C335A40" w14:textId="77777777" w:rsidR="00137698" w:rsidRPr="00A93E18" w:rsidRDefault="005C362A" w:rsidP="00137698">
      <w:pPr>
        <w:pStyle w:val="TOC1"/>
        <w:framePr w:wrap="around"/>
        <w:tabs>
          <w:tab w:val="right" w:leader="dot" w:pos="7927"/>
        </w:tabs>
        <w:contextualSpacing/>
        <w:rPr>
          <w:rFonts w:eastAsiaTheme="minorEastAsia" w:cs="Times New Roman"/>
          <w:noProof/>
          <w:szCs w:val="24"/>
          <w:lang w:val="en-US"/>
        </w:rPr>
      </w:pPr>
      <w:hyperlink w:anchor="_Toc143523714" w:history="1">
        <w:r w:rsidR="00137698" w:rsidRPr="00A93E18">
          <w:rPr>
            <w:rStyle w:val="Hyperlink"/>
            <w:rFonts w:cs="Times New Roman"/>
            <w:noProof/>
            <w:szCs w:val="24"/>
          </w:rPr>
          <w:t>DAFTAR TABEL</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14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xvi</w:t>
        </w:r>
        <w:r w:rsidR="00137698" w:rsidRPr="00A93E18">
          <w:rPr>
            <w:rFonts w:cs="Times New Roman"/>
            <w:noProof/>
            <w:webHidden/>
            <w:szCs w:val="24"/>
          </w:rPr>
          <w:fldChar w:fldCharType="end"/>
        </w:r>
      </w:hyperlink>
    </w:p>
    <w:p w14:paraId="491A117B" w14:textId="77777777" w:rsidR="00137698" w:rsidRPr="00A93E18" w:rsidRDefault="005C362A" w:rsidP="00137698">
      <w:pPr>
        <w:pStyle w:val="TOC1"/>
        <w:framePr w:wrap="around"/>
        <w:tabs>
          <w:tab w:val="right" w:leader="dot" w:pos="7927"/>
        </w:tabs>
        <w:contextualSpacing/>
        <w:rPr>
          <w:rFonts w:eastAsiaTheme="minorEastAsia" w:cs="Times New Roman"/>
          <w:noProof/>
          <w:szCs w:val="24"/>
          <w:lang w:val="en-US"/>
        </w:rPr>
      </w:pPr>
      <w:hyperlink w:anchor="_Toc143523715" w:history="1">
        <w:r w:rsidR="00137698" w:rsidRPr="00A93E18">
          <w:rPr>
            <w:rStyle w:val="Hyperlink"/>
            <w:rFonts w:cs="Times New Roman"/>
            <w:noProof/>
            <w:szCs w:val="24"/>
          </w:rPr>
          <w:t>DAFTAR SINGKATAN</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15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xvii</w:t>
        </w:r>
        <w:r w:rsidR="00137698" w:rsidRPr="00A93E18">
          <w:rPr>
            <w:rFonts w:cs="Times New Roman"/>
            <w:noProof/>
            <w:webHidden/>
            <w:szCs w:val="24"/>
          </w:rPr>
          <w:fldChar w:fldCharType="end"/>
        </w:r>
      </w:hyperlink>
    </w:p>
    <w:p w14:paraId="081D796C" w14:textId="77777777" w:rsidR="00137698" w:rsidRPr="00A93E18" w:rsidRDefault="005C362A" w:rsidP="00137698">
      <w:pPr>
        <w:pStyle w:val="TOC1"/>
        <w:framePr w:wrap="around"/>
        <w:tabs>
          <w:tab w:val="right" w:leader="dot" w:pos="7927"/>
        </w:tabs>
        <w:contextualSpacing/>
        <w:rPr>
          <w:rFonts w:eastAsiaTheme="minorEastAsia" w:cs="Times New Roman"/>
          <w:noProof/>
          <w:szCs w:val="24"/>
          <w:lang w:val="en-US"/>
        </w:rPr>
      </w:pPr>
      <w:hyperlink w:anchor="_Toc143523716" w:history="1">
        <w:r w:rsidR="00137698" w:rsidRPr="00A93E18">
          <w:rPr>
            <w:rStyle w:val="Hyperlink"/>
            <w:rFonts w:eastAsia="Times New Roman" w:cs="Times New Roman"/>
            <w:bCs/>
            <w:noProof/>
            <w:szCs w:val="24"/>
            <w:lang w:val="en-US"/>
          </w:rPr>
          <w:t>BAB I</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16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1</w:t>
        </w:r>
        <w:r w:rsidR="00137698" w:rsidRPr="00A93E18">
          <w:rPr>
            <w:rFonts w:cs="Times New Roman"/>
            <w:noProof/>
            <w:webHidden/>
            <w:szCs w:val="24"/>
          </w:rPr>
          <w:fldChar w:fldCharType="end"/>
        </w:r>
      </w:hyperlink>
    </w:p>
    <w:p w14:paraId="6DC7E0A0"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17" w:history="1">
        <w:r w:rsidR="00137698" w:rsidRPr="00A93E18">
          <w:rPr>
            <w:rStyle w:val="Hyperlink"/>
            <w:rFonts w:cs="Times New Roman"/>
            <w:noProof/>
            <w:szCs w:val="24"/>
          </w:rPr>
          <w:t>1.1</w:t>
        </w:r>
        <w:r w:rsidR="00137698" w:rsidRPr="00A93E18">
          <w:rPr>
            <w:rFonts w:eastAsiaTheme="minorEastAsia" w:cs="Times New Roman"/>
            <w:noProof/>
            <w:szCs w:val="24"/>
            <w:lang w:val="en-US"/>
          </w:rPr>
          <w:tab/>
        </w:r>
        <w:r w:rsidR="00137698" w:rsidRPr="00A93E18">
          <w:rPr>
            <w:rStyle w:val="Hyperlink"/>
            <w:rFonts w:cs="Times New Roman"/>
            <w:noProof/>
            <w:szCs w:val="24"/>
          </w:rPr>
          <w:t>Latar Belakang</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17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1</w:t>
        </w:r>
        <w:r w:rsidR="00137698" w:rsidRPr="00A93E18">
          <w:rPr>
            <w:rFonts w:cs="Times New Roman"/>
            <w:noProof/>
            <w:webHidden/>
            <w:szCs w:val="24"/>
          </w:rPr>
          <w:fldChar w:fldCharType="end"/>
        </w:r>
      </w:hyperlink>
    </w:p>
    <w:p w14:paraId="28014367"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18" w:history="1">
        <w:r w:rsidR="00137698" w:rsidRPr="00A93E18">
          <w:rPr>
            <w:rStyle w:val="Hyperlink"/>
            <w:rFonts w:cs="Times New Roman"/>
            <w:noProof/>
            <w:szCs w:val="24"/>
          </w:rPr>
          <w:t>1.2</w:t>
        </w:r>
        <w:r w:rsidR="00137698" w:rsidRPr="00A93E18">
          <w:rPr>
            <w:rFonts w:eastAsiaTheme="minorEastAsia" w:cs="Times New Roman"/>
            <w:noProof/>
            <w:szCs w:val="24"/>
            <w:lang w:val="en-US"/>
          </w:rPr>
          <w:tab/>
        </w:r>
        <w:r w:rsidR="00137698" w:rsidRPr="00A93E18">
          <w:rPr>
            <w:rStyle w:val="Hyperlink"/>
            <w:rFonts w:cs="Times New Roman"/>
            <w:noProof/>
            <w:szCs w:val="24"/>
          </w:rPr>
          <w:t>Tujuan</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18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1</w:t>
        </w:r>
        <w:r w:rsidR="00137698" w:rsidRPr="00A93E18">
          <w:rPr>
            <w:rFonts w:cs="Times New Roman"/>
            <w:noProof/>
            <w:webHidden/>
            <w:szCs w:val="24"/>
          </w:rPr>
          <w:fldChar w:fldCharType="end"/>
        </w:r>
      </w:hyperlink>
    </w:p>
    <w:p w14:paraId="538381D6"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19" w:history="1">
        <w:r w:rsidR="00137698" w:rsidRPr="00A93E18">
          <w:rPr>
            <w:rStyle w:val="Hyperlink"/>
            <w:rFonts w:cs="Times New Roman"/>
            <w:noProof/>
            <w:szCs w:val="24"/>
          </w:rPr>
          <w:t>1.3</w:t>
        </w:r>
        <w:r w:rsidR="00137698" w:rsidRPr="00A93E18">
          <w:rPr>
            <w:rFonts w:eastAsiaTheme="minorEastAsia" w:cs="Times New Roman"/>
            <w:noProof/>
            <w:szCs w:val="24"/>
            <w:lang w:val="en-US"/>
          </w:rPr>
          <w:tab/>
        </w:r>
        <w:r w:rsidR="00137698" w:rsidRPr="00A93E18">
          <w:rPr>
            <w:rStyle w:val="Hyperlink"/>
            <w:rFonts w:cs="Times New Roman"/>
            <w:noProof/>
            <w:szCs w:val="24"/>
          </w:rPr>
          <w:t>Batasan Masalah</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19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2</w:t>
        </w:r>
        <w:r w:rsidR="00137698" w:rsidRPr="00A93E18">
          <w:rPr>
            <w:rFonts w:cs="Times New Roman"/>
            <w:noProof/>
            <w:webHidden/>
            <w:szCs w:val="24"/>
          </w:rPr>
          <w:fldChar w:fldCharType="end"/>
        </w:r>
      </w:hyperlink>
    </w:p>
    <w:p w14:paraId="7718CA27"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20" w:history="1">
        <w:r w:rsidR="00137698" w:rsidRPr="00A93E18">
          <w:rPr>
            <w:rStyle w:val="Hyperlink"/>
            <w:rFonts w:cs="Times New Roman"/>
            <w:noProof/>
            <w:szCs w:val="24"/>
          </w:rPr>
          <w:t>1.4</w:t>
        </w:r>
        <w:r w:rsidR="00137698" w:rsidRPr="00A93E18">
          <w:rPr>
            <w:rFonts w:eastAsiaTheme="minorEastAsia" w:cs="Times New Roman"/>
            <w:noProof/>
            <w:szCs w:val="24"/>
            <w:lang w:val="en-US"/>
          </w:rPr>
          <w:tab/>
        </w:r>
        <w:r w:rsidR="00137698" w:rsidRPr="00A93E18">
          <w:rPr>
            <w:rStyle w:val="Hyperlink"/>
            <w:rFonts w:cs="Times New Roman"/>
            <w:noProof/>
            <w:szCs w:val="24"/>
          </w:rPr>
          <w:t>Sistematika Penulisan</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20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2</w:t>
        </w:r>
        <w:r w:rsidR="00137698" w:rsidRPr="00A93E18">
          <w:rPr>
            <w:rFonts w:cs="Times New Roman"/>
            <w:noProof/>
            <w:webHidden/>
            <w:szCs w:val="24"/>
          </w:rPr>
          <w:fldChar w:fldCharType="end"/>
        </w:r>
      </w:hyperlink>
    </w:p>
    <w:p w14:paraId="0D102B17" w14:textId="77777777" w:rsidR="00137698" w:rsidRPr="00A93E18" w:rsidRDefault="005C362A" w:rsidP="00137698">
      <w:pPr>
        <w:pStyle w:val="TOC1"/>
        <w:framePr w:wrap="around"/>
        <w:tabs>
          <w:tab w:val="right" w:leader="dot" w:pos="7927"/>
        </w:tabs>
        <w:contextualSpacing/>
        <w:rPr>
          <w:rFonts w:eastAsiaTheme="minorEastAsia" w:cs="Times New Roman"/>
          <w:noProof/>
          <w:szCs w:val="24"/>
          <w:lang w:val="en-US"/>
        </w:rPr>
      </w:pPr>
      <w:hyperlink w:anchor="_Toc143523721" w:history="1">
        <w:r w:rsidR="00137698" w:rsidRPr="00A93E18">
          <w:rPr>
            <w:rStyle w:val="Hyperlink"/>
            <w:rFonts w:eastAsia="Times New Roman" w:cs="Times New Roman"/>
            <w:noProof/>
            <w:szCs w:val="24"/>
            <w:lang w:val="en-US"/>
          </w:rPr>
          <w:t>BAB II</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21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4</w:t>
        </w:r>
        <w:r w:rsidR="00137698" w:rsidRPr="00A93E18">
          <w:rPr>
            <w:rFonts w:cs="Times New Roman"/>
            <w:noProof/>
            <w:webHidden/>
            <w:szCs w:val="24"/>
          </w:rPr>
          <w:fldChar w:fldCharType="end"/>
        </w:r>
      </w:hyperlink>
    </w:p>
    <w:p w14:paraId="4051BAA4"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22" w:history="1">
        <w:r w:rsidR="00137698" w:rsidRPr="00A93E18">
          <w:rPr>
            <w:rStyle w:val="Hyperlink"/>
            <w:rFonts w:cs="Times New Roman"/>
            <w:noProof/>
            <w:szCs w:val="24"/>
          </w:rPr>
          <w:t>2.1</w:t>
        </w:r>
        <w:r w:rsidR="00137698" w:rsidRPr="00A93E18">
          <w:rPr>
            <w:rFonts w:eastAsiaTheme="minorEastAsia" w:cs="Times New Roman"/>
            <w:noProof/>
            <w:szCs w:val="24"/>
            <w:lang w:val="en-US"/>
          </w:rPr>
          <w:tab/>
        </w:r>
        <w:r w:rsidR="00137698" w:rsidRPr="00A93E18">
          <w:rPr>
            <w:rStyle w:val="Hyperlink"/>
            <w:rFonts w:cs="Times New Roman"/>
            <w:noProof/>
            <w:szCs w:val="24"/>
          </w:rPr>
          <w:t>Kendali Akses (</w:t>
        </w:r>
        <w:r w:rsidR="00137698" w:rsidRPr="00A93E18">
          <w:rPr>
            <w:rStyle w:val="Hyperlink"/>
            <w:rFonts w:cs="Times New Roman"/>
            <w:i/>
            <w:noProof/>
            <w:szCs w:val="24"/>
          </w:rPr>
          <w:t>Access Control</w:t>
        </w:r>
        <w:r w:rsidR="00137698" w:rsidRPr="00A93E18">
          <w:rPr>
            <w:rStyle w:val="Hyperlink"/>
            <w:rFonts w:cs="Times New Roman"/>
            <w:noProof/>
            <w:szCs w:val="24"/>
          </w:rPr>
          <w:t>)</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22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4</w:t>
        </w:r>
        <w:r w:rsidR="00137698" w:rsidRPr="00A93E18">
          <w:rPr>
            <w:rFonts w:cs="Times New Roman"/>
            <w:noProof/>
            <w:webHidden/>
            <w:szCs w:val="24"/>
          </w:rPr>
          <w:fldChar w:fldCharType="end"/>
        </w:r>
      </w:hyperlink>
    </w:p>
    <w:p w14:paraId="1A7202A4"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23" w:history="1">
        <w:r w:rsidR="00137698" w:rsidRPr="00A93E18">
          <w:rPr>
            <w:rStyle w:val="Hyperlink"/>
            <w:rFonts w:cs="Times New Roman"/>
            <w:noProof/>
            <w:szCs w:val="24"/>
          </w:rPr>
          <w:t>2.2</w:t>
        </w:r>
        <w:r w:rsidR="00137698" w:rsidRPr="00A93E18">
          <w:rPr>
            <w:rFonts w:eastAsiaTheme="minorEastAsia" w:cs="Times New Roman"/>
            <w:noProof/>
            <w:szCs w:val="24"/>
            <w:lang w:val="en-US"/>
          </w:rPr>
          <w:tab/>
        </w:r>
        <w:r w:rsidR="00137698" w:rsidRPr="00A93E18">
          <w:rPr>
            <w:rStyle w:val="Hyperlink"/>
            <w:rFonts w:cs="Times New Roman"/>
            <w:noProof/>
            <w:szCs w:val="24"/>
          </w:rPr>
          <w:t>Internet of Things</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23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5</w:t>
        </w:r>
        <w:r w:rsidR="00137698" w:rsidRPr="00A93E18">
          <w:rPr>
            <w:rFonts w:cs="Times New Roman"/>
            <w:noProof/>
            <w:webHidden/>
            <w:szCs w:val="24"/>
          </w:rPr>
          <w:fldChar w:fldCharType="end"/>
        </w:r>
      </w:hyperlink>
    </w:p>
    <w:p w14:paraId="22DC17FC"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24" w:history="1">
        <w:r w:rsidR="00137698" w:rsidRPr="00A93E18">
          <w:rPr>
            <w:rStyle w:val="Hyperlink"/>
            <w:rFonts w:cs="Times New Roman"/>
            <w:noProof/>
            <w:szCs w:val="24"/>
          </w:rPr>
          <w:t>2.3</w:t>
        </w:r>
        <w:r w:rsidR="00137698" w:rsidRPr="00A93E18">
          <w:rPr>
            <w:rFonts w:eastAsiaTheme="minorEastAsia" w:cs="Times New Roman"/>
            <w:noProof/>
            <w:szCs w:val="24"/>
            <w:lang w:val="en-US"/>
          </w:rPr>
          <w:tab/>
        </w:r>
        <w:r w:rsidR="00137698" w:rsidRPr="00A93E18">
          <w:rPr>
            <w:rStyle w:val="Hyperlink"/>
            <w:rFonts w:cs="Times New Roman"/>
            <w:i/>
            <w:noProof/>
            <w:szCs w:val="24"/>
          </w:rPr>
          <w:t>Database</w:t>
        </w:r>
        <w:r w:rsidR="00137698" w:rsidRPr="00A93E18">
          <w:rPr>
            <w:rStyle w:val="Hyperlink"/>
            <w:rFonts w:cs="Times New Roman"/>
            <w:noProof/>
            <w:szCs w:val="24"/>
          </w:rPr>
          <w:t xml:space="preserve"> MySQL</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24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7</w:t>
        </w:r>
        <w:r w:rsidR="00137698" w:rsidRPr="00A93E18">
          <w:rPr>
            <w:rFonts w:cs="Times New Roman"/>
            <w:noProof/>
            <w:webHidden/>
            <w:szCs w:val="24"/>
          </w:rPr>
          <w:fldChar w:fldCharType="end"/>
        </w:r>
      </w:hyperlink>
    </w:p>
    <w:p w14:paraId="7090E02E"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25" w:history="1">
        <w:r w:rsidR="00137698" w:rsidRPr="00A93E18">
          <w:rPr>
            <w:rStyle w:val="Hyperlink"/>
            <w:rFonts w:cs="Times New Roman"/>
            <w:noProof/>
            <w:szCs w:val="24"/>
          </w:rPr>
          <w:t>2.4</w:t>
        </w:r>
        <w:r w:rsidR="00137698" w:rsidRPr="00A93E18">
          <w:rPr>
            <w:rFonts w:eastAsiaTheme="minorEastAsia" w:cs="Times New Roman"/>
            <w:noProof/>
            <w:szCs w:val="24"/>
            <w:lang w:val="en-US"/>
          </w:rPr>
          <w:tab/>
        </w:r>
        <w:r w:rsidR="00137698" w:rsidRPr="00A93E18">
          <w:rPr>
            <w:rStyle w:val="Hyperlink"/>
            <w:rFonts w:cs="Times New Roman"/>
            <w:i/>
            <w:noProof/>
            <w:szCs w:val="24"/>
          </w:rPr>
          <w:t>Virtual Private Server</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25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8</w:t>
        </w:r>
        <w:r w:rsidR="00137698" w:rsidRPr="00A93E18">
          <w:rPr>
            <w:rFonts w:cs="Times New Roman"/>
            <w:noProof/>
            <w:webHidden/>
            <w:szCs w:val="24"/>
          </w:rPr>
          <w:fldChar w:fldCharType="end"/>
        </w:r>
      </w:hyperlink>
    </w:p>
    <w:p w14:paraId="00F5496A"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26" w:history="1">
        <w:r w:rsidR="00137698" w:rsidRPr="00A93E18">
          <w:rPr>
            <w:rStyle w:val="Hyperlink"/>
            <w:rFonts w:cs="Times New Roman"/>
            <w:noProof/>
            <w:szCs w:val="24"/>
          </w:rPr>
          <w:t>2.5</w:t>
        </w:r>
        <w:r w:rsidR="00137698" w:rsidRPr="00A93E18">
          <w:rPr>
            <w:rFonts w:eastAsiaTheme="minorEastAsia" w:cs="Times New Roman"/>
            <w:noProof/>
            <w:szCs w:val="24"/>
            <w:lang w:val="en-US"/>
          </w:rPr>
          <w:tab/>
        </w:r>
        <w:r w:rsidR="00137698" w:rsidRPr="00A93E18">
          <w:rPr>
            <w:rStyle w:val="Hyperlink"/>
            <w:rFonts w:cs="Times New Roman"/>
            <w:noProof/>
            <w:szCs w:val="24"/>
          </w:rPr>
          <w:t>Sistem Operasi Ubuntu</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26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9</w:t>
        </w:r>
        <w:r w:rsidR="00137698" w:rsidRPr="00A93E18">
          <w:rPr>
            <w:rFonts w:cs="Times New Roman"/>
            <w:noProof/>
            <w:webHidden/>
            <w:szCs w:val="24"/>
          </w:rPr>
          <w:fldChar w:fldCharType="end"/>
        </w:r>
      </w:hyperlink>
    </w:p>
    <w:p w14:paraId="5D0E0EFE"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27" w:history="1">
        <w:r w:rsidR="00137698" w:rsidRPr="00A93E18">
          <w:rPr>
            <w:rStyle w:val="Hyperlink"/>
            <w:rFonts w:cs="Times New Roman"/>
            <w:noProof/>
            <w:szCs w:val="24"/>
          </w:rPr>
          <w:t>2.6</w:t>
        </w:r>
        <w:r w:rsidR="00137698" w:rsidRPr="00A93E18">
          <w:rPr>
            <w:rFonts w:eastAsiaTheme="minorEastAsia" w:cs="Times New Roman"/>
            <w:noProof/>
            <w:szCs w:val="24"/>
            <w:lang w:val="en-US"/>
          </w:rPr>
          <w:tab/>
        </w:r>
        <w:r w:rsidR="00137698" w:rsidRPr="00A93E18">
          <w:rPr>
            <w:rStyle w:val="Hyperlink"/>
            <w:rFonts w:cs="Times New Roman"/>
            <w:noProof/>
            <w:szCs w:val="24"/>
          </w:rPr>
          <w:t>Nginx</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27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11</w:t>
        </w:r>
        <w:r w:rsidR="00137698" w:rsidRPr="00A93E18">
          <w:rPr>
            <w:rFonts w:cs="Times New Roman"/>
            <w:noProof/>
            <w:webHidden/>
            <w:szCs w:val="24"/>
          </w:rPr>
          <w:fldChar w:fldCharType="end"/>
        </w:r>
      </w:hyperlink>
    </w:p>
    <w:p w14:paraId="7F621BE9"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28" w:history="1">
        <w:r w:rsidR="00137698" w:rsidRPr="00A93E18">
          <w:rPr>
            <w:rStyle w:val="Hyperlink"/>
            <w:rFonts w:cs="Times New Roman"/>
            <w:noProof/>
            <w:szCs w:val="24"/>
          </w:rPr>
          <w:t>2.7</w:t>
        </w:r>
        <w:r w:rsidR="00137698" w:rsidRPr="00A93E18">
          <w:rPr>
            <w:rFonts w:eastAsiaTheme="minorEastAsia" w:cs="Times New Roman"/>
            <w:noProof/>
            <w:szCs w:val="24"/>
            <w:lang w:val="en-US"/>
          </w:rPr>
          <w:tab/>
        </w:r>
        <w:r w:rsidR="00137698" w:rsidRPr="00A93E18">
          <w:rPr>
            <w:rStyle w:val="Hyperlink"/>
            <w:rFonts w:cs="Times New Roman"/>
            <w:i/>
            <w:noProof/>
            <w:szCs w:val="24"/>
          </w:rPr>
          <w:t>Application Programming Interface</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28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11</w:t>
        </w:r>
        <w:r w:rsidR="00137698" w:rsidRPr="00A93E18">
          <w:rPr>
            <w:rFonts w:cs="Times New Roman"/>
            <w:noProof/>
            <w:webHidden/>
            <w:szCs w:val="24"/>
          </w:rPr>
          <w:fldChar w:fldCharType="end"/>
        </w:r>
      </w:hyperlink>
    </w:p>
    <w:p w14:paraId="71D5A5B0"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29" w:history="1">
        <w:r w:rsidR="00137698" w:rsidRPr="00A93E18">
          <w:rPr>
            <w:rStyle w:val="Hyperlink"/>
            <w:rFonts w:cs="Times New Roman"/>
            <w:noProof/>
            <w:szCs w:val="24"/>
          </w:rPr>
          <w:t>2.8</w:t>
        </w:r>
        <w:r w:rsidR="00137698" w:rsidRPr="00A93E18">
          <w:rPr>
            <w:rFonts w:eastAsiaTheme="minorEastAsia" w:cs="Times New Roman"/>
            <w:noProof/>
            <w:szCs w:val="24"/>
            <w:lang w:val="en-US"/>
          </w:rPr>
          <w:tab/>
        </w:r>
        <w:r w:rsidR="00137698" w:rsidRPr="00A93E18">
          <w:rPr>
            <w:rStyle w:val="Hyperlink"/>
            <w:rFonts w:cs="Times New Roman"/>
            <w:i/>
            <w:noProof/>
            <w:szCs w:val="24"/>
          </w:rPr>
          <w:t>Framework</w:t>
        </w:r>
        <w:r w:rsidR="00137698" w:rsidRPr="00A93E18">
          <w:rPr>
            <w:rStyle w:val="Hyperlink"/>
            <w:rFonts w:cs="Times New Roman"/>
            <w:noProof/>
            <w:szCs w:val="24"/>
          </w:rPr>
          <w:t xml:space="preserve"> Laravel</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29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12</w:t>
        </w:r>
        <w:r w:rsidR="00137698" w:rsidRPr="00A93E18">
          <w:rPr>
            <w:rFonts w:cs="Times New Roman"/>
            <w:noProof/>
            <w:webHidden/>
            <w:szCs w:val="24"/>
          </w:rPr>
          <w:fldChar w:fldCharType="end"/>
        </w:r>
      </w:hyperlink>
    </w:p>
    <w:p w14:paraId="2C424E4B"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30" w:history="1">
        <w:r w:rsidR="00137698" w:rsidRPr="00A93E18">
          <w:rPr>
            <w:rStyle w:val="Hyperlink"/>
            <w:rFonts w:cs="Times New Roman"/>
            <w:noProof/>
            <w:szCs w:val="24"/>
          </w:rPr>
          <w:t>2.9</w:t>
        </w:r>
        <w:r w:rsidR="00137698" w:rsidRPr="00A93E18">
          <w:rPr>
            <w:rFonts w:eastAsiaTheme="minorEastAsia" w:cs="Times New Roman"/>
            <w:noProof/>
            <w:szCs w:val="24"/>
            <w:lang w:val="en-US"/>
          </w:rPr>
          <w:tab/>
        </w:r>
        <w:r w:rsidR="00137698" w:rsidRPr="00A93E18">
          <w:rPr>
            <w:rStyle w:val="Hyperlink"/>
            <w:rFonts w:cs="Times New Roman"/>
            <w:i/>
            <w:noProof/>
            <w:szCs w:val="24"/>
          </w:rPr>
          <w:t>Pusher Web</w:t>
        </w:r>
        <w:r w:rsidR="00137698" w:rsidRPr="00A93E18">
          <w:rPr>
            <w:rStyle w:val="Hyperlink"/>
            <w:rFonts w:cs="Times New Roman"/>
            <w:noProof/>
            <w:szCs w:val="24"/>
          </w:rPr>
          <w:t>s</w:t>
        </w:r>
        <w:r w:rsidR="00137698" w:rsidRPr="00A93E18">
          <w:rPr>
            <w:rStyle w:val="Hyperlink"/>
            <w:rFonts w:cs="Times New Roman"/>
            <w:i/>
            <w:noProof/>
            <w:szCs w:val="24"/>
          </w:rPr>
          <w:t>ocket</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30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14</w:t>
        </w:r>
        <w:r w:rsidR="00137698" w:rsidRPr="00A93E18">
          <w:rPr>
            <w:rFonts w:cs="Times New Roman"/>
            <w:noProof/>
            <w:webHidden/>
            <w:szCs w:val="24"/>
          </w:rPr>
          <w:fldChar w:fldCharType="end"/>
        </w:r>
      </w:hyperlink>
    </w:p>
    <w:p w14:paraId="06C268BE"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31" w:history="1">
        <w:r w:rsidR="00137698" w:rsidRPr="00A93E18">
          <w:rPr>
            <w:rStyle w:val="Hyperlink"/>
            <w:rFonts w:cs="Times New Roman"/>
            <w:noProof/>
            <w:szCs w:val="24"/>
          </w:rPr>
          <w:t>2.10</w:t>
        </w:r>
        <w:r w:rsidR="00137698" w:rsidRPr="00A93E18">
          <w:rPr>
            <w:rFonts w:eastAsiaTheme="minorEastAsia" w:cs="Times New Roman"/>
            <w:noProof/>
            <w:szCs w:val="24"/>
            <w:lang w:val="en-US"/>
          </w:rPr>
          <w:tab/>
        </w:r>
        <w:r w:rsidR="00137698" w:rsidRPr="00A93E18">
          <w:rPr>
            <w:rStyle w:val="Hyperlink"/>
            <w:rFonts w:cs="Times New Roman"/>
            <w:noProof/>
            <w:szCs w:val="24"/>
          </w:rPr>
          <w:t>Penelitian Terdahulu</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31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16</w:t>
        </w:r>
        <w:r w:rsidR="00137698" w:rsidRPr="00A93E18">
          <w:rPr>
            <w:rFonts w:cs="Times New Roman"/>
            <w:noProof/>
            <w:webHidden/>
            <w:szCs w:val="24"/>
          </w:rPr>
          <w:fldChar w:fldCharType="end"/>
        </w:r>
      </w:hyperlink>
    </w:p>
    <w:p w14:paraId="6B38FE2A" w14:textId="77777777" w:rsidR="00137698" w:rsidRPr="00A93E18" w:rsidRDefault="005C362A" w:rsidP="00137698">
      <w:pPr>
        <w:pStyle w:val="TOC1"/>
        <w:framePr w:wrap="around"/>
        <w:tabs>
          <w:tab w:val="right" w:leader="dot" w:pos="7927"/>
        </w:tabs>
        <w:contextualSpacing/>
        <w:rPr>
          <w:rFonts w:eastAsiaTheme="minorEastAsia" w:cs="Times New Roman"/>
          <w:noProof/>
          <w:szCs w:val="24"/>
          <w:lang w:val="en-US"/>
        </w:rPr>
      </w:pPr>
      <w:hyperlink w:anchor="_Toc143523732" w:history="1">
        <w:r w:rsidR="00137698" w:rsidRPr="00A93E18">
          <w:rPr>
            <w:rStyle w:val="Hyperlink"/>
            <w:rFonts w:cs="Times New Roman"/>
            <w:noProof/>
            <w:szCs w:val="24"/>
          </w:rPr>
          <w:t>BAB III</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32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17</w:t>
        </w:r>
        <w:r w:rsidR="00137698" w:rsidRPr="00A93E18">
          <w:rPr>
            <w:rFonts w:cs="Times New Roman"/>
            <w:noProof/>
            <w:webHidden/>
            <w:szCs w:val="24"/>
          </w:rPr>
          <w:fldChar w:fldCharType="end"/>
        </w:r>
      </w:hyperlink>
    </w:p>
    <w:p w14:paraId="047B737E"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33" w:history="1">
        <w:r w:rsidR="00137698" w:rsidRPr="00A93E18">
          <w:rPr>
            <w:rStyle w:val="Hyperlink"/>
            <w:rFonts w:cs="Times New Roman"/>
            <w:noProof/>
            <w:szCs w:val="24"/>
          </w:rPr>
          <w:t>3.1</w:t>
        </w:r>
        <w:r w:rsidR="00137698" w:rsidRPr="00A93E18">
          <w:rPr>
            <w:rFonts w:eastAsiaTheme="minorEastAsia" w:cs="Times New Roman"/>
            <w:noProof/>
            <w:szCs w:val="24"/>
            <w:lang w:val="en-US"/>
          </w:rPr>
          <w:tab/>
        </w:r>
        <w:r w:rsidR="00137698" w:rsidRPr="00A93E18">
          <w:rPr>
            <w:rStyle w:val="Hyperlink"/>
            <w:rFonts w:cs="Times New Roman"/>
            <w:noProof/>
            <w:szCs w:val="24"/>
          </w:rPr>
          <w:t>Metode Perancangan</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33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17</w:t>
        </w:r>
        <w:r w:rsidR="00137698" w:rsidRPr="00A93E18">
          <w:rPr>
            <w:rFonts w:cs="Times New Roman"/>
            <w:noProof/>
            <w:webHidden/>
            <w:szCs w:val="24"/>
          </w:rPr>
          <w:fldChar w:fldCharType="end"/>
        </w:r>
      </w:hyperlink>
    </w:p>
    <w:p w14:paraId="0F0A6159"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34" w:history="1">
        <w:r w:rsidR="00137698" w:rsidRPr="00A93E18">
          <w:rPr>
            <w:rStyle w:val="Hyperlink"/>
            <w:rFonts w:cs="Times New Roman"/>
            <w:noProof/>
            <w:szCs w:val="24"/>
          </w:rPr>
          <w:t>3.2</w:t>
        </w:r>
        <w:r w:rsidR="00137698" w:rsidRPr="00A93E18">
          <w:rPr>
            <w:rFonts w:eastAsiaTheme="minorEastAsia" w:cs="Times New Roman"/>
            <w:noProof/>
            <w:szCs w:val="24"/>
            <w:lang w:val="en-US"/>
          </w:rPr>
          <w:tab/>
        </w:r>
        <w:r w:rsidR="00137698" w:rsidRPr="00A93E18">
          <w:rPr>
            <w:rStyle w:val="Hyperlink"/>
            <w:rFonts w:cs="Times New Roman"/>
            <w:noProof/>
            <w:szCs w:val="24"/>
          </w:rPr>
          <w:t>Kebutuhan Fungsional dan Non-Fungsional</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34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19</w:t>
        </w:r>
        <w:r w:rsidR="00137698" w:rsidRPr="00A93E18">
          <w:rPr>
            <w:rFonts w:cs="Times New Roman"/>
            <w:noProof/>
            <w:webHidden/>
            <w:szCs w:val="24"/>
          </w:rPr>
          <w:fldChar w:fldCharType="end"/>
        </w:r>
      </w:hyperlink>
    </w:p>
    <w:p w14:paraId="1C454C21"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35" w:history="1">
        <w:r w:rsidR="00137698" w:rsidRPr="00A93E18">
          <w:rPr>
            <w:rStyle w:val="Hyperlink"/>
            <w:rFonts w:cs="Times New Roman"/>
            <w:noProof/>
            <w:szCs w:val="24"/>
          </w:rPr>
          <w:t>3.3</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Perancangan </w:t>
        </w:r>
        <w:r w:rsidR="00137698" w:rsidRPr="00A93E18">
          <w:rPr>
            <w:rStyle w:val="Hyperlink"/>
            <w:rFonts w:cs="Times New Roman"/>
            <w:i/>
            <w:noProof/>
            <w:szCs w:val="24"/>
          </w:rPr>
          <w:t>Database</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35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21</w:t>
        </w:r>
        <w:r w:rsidR="00137698" w:rsidRPr="00A93E18">
          <w:rPr>
            <w:rFonts w:cs="Times New Roman"/>
            <w:noProof/>
            <w:webHidden/>
            <w:szCs w:val="24"/>
          </w:rPr>
          <w:fldChar w:fldCharType="end"/>
        </w:r>
      </w:hyperlink>
    </w:p>
    <w:p w14:paraId="29865BB1"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36" w:history="1">
        <w:r w:rsidR="00137698" w:rsidRPr="00A93E18">
          <w:rPr>
            <w:rStyle w:val="Hyperlink"/>
            <w:rFonts w:cs="Times New Roman"/>
            <w:noProof/>
            <w:szCs w:val="24"/>
          </w:rPr>
          <w:t>3.4</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Perancangan </w:t>
        </w:r>
        <w:r w:rsidR="00137698" w:rsidRPr="00A93E18">
          <w:rPr>
            <w:rStyle w:val="Hyperlink"/>
            <w:rFonts w:cs="Times New Roman"/>
            <w:i/>
            <w:noProof/>
            <w:szCs w:val="24"/>
          </w:rPr>
          <w:t>Backend</w:t>
        </w:r>
        <w:r w:rsidR="00137698" w:rsidRPr="00A93E18">
          <w:rPr>
            <w:rStyle w:val="Hyperlink"/>
            <w:rFonts w:cs="Times New Roman"/>
            <w:noProof/>
            <w:szCs w:val="24"/>
          </w:rPr>
          <w:t xml:space="preserve"> API</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36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23</w:t>
        </w:r>
        <w:r w:rsidR="00137698" w:rsidRPr="00A93E18">
          <w:rPr>
            <w:rFonts w:cs="Times New Roman"/>
            <w:noProof/>
            <w:webHidden/>
            <w:szCs w:val="24"/>
          </w:rPr>
          <w:fldChar w:fldCharType="end"/>
        </w:r>
      </w:hyperlink>
    </w:p>
    <w:p w14:paraId="227856A4" w14:textId="77777777" w:rsidR="00137698" w:rsidRPr="00A93E18" w:rsidRDefault="005C362A" w:rsidP="00137698">
      <w:pPr>
        <w:pStyle w:val="TOC3"/>
        <w:rPr>
          <w:rFonts w:eastAsiaTheme="minorEastAsia" w:cs="Times New Roman"/>
          <w:noProof/>
          <w:szCs w:val="24"/>
          <w:lang w:val="en-US"/>
        </w:rPr>
      </w:pPr>
      <w:hyperlink w:anchor="_Toc143523737" w:history="1">
        <w:r w:rsidR="00137698" w:rsidRPr="00A93E18">
          <w:rPr>
            <w:rStyle w:val="Hyperlink"/>
            <w:rFonts w:cs="Times New Roman"/>
            <w:noProof/>
            <w:szCs w:val="24"/>
          </w:rPr>
          <w:t>3.3.1</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Diagram </w:t>
        </w:r>
        <w:r w:rsidR="00137698" w:rsidRPr="00A93E18">
          <w:rPr>
            <w:rStyle w:val="Hyperlink"/>
            <w:rFonts w:cs="Times New Roman"/>
            <w:i/>
            <w:noProof/>
            <w:szCs w:val="24"/>
          </w:rPr>
          <w:t>Use Case</w:t>
        </w:r>
        <w:r w:rsidR="00137698" w:rsidRPr="00A93E18">
          <w:rPr>
            <w:rStyle w:val="Hyperlink"/>
            <w:rFonts w:cs="Times New Roman"/>
            <w:noProof/>
            <w:szCs w:val="24"/>
          </w:rPr>
          <w:t xml:space="preserve"> API</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37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23</w:t>
        </w:r>
        <w:r w:rsidR="00137698" w:rsidRPr="00A93E18">
          <w:rPr>
            <w:rFonts w:cs="Times New Roman"/>
            <w:noProof/>
            <w:webHidden/>
            <w:szCs w:val="24"/>
          </w:rPr>
          <w:fldChar w:fldCharType="end"/>
        </w:r>
      </w:hyperlink>
    </w:p>
    <w:p w14:paraId="7DA09409" w14:textId="77777777" w:rsidR="00137698" w:rsidRPr="00A93E18" w:rsidRDefault="005C362A" w:rsidP="00137698">
      <w:pPr>
        <w:pStyle w:val="TOC3"/>
        <w:rPr>
          <w:rFonts w:eastAsiaTheme="minorEastAsia" w:cs="Times New Roman"/>
          <w:noProof/>
          <w:szCs w:val="24"/>
          <w:lang w:val="en-US"/>
        </w:rPr>
      </w:pPr>
      <w:hyperlink w:anchor="_Toc143523738" w:history="1">
        <w:r w:rsidR="00137698" w:rsidRPr="00A93E18">
          <w:rPr>
            <w:rStyle w:val="Hyperlink"/>
            <w:rFonts w:cs="Times New Roman"/>
            <w:noProof/>
            <w:szCs w:val="24"/>
          </w:rPr>
          <w:t>3.3.2</w:t>
        </w:r>
        <w:r w:rsidR="00137698" w:rsidRPr="00A93E18">
          <w:rPr>
            <w:rFonts w:eastAsiaTheme="minorEastAsia" w:cs="Times New Roman"/>
            <w:noProof/>
            <w:szCs w:val="24"/>
            <w:lang w:val="en-US"/>
          </w:rPr>
          <w:tab/>
        </w:r>
        <w:r w:rsidR="00137698" w:rsidRPr="00A93E18">
          <w:rPr>
            <w:rStyle w:val="Hyperlink"/>
            <w:rFonts w:cs="Times New Roman"/>
            <w:i/>
            <w:noProof/>
            <w:szCs w:val="24"/>
          </w:rPr>
          <w:t>Endpoint</w:t>
        </w:r>
        <w:r w:rsidR="00137698" w:rsidRPr="00A93E18">
          <w:rPr>
            <w:rStyle w:val="Hyperlink"/>
            <w:rFonts w:cs="Times New Roman"/>
            <w:noProof/>
            <w:szCs w:val="24"/>
          </w:rPr>
          <w:t xml:space="preserve"> API</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38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25</w:t>
        </w:r>
        <w:r w:rsidR="00137698" w:rsidRPr="00A93E18">
          <w:rPr>
            <w:rFonts w:cs="Times New Roman"/>
            <w:noProof/>
            <w:webHidden/>
            <w:szCs w:val="24"/>
          </w:rPr>
          <w:fldChar w:fldCharType="end"/>
        </w:r>
      </w:hyperlink>
    </w:p>
    <w:p w14:paraId="145C21E5" w14:textId="77777777" w:rsidR="00137698" w:rsidRPr="00A93E18" w:rsidRDefault="005C362A" w:rsidP="00137698">
      <w:pPr>
        <w:pStyle w:val="TOC3"/>
        <w:rPr>
          <w:rFonts w:eastAsiaTheme="minorEastAsia" w:cs="Times New Roman"/>
          <w:noProof/>
          <w:szCs w:val="24"/>
          <w:lang w:val="en-US"/>
        </w:rPr>
      </w:pPr>
      <w:hyperlink w:anchor="_Toc143523739" w:history="1">
        <w:r w:rsidR="00137698" w:rsidRPr="00A93E18">
          <w:rPr>
            <w:rStyle w:val="Hyperlink"/>
            <w:rFonts w:cs="Times New Roman"/>
            <w:noProof/>
            <w:szCs w:val="24"/>
          </w:rPr>
          <w:t>3.3.3</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API </w:t>
        </w:r>
        <w:r w:rsidR="00137698" w:rsidRPr="00A93E18">
          <w:rPr>
            <w:rStyle w:val="Hyperlink"/>
            <w:rFonts w:cs="Times New Roman"/>
            <w:i/>
            <w:noProof/>
            <w:szCs w:val="24"/>
          </w:rPr>
          <w:t>Login</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39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27</w:t>
        </w:r>
        <w:r w:rsidR="00137698" w:rsidRPr="00A93E18">
          <w:rPr>
            <w:rFonts w:cs="Times New Roman"/>
            <w:noProof/>
            <w:webHidden/>
            <w:szCs w:val="24"/>
          </w:rPr>
          <w:fldChar w:fldCharType="end"/>
        </w:r>
      </w:hyperlink>
    </w:p>
    <w:p w14:paraId="2D8D1500" w14:textId="77777777" w:rsidR="00137698" w:rsidRPr="00A93E18" w:rsidRDefault="005C362A" w:rsidP="00137698">
      <w:pPr>
        <w:pStyle w:val="TOC3"/>
        <w:rPr>
          <w:rFonts w:eastAsiaTheme="minorEastAsia" w:cs="Times New Roman"/>
          <w:noProof/>
          <w:szCs w:val="24"/>
          <w:lang w:val="en-US"/>
        </w:rPr>
      </w:pPr>
      <w:hyperlink w:anchor="_Toc143523740" w:history="1">
        <w:r w:rsidR="00137698" w:rsidRPr="00A93E18">
          <w:rPr>
            <w:rStyle w:val="Hyperlink"/>
            <w:rFonts w:cs="Times New Roman"/>
            <w:noProof/>
            <w:szCs w:val="24"/>
          </w:rPr>
          <w:t>3.3.4</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API </w:t>
        </w:r>
        <w:r w:rsidR="00137698" w:rsidRPr="00A93E18">
          <w:rPr>
            <w:rStyle w:val="Hyperlink"/>
            <w:rFonts w:cs="Times New Roman"/>
            <w:i/>
            <w:noProof/>
            <w:szCs w:val="24"/>
          </w:rPr>
          <w:t>Logout</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40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28</w:t>
        </w:r>
        <w:r w:rsidR="00137698" w:rsidRPr="00A93E18">
          <w:rPr>
            <w:rFonts w:cs="Times New Roman"/>
            <w:noProof/>
            <w:webHidden/>
            <w:szCs w:val="24"/>
          </w:rPr>
          <w:fldChar w:fldCharType="end"/>
        </w:r>
      </w:hyperlink>
    </w:p>
    <w:p w14:paraId="186B6D6E" w14:textId="77777777" w:rsidR="00137698" w:rsidRPr="00A93E18" w:rsidRDefault="005C362A" w:rsidP="00137698">
      <w:pPr>
        <w:pStyle w:val="TOC3"/>
        <w:rPr>
          <w:rFonts w:eastAsiaTheme="minorEastAsia" w:cs="Times New Roman"/>
          <w:noProof/>
          <w:szCs w:val="24"/>
          <w:lang w:val="en-US"/>
        </w:rPr>
      </w:pPr>
      <w:hyperlink w:anchor="_Toc143523741" w:history="1">
        <w:r w:rsidR="00137698" w:rsidRPr="00A93E18">
          <w:rPr>
            <w:rStyle w:val="Hyperlink"/>
            <w:rFonts w:cs="Times New Roman"/>
            <w:noProof/>
            <w:szCs w:val="24"/>
          </w:rPr>
          <w:t>3.3.5</w:t>
        </w:r>
        <w:r w:rsidR="00137698" w:rsidRPr="00A93E18">
          <w:rPr>
            <w:rFonts w:eastAsiaTheme="minorEastAsia" w:cs="Times New Roman"/>
            <w:noProof/>
            <w:szCs w:val="24"/>
            <w:lang w:val="en-US"/>
          </w:rPr>
          <w:tab/>
        </w:r>
        <w:r w:rsidR="00137698" w:rsidRPr="00A93E18">
          <w:rPr>
            <w:rStyle w:val="Hyperlink"/>
            <w:rFonts w:cs="Times New Roman"/>
            <w:noProof/>
            <w:szCs w:val="24"/>
          </w:rPr>
          <w:t>API Verifikasi Email</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41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28</w:t>
        </w:r>
        <w:r w:rsidR="00137698" w:rsidRPr="00A93E18">
          <w:rPr>
            <w:rFonts w:cs="Times New Roman"/>
            <w:noProof/>
            <w:webHidden/>
            <w:szCs w:val="24"/>
          </w:rPr>
          <w:fldChar w:fldCharType="end"/>
        </w:r>
      </w:hyperlink>
    </w:p>
    <w:p w14:paraId="6C51D2ED" w14:textId="77777777" w:rsidR="00137698" w:rsidRPr="00A93E18" w:rsidRDefault="005C362A" w:rsidP="00137698">
      <w:pPr>
        <w:pStyle w:val="TOC3"/>
        <w:rPr>
          <w:rFonts w:eastAsiaTheme="minorEastAsia" w:cs="Times New Roman"/>
          <w:noProof/>
          <w:szCs w:val="24"/>
          <w:lang w:val="en-US"/>
        </w:rPr>
      </w:pPr>
      <w:hyperlink w:anchor="_Toc143523742" w:history="1">
        <w:r w:rsidR="00137698" w:rsidRPr="00A93E18">
          <w:rPr>
            <w:rStyle w:val="Hyperlink"/>
            <w:rFonts w:cs="Times New Roman"/>
            <w:noProof/>
            <w:szCs w:val="24"/>
          </w:rPr>
          <w:t>3.3.6</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API </w:t>
        </w:r>
        <w:r w:rsidR="00137698" w:rsidRPr="00A93E18">
          <w:rPr>
            <w:rStyle w:val="Hyperlink"/>
            <w:rFonts w:cs="Times New Roman"/>
            <w:i/>
            <w:noProof/>
            <w:szCs w:val="24"/>
          </w:rPr>
          <w:t>Reset</w:t>
        </w:r>
        <w:r w:rsidR="00137698" w:rsidRPr="00A93E18">
          <w:rPr>
            <w:rStyle w:val="Hyperlink"/>
            <w:rFonts w:cs="Times New Roman"/>
            <w:noProof/>
            <w:szCs w:val="24"/>
          </w:rPr>
          <w:t xml:space="preserve"> </w:t>
        </w:r>
        <w:r w:rsidR="00137698" w:rsidRPr="00A93E18">
          <w:rPr>
            <w:rStyle w:val="Hyperlink"/>
            <w:rFonts w:cs="Times New Roman"/>
            <w:i/>
            <w:noProof/>
            <w:szCs w:val="24"/>
          </w:rPr>
          <w:t>Password</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42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29</w:t>
        </w:r>
        <w:r w:rsidR="00137698" w:rsidRPr="00A93E18">
          <w:rPr>
            <w:rFonts w:cs="Times New Roman"/>
            <w:noProof/>
            <w:webHidden/>
            <w:szCs w:val="24"/>
          </w:rPr>
          <w:fldChar w:fldCharType="end"/>
        </w:r>
      </w:hyperlink>
    </w:p>
    <w:p w14:paraId="1A15B042" w14:textId="77777777" w:rsidR="00137698" w:rsidRPr="00A93E18" w:rsidRDefault="005C362A" w:rsidP="00137698">
      <w:pPr>
        <w:pStyle w:val="TOC3"/>
        <w:rPr>
          <w:rFonts w:eastAsiaTheme="minorEastAsia" w:cs="Times New Roman"/>
          <w:noProof/>
          <w:szCs w:val="24"/>
          <w:lang w:val="en-US"/>
        </w:rPr>
      </w:pPr>
      <w:hyperlink w:anchor="_Toc143523743" w:history="1">
        <w:r w:rsidR="00137698" w:rsidRPr="00A93E18">
          <w:rPr>
            <w:rStyle w:val="Hyperlink"/>
            <w:rFonts w:cs="Times New Roman"/>
            <w:noProof/>
            <w:szCs w:val="24"/>
          </w:rPr>
          <w:t>3.3.7</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API Ganti </w:t>
        </w:r>
        <w:r w:rsidR="00137698" w:rsidRPr="00A93E18">
          <w:rPr>
            <w:rStyle w:val="Hyperlink"/>
            <w:rFonts w:cs="Times New Roman"/>
            <w:i/>
            <w:noProof/>
            <w:szCs w:val="24"/>
          </w:rPr>
          <w:t>Password</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43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31</w:t>
        </w:r>
        <w:r w:rsidR="00137698" w:rsidRPr="00A93E18">
          <w:rPr>
            <w:rFonts w:cs="Times New Roman"/>
            <w:noProof/>
            <w:webHidden/>
            <w:szCs w:val="24"/>
          </w:rPr>
          <w:fldChar w:fldCharType="end"/>
        </w:r>
      </w:hyperlink>
    </w:p>
    <w:p w14:paraId="4D178581" w14:textId="77777777" w:rsidR="00137698" w:rsidRPr="00A93E18" w:rsidRDefault="005C362A" w:rsidP="00137698">
      <w:pPr>
        <w:pStyle w:val="TOC3"/>
        <w:rPr>
          <w:rFonts w:eastAsiaTheme="minorEastAsia" w:cs="Times New Roman"/>
          <w:noProof/>
          <w:szCs w:val="24"/>
          <w:lang w:val="en-US"/>
        </w:rPr>
      </w:pPr>
      <w:hyperlink w:anchor="_Toc143523744" w:history="1">
        <w:r w:rsidR="00137698" w:rsidRPr="00A93E18">
          <w:rPr>
            <w:rStyle w:val="Hyperlink"/>
            <w:rFonts w:cs="Times New Roman"/>
            <w:noProof/>
            <w:szCs w:val="24"/>
          </w:rPr>
          <w:t>3.3.8</w:t>
        </w:r>
        <w:r w:rsidR="00137698" w:rsidRPr="00A93E18">
          <w:rPr>
            <w:rFonts w:eastAsiaTheme="minorEastAsia" w:cs="Times New Roman"/>
            <w:noProof/>
            <w:szCs w:val="24"/>
            <w:lang w:val="en-US"/>
          </w:rPr>
          <w:tab/>
        </w:r>
        <w:r w:rsidR="00137698" w:rsidRPr="00A93E18">
          <w:rPr>
            <w:rStyle w:val="Hyperlink"/>
            <w:rFonts w:cs="Times New Roman"/>
            <w:noProof/>
            <w:szCs w:val="24"/>
          </w:rPr>
          <w:t>API Ganti Profil</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44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31</w:t>
        </w:r>
        <w:r w:rsidR="00137698" w:rsidRPr="00A93E18">
          <w:rPr>
            <w:rFonts w:cs="Times New Roman"/>
            <w:noProof/>
            <w:webHidden/>
            <w:szCs w:val="24"/>
          </w:rPr>
          <w:fldChar w:fldCharType="end"/>
        </w:r>
      </w:hyperlink>
    </w:p>
    <w:p w14:paraId="1A69822D" w14:textId="77777777" w:rsidR="00137698" w:rsidRPr="00A93E18" w:rsidRDefault="005C362A" w:rsidP="00137698">
      <w:pPr>
        <w:pStyle w:val="TOC3"/>
        <w:rPr>
          <w:rFonts w:eastAsiaTheme="minorEastAsia" w:cs="Times New Roman"/>
          <w:noProof/>
          <w:szCs w:val="24"/>
          <w:lang w:val="en-US"/>
        </w:rPr>
      </w:pPr>
      <w:hyperlink w:anchor="_Toc143523745" w:history="1">
        <w:r w:rsidR="00137698" w:rsidRPr="00A93E18">
          <w:rPr>
            <w:rStyle w:val="Hyperlink"/>
            <w:rFonts w:cs="Times New Roman"/>
            <w:noProof/>
            <w:szCs w:val="24"/>
          </w:rPr>
          <w:t>3.3.9</w:t>
        </w:r>
        <w:r w:rsidR="00137698" w:rsidRPr="00A93E18">
          <w:rPr>
            <w:rFonts w:eastAsiaTheme="minorEastAsia" w:cs="Times New Roman"/>
            <w:noProof/>
            <w:szCs w:val="24"/>
            <w:lang w:val="en-US"/>
          </w:rPr>
          <w:tab/>
        </w:r>
        <w:r w:rsidR="00137698" w:rsidRPr="00A93E18">
          <w:rPr>
            <w:rStyle w:val="Hyperlink"/>
            <w:rFonts w:cs="Times New Roman"/>
            <w:noProof/>
            <w:szCs w:val="24"/>
          </w:rPr>
          <w:t>API Lihat Avatar</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45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32</w:t>
        </w:r>
        <w:r w:rsidR="00137698" w:rsidRPr="00A93E18">
          <w:rPr>
            <w:rFonts w:cs="Times New Roman"/>
            <w:noProof/>
            <w:webHidden/>
            <w:szCs w:val="24"/>
          </w:rPr>
          <w:fldChar w:fldCharType="end"/>
        </w:r>
      </w:hyperlink>
    </w:p>
    <w:p w14:paraId="5CB3C9CB" w14:textId="77777777" w:rsidR="00137698" w:rsidRPr="00A93E18" w:rsidRDefault="005C362A" w:rsidP="00137698">
      <w:pPr>
        <w:pStyle w:val="TOC3"/>
        <w:rPr>
          <w:rFonts w:eastAsiaTheme="minorEastAsia" w:cs="Times New Roman"/>
          <w:noProof/>
          <w:szCs w:val="24"/>
          <w:lang w:val="en-US"/>
        </w:rPr>
      </w:pPr>
      <w:hyperlink w:anchor="_Toc143523746" w:history="1">
        <w:r w:rsidR="00137698" w:rsidRPr="00A93E18">
          <w:rPr>
            <w:rStyle w:val="Hyperlink"/>
            <w:rFonts w:cs="Times New Roman"/>
            <w:noProof/>
            <w:szCs w:val="24"/>
          </w:rPr>
          <w:t>3.3.10</w:t>
        </w:r>
        <w:r w:rsidR="00137698" w:rsidRPr="00A93E18">
          <w:rPr>
            <w:rFonts w:eastAsiaTheme="minorEastAsia" w:cs="Times New Roman"/>
            <w:noProof/>
            <w:szCs w:val="24"/>
            <w:lang w:val="en-US"/>
          </w:rPr>
          <w:tab/>
        </w:r>
        <w:r w:rsidR="00137698" w:rsidRPr="00A93E18">
          <w:rPr>
            <w:rStyle w:val="Hyperlink"/>
            <w:rFonts w:cs="Times New Roman"/>
            <w:noProof/>
            <w:szCs w:val="24"/>
          </w:rPr>
          <w:t>API Ganti Avatar</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46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33</w:t>
        </w:r>
        <w:r w:rsidR="00137698" w:rsidRPr="00A93E18">
          <w:rPr>
            <w:rFonts w:cs="Times New Roman"/>
            <w:noProof/>
            <w:webHidden/>
            <w:szCs w:val="24"/>
          </w:rPr>
          <w:fldChar w:fldCharType="end"/>
        </w:r>
      </w:hyperlink>
    </w:p>
    <w:p w14:paraId="78515B97" w14:textId="77777777" w:rsidR="00137698" w:rsidRPr="00A93E18" w:rsidRDefault="005C362A" w:rsidP="00137698">
      <w:pPr>
        <w:pStyle w:val="TOC3"/>
        <w:rPr>
          <w:rFonts w:eastAsiaTheme="minorEastAsia" w:cs="Times New Roman"/>
          <w:noProof/>
          <w:szCs w:val="24"/>
          <w:lang w:val="en-US"/>
        </w:rPr>
      </w:pPr>
      <w:hyperlink w:anchor="_Toc143523747" w:history="1">
        <w:r w:rsidR="00137698" w:rsidRPr="00A93E18">
          <w:rPr>
            <w:rStyle w:val="Hyperlink"/>
            <w:rFonts w:cs="Times New Roman"/>
            <w:noProof/>
            <w:szCs w:val="24"/>
          </w:rPr>
          <w:t>3.3.11</w:t>
        </w:r>
        <w:r w:rsidR="00137698" w:rsidRPr="00A93E18">
          <w:rPr>
            <w:rFonts w:eastAsiaTheme="minorEastAsia" w:cs="Times New Roman"/>
            <w:noProof/>
            <w:szCs w:val="24"/>
            <w:lang w:val="en-US"/>
          </w:rPr>
          <w:tab/>
        </w:r>
        <w:r w:rsidR="00137698" w:rsidRPr="00A93E18">
          <w:rPr>
            <w:rStyle w:val="Hyperlink"/>
            <w:rFonts w:cs="Times New Roman"/>
            <w:noProof/>
            <w:szCs w:val="24"/>
          </w:rPr>
          <w:t>API Verifikasi Akses</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47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34</w:t>
        </w:r>
        <w:r w:rsidR="00137698" w:rsidRPr="00A93E18">
          <w:rPr>
            <w:rFonts w:cs="Times New Roman"/>
            <w:noProof/>
            <w:webHidden/>
            <w:szCs w:val="24"/>
          </w:rPr>
          <w:fldChar w:fldCharType="end"/>
        </w:r>
      </w:hyperlink>
    </w:p>
    <w:p w14:paraId="6433B0CE" w14:textId="77777777" w:rsidR="00137698" w:rsidRPr="00A93E18" w:rsidRDefault="005C362A" w:rsidP="00137698">
      <w:pPr>
        <w:pStyle w:val="TOC3"/>
        <w:rPr>
          <w:rFonts w:eastAsiaTheme="minorEastAsia" w:cs="Times New Roman"/>
          <w:noProof/>
          <w:szCs w:val="24"/>
          <w:lang w:val="en-US"/>
        </w:rPr>
      </w:pPr>
      <w:hyperlink w:anchor="_Toc143523748" w:history="1">
        <w:r w:rsidR="00137698" w:rsidRPr="00A93E18">
          <w:rPr>
            <w:rStyle w:val="Hyperlink"/>
            <w:rFonts w:cs="Times New Roman"/>
            <w:noProof/>
            <w:szCs w:val="24"/>
          </w:rPr>
          <w:t>3.3.12</w:t>
        </w:r>
        <w:r w:rsidR="00137698" w:rsidRPr="00A93E18">
          <w:rPr>
            <w:rFonts w:eastAsiaTheme="minorEastAsia" w:cs="Times New Roman"/>
            <w:noProof/>
            <w:szCs w:val="24"/>
            <w:lang w:val="en-US"/>
          </w:rPr>
          <w:tab/>
        </w:r>
        <w:r w:rsidR="00137698" w:rsidRPr="00A93E18">
          <w:rPr>
            <w:rStyle w:val="Hyperlink"/>
            <w:rFonts w:cs="Times New Roman"/>
            <w:noProof/>
            <w:szCs w:val="24"/>
          </w:rPr>
          <w:t>API Daftar Akses</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48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35</w:t>
        </w:r>
        <w:r w:rsidR="00137698" w:rsidRPr="00A93E18">
          <w:rPr>
            <w:rFonts w:cs="Times New Roman"/>
            <w:noProof/>
            <w:webHidden/>
            <w:szCs w:val="24"/>
          </w:rPr>
          <w:fldChar w:fldCharType="end"/>
        </w:r>
      </w:hyperlink>
    </w:p>
    <w:p w14:paraId="2E12BFE7" w14:textId="77777777" w:rsidR="00137698" w:rsidRPr="00A93E18" w:rsidRDefault="005C362A" w:rsidP="00137698">
      <w:pPr>
        <w:pStyle w:val="TOC3"/>
        <w:rPr>
          <w:rFonts w:eastAsiaTheme="minorEastAsia" w:cs="Times New Roman"/>
          <w:noProof/>
          <w:szCs w:val="24"/>
          <w:lang w:val="en-US"/>
        </w:rPr>
      </w:pPr>
      <w:hyperlink w:anchor="_Toc143523749" w:history="1">
        <w:r w:rsidR="00137698" w:rsidRPr="00A93E18">
          <w:rPr>
            <w:rStyle w:val="Hyperlink"/>
            <w:rFonts w:cs="Times New Roman"/>
            <w:noProof/>
            <w:szCs w:val="24"/>
          </w:rPr>
          <w:t>3.3.13</w:t>
        </w:r>
        <w:r w:rsidR="00137698" w:rsidRPr="00A93E18">
          <w:rPr>
            <w:rFonts w:eastAsiaTheme="minorEastAsia" w:cs="Times New Roman"/>
            <w:noProof/>
            <w:szCs w:val="24"/>
            <w:lang w:val="en-US"/>
          </w:rPr>
          <w:tab/>
        </w:r>
        <w:r w:rsidR="00137698" w:rsidRPr="00A93E18">
          <w:rPr>
            <w:rStyle w:val="Hyperlink"/>
            <w:rFonts w:cs="Times New Roman"/>
            <w:noProof/>
            <w:szCs w:val="24"/>
          </w:rPr>
          <w:t>API Riwayat Akses</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49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36</w:t>
        </w:r>
        <w:r w:rsidR="00137698" w:rsidRPr="00A93E18">
          <w:rPr>
            <w:rFonts w:cs="Times New Roman"/>
            <w:noProof/>
            <w:webHidden/>
            <w:szCs w:val="24"/>
          </w:rPr>
          <w:fldChar w:fldCharType="end"/>
        </w:r>
      </w:hyperlink>
    </w:p>
    <w:p w14:paraId="2058DE6E" w14:textId="77777777" w:rsidR="00137698" w:rsidRPr="00A93E18" w:rsidRDefault="005C362A" w:rsidP="00137698">
      <w:pPr>
        <w:pStyle w:val="TOC3"/>
        <w:rPr>
          <w:rFonts w:eastAsiaTheme="minorEastAsia" w:cs="Times New Roman"/>
          <w:noProof/>
          <w:szCs w:val="24"/>
          <w:lang w:val="en-US"/>
        </w:rPr>
      </w:pPr>
      <w:hyperlink w:anchor="_Toc143523750" w:history="1">
        <w:r w:rsidR="00137698" w:rsidRPr="00A93E18">
          <w:rPr>
            <w:rStyle w:val="Hyperlink"/>
            <w:rFonts w:cs="Times New Roman"/>
            <w:noProof/>
            <w:szCs w:val="24"/>
          </w:rPr>
          <w:t>3.3.14</w:t>
        </w:r>
        <w:r w:rsidR="00137698" w:rsidRPr="00A93E18">
          <w:rPr>
            <w:rFonts w:eastAsiaTheme="minorEastAsia" w:cs="Times New Roman"/>
            <w:noProof/>
            <w:szCs w:val="24"/>
            <w:lang w:val="en-US"/>
          </w:rPr>
          <w:tab/>
        </w:r>
        <w:r w:rsidR="00137698" w:rsidRPr="00A93E18">
          <w:rPr>
            <w:rStyle w:val="Hyperlink"/>
            <w:rFonts w:cs="Times New Roman"/>
            <w:noProof/>
            <w:szCs w:val="24"/>
          </w:rPr>
          <w:t>API Daftar Pintu</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50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37</w:t>
        </w:r>
        <w:r w:rsidR="00137698" w:rsidRPr="00A93E18">
          <w:rPr>
            <w:rFonts w:cs="Times New Roman"/>
            <w:noProof/>
            <w:webHidden/>
            <w:szCs w:val="24"/>
          </w:rPr>
          <w:fldChar w:fldCharType="end"/>
        </w:r>
      </w:hyperlink>
    </w:p>
    <w:p w14:paraId="0C59EFD1" w14:textId="77777777" w:rsidR="00137698" w:rsidRPr="00A93E18" w:rsidRDefault="005C362A" w:rsidP="00137698">
      <w:pPr>
        <w:pStyle w:val="TOC3"/>
        <w:rPr>
          <w:rFonts w:eastAsiaTheme="minorEastAsia" w:cs="Times New Roman"/>
          <w:noProof/>
          <w:szCs w:val="24"/>
          <w:lang w:val="en-US"/>
        </w:rPr>
      </w:pPr>
      <w:hyperlink w:anchor="_Toc143523751" w:history="1">
        <w:r w:rsidR="00137698" w:rsidRPr="00A93E18">
          <w:rPr>
            <w:rStyle w:val="Hyperlink"/>
            <w:rFonts w:cs="Times New Roman"/>
            <w:noProof/>
            <w:szCs w:val="24"/>
          </w:rPr>
          <w:t>3.3.15</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API </w:t>
        </w:r>
        <w:r w:rsidR="00137698" w:rsidRPr="00A93E18">
          <w:rPr>
            <w:rStyle w:val="Hyperlink"/>
            <w:rFonts w:cs="Times New Roman"/>
            <w:i/>
            <w:noProof/>
            <w:szCs w:val="24"/>
          </w:rPr>
          <w:t>Remote</w:t>
        </w:r>
        <w:r w:rsidR="00137698" w:rsidRPr="00A93E18">
          <w:rPr>
            <w:rStyle w:val="Hyperlink"/>
            <w:rFonts w:cs="Times New Roman"/>
            <w:noProof/>
            <w:szCs w:val="24"/>
          </w:rPr>
          <w:t xml:space="preserve"> Pintu</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51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37</w:t>
        </w:r>
        <w:r w:rsidR="00137698" w:rsidRPr="00A93E18">
          <w:rPr>
            <w:rFonts w:cs="Times New Roman"/>
            <w:noProof/>
            <w:webHidden/>
            <w:szCs w:val="24"/>
          </w:rPr>
          <w:fldChar w:fldCharType="end"/>
        </w:r>
      </w:hyperlink>
    </w:p>
    <w:p w14:paraId="7151CDD5" w14:textId="77777777" w:rsidR="00137698" w:rsidRPr="00A93E18" w:rsidRDefault="005C362A" w:rsidP="00137698">
      <w:pPr>
        <w:pStyle w:val="TOC3"/>
        <w:rPr>
          <w:rFonts w:eastAsiaTheme="minorEastAsia" w:cs="Times New Roman"/>
          <w:noProof/>
          <w:szCs w:val="24"/>
          <w:lang w:val="en-US"/>
        </w:rPr>
      </w:pPr>
      <w:hyperlink w:anchor="_Toc143523752" w:history="1">
        <w:r w:rsidR="00137698" w:rsidRPr="00A93E18">
          <w:rPr>
            <w:rStyle w:val="Hyperlink"/>
            <w:rFonts w:cs="Times New Roman"/>
            <w:noProof/>
            <w:szCs w:val="24"/>
          </w:rPr>
          <w:t>3.3.16</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API </w:t>
        </w:r>
        <w:r w:rsidR="00137698" w:rsidRPr="00A93E18">
          <w:rPr>
            <w:rStyle w:val="Hyperlink"/>
            <w:rFonts w:cs="Times New Roman"/>
            <w:i/>
            <w:noProof/>
            <w:szCs w:val="24"/>
          </w:rPr>
          <w:t>Door</w:t>
        </w:r>
        <w:r w:rsidR="00137698" w:rsidRPr="00A93E18">
          <w:rPr>
            <w:rStyle w:val="Hyperlink"/>
            <w:rFonts w:cs="Times New Roman"/>
            <w:noProof/>
            <w:szCs w:val="24"/>
          </w:rPr>
          <w:t xml:space="preserve"> </w:t>
        </w:r>
        <w:r w:rsidR="00137698" w:rsidRPr="00A93E18">
          <w:rPr>
            <w:rStyle w:val="Hyperlink"/>
            <w:rFonts w:cs="Times New Roman"/>
            <w:i/>
            <w:noProof/>
            <w:szCs w:val="24"/>
          </w:rPr>
          <w:t>Login</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52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38</w:t>
        </w:r>
        <w:r w:rsidR="00137698" w:rsidRPr="00A93E18">
          <w:rPr>
            <w:rFonts w:cs="Times New Roman"/>
            <w:noProof/>
            <w:webHidden/>
            <w:szCs w:val="24"/>
          </w:rPr>
          <w:fldChar w:fldCharType="end"/>
        </w:r>
      </w:hyperlink>
    </w:p>
    <w:p w14:paraId="6A526B53" w14:textId="77777777" w:rsidR="00137698" w:rsidRPr="00A93E18" w:rsidRDefault="005C362A" w:rsidP="00137698">
      <w:pPr>
        <w:pStyle w:val="TOC3"/>
        <w:rPr>
          <w:rFonts w:eastAsiaTheme="minorEastAsia" w:cs="Times New Roman"/>
          <w:noProof/>
          <w:szCs w:val="24"/>
          <w:lang w:val="en-US"/>
        </w:rPr>
      </w:pPr>
      <w:hyperlink w:anchor="_Toc143523753" w:history="1">
        <w:r w:rsidR="00137698" w:rsidRPr="00A93E18">
          <w:rPr>
            <w:rStyle w:val="Hyperlink"/>
            <w:rFonts w:cs="Times New Roman"/>
            <w:noProof/>
            <w:szCs w:val="24"/>
          </w:rPr>
          <w:t>3.3.17</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API </w:t>
        </w:r>
        <w:r w:rsidR="00137698" w:rsidRPr="00A93E18">
          <w:rPr>
            <w:rStyle w:val="Hyperlink"/>
            <w:rFonts w:cs="Times New Roman"/>
            <w:i/>
            <w:noProof/>
            <w:szCs w:val="24"/>
          </w:rPr>
          <w:t>Door Logout</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53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39</w:t>
        </w:r>
        <w:r w:rsidR="00137698" w:rsidRPr="00A93E18">
          <w:rPr>
            <w:rFonts w:cs="Times New Roman"/>
            <w:noProof/>
            <w:webHidden/>
            <w:szCs w:val="24"/>
          </w:rPr>
          <w:fldChar w:fldCharType="end"/>
        </w:r>
      </w:hyperlink>
    </w:p>
    <w:p w14:paraId="76EC2E3C" w14:textId="77777777" w:rsidR="00137698" w:rsidRPr="00A93E18" w:rsidRDefault="005C362A" w:rsidP="00137698">
      <w:pPr>
        <w:pStyle w:val="TOC3"/>
        <w:rPr>
          <w:rFonts w:eastAsiaTheme="minorEastAsia" w:cs="Times New Roman"/>
          <w:noProof/>
          <w:szCs w:val="24"/>
          <w:lang w:val="en-US"/>
        </w:rPr>
      </w:pPr>
      <w:hyperlink w:anchor="_Toc143523754" w:history="1">
        <w:r w:rsidR="00137698" w:rsidRPr="00A93E18">
          <w:rPr>
            <w:rStyle w:val="Hyperlink"/>
            <w:rFonts w:cs="Times New Roman"/>
            <w:noProof/>
            <w:szCs w:val="24"/>
          </w:rPr>
          <w:t>3.3.18</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API </w:t>
        </w:r>
        <w:r w:rsidR="00137698" w:rsidRPr="00A93E18">
          <w:rPr>
            <w:rStyle w:val="Hyperlink"/>
            <w:rFonts w:cs="Times New Roman"/>
            <w:i/>
            <w:noProof/>
            <w:szCs w:val="24"/>
          </w:rPr>
          <w:t>Door</w:t>
        </w:r>
        <w:r w:rsidR="00137698" w:rsidRPr="00A93E18">
          <w:rPr>
            <w:rStyle w:val="Hyperlink"/>
            <w:rFonts w:cs="Times New Roman"/>
            <w:noProof/>
            <w:szCs w:val="24"/>
          </w:rPr>
          <w:t xml:space="preserve"> </w:t>
        </w:r>
        <w:r w:rsidR="00137698" w:rsidRPr="00A93E18">
          <w:rPr>
            <w:rStyle w:val="Hyperlink"/>
            <w:rFonts w:cs="Times New Roman"/>
            <w:i/>
            <w:noProof/>
            <w:szCs w:val="24"/>
          </w:rPr>
          <w:t>Register</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54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40</w:t>
        </w:r>
        <w:r w:rsidR="00137698" w:rsidRPr="00A93E18">
          <w:rPr>
            <w:rFonts w:cs="Times New Roman"/>
            <w:noProof/>
            <w:webHidden/>
            <w:szCs w:val="24"/>
          </w:rPr>
          <w:fldChar w:fldCharType="end"/>
        </w:r>
      </w:hyperlink>
    </w:p>
    <w:p w14:paraId="5DB6A0E4" w14:textId="77777777" w:rsidR="00137698" w:rsidRPr="00A93E18" w:rsidRDefault="005C362A" w:rsidP="00137698">
      <w:pPr>
        <w:pStyle w:val="TOC3"/>
        <w:rPr>
          <w:rFonts w:eastAsiaTheme="minorEastAsia" w:cs="Times New Roman"/>
          <w:noProof/>
          <w:szCs w:val="24"/>
          <w:lang w:val="en-US"/>
        </w:rPr>
      </w:pPr>
      <w:hyperlink w:anchor="_Toc143523755" w:history="1">
        <w:r w:rsidR="00137698" w:rsidRPr="00A93E18">
          <w:rPr>
            <w:rStyle w:val="Hyperlink"/>
            <w:rFonts w:cs="Times New Roman"/>
            <w:noProof/>
            <w:szCs w:val="24"/>
          </w:rPr>
          <w:t>3.3.19</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API </w:t>
        </w:r>
        <w:r w:rsidR="00137698" w:rsidRPr="00A93E18">
          <w:rPr>
            <w:rStyle w:val="Hyperlink"/>
            <w:rFonts w:cs="Times New Roman"/>
            <w:i/>
            <w:noProof/>
            <w:szCs w:val="24"/>
          </w:rPr>
          <w:t>Door</w:t>
        </w:r>
        <w:r w:rsidR="00137698" w:rsidRPr="00A93E18">
          <w:rPr>
            <w:rStyle w:val="Hyperlink"/>
            <w:rFonts w:cs="Times New Roman"/>
            <w:noProof/>
            <w:szCs w:val="24"/>
          </w:rPr>
          <w:t xml:space="preserve"> </w:t>
        </w:r>
        <w:r w:rsidR="00137698" w:rsidRPr="00A93E18">
          <w:rPr>
            <w:rStyle w:val="Hyperlink"/>
            <w:rFonts w:cs="Times New Roman"/>
            <w:i/>
            <w:noProof/>
            <w:szCs w:val="24"/>
          </w:rPr>
          <w:t>Signature</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55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41</w:t>
        </w:r>
        <w:r w:rsidR="00137698" w:rsidRPr="00A93E18">
          <w:rPr>
            <w:rFonts w:cs="Times New Roman"/>
            <w:noProof/>
            <w:webHidden/>
            <w:szCs w:val="24"/>
          </w:rPr>
          <w:fldChar w:fldCharType="end"/>
        </w:r>
      </w:hyperlink>
    </w:p>
    <w:p w14:paraId="424736A6" w14:textId="77777777" w:rsidR="00137698" w:rsidRPr="00A93E18" w:rsidRDefault="005C362A" w:rsidP="00137698">
      <w:pPr>
        <w:pStyle w:val="TOC3"/>
        <w:rPr>
          <w:rFonts w:eastAsiaTheme="minorEastAsia" w:cs="Times New Roman"/>
          <w:noProof/>
          <w:szCs w:val="24"/>
          <w:lang w:val="en-US"/>
        </w:rPr>
      </w:pPr>
      <w:hyperlink w:anchor="_Toc143523756" w:history="1">
        <w:r w:rsidR="00137698" w:rsidRPr="00A93E18">
          <w:rPr>
            <w:rStyle w:val="Hyperlink"/>
            <w:rFonts w:cs="Times New Roman"/>
            <w:noProof/>
            <w:szCs w:val="24"/>
          </w:rPr>
          <w:t>3.3.20</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API </w:t>
        </w:r>
        <w:r w:rsidR="00137698" w:rsidRPr="00A93E18">
          <w:rPr>
            <w:rStyle w:val="Hyperlink"/>
            <w:rFonts w:cs="Times New Roman"/>
            <w:i/>
            <w:noProof/>
            <w:szCs w:val="24"/>
          </w:rPr>
          <w:t>Door</w:t>
        </w:r>
        <w:r w:rsidR="00137698" w:rsidRPr="00A93E18">
          <w:rPr>
            <w:rStyle w:val="Hyperlink"/>
            <w:rFonts w:cs="Times New Roman"/>
            <w:noProof/>
            <w:szCs w:val="24"/>
          </w:rPr>
          <w:t xml:space="preserve"> </w:t>
        </w:r>
        <w:r w:rsidR="00137698" w:rsidRPr="00A93E18">
          <w:rPr>
            <w:rStyle w:val="Hyperlink"/>
            <w:rFonts w:cs="Times New Roman"/>
            <w:i/>
            <w:noProof/>
            <w:szCs w:val="24"/>
          </w:rPr>
          <w:t>Update</w:t>
        </w:r>
        <w:r w:rsidR="00137698" w:rsidRPr="00A93E18">
          <w:rPr>
            <w:rStyle w:val="Hyperlink"/>
            <w:rFonts w:cs="Times New Roman"/>
            <w:noProof/>
            <w:szCs w:val="24"/>
          </w:rPr>
          <w:t xml:space="preserve"> </w:t>
        </w:r>
        <w:r w:rsidR="00137698" w:rsidRPr="00A93E18">
          <w:rPr>
            <w:rStyle w:val="Hyperlink"/>
            <w:rFonts w:cs="Times New Roman"/>
            <w:i/>
            <w:noProof/>
            <w:szCs w:val="24"/>
          </w:rPr>
          <w:t>Status</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56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42</w:t>
        </w:r>
        <w:r w:rsidR="00137698" w:rsidRPr="00A93E18">
          <w:rPr>
            <w:rFonts w:cs="Times New Roman"/>
            <w:noProof/>
            <w:webHidden/>
            <w:szCs w:val="24"/>
          </w:rPr>
          <w:fldChar w:fldCharType="end"/>
        </w:r>
      </w:hyperlink>
    </w:p>
    <w:p w14:paraId="410866C1" w14:textId="77777777" w:rsidR="00137698" w:rsidRPr="00A93E18" w:rsidRDefault="005C362A" w:rsidP="00137698">
      <w:pPr>
        <w:pStyle w:val="TOC3"/>
        <w:rPr>
          <w:rFonts w:eastAsiaTheme="minorEastAsia" w:cs="Times New Roman"/>
          <w:noProof/>
          <w:szCs w:val="24"/>
          <w:lang w:val="en-US"/>
        </w:rPr>
      </w:pPr>
      <w:hyperlink w:anchor="_Toc143523757" w:history="1">
        <w:r w:rsidR="00137698" w:rsidRPr="00A93E18">
          <w:rPr>
            <w:rStyle w:val="Hyperlink"/>
            <w:rFonts w:cs="Times New Roman"/>
            <w:noProof/>
            <w:szCs w:val="24"/>
          </w:rPr>
          <w:t>3.3.21</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API </w:t>
        </w:r>
        <w:r w:rsidR="00137698" w:rsidRPr="00A93E18">
          <w:rPr>
            <w:rStyle w:val="Hyperlink"/>
            <w:rFonts w:cs="Times New Roman"/>
            <w:i/>
            <w:noProof/>
            <w:szCs w:val="24"/>
          </w:rPr>
          <w:t>Door Alert</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57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43</w:t>
        </w:r>
        <w:r w:rsidR="00137698" w:rsidRPr="00A93E18">
          <w:rPr>
            <w:rFonts w:cs="Times New Roman"/>
            <w:noProof/>
            <w:webHidden/>
            <w:szCs w:val="24"/>
          </w:rPr>
          <w:fldChar w:fldCharType="end"/>
        </w:r>
      </w:hyperlink>
    </w:p>
    <w:p w14:paraId="7A5ADBE4"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58" w:history="1">
        <w:r w:rsidR="00137698" w:rsidRPr="00A93E18">
          <w:rPr>
            <w:rStyle w:val="Hyperlink"/>
            <w:rFonts w:cs="Times New Roman"/>
            <w:noProof/>
            <w:szCs w:val="24"/>
          </w:rPr>
          <w:t>3.5</w:t>
        </w:r>
        <w:r w:rsidR="00137698" w:rsidRPr="00A93E18">
          <w:rPr>
            <w:rFonts w:eastAsiaTheme="minorEastAsia" w:cs="Times New Roman"/>
            <w:noProof/>
            <w:szCs w:val="24"/>
            <w:lang w:val="en-US"/>
          </w:rPr>
          <w:tab/>
        </w:r>
        <w:r w:rsidR="00137698" w:rsidRPr="00A93E18">
          <w:rPr>
            <w:rStyle w:val="Hyperlink"/>
            <w:rFonts w:cs="Times New Roman"/>
            <w:noProof/>
            <w:szCs w:val="24"/>
          </w:rPr>
          <w:t>Perancangan Penjadwalan</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58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43</w:t>
        </w:r>
        <w:r w:rsidR="00137698" w:rsidRPr="00A93E18">
          <w:rPr>
            <w:rFonts w:cs="Times New Roman"/>
            <w:noProof/>
            <w:webHidden/>
            <w:szCs w:val="24"/>
          </w:rPr>
          <w:fldChar w:fldCharType="end"/>
        </w:r>
      </w:hyperlink>
    </w:p>
    <w:p w14:paraId="0AB2BB9C" w14:textId="77777777" w:rsidR="00137698" w:rsidRPr="00A93E18" w:rsidRDefault="005C362A" w:rsidP="00137698">
      <w:pPr>
        <w:pStyle w:val="TOC3"/>
        <w:rPr>
          <w:rFonts w:eastAsiaTheme="minorEastAsia" w:cs="Times New Roman"/>
          <w:noProof/>
          <w:szCs w:val="24"/>
          <w:lang w:val="en-US"/>
        </w:rPr>
      </w:pPr>
      <w:hyperlink w:anchor="_Toc143523759" w:history="1">
        <w:r w:rsidR="00137698" w:rsidRPr="00A93E18">
          <w:rPr>
            <w:rStyle w:val="Hyperlink"/>
            <w:rFonts w:cs="Times New Roman"/>
            <w:noProof/>
            <w:szCs w:val="24"/>
          </w:rPr>
          <w:t>3.4.1</w:t>
        </w:r>
        <w:r w:rsidR="00137698" w:rsidRPr="00A93E18">
          <w:rPr>
            <w:rFonts w:eastAsiaTheme="minorEastAsia" w:cs="Times New Roman"/>
            <w:noProof/>
            <w:szCs w:val="24"/>
            <w:lang w:val="en-US"/>
          </w:rPr>
          <w:tab/>
        </w:r>
        <w:r w:rsidR="00137698" w:rsidRPr="00A93E18">
          <w:rPr>
            <w:rStyle w:val="Hyperlink"/>
            <w:rFonts w:cs="Times New Roman"/>
            <w:noProof/>
            <w:szCs w:val="24"/>
          </w:rPr>
          <w:t>Pengecekan Jadwal</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59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44</w:t>
        </w:r>
        <w:r w:rsidR="00137698" w:rsidRPr="00A93E18">
          <w:rPr>
            <w:rFonts w:cs="Times New Roman"/>
            <w:noProof/>
            <w:webHidden/>
            <w:szCs w:val="24"/>
          </w:rPr>
          <w:fldChar w:fldCharType="end"/>
        </w:r>
      </w:hyperlink>
    </w:p>
    <w:p w14:paraId="05D3F3DE" w14:textId="77777777" w:rsidR="00137698" w:rsidRPr="00A93E18" w:rsidRDefault="005C362A" w:rsidP="00137698">
      <w:pPr>
        <w:pStyle w:val="TOC3"/>
        <w:rPr>
          <w:rFonts w:eastAsiaTheme="minorEastAsia" w:cs="Times New Roman"/>
          <w:noProof/>
          <w:szCs w:val="24"/>
          <w:lang w:val="en-US"/>
        </w:rPr>
      </w:pPr>
      <w:hyperlink w:anchor="_Toc143523760" w:history="1">
        <w:r w:rsidR="00137698" w:rsidRPr="00A93E18">
          <w:rPr>
            <w:rStyle w:val="Hyperlink"/>
            <w:rFonts w:cs="Times New Roman"/>
            <w:noProof/>
            <w:szCs w:val="24"/>
          </w:rPr>
          <w:t>3.4.2</w:t>
        </w:r>
        <w:r w:rsidR="00137698" w:rsidRPr="00A93E18">
          <w:rPr>
            <w:rFonts w:eastAsiaTheme="minorEastAsia" w:cs="Times New Roman"/>
            <w:noProof/>
            <w:szCs w:val="24"/>
            <w:lang w:val="en-US"/>
          </w:rPr>
          <w:tab/>
        </w:r>
        <w:r w:rsidR="00137698" w:rsidRPr="00A93E18">
          <w:rPr>
            <w:rStyle w:val="Hyperlink"/>
            <w:rFonts w:cs="Times New Roman"/>
            <w:noProof/>
            <w:szCs w:val="24"/>
          </w:rPr>
          <w:t>Atur Ulang Jadwal</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60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45</w:t>
        </w:r>
        <w:r w:rsidR="00137698" w:rsidRPr="00A93E18">
          <w:rPr>
            <w:rFonts w:cs="Times New Roman"/>
            <w:noProof/>
            <w:webHidden/>
            <w:szCs w:val="24"/>
          </w:rPr>
          <w:fldChar w:fldCharType="end"/>
        </w:r>
      </w:hyperlink>
    </w:p>
    <w:p w14:paraId="2F3F34DC"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61" w:history="1">
        <w:r w:rsidR="00137698" w:rsidRPr="00A93E18">
          <w:rPr>
            <w:rStyle w:val="Hyperlink"/>
            <w:rFonts w:cs="Times New Roman"/>
            <w:noProof/>
            <w:szCs w:val="24"/>
          </w:rPr>
          <w:t>3.6</w:t>
        </w:r>
        <w:r w:rsidR="00137698" w:rsidRPr="00A93E18">
          <w:rPr>
            <w:rFonts w:eastAsiaTheme="minorEastAsia" w:cs="Times New Roman"/>
            <w:noProof/>
            <w:szCs w:val="24"/>
            <w:lang w:val="en-US"/>
          </w:rPr>
          <w:tab/>
        </w:r>
        <w:r w:rsidR="00137698" w:rsidRPr="00A93E18">
          <w:rPr>
            <w:rStyle w:val="Hyperlink"/>
            <w:rFonts w:cs="Times New Roman"/>
            <w:noProof/>
            <w:szCs w:val="24"/>
          </w:rPr>
          <w:t>Perancangan Komunikasi Websocket</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61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46</w:t>
        </w:r>
        <w:r w:rsidR="00137698" w:rsidRPr="00A93E18">
          <w:rPr>
            <w:rFonts w:cs="Times New Roman"/>
            <w:noProof/>
            <w:webHidden/>
            <w:szCs w:val="24"/>
          </w:rPr>
          <w:fldChar w:fldCharType="end"/>
        </w:r>
      </w:hyperlink>
    </w:p>
    <w:p w14:paraId="26DBB204"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62" w:history="1">
        <w:r w:rsidR="00137698" w:rsidRPr="00A93E18">
          <w:rPr>
            <w:rStyle w:val="Hyperlink"/>
            <w:rFonts w:cs="Times New Roman"/>
            <w:noProof/>
            <w:szCs w:val="24"/>
          </w:rPr>
          <w:t>3.7</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Perancangan </w:t>
        </w:r>
        <w:r w:rsidR="00137698" w:rsidRPr="00A93E18">
          <w:rPr>
            <w:rStyle w:val="Hyperlink"/>
            <w:rFonts w:cs="Times New Roman"/>
            <w:i/>
            <w:noProof/>
            <w:szCs w:val="24"/>
          </w:rPr>
          <w:t>Server</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62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47</w:t>
        </w:r>
        <w:r w:rsidR="00137698" w:rsidRPr="00A93E18">
          <w:rPr>
            <w:rFonts w:cs="Times New Roman"/>
            <w:noProof/>
            <w:webHidden/>
            <w:szCs w:val="24"/>
          </w:rPr>
          <w:fldChar w:fldCharType="end"/>
        </w:r>
      </w:hyperlink>
    </w:p>
    <w:p w14:paraId="554911FA" w14:textId="77777777" w:rsidR="00137698" w:rsidRPr="00A93E18" w:rsidRDefault="005C362A" w:rsidP="00137698">
      <w:pPr>
        <w:pStyle w:val="TOC1"/>
        <w:framePr w:wrap="around"/>
        <w:tabs>
          <w:tab w:val="right" w:leader="dot" w:pos="7927"/>
        </w:tabs>
        <w:contextualSpacing/>
        <w:rPr>
          <w:rFonts w:eastAsiaTheme="minorEastAsia" w:cs="Times New Roman"/>
          <w:noProof/>
          <w:szCs w:val="24"/>
          <w:lang w:val="en-US"/>
        </w:rPr>
      </w:pPr>
      <w:hyperlink w:anchor="_Toc143523763" w:history="1">
        <w:r w:rsidR="00137698" w:rsidRPr="00A93E18">
          <w:rPr>
            <w:rStyle w:val="Hyperlink"/>
            <w:rFonts w:cs="Times New Roman"/>
            <w:noProof/>
            <w:szCs w:val="24"/>
          </w:rPr>
          <w:t>BAB IV</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63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50</w:t>
        </w:r>
        <w:r w:rsidR="00137698" w:rsidRPr="00A93E18">
          <w:rPr>
            <w:rFonts w:cs="Times New Roman"/>
            <w:noProof/>
            <w:webHidden/>
            <w:szCs w:val="24"/>
          </w:rPr>
          <w:fldChar w:fldCharType="end"/>
        </w:r>
      </w:hyperlink>
    </w:p>
    <w:p w14:paraId="6F438B72"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64" w:history="1">
        <w:r w:rsidR="00137698" w:rsidRPr="00A93E18">
          <w:rPr>
            <w:rStyle w:val="Hyperlink"/>
            <w:rFonts w:cs="Times New Roman"/>
            <w:noProof/>
            <w:szCs w:val="24"/>
          </w:rPr>
          <w:t>4.1</w:t>
        </w:r>
        <w:r w:rsidR="00137698" w:rsidRPr="00A93E18">
          <w:rPr>
            <w:rFonts w:eastAsiaTheme="minorEastAsia" w:cs="Times New Roman"/>
            <w:noProof/>
            <w:szCs w:val="24"/>
            <w:lang w:val="en-US"/>
          </w:rPr>
          <w:tab/>
        </w:r>
        <w:r w:rsidR="00137698" w:rsidRPr="00A93E18">
          <w:rPr>
            <w:rStyle w:val="Hyperlink"/>
            <w:rFonts w:cs="Times New Roman"/>
            <w:noProof/>
            <w:szCs w:val="24"/>
          </w:rPr>
          <w:t>Kajian Hasil Perancangan</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64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50</w:t>
        </w:r>
        <w:r w:rsidR="00137698" w:rsidRPr="00A93E18">
          <w:rPr>
            <w:rFonts w:cs="Times New Roman"/>
            <w:noProof/>
            <w:webHidden/>
            <w:szCs w:val="24"/>
          </w:rPr>
          <w:fldChar w:fldCharType="end"/>
        </w:r>
      </w:hyperlink>
    </w:p>
    <w:p w14:paraId="0D497646" w14:textId="77777777" w:rsidR="00137698" w:rsidRPr="00A93E18" w:rsidRDefault="005C362A" w:rsidP="00137698">
      <w:pPr>
        <w:pStyle w:val="TOC3"/>
        <w:rPr>
          <w:rFonts w:eastAsiaTheme="minorEastAsia" w:cs="Times New Roman"/>
          <w:noProof/>
          <w:szCs w:val="24"/>
          <w:lang w:val="en-US"/>
        </w:rPr>
      </w:pPr>
      <w:hyperlink w:anchor="_Toc143523765" w:history="1">
        <w:r w:rsidR="00137698" w:rsidRPr="00A93E18">
          <w:rPr>
            <w:rStyle w:val="Hyperlink"/>
            <w:rFonts w:cs="Times New Roman"/>
            <w:noProof/>
            <w:szCs w:val="24"/>
          </w:rPr>
          <w:t>4.1.1</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API </w:t>
        </w:r>
        <w:r w:rsidR="00137698" w:rsidRPr="00A93E18">
          <w:rPr>
            <w:rStyle w:val="Hyperlink"/>
            <w:rFonts w:cs="Times New Roman"/>
            <w:i/>
            <w:noProof/>
            <w:szCs w:val="24"/>
          </w:rPr>
          <w:t>Login</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65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50</w:t>
        </w:r>
        <w:r w:rsidR="00137698" w:rsidRPr="00A93E18">
          <w:rPr>
            <w:rFonts w:cs="Times New Roman"/>
            <w:noProof/>
            <w:webHidden/>
            <w:szCs w:val="24"/>
          </w:rPr>
          <w:fldChar w:fldCharType="end"/>
        </w:r>
      </w:hyperlink>
    </w:p>
    <w:p w14:paraId="564B1772" w14:textId="77777777" w:rsidR="00137698" w:rsidRPr="00A93E18" w:rsidRDefault="005C362A" w:rsidP="00137698">
      <w:pPr>
        <w:pStyle w:val="TOC3"/>
        <w:rPr>
          <w:rFonts w:eastAsiaTheme="minorEastAsia" w:cs="Times New Roman"/>
          <w:noProof/>
          <w:szCs w:val="24"/>
          <w:lang w:val="en-US"/>
        </w:rPr>
      </w:pPr>
      <w:hyperlink w:anchor="_Toc143523766" w:history="1">
        <w:r w:rsidR="00137698" w:rsidRPr="00A93E18">
          <w:rPr>
            <w:rStyle w:val="Hyperlink"/>
            <w:rFonts w:cs="Times New Roman"/>
            <w:noProof/>
            <w:szCs w:val="24"/>
          </w:rPr>
          <w:t>4.1.2</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API </w:t>
        </w:r>
        <w:r w:rsidR="00137698" w:rsidRPr="00A93E18">
          <w:rPr>
            <w:rStyle w:val="Hyperlink"/>
            <w:rFonts w:cs="Times New Roman"/>
            <w:i/>
            <w:noProof/>
            <w:szCs w:val="24"/>
          </w:rPr>
          <w:t>Logout</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66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52</w:t>
        </w:r>
        <w:r w:rsidR="00137698" w:rsidRPr="00A93E18">
          <w:rPr>
            <w:rFonts w:cs="Times New Roman"/>
            <w:noProof/>
            <w:webHidden/>
            <w:szCs w:val="24"/>
          </w:rPr>
          <w:fldChar w:fldCharType="end"/>
        </w:r>
      </w:hyperlink>
    </w:p>
    <w:p w14:paraId="19CF5D36" w14:textId="77777777" w:rsidR="00137698" w:rsidRPr="00A93E18" w:rsidRDefault="005C362A" w:rsidP="00137698">
      <w:pPr>
        <w:pStyle w:val="TOC3"/>
        <w:rPr>
          <w:rFonts w:eastAsiaTheme="minorEastAsia" w:cs="Times New Roman"/>
          <w:noProof/>
          <w:szCs w:val="24"/>
          <w:lang w:val="en-US"/>
        </w:rPr>
      </w:pPr>
      <w:hyperlink w:anchor="_Toc143523767" w:history="1">
        <w:r w:rsidR="00137698" w:rsidRPr="00A93E18">
          <w:rPr>
            <w:rStyle w:val="Hyperlink"/>
            <w:rFonts w:cs="Times New Roman"/>
            <w:noProof/>
            <w:szCs w:val="24"/>
          </w:rPr>
          <w:t>4.1.3</w:t>
        </w:r>
        <w:r w:rsidR="00137698" w:rsidRPr="00A93E18">
          <w:rPr>
            <w:rFonts w:eastAsiaTheme="minorEastAsia" w:cs="Times New Roman"/>
            <w:noProof/>
            <w:szCs w:val="24"/>
            <w:lang w:val="en-US"/>
          </w:rPr>
          <w:tab/>
        </w:r>
        <w:r w:rsidR="00137698" w:rsidRPr="00A93E18">
          <w:rPr>
            <w:rStyle w:val="Hyperlink"/>
            <w:rFonts w:cs="Times New Roman"/>
            <w:noProof/>
            <w:szCs w:val="24"/>
          </w:rPr>
          <w:t>API Verifikasi Email</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67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52</w:t>
        </w:r>
        <w:r w:rsidR="00137698" w:rsidRPr="00A93E18">
          <w:rPr>
            <w:rFonts w:cs="Times New Roman"/>
            <w:noProof/>
            <w:webHidden/>
            <w:szCs w:val="24"/>
          </w:rPr>
          <w:fldChar w:fldCharType="end"/>
        </w:r>
      </w:hyperlink>
    </w:p>
    <w:p w14:paraId="4337B091" w14:textId="77777777" w:rsidR="00137698" w:rsidRPr="00A93E18" w:rsidRDefault="005C362A" w:rsidP="00137698">
      <w:pPr>
        <w:pStyle w:val="TOC3"/>
        <w:rPr>
          <w:rFonts w:eastAsiaTheme="minorEastAsia" w:cs="Times New Roman"/>
          <w:noProof/>
          <w:szCs w:val="24"/>
          <w:lang w:val="en-US"/>
        </w:rPr>
      </w:pPr>
      <w:hyperlink w:anchor="_Toc143523768" w:history="1">
        <w:r w:rsidR="00137698" w:rsidRPr="00A93E18">
          <w:rPr>
            <w:rStyle w:val="Hyperlink"/>
            <w:rFonts w:cs="Times New Roman"/>
            <w:noProof/>
            <w:szCs w:val="24"/>
          </w:rPr>
          <w:t>4.1.4</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API </w:t>
        </w:r>
        <w:r w:rsidR="00137698" w:rsidRPr="00A93E18">
          <w:rPr>
            <w:rStyle w:val="Hyperlink"/>
            <w:rFonts w:cs="Times New Roman"/>
            <w:i/>
            <w:noProof/>
            <w:szCs w:val="24"/>
          </w:rPr>
          <w:t>Reset</w:t>
        </w:r>
        <w:r w:rsidR="00137698" w:rsidRPr="00A93E18">
          <w:rPr>
            <w:rStyle w:val="Hyperlink"/>
            <w:rFonts w:cs="Times New Roman"/>
            <w:noProof/>
            <w:szCs w:val="24"/>
          </w:rPr>
          <w:t xml:space="preserve"> </w:t>
        </w:r>
        <w:r w:rsidR="00137698" w:rsidRPr="00A93E18">
          <w:rPr>
            <w:rStyle w:val="Hyperlink"/>
            <w:rFonts w:cs="Times New Roman"/>
            <w:i/>
            <w:noProof/>
            <w:szCs w:val="24"/>
          </w:rPr>
          <w:t>Password</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68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54</w:t>
        </w:r>
        <w:r w:rsidR="00137698" w:rsidRPr="00A93E18">
          <w:rPr>
            <w:rFonts w:cs="Times New Roman"/>
            <w:noProof/>
            <w:webHidden/>
            <w:szCs w:val="24"/>
          </w:rPr>
          <w:fldChar w:fldCharType="end"/>
        </w:r>
      </w:hyperlink>
    </w:p>
    <w:p w14:paraId="4A7D7D3F" w14:textId="77777777" w:rsidR="00137698" w:rsidRPr="00A93E18" w:rsidRDefault="005C362A" w:rsidP="00137698">
      <w:pPr>
        <w:pStyle w:val="TOC3"/>
        <w:rPr>
          <w:rFonts w:eastAsiaTheme="minorEastAsia" w:cs="Times New Roman"/>
          <w:noProof/>
          <w:szCs w:val="24"/>
          <w:lang w:val="en-US"/>
        </w:rPr>
      </w:pPr>
      <w:hyperlink w:anchor="_Toc143523769" w:history="1">
        <w:r w:rsidR="00137698" w:rsidRPr="00A93E18">
          <w:rPr>
            <w:rStyle w:val="Hyperlink"/>
            <w:rFonts w:cs="Times New Roman"/>
            <w:noProof/>
            <w:szCs w:val="24"/>
          </w:rPr>
          <w:t>4.1.5</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API Ganti </w:t>
        </w:r>
        <w:r w:rsidR="00137698" w:rsidRPr="00A93E18">
          <w:rPr>
            <w:rStyle w:val="Hyperlink"/>
            <w:rFonts w:cs="Times New Roman"/>
            <w:i/>
            <w:noProof/>
            <w:szCs w:val="24"/>
          </w:rPr>
          <w:t>Password</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69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55</w:t>
        </w:r>
        <w:r w:rsidR="00137698" w:rsidRPr="00A93E18">
          <w:rPr>
            <w:rFonts w:cs="Times New Roman"/>
            <w:noProof/>
            <w:webHidden/>
            <w:szCs w:val="24"/>
          </w:rPr>
          <w:fldChar w:fldCharType="end"/>
        </w:r>
      </w:hyperlink>
    </w:p>
    <w:p w14:paraId="4B3ABA2B" w14:textId="77777777" w:rsidR="00137698" w:rsidRPr="00A93E18" w:rsidRDefault="005C362A" w:rsidP="00137698">
      <w:pPr>
        <w:pStyle w:val="TOC3"/>
        <w:rPr>
          <w:rFonts w:eastAsiaTheme="minorEastAsia" w:cs="Times New Roman"/>
          <w:noProof/>
          <w:szCs w:val="24"/>
          <w:lang w:val="en-US"/>
        </w:rPr>
      </w:pPr>
      <w:hyperlink w:anchor="_Toc143523770" w:history="1">
        <w:r w:rsidR="00137698" w:rsidRPr="00A93E18">
          <w:rPr>
            <w:rStyle w:val="Hyperlink"/>
            <w:rFonts w:cs="Times New Roman"/>
            <w:noProof/>
            <w:szCs w:val="24"/>
          </w:rPr>
          <w:t>4.1.6</w:t>
        </w:r>
        <w:r w:rsidR="00137698" w:rsidRPr="00A93E18">
          <w:rPr>
            <w:rFonts w:eastAsiaTheme="minorEastAsia" w:cs="Times New Roman"/>
            <w:noProof/>
            <w:szCs w:val="24"/>
            <w:lang w:val="en-US"/>
          </w:rPr>
          <w:tab/>
        </w:r>
        <w:r w:rsidR="00137698" w:rsidRPr="00A93E18">
          <w:rPr>
            <w:rStyle w:val="Hyperlink"/>
            <w:rFonts w:cs="Times New Roman"/>
            <w:noProof/>
            <w:szCs w:val="24"/>
          </w:rPr>
          <w:t>API Ganti Profil</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70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56</w:t>
        </w:r>
        <w:r w:rsidR="00137698" w:rsidRPr="00A93E18">
          <w:rPr>
            <w:rFonts w:cs="Times New Roman"/>
            <w:noProof/>
            <w:webHidden/>
            <w:szCs w:val="24"/>
          </w:rPr>
          <w:fldChar w:fldCharType="end"/>
        </w:r>
      </w:hyperlink>
    </w:p>
    <w:p w14:paraId="2704ED1F" w14:textId="77777777" w:rsidR="00137698" w:rsidRPr="00A93E18" w:rsidRDefault="005C362A" w:rsidP="00137698">
      <w:pPr>
        <w:pStyle w:val="TOC3"/>
        <w:rPr>
          <w:rFonts w:eastAsiaTheme="minorEastAsia" w:cs="Times New Roman"/>
          <w:noProof/>
          <w:szCs w:val="24"/>
          <w:lang w:val="en-US"/>
        </w:rPr>
      </w:pPr>
      <w:hyperlink w:anchor="_Toc143523771" w:history="1">
        <w:r w:rsidR="00137698" w:rsidRPr="00A93E18">
          <w:rPr>
            <w:rStyle w:val="Hyperlink"/>
            <w:rFonts w:cs="Times New Roman"/>
            <w:noProof/>
            <w:szCs w:val="24"/>
          </w:rPr>
          <w:t>4.1.7</w:t>
        </w:r>
        <w:r w:rsidR="00137698" w:rsidRPr="00A93E18">
          <w:rPr>
            <w:rFonts w:eastAsiaTheme="minorEastAsia" w:cs="Times New Roman"/>
            <w:noProof/>
            <w:szCs w:val="24"/>
            <w:lang w:val="en-US"/>
          </w:rPr>
          <w:tab/>
        </w:r>
        <w:r w:rsidR="00137698" w:rsidRPr="00A93E18">
          <w:rPr>
            <w:rStyle w:val="Hyperlink"/>
            <w:rFonts w:cs="Times New Roman"/>
            <w:noProof/>
            <w:szCs w:val="24"/>
          </w:rPr>
          <w:t>API Lihat Avatar</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71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56</w:t>
        </w:r>
        <w:r w:rsidR="00137698" w:rsidRPr="00A93E18">
          <w:rPr>
            <w:rFonts w:cs="Times New Roman"/>
            <w:noProof/>
            <w:webHidden/>
            <w:szCs w:val="24"/>
          </w:rPr>
          <w:fldChar w:fldCharType="end"/>
        </w:r>
      </w:hyperlink>
    </w:p>
    <w:p w14:paraId="03098E84" w14:textId="77777777" w:rsidR="00137698" w:rsidRPr="00A93E18" w:rsidRDefault="005C362A" w:rsidP="00137698">
      <w:pPr>
        <w:pStyle w:val="TOC3"/>
        <w:rPr>
          <w:rFonts w:eastAsiaTheme="minorEastAsia" w:cs="Times New Roman"/>
          <w:noProof/>
          <w:szCs w:val="24"/>
          <w:lang w:val="en-US"/>
        </w:rPr>
      </w:pPr>
      <w:hyperlink w:anchor="_Toc143523772" w:history="1">
        <w:r w:rsidR="00137698" w:rsidRPr="00A93E18">
          <w:rPr>
            <w:rStyle w:val="Hyperlink"/>
            <w:rFonts w:cs="Times New Roman"/>
            <w:noProof/>
            <w:szCs w:val="24"/>
          </w:rPr>
          <w:t>4.1.8</w:t>
        </w:r>
        <w:r w:rsidR="00137698" w:rsidRPr="00A93E18">
          <w:rPr>
            <w:rFonts w:eastAsiaTheme="minorEastAsia" w:cs="Times New Roman"/>
            <w:noProof/>
            <w:szCs w:val="24"/>
            <w:lang w:val="en-US"/>
          </w:rPr>
          <w:tab/>
        </w:r>
        <w:r w:rsidR="00137698" w:rsidRPr="00A93E18">
          <w:rPr>
            <w:rStyle w:val="Hyperlink"/>
            <w:rFonts w:cs="Times New Roman"/>
            <w:noProof/>
            <w:szCs w:val="24"/>
          </w:rPr>
          <w:t>API Ganti Avatar</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72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57</w:t>
        </w:r>
        <w:r w:rsidR="00137698" w:rsidRPr="00A93E18">
          <w:rPr>
            <w:rFonts w:cs="Times New Roman"/>
            <w:noProof/>
            <w:webHidden/>
            <w:szCs w:val="24"/>
          </w:rPr>
          <w:fldChar w:fldCharType="end"/>
        </w:r>
      </w:hyperlink>
    </w:p>
    <w:p w14:paraId="20ACFFAC" w14:textId="77777777" w:rsidR="00137698" w:rsidRPr="00A93E18" w:rsidRDefault="005C362A" w:rsidP="00137698">
      <w:pPr>
        <w:pStyle w:val="TOC3"/>
        <w:rPr>
          <w:rFonts w:eastAsiaTheme="minorEastAsia" w:cs="Times New Roman"/>
          <w:noProof/>
          <w:szCs w:val="24"/>
          <w:lang w:val="en-US"/>
        </w:rPr>
      </w:pPr>
      <w:hyperlink w:anchor="_Toc143523773" w:history="1">
        <w:r w:rsidR="00137698" w:rsidRPr="00A93E18">
          <w:rPr>
            <w:rStyle w:val="Hyperlink"/>
            <w:rFonts w:cs="Times New Roman"/>
            <w:noProof/>
            <w:szCs w:val="24"/>
          </w:rPr>
          <w:t>4.1.9</w:t>
        </w:r>
        <w:r w:rsidR="00137698" w:rsidRPr="00A93E18">
          <w:rPr>
            <w:rFonts w:eastAsiaTheme="minorEastAsia" w:cs="Times New Roman"/>
            <w:noProof/>
            <w:szCs w:val="24"/>
            <w:lang w:val="en-US"/>
          </w:rPr>
          <w:tab/>
        </w:r>
        <w:r w:rsidR="00137698" w:rsidRPr="00A93E18">
          <w:rPr>
            <w:rStyle w:val="Hyperlink"/>
            <w:rFonts w:cs="Times New Roman"/>
            <w:noProof/>
            <w:szCs w:val="24"/>
          </w:rPr>
          <w:t>API Verifikasi Akses</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73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58</w:t>
        </w:r>
        <w:r w:rsidR="00137698" w:rsidRPr="00A93E18">
          <w:rPr>
            <w:rFonts w:cs="Times New Roman"/>
            <w:noProof/>
            <w:webHidden/>
            <w:szCs w:val="24"/>
          </w:rPr>
          <w:fldChar w:fldCharType="end"/>
        </w:r>
      </w:hyperlink>
    </w:p>
    <w:p w14:paraId="27D9394A" w14:textId="77777777" w:rsidR="00137698" w:rsidRPr="00A93E18" w:rsidRDefault="005C362A" w:rsidP="00137698">
      <w:pPr>
        <w:pStyle w:val="TOC3"/>
        <w:rPr>
          <w:rFonts w:eastAsiaTheme="minorEastAsia" w:cs="Times New Roman"/>
          <w:noProof/>
          <w:szCs w:val="24"/>
          <w:lang w:val="en-US"/>
        </w:rPr>
      </w:pPr>
      <w:hyperlink w:anchor="_Toc143523774" w:history="1">
        <w:r w:rsidR="00137698" w:rsidRPr="00A93E18">
          <w:rPr>
            <w:rStyle w:val="Hyperlink"/>
            <w:rFonts w:cs="Times New Roman"/>
            <w:noProof/>
            <w:szCs w:val="24"/>
          </w:rPr>
          <w:t>4.1.10</w:t>
        </w:r>
        <w:r w:rsidR="00137698" w:rsidRPr="00A93E18">
          <w:rPr>
            <w:rFonts w:eastAsiaTheme="minorEastAsia" w:cs="Times New Roman"/>
            <w:noProof/>
            <w:szCs w:val="24"/>
            <w:lang w:val="en-US"/>
          </w:rPr>
          <w:tab/>
        </w:r>
        <w:r w:rsidR="00137698" w:rsidRPr="00A93E18">
          <w:rPr>
            <w:rStyle w:val="Hyperlink"/>
            <w:rFonts w:cs="Times New Roman"/>
            <w:noProof/>
            <w:szCs w:val="24"/>
          </w:rPr>
          <w:t>API Daftar Akses</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74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59</w:t>
        </w:r>
        <w:r w:rsidR="00137698" w:rsidRPr="00A93E18">
          <w:rPr>
            <w:rFonts w:cs="Times New Roman"/>
            <w:noProof/>
            <w:webHidden/>
            <w:szCs w:val="24"/>
          </w:rPr>
          <w:fldChar w:fldCharType="end"/>
        </w:r>
      </w:hyperlink>
    </w:p>
    <w:p w14:paraId="53778128" w14:textId="77777777" w:rsidR="00137698" w:rsidRPr="00A93E18" w:rsidRDefault="005C362A" w:rsidP="00137698">
      <w:pPr>
        <w:pStyle w:val="TOC3"/>
        <w:rPr>
          <w:rFonts w:eastAsiaTheme="minorEastAsia" w:cs="Times New Roman"/>
          <w:noProof/>
          <w:szCs w:val="24"/>
          <w:lang w:val="en-US"/>
        </w:rPr>
      </w:pPr>
      <w:hyperlink w:anchor="_Toc143523775" w:history="1">
        <w:r w:rsidR="00137698" w:rsidRPr="00A93E18">
          <w:rPr>
            <w:rStyle w:val="Hyperlink"/>
            <w:rFonts w:cs="Times New Roman"/>
            <w:noProof/>
            <w:szCs w:val="24"/>
          </w:rPr>
          <w:t>4.1.11</w:t>
        </w:r>
        <w:r w:rsidR="00137698" w:rsidRPr="00A93E18">
          <w:rPr>
            <w:rFonts w:eastAsiaTheme="minorEastAsia" w:cs="Times New Roman"/>
            <w:noProof/>
            <w:szCs w:val="24"/>
            <w:lang w:val="en-US"/>
          </w:rPr>
          <w:tab/>
        </w:r>
        <w:r w:rsidR="00137698" w:rsidRPr="00A93E18">
          <w:rPr>
            <w:rStyle w:val="Hyperlink"/>
            <w:rFonts w:cs="Times New Roman"/>
            <w:noProof/>
            <w:szCs w:val="24"/>
          </w:rPr>
          <w:t>API Riwayat Akses</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75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60</w:t>
        </w:r>
        <w:r w:rsidR="00137698" w:rsidRPr="00A93E18">
          <w:rPr>
            <w:rFonts w:cs="Times New Roman"/>
            <w:noProof/>
            <w:webHidden/>
            <w:szCs w:val="24"/>
          </w:rPr>
          <w:fldChar w:fldCharType="end"/>
        </w:r>
      </w:hyperlink>
    </w:p>
    <w:p w14:paraId="2AA2BAFE" w14:textId="77777777" w:rsidR="00137698" w:rsidRPr="00A93E18" w:rsidRDefault="005C362A" w:rsidP="00137698">
      <w:pPr>
        <w:pStyle w:val="TOC3"/>
        <w:rPr>
          <w:rFonts w:eastAsiaTheme="minorEastAsia" w:cs="Times New Roman"/>
          <w:noProof/>
          <w:szCs w:val="24"/>
          <w:lang w:val="en-US"/>
        </w:rPr>
      </w:pPr>
      <w:hyperlink w:anchor="_Toc143523776" w:history="1">
        <w:r w:rsidR="00137698" w:rsidRPr="00A93E18">
          <w:rPr>
            <w:rStyle w:val="Hyperlink"/>
            <w:rFonts w:cs="Times New Roman"/>
            <w:noProof/>
            <w:szCs w:val="24"/>
          </w:rPr>
          <w:t>4.1.12</w:t>
        </w:r>
        <w:r w:rsidR="00137698" w:rsidRPr="00A93E18">
          <w:rPr>
            <w:rFonts w:eastAsiaTheme="minorEastAsia" w:cs="Times New Roman"/>
            <w:noProof/>
            <w:szCs w:val="24"/>
            <w:lang w:val="en-US"/>
          </w:rPr>
          <w:tab/>
        </w:r>
        <w:r w:rsidR="00137698" w:rsidRPr="00A93E18">
          <w:rPr>
            <w:rStyle w:val="Hyperlink"/>
            <w:rFonts w:cs="Times New Roman"/>
            <w:noProof/>
            <w:szCs w:val="24"/>
          </w:rPr>
          <w:t>API Daftar Pintu</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76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61</w:t>
        </w:r>
        <w:r w:rsidR="00137698" w:rsidRPr="00A93E18">
          <w:rPr>
            <w:rFonts w:cs="Times New Roman"/>
            <w:noProof/>
            <w:webHidden/>
            <w:szCs w:val="24"/>
          </w:rPr>
          <w:fldChar w:fldCharType="end"/>
        </w:r>
      </w:hyperlink>
    </w:p>
    <w:p w14:paraId="3FEC657C" w14:textId="77777777" w:rsidR="00137698" w:rsidRPr="00A93E18" w:rsidRDefault="005C362A" w:rsidP="00137698">
      <w:pPr>
        <w:pStyle w:val="TOC3"/>
        <w:rPr>
          <w:rFonts w:eastAsiaTheme="minorEastAsia" w:cs="Times New Roman"/>
          <w:noProof/>
          <w:szCs w:val="24"/>
          <w:lang w:val="en-US"/>
        </w:rPr>
      </w:pPr>
      <w:hyperlink w:anchor="_Toc143523777" w:history="1">
        <w:r w:rsidR="00137698" w:rsidRPr="00A93E18">
          <w:rPr>
            <w:rStyle w:val="Hyperlink"/>
            <w:rFonts w:cs="Times New Roman"/>
            <w:noProof/>
            <w:szCs w:val="24"/>
          </w:rPr>
          <w:t>4.1.13</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API </w:t>
        </w:r>
        <w:r w:rsidR="00137698" w:rsidRPr="00A93E18">
          <w:rPr>
            <w:rStyle w:val="Hyperlink"/>
            <w:rFonts w:cs="Times New Roman"/>
            <w:i/>
            <w:noProof/>
            <w:szCs w:val="24"/>
          </w:rPr>
          <w:t>Remote</w:t>
        </w:r>
        <w:r w:rsidR="00137698" w:rsidRPr="00A93E18">
          <w:rPr>
            <w:rStyle w:val="Hyperlink"/>
            <w:rFonts w:cs="Times New Roman"/>
            <w:noProof/>
            <w:szCs w:val="24"/>
          </w:rPr>
          <w:t xml:space="preserve"> Pintu</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77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62</w:t>
        </w:r>
        <w:r w:rsidR="00137698" w:rsidRPr="00A93E18">
          <w:rPr>
            <w:rFonts w:cs="Times New Roman"/>
            <w:noProof/>
            <w:webHidden/>
            <w:szCs w:val="24"/>
          </w:rPr>
          <w:fldChar w:fldCharType="end"/>
        </w:r>
      </w:hyperlink>
    </w:p>
    <w:p w14:paraId="6AFE1D43" w14:textId="77777777" w:rsidR="00137698" w:rsidRPr="00A93E18" w:rsidRDefault="005C362A" w:rsidP="00137698">
      <w:pPr>
        <w:pStyle w:val="TOC3"/>
        <w:rPr>
          <w:rFonts w:eastAsiaTheme="minorEastAsia" w:cs="Times New Roman"/>
          <w:noProof/>
          <w:szCs w:val="24"/>
          <w:lang w:val="en-US"/>
        </w:rPr>
      </w:pPr>
      <w:hyperlink w:anchor="_Toc143523778" w:history="1">
        <w:r w:rsidR="00137698" w:rsidRPr="00A93E18">
          <w:rPr>
            <w:rStyle w:val="Hyperlink"/>
            <w:rFonts w:cs="Times New Roman"/>
            <w:noProof/>
            <w:szCs w:val="24"/>
          </w:rPr>
          <w:t>4.1.14</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API </w:t>
        </w:r>
        <w:r w:rsidR="00137698" w:rsidRPr="00A93E18">
          <w:rPr>
            <w:rStyle w:val="Hyperlink"/>
            <w:rFonts w:cs="Times New Roman"/>
            <w:i/>
            <w:noProof/>
            <w:szCs w:val="24"/>
          </w:rPr>
          <w:t>Door Login</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78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64</w:t>
        </w:r>
        <w:r w:rsidR="00137698" w:rsidRPr="00A93E18">
          <w:rPr>
            <w:rFonts w:cs="Times New Roman"/>
            <w:noProof/>
            <w:webHidden/>
            <w:szCs w:val="24"/>
          </w:rPr>
          <w:fldChar w:fldCharType="end"/>
        </w:r>
      </w:hyperlink>
    </w:p>
    <w:p w14:paraId="31B57DAA" w14:textId="77777777" w:rsidR="00137698" w:rsidRPr="00A93E18" w:rsidRDefault="005C362A" w:rsidP="00137698">
      <w:pPr>
        <w:pStyle w:val="TOC3"/>
        <w:rPr>
          <w:rFonts w:eastAsiaTheme="minorEastAsia" w:cs="Times New Roman"/>
          <w:noProof/>
          <w:szCs w:val="24"/>
          <w:lang w:val="en-US"/>
        </w:rPr>
      </w:pPr>
      <w:hyperlink w:anchor="_Toc143523779" w:history="1">
        <w:r w:rsidR="00137698" w:rsidRPr="00A93E18">
          <w:rPr>
            <w:rStyle w:val="Hyperlink"/>
            <w:rFonts w:cs="Times New Roman"/>
            <w:noProof/>
            <w:szCs w:val="24"/>
          </w:rPr>
          <w:t>4.1.15</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API </w:t>
        </w:r>
        <w:r w:rsidR="00137698" w:rsidRPr="00A93E18">
          <w:rPr>
            <w:rStyle w:val="Hyperlink"/>
            <w:rFonts w:cs="Times New Roman"/>
            <w:i/>
            <w:noProof/>
            <w:szCs w:val="24"/>
          </w:rPr>
          <w:t>Door</w:t>
        </w:r>
        <w:r w:rsidR="00137698" w:rsidRPr="00A93E18">
          <w:rPr>
            <w:rStyle w:val="Hyperlink"/>
            <w:rFonts w:cs="Times New Roman"/>
            <w:noProof/>
            <w:szCs w:val="24"/>
          </w:rPr>
          <w:t xml:space="preserve"> </w:t>
        </w:r>
        <w:r w:rsidR="00137698" w:rsidRPr="00A93E18">
          <w:rPr>
            <w:rStyle w:val="Hyperlink"/>
            <w:rFonts w:cs="Times New Roman"/>
            <w:i/>
            <w:noProof/>
            <w:szCs w:val="24"/>
          </w:rPr>
          <w:t>Logout</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79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65</w:t>
        </w:r>
        <w:r w:rsidR="00137698" w:rsidRPr="00A93E18">
          <w:rPr>
            <w:rFonts w:cs="Times New Roman"/>
            <w:noProof/>
            <w:webHidden/>
            <w:szCs w:val="24"/>
          </w:rPr>
          <w:fldChar w:fldCharType="end"/>
        </w:r>
      </w:hyperlink>
    </w:p>
    <w:p w14:paraId="1AA2B302" w14:textId="77777777" w:rsidR="00137698" w:rsidRPr="00A93E18" w:rsidRDefault="005C362A" w:rsidP="00137698">
      <w:pPr>
        <w:pStyle w:val="TOC3"/>
        <w:rPr>
          <w:rFonts w:eastAsiaTheme="minorEastAsia" w:cs="Times New Roman"/>
          <w:noProof/>
          <w:szCs w:val="24"/>
          <w:lang w:val="en-US"/>
        </w:rPr>
      </w:pPr>
      <w:hyperlink w:anchor="_Toc143523780" w:history="1">
        <w:r w:rsidR="00137698" w:rsidRPr="00A93E18">
          <w:rPr>
            <w:rStyle w:val="Hyperlink"/>
            <w:rFonts w:cs="Times New Roman"/>
            <w:noProof/>
            <w:szCs w:val="24"/>
          </w:rPr>
          <w:t>4.1.16</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API </w:t>
        </w:r>
        <w:r w:rsidR="00137698" w:rsidRPr="00A93E18">
          <w:rPr>
            <w:rStyle w:val="Hyperlink"/>
            <w:rFonts w:cs="Times New Roman"/>
            <w:i/>
            <w:noProof/>
            <w:szCs w:val="24"/>
          </w:rPr>
          <w:t>Door</w:t>
        </w:r>
        <w:r w:rsidR="00137698" w:rsidRPr="00A93E18">
          <w:rPr>
            <w:rStyle w:val="Hyperlink"/>
            <w:rFonts w:cs="Times New Roman"/>
            <w:noProof/>
            <w:szCs w:val="24"/>
          </w:rPr>
          <w:t xml:space="preserve"> </w:t>
        </w:r>
        <w:r w:rsidR="00137698" w:rsidRPr="00A93E18">
          <w:rPr>
            <w:rStyle w:val="Hyperlink"/>
            <w:rFonts w:cs="Times New Roman"/>
            <w:i/>
            <w:noProof/>
            <w:szCs w:val="24"/>
          </w:rPr>
          <w:t>Register</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80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65</w:t>
        </w:r>
        <w:r w:rsidR="00137698" w:rsidRPr="00A93E18">
          <w:rPr>
            <w:rFonts w:cs="Times New Roman"/>
            <w:noProof/>
            <w:webHidden/>
            <w:szCs w:val="24"/>
          </w:rPr>
          <w:fldChar w:fldCharType="end"/>
        </w:r>
      </w:hyperlink>
    </w:p>
    <w:p w14:paraId="6EBA1BCE" w14:textId="77777777" w:rsidR="00137698" w:rsidRPr="00A93E18" w:rsidRDefault="005C362A" w:rsidP="00137698">
      <w:pPr>
        <w:pStyle w:val="TOC3"/>
        <w:rPr>
          <w:rFonts w:eastAsiaTheme="minorEastAsia" w:cs="Times New Roman"/>
          <w:noProof/>
          <w:szCs w:val="24"/>
          <w:lang w:val="en-US"/>
        </w:rPr>
      </w:pPr>
      <w:hyperlink w:anchor="_Toc143523781" w:history="1">
        <w:r w:rsidR="00137698" w:rsidRPr="00A93E18">
          <w:rPr>
            <w:rStyle w:val="Hyperlink"/>
            <w:rFonts w:cs="Times New Roman"/>
            <w:noProof/>
            <w:szCs w:val="24"/>
          </w:rPr>
          <w:t>4.1.17</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API </w:t>
        </w:r>
        <w:r w:rsidR="00137698" w:rsidRPr="00A93E18">
          <w:rPr>
            <w:rStyle w:val="Hyperlink"/>
            <w:rFonts w:cs="Times New Roman"/>
            <w:i/>
            <w:noProof/>
            <w:szCs w:val="24"/>
          </w:rPr>
          <w:t>Door</w:t>
        </w:r>
        <w:r w:rsidR="00137698" w:rsidRPr="00A93E18">
          <w:rPr>
            <w:rStyle w:val="Hyperlink"/>
            <w:rFonts w:cs="Times New Roman"/>
            <w:noProof/>
            <w:szCs w:val="24"/>
          </w:rPr>
          <w:t xml:space="preserve"> </w:t>
        </w:r>
        <w:r w:rsidR="00137698" w:rsidRPr="00A93E18">
          <w:rPr>
            <w:rStyle w:val="Hyperlink"/>
            <w:rFonts w:cs="Times New Roman"/>
            <w:i/>
            <w:noProof/>
            <w:szCs w:val="24"/>
          </w:rPr>
          <w:t>Signature</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81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66</w:t>
        </w:r>
        <w:r w:rsidR="00137698" w:rsidRPr="00A93E18">
          <w:rPr>
            <w:rFonts w:cs="Times New Roman"/>
            <w:noProof/>
            <w:webHidden/>
            <w:szCs w:val="24"/>
          </w:rPr>
          <w:fldChar w:fldCharType="end"/>
        </w:r>
      </w:hyperlink>
    </w:p>
    <w:p w14:paraId="74C9A3FF" w14:textId="77777777" w:rsidR="00137698" w:rsidRPr="00A93E18" w:rsidRDefault="005C362A" w:rsidP="00137698">
      <w:pPr>
        <w:pStyle w:val="TOC3"/>
        <w:rPr>
          <w:rFonts w:eastAsiaTheme="minorEastAsia" w:cs="Times New Roman"/>
          <w:noProof/>
          <w:szCs w:val="24"/>
          <w:lang w:val="en-US"/>
        </w:rPr>
      </w:pPr>
      <w:hyperlink w:anchor="_Toc143523782" w:history="1">
        <w:r w:rsidR="00137698" w:rsidRPr="00A93E18">
          <w:rPr>
            <w:rStyle w:val="Hyperlink"/>
            <w:rFonts w:cs="Times New Roman"/>
            <w:noProof/>
            <w:szCs w:val="24"/>
          </w:rPr>
          <w:t>4.1.18</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API </w:t>
        </w:r>
        <w:r w:rsidR="00137698" w:rsidRPr="00A93E18">
          <w:rPr>
            <w:rStyle w:val="Hyperlink"/>
            <w:rFonts w:cs="Times New Roman"/>
            <w:i/>
            <w:noProof/>
            <w:szCs w:val="24"/>
          </w:rPr>
          <w:t>Door</w:t>
        </w:r>
        <w:r w:rsidR="00137698" w:rsidRPr="00A93E18">
          <w:rPr>
            <w:rStyle w:val="Hyperlink"/>
            <w:rFonts w:cs="Times New Roman"/>
            <w:noProof/>
            <w:szCs w:val="24"/>
          </w:rPr>
          <w:t xml:space="preserve"> </w:t>
        </w:r>
        <w:r w:rsidR="00137698" w:rsidRPr="00A93E18">
          <w:rPr>
            <w:rStyle w:val="Hyperlink"/>
            <w:rFonts w:cs="Times New Roman"/>
            <w:i/>
            <w:noProof/>
            <w:szCs w:val="24"/>
          </w:rPr>
          <w:t>Update</w:t>
        </w:r>
        <w:r w:rsidR="00137698" w:rsidRPr="00A93E18">
          <w:rPr>
            <w:rStyle w:val="Hyperlink"/>
            <w:rFonts w:cs="Times New Roman"/>
            <w:noProof/>
            <w:szCs w:val="24"/>
          </w:rPr>
          <w:t xml:space="preserve"> Status</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82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67</w:t>
        </w:r>
        <w:r w:rsidR="00137698" w:rsidRPr="00A93E18">
          <w:rPr>
            <w:rFonts w:cs="Times New Roman"/>
            <w:noProof/>
            <w:webHidden/>
            <w:szCs w:val="24"/>
          </w:rPr>
          <w:fldChar w:fldCharType="end"/>
        </w:r>
      </w:hyperlink>
    </w:p>
    <w:p w14:paraId="76A558B5" w14:textId="77777777" w:rsidR="00137698" w:rsidRPr="00A93E18" w:rsidRDefault="005C362A" w:rsidP="00137698">
      <w:pPr>
        <w:pStyle w:val="TOC3"/>
        <w:rPr>
          <w:rFonts w:eastAsiaTheme="minorEastAsia" w:cs="Times New Roman"/>
          <w:noProof/>
          <w:szCs w:val="24"/>
          <w:lang w:val="en-US"/>
        </w:rPr>
      </w:pPr>
      <w:hyperlink w:anchor="_Toc143523783" w:history="1">
        <w:r w:rsidR="00137698" w:rsidRPr="00A93E18">
          <w:rPr>
            <w:rStyle w:val="Hyperlink"/>
            <w:rFonts w:cs="Times New Roman"/>
            <w:noProof/>
            <w:szCs w:val="24"/>
          </w:rPr>
          <w:t>4.1.19</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API </w:t>
        </w:r>
        <w:r w:rsidR="00137698" w:rsidRPr="00A93E18">
          <w:rPr>
            <w:rStyle w:val="Hyperlink"/>
            <w:rFonts w:cs="Times New Roman"/>
            <w:i/>
            <w:noProof/>
            <w:szCs w:val="24"/>
          </w:rPr>
          <w:t>Door</w:t>
        </w:r>
        <w:r w:rsidR="00137698" w:rsidRPr="00A93E18">
          <w:rPr>
            <w:rStyle w:val="Hyperlink"/>
            <w:rFonts w:cs="Times New Roman"/>
            <w:noProof/>
            <w:szCs w:val="24"/>
          </w:rPr>
          <w:t xml:space="preserve"> </w:t>
        </w:r>
        <w:r w:rsidR="00137698" w:rsidRPr="00A93E18">
          <w:rPr>
            <w:rStyle w:val="Hyperlink"/>
            <w:rFonts w:cs="Times New Roman"/>
            <w:i/>
            <w:noProof/>
            <w:szCs w:val="24"/>
          </w:rPr>
          <w:t>Alert</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83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68</w:t>
        </w:r>
        <w:r w:rsidR="00137698" w:rsidRPr="00A93E18">
          <w:rPr>
            <w:rFonts w:cs="Times New Roman"/>
            <w:noProof/>
            <w:webHidden/>
            <w:szCs w:val="24"/>
          </w:rPr>
          <w:fldChar w:fldCharType="end"/>
        </w:r>
      </w:hyperlink>
    </w:p>
    <w:p w14:paraId="40490753" w14:textId="77777777" w:rsidR="00137698" w:rsidRPr="00A93E18" w:rsidRDefault="005C362A" w:rsidP="00137698">
      <w:pPr>
        <w:pStyle w:val="TOC3"/>
        <w:rPr>
          <w:rFonts w:eastAsiaTheme="minorEastAsia" w:cs="Times New Roman"/>
          <w:noProof/>
          <w:szCs w:val="24"/>
          <w:lang w:val="en-US"/>
        </w:rPr>
      </w:pPr>
      <w:hyperlink w:anchor="_Toc143523784" w:history="1">
        <w:r w:rsidR="00137698" w:rsidRPr="00A93E18">
          <w:rPr>
            <w:rStyle w:val="Hyperlink"/>
            <w:rFonts w:cs="Times New Roman"/>
            <w:noProof/>
            <w:szCs w:val="24"/>
          </w:rPr>
          <w:t>4.1.20</w:t>
        </w:r>
        <w:r w:rsidR="00137698" w:rsidRPr="00A93E18">
          <w:rPr>
            <w:rFonts w:eastAsiaTheme="minorEastAsia" w:cs="Times New Roman"/>
            <w:noProof/>
            <w:szCs w:val="24"/>
            <w:lang w:val="en-US"/>
          </w:rPr>
          <w:tab/>
        </w:r>
        <w:r w:rsidR="00137698" w:rsidRPr="00A93E18">
          <w:rPr>
            <w:rStyle w:val="Hyperlink"/>
            <w:rFonts w:cs="Times New Roman"/>
            <w:noProof/>
            <w:szCs w:val="24"/>
          </w:rPr>
          <w:t>Pengecekan Jadwal</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84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70</w:t>
        </w:r>
        <w:r w:rsidR="00137698" w:rsidRPr="00A93E18">
          <w:rPr>
            <w:rFonts w:cs="Times New Roman"/>
            <w:noProof/>
            <w:webHidden/>
            <w:szCs w:val="24"/>
          </w:rPr>
          <w:fldChar w:fldCharType="end"/>
        </w:r>
      </w:hyperlink>
    </w:p>
    <w:p w14:paraId="4CAAC076" w14:textId="77777777" w:rsidR="00137698" w:rsidRPr="00A93E18" w:rsidRDefault="005C362A" w:rsidP="00137698">
      <w:pPr>
        <w:pStyle w:val="TOC3"/>
        <w:rPr>
          <w:rFonts w:eastAsiaTheme="minorEastAsia" w:cs="Times New Roman"/>
          <w:noProof/>
          <w:szCs w:val="24"/>
          <w:lang w:val="en-US"/>
        </w:rPr>
      </w:pPr>
      <w:hyperlink w:anchor="_Toc143523785" w:history="1">
        <w:r w:rsidR="00137698" w:rsidRPr="00A93E18">
          <w:rPr>
            <w:rStyle w:val="Hyperlink"/>
            <w:rFonts w:cs="Times New Roman"/>
            <w:noProof/>
            <w:szCs w:val="24"/>
          </w:rPr>
          <w:t>4.1.21</w:t>
        </w:r>
        <w:r w:rsidR="00137698" w:rsidRPr="00A93E18">
          <w:rPr>
            <w:rFonts w:eastAsiaTheme="minorEastAsia" w:cs="Times New Roman"/>
            <w:noProof/>
            <w:szCs w:val="24"/>
            <w:lang w:val="en-US"/>
          </w:rPr>
          <w:tab/>
        </w:r>
        <w:r w:rsidR="00137698" w:rsidRPr="00A93E18">
          <w:rPr>
            <w:rStyle w:val="Hyperlink"/>
            <w:rFonts w:cs="Times New Roman"/>
            <w:noProof/>
            <w:szCs w:val="24"/>
          </w:rPr>
          <w:t>Atur Ulang Jadwal</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85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71</w:t>
        </w:r>
        <w:r w:rsidR="00137698" w:rsidRPr="00A93E18">
          <w:rPr>
            <w:rFonts w:cs="Times New Roman"/>
            <w:noProof/>
            <w:webHidden/>
            <w:szCs w:val="24"/>
          </w:rPr>
          <w:fldChar w:fldCharType="end"/>
        </w:r>
      </w:hyperlink>
    </w:p>
    <w:p w14:paraId="4DA64961" w14:textId="77777777" w:rsidR="00137698" w:rsidRPr="00A93E18" w:rsidRDefault="005C362A" w:rsidP="00137698">
      <w:pPr>
        <w:pStyle w:val="TOC3"/>
        <w:rPr>
          <w:rFonts w:eastAsiaTheme="minorEastAsia" w:cs="Times New Roman"/>
          <w:noProof/>
          <w:szCs w:val="24"/>
          <w:lang w:val="en-US"/>
        </w:rPr>
      </w:pPr>
      <w:hyperlink w:anchor="_Toc143523786" w:history="1">
        <w:r w:rsidR="00137698" w:rsidRPr="00A93E18">
          <w:rPr>
            <w:rStyle w:val="Hyperlink"/>
            <w:rFonts w:cs="Times New Roman"/>
            <w:noProof/>
            <w:szCs w:val="24"/>
          </w:rPr>
          <w:t>4.1.22</w:t>
        </w:r>
        <w:r w:rsidR="00137698" w:rsidRPr="00A93E18">
          <w:rPr>
            <w:rFonts w:eastAsiaTheme="minorEastAsia" w:cs="Times New Roman"/>
            <w:noProof/>
            <w:szCs w:val="24"/>
            <w:lang w:val="en-US"/>
          </w:rPr>
          <w:tab/>
        </w:r>
        <w:r w:rsidR="00137698" w:rsidRPr="00A93E18">
          <w:rPr>
            <w:rStyle w:val="Hyperlink"/>
            <w:rFonts w:cs="Times New Roman"/>
            <w:noProof/>
            <w:szCs w:val="24"/>
          </w:rPr>
          <w:t>Komunikasi Websocket</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86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72</w:t>
        </w:r>
        <w:r w:rsidR="00137698" w:rsidRPr="00A93E18">
          <w:rPr>
            <w:rFonts w:cs="Times New Roman"/>
            <w:noProof/>
            <w:webHidden/>
            <w:szCs w:val="24"/>
          </w:rPr>
          <w:fldChar w:fldCharType="end"/>
        </w:r>
      </w:hyperlink>
    </w:p>
    <w:p w14:paraId="7F59F842" w14:textId="77777777" w:rsidR="00137698" w:rsidRPr="00A93E18" w:rsidRDefault="005C362A" w:rsidP="00137698">
      <w:pPr>
        <w:pStyle w:val="TOC3"/>
        <w:rPr>
          <w:rFonts w:eastAsiaTheme="minorEastAsia" w:cs="Times New Roman"/>
          <w:noProof/>
          <w:szCs w:val="24"/>
          <w:lang w:val="en-US"/>
        </w:rPr>
      </w:pPr>
      <w:hyperlink w:anchor="_Toc143523787" w:history="1">
        <w:r w:rsidR="00137698" w:rsidRPr="00A93E18">
          <w:rPr>
            <w:rStyle w:val="Hyperlink"/>
            <w:rFonts w:cs="Times New Roman"/>
            <w:noProof/>
            <w:szCs w:val="24"/>
          </w:rPr>
          <w:t>4.1.23</w:t>
        </w:r>
        <w:r w:rsidR="00137698" w:rsidRPr="00A93E18">
          <w:rPr>
            <w:rFonts w:eastAsiaTheme="minorEastAsia" w:cs="Times New Roman"/>
            <w:noProof/>
            <w:szCs w:val="24"/>
            <w:lang w:val="en-US"/>
          </w:rPr>
          <w:tab/>
        </w:r>
        <w:r w:rsidR="00137698" w:rsidRPr="00A93E18">
          <w:rPr>
            <w:rStyle w:val="Hyperlink"/>
            <w:rFonts w:cs="Times New Roman"/>
            <w:noProof/>
            <w:szCs w:val="24"/>
          </w:rPr>
          <w:t>Koneksi HTTPS</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87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73</w:t>
        </w:r>
        <w:r w:rsidR="00137698" w:rsidRPr="00A93E18">
          <w:rPr>
            <w:rFonts w:cs="Times New Roman"/>
            <w:noProof/>
            <w:webHidden/>
            <w:szCs w:val="24"/>
          </w:rPr>
          <w:fldChar w:fldCharType="end"/>
        </w:r>
      </w:hyperlink>
    </w:p>
    <w:p w14:paraId="3995FD01"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88" w:history="1">
        <w:r w:rsidR="00137698" w:rsidRPr="00A93E18">
          <w:rPr>
            <w:rStyle w:val="Hyperlink"/>
            <w:rFonts w:cs="Times New Roman"/>
            <w:noProof/>
            <w:szCs w:val="24"/>
          </w:rPr>
          <w:t>4.2</w:t>
        </w:r>
        <w:r w:rsidR="00137698" w:rsidRPr="00A93E18">
          <w:rPr>
            <w:rFonts w:eastAsiaTheme="minorEastAsia" w:cs="Times New Roman"/>
            <w:noProof/>
            <w:szCs w:val="24"/>
            <w:lang w:val="en-US"/>
          </w:rPr>
          <w:tab/>
        </w:r>
        <w:r w:rsidR="00137698" w:rsidRPr="00A93E18">
          <w:rPr>
            <w:rStyle w:val="Hyperlink"/>
            <w:rFonts w:cs="Times New Roman"/>
            <w:noProof/>
            <w:szCs w:val="24"/>
          </w:rPr>
          <w:t>Pengujian</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88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74</w:t>
        </w:r>
        <w:r w:rsidR="00137698" w:rsidRPr="00A93E18">
          <w:rPr>
            <w:rFonts w:cs="Times New Roman"/>
            <w:noProof/>
            <w:webHidden/>
            <w:szCs w:val="24"/>
          </w:rPr>
          <w:fldChar w:fldCharType="end"/>
        </w:r>
      </w:hyperlink>
    </w:p>
    <w:p w14:paraId="4A17E0F6"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789" w:history="1">
        <w:r w:rsidR="00137698" w:rsidRPr="00A93E18">
          <w:rPr>
            <w:rStyle w:val="Hyperlink"/>
            <w:rFonts w:cs="Times New Roman"/>
            <w:noProof/>
            <w:szCs w:val="24"/>
          </w:rPr>
          <w:t>4.3</w:t>
        </w:r>
        <w:r w:rsidR="00137698" w:rsidRPr="00A93E18">
          <w:rPr>
            <w:rFonts w:eastAsiaTheme="minorEastAsia" w:cs="Times New Roman"/>
            <w:noProof/>
            <w:szCs w:val="24"/>
            <w:lang w:val="en-US"/>
          </w:rPr>
          <w:tab/>
        </w:r>
        <w:r w:rsidR="00137698" w:rsidRPr="00A93E18">
          <w:rPr>
            <w:rStyle w:val="Hyperlink"/>
            <w:rFonts w:cs="Times New Roman"/>
            <w:noProof/>
            <w:szCs w:val="24"/>
          </w:rPr>
          <w:t>Pengujian Fungsional</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89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74</w:t>
        </w:r>
        <w:r w:rsidR="00137698" w:rsidRPr="00A93E18">
          <w:rPr>
            <w:rFonts w:cs="Times New Roman"/>
            <w:noProof/>
            <w:webHidden/>
            <w:szCs w:val="24"/>
          </w:rPr>
          <w:fldChar w:fldCharType="end"/>
        </w:r>
      </w:hyperlink>
    </w:p>
    <w:p w14:paraId="111E0FCB" w14:textId="77777777" w:rsidR="00137698" w:rsidRPr="00A93E18" w:rsidRDefault="005C362A" w:rsidP="00137698">
      <w:pPr>
        <w:pStyle w:val="TOC3"/>
        <w:rPr>
          <w:rFonts w:eastAsiaTheme="minorEastAsia" w:cs="Times New Roman"/>
          <w:noProof/>
          <w:szCs w:val="24"/>
          <w:lang w:val="en-US"/>
        </w:rPr>
      </w:pPr>
      <w:hyperlink w:anchor="_Toc143523790" w:history="1">
        <w:r w:rsidR="00137698" w:rsidRPr="00A93E18">
          <w:rPr>
            <w:rStyle w:val="Hyperlink"/>
            <w:rFonts w:cs="Times New Roman"/>
            <w:noProof/>
            <w:szCs w:val="24"/>
          </w:rPr>
          <w:t>4.3.1</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Fungsi </w:t>
        </w:r>
        <w:r w:rsidR="00137698" w:rsidRPr="00A93E18">
          <w:rPr>
            <w:rStyle w:val="Hyperlink"/>
            <w:rFonts w:cs="Times New Roman"/>
            <w:i/>
            <w:noProof/>
            <w:szCs w:val="24"/>
          </w:rPr>
          <w:t>Login</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90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75</w:t>
        </w:r>
        <w:r w:rsidR="00137698" w:rsidRPr="00A93E18">
          <w:rPr>
            <w:rFonts w:cs="Times New Roman"/>
            <w:noProof/>
            <w:webHidden/>
            <w:szCs w:val="24"/>
          </w:rPr>
          <w:fldChar w:fldCharType="end"/>
        </w:r>
      </w:hyperlink>
    </w:p>
    <w:p w14:paraId="49508ABB" w14:textId="77777777" w:rsidR="00137698" w:rsidRPr="00A93E18" w:rsidRDefault="005C362A" w:rsidP="00137698">
      <w:pPr>
        <w:pStyle w:val="TOC3"/>
        <w:rPr>
          <w:rFonts w:eastAsiaTheme="minorEastAsia" w:cs="Times New Roman"/>
          <w:noProof/>
          <w:szCs w:val="24"/>
          <w:lang w:val="en-US"/>
        </w:rPr>
      </w:pPr>
      <w:hyperlink w:anchor="_Toc143523791" w:history="1">
        <w:r w:rsidR="00137698" w:rsidRPr="00A93E18">
          <w:rPr>
            <w:rStyle w:val="Hyperlink"/>
            <w:rFonts w:cs="Times New Roman"/>
            <w:noProof/>
            <w:szCs w:val="24"/>
          </w:rPr>
          <w:t>4.3.2</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Fungsi </w:t>
        </w:r>
        <w:r w:rsidR="00137698" w:rsidRPr="00A93E18">
          <w:rPr>
            <w:rStyle w:val="Hyperlink"/>
            <w:rFonts w:cs="Times New Roman"/>
            <w:i/>
            <w:noProof/>
            <w:szCs w:val="24"/>
          </w:rPr>
          <w:t>Logout</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91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76</w:t>
        </w:r>
        <w:r w:rsidR="00137698" w:rsidRPr="00A93E18">
          <w:rPr>
            <w:rFonts w:cs="Times New Roman"/>
            <w:noProof/>
            <w:webHidden/>
            <w:szCs w:val="24"/>
          </w:rPr>
          <w:fldChar w:fldCharType="end"/>
        </w:r>
      </w:hyperlink>
    </w:p>
    <w:p w14:paraId="31E6F350" w14:textId="77777777" w:rsidR="00137698" w:rsidRPr="00A93E18" w:rsidRDefault="005C362A" w:rsidP="00137698">
      <w:pPr>
        <w:pStyle w:val="TOC3"/>
        <w:rPr>
          <w:rFonts w:eastAsiaTheme="minorEastAsia" w:cs="Times New Roman"/>
          <w:noProof/>
          <w:szCs w:val="24"/>
          <w:lang w:val="en-US"/>
        </w:rPr>
      </w:pPr>
      <w:hyperlink w:anchor="_Toc143523792" w:history="1">
        <w:r w:rsidR="00137698" w:rsidRPr="00A93E18">
          <w:rPr>
            <w:rStyle w:val="Hyperlink"/>
            <w:rFonts w:cs="Times New Roman"/>
            <w:noProof/>
            <w:szCs w:val="24"/>
          </w:rPr>
          <w:t>4.3.3</w:t>
        </w:r>
        <w:r w:rsidR="00137698" w:rsidRPr="00A93E18">
          <w:rPr>
            <w:rFonts w:eastAsiaTheme="minorEastAsia" w:cs="Times New Roman"/>
            <w:noProof/>
            <w:szCs w:val="24"/>
            <w:lang w:val="en-US"/>
          </w:rPr>
          <w:tab/>
        </w:r>
        <w:r w:rsidR="00137698" w:rsidRPr="00A93E18">
          <w:rPr>
            <w:rStyle w:val="Hyperlink"/>
            <w:rFonts w:cs="Times New Roman"/>
            <w:noProof/>
            <w:szCs w:val="24"/>
          </w:rPr>
          <w:t>Fungsi Verifikasi Email</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92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77</w:t>
        </w:r>
        <w:r w:rsidR="00137698" w:rsidRPr="00A93E18">
          <w:rPr>
            <w:rFonts w:cs="Times New Roman"/>
            <w:noProof/>
            <w:webHidden/>
            <w:szCs w:val="24"/>
          </w:rPr>
          <w:fldChar w:fldCharType="end"/>
        </w:r>
      </w:hyperlink>
    </w:p>
    <w:p w14:paraId="04111391" w14:textId="77777777" w:rsidR="00137698" w:rsidRPr="00A93E18" w:rsidRDefault="005C362A" w:rsidP="00137698">
      <w:pPr>
        <w:pStyle w:val="TOC3"/>
        <w:rPr>
          <w:rFonts w:eastAsiaTheme="minorEastAsia" w:cs="Times New Roman"/>
          <w:noProof/>
          <w:szCs w:val="24"/>
          <w:lang w:val="en-US"/>
        </w:rPr>
      </w:pPr>
      <w:hyperlink w:anchor="_Toc143523793" w:history="1">
        <w:r w:rsidR="00137698" w:rsidRPr="00A93E18">
          <w:rPr>
            <w:rStyle w:val="Hyperlink"/>
            <w:rFonts w:cs="Times New Roman"/>
            <w:noProof/>
            <w:szCs w:val="24"/>
          </w:rPr>
          <w:t>4.3.4</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Fungsi Ganti </w:t>
        </w:r>
        <w:r w:rsidR="00137698" w:rsidRPr="00A93E18">
          <w:rPr>
            <w:rStyle w:val="Hyperlink"/>
            <w:rFonts w:cs="Times New Roman"/>
            <w:i/>
            <w:noProof/>
            <w:szCs w:val="24"/>
          </w:rPr>
          <w:t>Password</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93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78</w:t>
        </w:r>
        <w:r w:rsidR="00137698" w:rsidRPr="00A93E18">
          <w:rPr>
            <w:rFonts w:cs="Times New Roman"/>
            <w:noProof/>
            <w:webHidden/>
            <w:szCs w:val="24"/>
          </w:rPr>
          <w:fldChar w:fldCharType="end"/>
        </w:r>
      </w:hyperlink>
    </w:p>
    <w:p w14:paraId="1E284A70" w14:textId="77777777" w:rsidR="00137698" w:rsidRPr="00A93E18" w:rsidRDefault="005C362A" w:rsidP="00137698">
      <w:pPr>
        <w:pStyle w:val="TOC3"/>
        <w:rPr>
          <w:rFonts w:eastAsiaTheme="minorEastAsia" w:cs="Times New Roman"/>
          <w:noProof/>
          <w:szCs w:val="24"/>
          <w:lang w:val="en-US"/>
        </w:rPr>
      </w:pPr>
      <w:hyperlink w:anchor="_Toc143523794" w:history="1">
        <w:r w:rsidR="00137698" w:rsidRPr="00A93E18">
          <w:rPr>
            <w:rStyle w:val="Hyperlink"/>
            <w:rFonts w:cs="Times New Roman"/>
            <w:noProof/>
            <w:szCs w:val="24"/>
          </w:rPr>
          <w:t>4.3.5</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Fungsi Reset </w:t>
        </w:r>
        <w:r w:rsidR="00137698" w:rsidRPr="00A93E18">
          <w:rPr>
            <w:rStyle w:val="Hyperlink"/>
            <w:rFonts w:cs="Times New Roman"/>
            <w:i/>
            <w:noProof/>
            <w:szCs w:val="24"/>
          </w:rPr>
          <w:t>Password</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94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79</w:t>
        </w:r>
        <w:r w:rsidR="00137698" w:rsidRPr="00A93E18">
          <w:rPr>
            <w:rFonts w:cs="Times New Roman"/>
            <w:noProof/>
            <w:webHidden/>
            <w:szCs w:val="24"/>
          </w:rPr>
          <w:fldChar w:fldCharType="end"/>
        </w:r>
      </w:hyperlink>
    </w:p>
    <w:p w14:paraId="0ABC7D56" w14:textId="77777777" w:rsidR="00137698" w:rsidRPr="00A93E18" w:rsidRDefault="005C362A" w:rsidP="00137698">
      <w:pPr>
        <w:pStyle w:val="TOC3"/>
        <w:rPr>
          <w:rFonts w:eastAsiaTheme="minorEastAsia" w:cs="Times New Roman"/>
          <w:noProof/>
          <w:szCs w:val="24"/>
          <w:lang w:val="en-US"/>
        </w:rPr>
      </w:pPr>
      <w:hyperlink w:anchor="_Toc143523795" w:history="1">
        <w:r w:rsidR="00137698" w:rsidRPr="00A93E18">
          <w:rPr>
            <w:rStyle w:val="Hyperlink"/>
            <w:rFonts w:cs="Times New Roman"/>
            <w:noProof/>
            <w:szCs w:val="24"/>
          </w:rPr>
          <w:t>4.3.6</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Fungsi </w:t>
        </w:r>
        <w:r w:rsidR="00137698" w:rsidRPr="00A93E18">
          <w:rPr>
            <w:rStyle w:val="Hyperlink"/>
            <w:rFonts w:cs="Times New Roman"/>
            <w:i/>
            <w:noProof/>
            <w:szCs w:val="24"/>
          </w:rPr>
          <w:t>Update</w:t>
        </w:r>
        <w:r w:rsidR="00137698" w:rsidRPr="00A93E18">
          <w:rPr>
            <w:rStyle w:val="Hyperlink"/>
            <w:rFonts w:cs="Times New Roman"/>
            <w:noProof/>
            <w:szCs w:val="24"/>
          </w:rPr>
          <w:t xml:space="preserve"> Profil</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95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80</w:t>
        </w:r>
        <w:r w:rsidR="00137698" w:rsidRPr="00A93E18">
          <w:rPr>
            <w:rFonts w:cs="Times New Roman"/>
            <w:noProof/>
            <w:webHidden/>
            <w:szCs w:val="24"/>
          </w:rPr>
          <w:fldChar w:fldCharType="end"/>
        </w:r>
      </w:hyperlink>
    </w:p>
    <w:p w14:paraId="7C210D20" w14:textId="77777777" w:rsidR="00137698" w:rsidRPr="00A93E18" w:rsidRDefault="005C362A" w:rsidP="00137698">
      <w:pPr>
        <w:pStyle w:val="TOC3"/>
        <w:rPr>
          <w:rFonts w:eastAsiaTheme="minorEastAsia" w:cs="Times New Roman"/>
          <w:noProof/>
          <w:szCs w:val="24"/>
          <w:lang w:val="en-US"/>
        </w:rPr>
      </w:pPr>
      <w:hyperlink w:anchor="_Toc143523796" w:history="1">
        <w:r w:rsidR="00137698" w:rsidRPr="00A93E18">
          <w:rPr>
            <w:rStyle w:val="Hyperlink"/>
            <w:rFonts w:cs="Times New Roman"/>
            <w:noProof/>
            <w:szCs w:val="24"/>
          </w:rPr>
          <w:t>4.3.7</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Fungsi </w:t>
        </w:r>
        <w:r w:rsidR="00137698" w:rsidRPr="00A93E18">
          <w:rPr>
            <w:rStyle w:val="Hyperlink"/>
            <w:rFonts w:cs="Times New Roman"/>
            <w:i/>
            <w:noProof/>
            <w:szCs w:val="24"/>
          </w:rPr>
          <w:t>Update</w:t>
        </w:r>
        <w:r w:rsidR="00137698" w:rsidRPr="00A93E18">
          <w:rPr>
            <w:rStyle w:val="Hyperlink"/>
            <w:rFonts w:cs="Times New Roman"/>
            <w:noProof/>
            <w:szCs w:val="24"/>
          </w:rPr>
          <w:t xml:space="preserve"> Avatar</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96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81</w:t>
        </w:r>
        <w:r w:rsidR="00137698" w:rsidRPr="00A93E18">
          <w:rPr>
            <w:rFonts w:cs="Times New Roman"/>
            <w:noProof/>
            <w:webHidden/>
            <w:szCs w:val="24"/>
          </w:rPr>
          <w:fldChar w:fldCharType="end"/>
        </w:r>
      </w:hyperlink>
    </w:p>
    <w:p w14:paraId="1B01905E" w14:textId="77777777" w:rsidR="00137698" w:rsidRPr="00A93E18" w:rsidRDefault="005C362A" w:rsidP="00137698">
      <w:pPr>
        <w:pStyle w:val="TOC3"/>
        <w:rPr>
          <w:rFonts w:eastAsiaTheme="minorEastAsia" w:cs="Times New Roman"/>
          <w:noProof/>
          <w:szCs w:val="24"/>
          <w:lang w:val="en-US"/>
        </w:rPr>
      </w:pPr>
      <w:hyperlink w:anchor="_Toc143523797" w:history="1">
        <w:r w:rsidR="00137698" w:rsidRPr="00A93E18">
          <w:rPr>
            <w:rStyle w:val="Hyperlink"/>
            <w:rFonts w:cs="Times New Roman"/>
            <w:noProof/>
            <w:szCs w:val="24"/>
          </w:rPr>
          <w:t>4.3.8</w:t>
        </w:r>
        <w:r w:rsidR="00137698" w:rsidRPr="00A93E18">
          <w:rPr>
            <w:rFonts w:eastAsiaTheme="minorEastAsia" w:cs="Times New Roman"/>
            <w:noProof/>
            <w:szCs w:val="24"/>
            <w:lang w:val="en-US"/>
          </w:rPr>
          <w:tab/>
        </w:r>
        <w:r w:rsidR="00137698" w:rsidRPr="00A93E18">
          <w:rPr>
            <w:rStyle w:val="Hyperlink"/>
            <w:rFonts w:cs="Times New Roman"/>
            <w:noProof/>
            <w:szCs w:val="24"/>
          </w:rPr>
          <w:t>Fungsi Lihat Akses</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97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81</w:t>
        </w:r>
        <w:r w:rsidR="00137698" w:rsidRPr="00A93E18">
          <w:rPr>
            <w:rFonts w:cs="Times New Roman"/>
            <w:noProof/>
            <w:webHidden/>
            <w:szCs w:val="24"/>
          </w:rPr>
          <w:fldChar w:fldCharType="end"/>
        </w:r>
      </w:hyperlink>
    </w:p>
    <w:p w14:paraId="260C36D9" w14:textId="77777777" w:rsidR="00137698" w:rsidRPr="00A93E18" w:rsidRDefault="005C362A" w:rsidP="00137698">
      <w:pPr>
        <w:pStyle w:val="TOC3"/>
        <w:rPr>
          <w:rFonts w:eastAsiaTheme="minorEastAsia" w:cs="Times New Roman"/>
          <w:noProof/>
          <w:szCs w:val="24"/>
          <w:lang w:val="en-US"/>
        </w:rPr>
      </w:pPr>
      <w:hyperlink w:anchor="_Toc143523798" w:history="1">
        <w:r w:rsidR="00137698" w:rsidRPr="00A93E18">
          <w:rPr>
            <w:rStyle w:val="Hyperlink"/>
            <w:rFonts w:cs="Times New Roman"/>
            <w:noProof/>
            <w:szCs w:val="24"/>
          </w:rPr>
          <w:t>4.3.9</w:t>
        </w:r>
        <w:r w:rsidR="00137698" w:rsidRPr="00A93E18">
          <w:rPr>
            <w:rFonts w:eastAsiaTheme="minorEastAsia" w:cs="Times New Roman"/>
            <w:noProof/>
            <w:szCs w:val="24"/>
            <w:lang w:val="en-US"/>
          </w:rPr>
          <w:tab/>
        </w:r>
        <w:r w:rsidR="00137698" w:rsidRPr="00A93E18">
          <w:rPr>
            <w:rStyle w:val="Hyperlink"/>
            <w:rFonts w:cs="Times New Roman"/>
            <w:noProof/>
            <w:szCs w:val="24"/>
          </w:rPr>
          <w:t>Fungsi Lihat Pintu</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98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82</w:t>
        </w:r>
        <w:r w:rsidR="00137698" w:rsidRPr="00A93E18">
          <w:rPr>
            <w:rFonts w:cs="Times New Roman"/>
            <w:noProof/>
            <w:webHidden/>
            <w:szCs w:val="24"/>
          </w:rPr>
          <w:fldChar w:fldCharType="end"/>
        </w:r>
      </w:hyperlink>
    </w:p>
    <w:p w14:paraId="3DA0EE5C" w14:textId="77777777" w:rsidR="00137698" w:rsidRPr="00A93E18" w:rsidRDefault="005C362A" w:rsidP="00137698">
      <w:pPr>
        <w:pStyle w:val="TOC3"/>
        <w:rPr>
          <w:rFonts w:eastAsiaTheme="minorEastAsia" w:cs="Times New Roman"/>
          <w:noProof/>
          <w:szCs w:val="24"/>
          <w:lang w:val="en-US"/>
        </w:rPr>
      </w:pPr>
      <w:hyperlink w:anchor="_Toc143523799" w:history="1">
        <w:r w:rsidR="00137698" w:rsidRPr="00A93E18">
          <w:rPr>
            <w:rStyle w:val="Hyperlink"/>
            <w:rFonts w:cs="Times New Roman"/>
            <w:noProof/>
            <w:szCs w:val="24"/>
          </w:rPr>
          <w:t>4.3.10</w:t>
        </w:r>
        <w:r w:rsidR="00137698" w:rsidRPr="00A93E18">
          <w:rPr>
            <w:rFonts w:eastAsiaTheme="minorEastAsia" w:cs="Times New Roman"/>
            <w:noProof/>
            <w:szCs w:val="24"/>
            <w:lang w:val="en-US"/>
          </w:rPr>
          <w:tab/>
        </w:r>
        <w:r w:rsidR="00137698" w:rsidRPr="00A93E18">
          <w:rPr>
            <w:rStyle w:val="Hyperlink"/>
            <w:rFonts w:cs="Times New Roman"/>
            <w:noProof/>
            <w:szCs w:val="24"/>
          </w:rPr>
          <w:t>Fungsi Lihat Riwayat Akses</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799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83</w:t>
        </w:r>
        <w:r w:rsidR="00137698" w:rsidRPr="00A93E18">
          <w:rPr>
            <w:rFonts w:cs="Times New Roman"/>
            <w:noProof/>
            <w:webHidden/>
            <w:szCs w:val="24"/>
          </w:rPr>
          <w:fldChar w:fldCharType="end"/>
        </w:r>
      </w:hyperlink>
    </w:p>
    <w:p w14:paraId="61E51CDB" w14:textId="77777777" w:rsidR="00137698" w:rsidRPr="00A93E18" w:rsidRDefault="005C362A" w:rsidP="00137698">
      <w:pPr>
        <w:pStyle w:val="TOC3"/>
        <w:rPr>
          <w:rFonts w:eastAsiaTheme="minorEastAsia" w:cs="Times New Roman"/>
          <w:noProof/>
          <w:szCs w:val="24"/>
          <w:lang w:val="en-US"/>
        </w:rPr>
      </w:pPr>
      <w:hyperlink w:anchor="_Toc143523800" w:history="1">
        <w:r w:rsidR="00137698" w:rsidRPr="00A93E18">
          <w:rPr>
            <w:rStyle w:val="Hyperlink"/>
            <w:rFonts w:cs="Times New Roman"/>
            <w:noProof/>
            <w:szCs w:val="24"/>
          </w:rPr>
          <w:t>4.3.11</w:t>
        </w:r>
        <w:r w:rsidR="00137698" w:rsidRPr="00A93E18">
          <w:rPr>
            <w:rFonts w:eastAsiaTheme="minorEastAsia" w:cs="Times New Roman"/>
            <w:noProof/>
            <w:szCs w:val="24"/>
            <w:lang w:val="en-US"/>
          </w:rPr>
          <w:tab/>
        </w:r>
        <w:r w:rsidR="00137698" w:rsidRPr="00A93E18">
          <w:rPr>
            <w:rStyle w:val="Hyperlink"/>
            <w:rFonts w:cs="Times New Roman"/>
            <w:noProof/>
            <w:szCs w:val="24"/>
          </w:rPr>
          <w:t>Fungsi Verifikasi Akses</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800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83</w:t>
        </w:r>
        <w:r w:rsidR="00137698" w:rsidRPr="00A93E18">
          <w:rPr>
            <w:rFonts w:cs="Times New Roman"/>
            <w:noProof/>
            <w:webHidden/>
            <w:szCs w:val="24"/>
          </w:rPr>
          <w:fldChar w:fldCharType="end"/>
        </w:r>
      </w:hyperlink>
    </w:p>
    <w:p w14:paraId="2D90EACE" w14:textId="77777777" w:rsidR="00137698" w:rsidRPr="00A93E18" w:rsidRDefault="005C362A" w:rsidP="00137698">
      <w:pPr>
        <w:pStyle w:val="TOC3"/>
        <w:rPr>
          <w:rFonts w:eastAsiaTheme="minorEastAsia" w:cs="Times New Roman"/>
          <w:noProof/>
          <w:szCs w:val="24"/>
          <w:lang w:val="en-US"/>
        </w:rPr>
      </w:pPr>
      <w:hyperlink w:anchor="_Toc143523801" w:history="1">
        <w:r w:rsidR="00137698" w:rsidRPr="00A93E18">
          <w:rPr>
            <w:rStyle w:val="Hyperlink"/>
            <w:rFonts w:cs="Times New Roman"/>
            <w:noProof/>
            <w:szCs w:val="24"/>
          </w:rPr>
          <w:t>4.3.12</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Fungsi </w:t>
        </w:r>
        <w:r w:rsidR="00137698" w:rsidRPr="00A93E18">
          <w:rPr>
            <w:rStyle w:val="Hyperlink"/>
            <w:rFonts w:cs="Times New Roman"/>
            <w:i/>
            <w:noProof/>
            <w:szCs w:val="24"/>
          </w:rPr>
          <w:t>Signature</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801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84</w:t>
        </w:r>
        <w:r w:rsidR="00137698" w:rsidRPr="00A93E18">
          <w:rPr>
            <w:rFonts w:cs="Times New Roman"/>
            <w:noProof/>
            <w:webHidden/>
            <w:szCs w:val="24"/>
          </w:rPr>
          <w:fldChar w:fldCharType="end"/>
        </w:r>
      </w:hyperlink>
    </w:p>
    <w:p w14:paraId="2B8CB43C" w14:textId="77777777" w:rsidR="00137698" w:rsidRPr="00A93E18" w:rsidRDefault="005C362A" w:rsidP="00137698">
      <w:pPr>
        <w:pStyle w:val="TOC3"/>
        <w:rPr>
          <w:rFonts w:eastAsiaTheme="minorEastAsia" w:cs="Times New Roman"/>
          <w:noProof/>
          <w:szCs w:val="24"/>
          <w:lang w:val="en-US"/>
        </w:rPr>
      </w:pPr>
      <w:hyperlink w:anchor="_Toc143523802" w:history="1">
        <w:r w:rsidR="00137698" w:rsidRPr="00A93E18">
          <w:rPr>
            <w:rStyle w:val="Hyperlink"/>
            <w:rFonts w:cs="Times New Roman"/>
            <w:noProof/>
            <w:szCs w:val="24"/>
          </w:rPr>
          <w:t>4.3.13</w:t>
        </w:r>
        <w:r w:rsidR="00137698" w:rsidRPr="00A93E18">
          <w:rPr>
            <w:rFonts w:eastAsiaTheme="minorEastAsia" w:cs="Times New Roman"/>
            <w:noProof/>
            <w:szCs w:val="24"/>
            <w:lang w:val="en-US"/>
          </w:rPr>
          <w:tab/>
        </w:r>
        <w:r w:rsidR="00137698" w:rsidRPr="00A93E18">
          <w:rPr>
            <w:rStyle w:val="Hyperlink"/>
            <w:rFonts w:cs="Times New Roman"/>
            <w:noProof/>
            <w:szCs w:val="24"/>
          </w:rPr>
          <w:t>Komunikasi Websocket</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802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85</w:t>
        </w:r>
        <w:r w:rsidR="00137698" w:rsidRPr="00A93E18">
          <w:rPr>
            <w:rFonts w:cs="Times New Roman"/>
            <w:noProof/>
            <w:webHidden/>
            <w:szCs w:val="24"/>
          </w:rPr>
          <w:fldChar w:fldCharType="end"/>
        </w:r>
      </w:hyperlink>
    </w:p>
    <w:p w14:paraId="4FEB1BA4" w14:textId="77777777" w:rsidR="00137698" w:rsidRPr="00A93E18" w:rsidRDefault="005C362A" w:rsidP="00137698">
      <w:pPr>
        <w:pStyle w:val="TOC3"/>
        <w:rPr>
          <w:rFonts w:eastAsiaTheme="minorEastAsia" w:cs="Times New Roman"/>
          <w:noProof/>
          <w:szCs w:val="24"/>
          <w:lang w:val="en-US"/>
        </w:rPr>
      </w:pPr>
      <w:hyperlink w:anchor="_Toc143523803" w:history="1">
        <w:r w:rsidR="00137698" w:rsidRPr="00A93E18">
          <w:rPr>
            <w:rStyle w:val="Hyperlink"/>
            <w:rFonts w:cs="Times New Roman"/>
            <w:noProof/>
            <w:szCs w:val="24"/>
          </w:rPr>
          <w:t>4.3.14</w:t>
        </w:r>
        <w:r w:rsidR="00137698" w:rsidRPr="00A93E18">
          <w:rPr>
            <w:rFonts w:eastAsiaTheme="minorEastAsia" w:cs="Times New Roman"/>
            <w:noProof/>
            <w:szCs w:val="24"/>
            <w:lang w:val="en-US"/>
          </w:rPr>
          <w:tab/>
        </w:r>
        <w:r w:rsidR="00137698" w:rsidRPr="00A93E18">
          <w:rPr>
            <w:rStyle w:val="Hyperlink"/>
            <w:rFonts w:cs="Times New Roman"/>
            <w:noProof/>
            <w:szCs w:val="24"/>
          </w:rPr>
          <w:t xml:space="preserve">Fungsi </w:t>
        </w:r>
        <w:r w:rsidR="00137698" w:rsidRPr="00A93E18">
          <w:rPr>
            <w:rStyle w:val="Hyperlink"/>
            <w:rFonts w:cs="Times New Roman"/>
            <w:i/>
            <w:noProof/>
            <w:szCs w:val="24"/>
          </w:rPr>
          <w:t>Update</w:t>
        </w:r>
        <w:r w:rsidR="00137698" w:rsidRPr="00A93E18">
          <w:rPr>
            <w:rStyle w:val="Hyperlink"/>
            <w:rFonts w:cs="Times New Roman"/>
            <w:noProof/>
            <w:szCs w:val="24"/>
          </w:rPr>
          <w:t xml:space="preserve"> Status Pintu</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803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86</w:t>
        </w:r>
        <w:r w:rsidR="00137698" w:rsidRPr="00A93E18">
          <w:rPr>
            <w:rFonts w:cs="Times New Roman"/>
            <w:noProof/>
            <w:webHidden/>
            <w:szCs w:val="24"/>
          </w:rPr>
          <w:fldChar w:fldCharType="end"/>
        </w:r>
      </w:hyperlink>
    </w:p>
    <w:p w14:paraId="0990451D" w14:textId="77777777" w:rsidR="00137698" w:rsidRPr="00A93E18" w:rsidRDefault="005C362A" w:rsidP="00137698">
      <w:pPr>
        <w:pStyle w:val="TOC3"/>
        <w:rPr>
          <w:rFonts w:eastAsiaTheme="minorEastAsia" w:cs="Times New Roman"/>
          <w:noProof/>
          <w:szCs w:val="24"/>
          <w:lang w:val="en-US"/>
        </w:rPr>
      </w:pPr>
      <w:hyperlink w:anchor="_Toc143523804" w:history="1">
        <w:r w:rsidR="00137698" w:rsidRPr="00A93E18">
          <w:rPr>
            <w:rStyle w:val="Hyperlink"/>
            <w:rFonts w:cs="Times New Roman"/>
            <w:noProof/>
            <w:szCs w:val="24"/>
          </w:rPr>
          <w:t>4.3.15</w:t>
        </w:r>
        <w:r w:rsidR="00137698" w:rsidRPr="00A93E18">
          <w:rPr>
            <w:rFonts w:eastAsiaTheme="minorEastAsia" w:cs="Times New Roman"/>
            <w:noProof/>
            <w:szCs w:val="24"/>
            <w:lang w:val="en-US"/>
          </w:rPr>
          <w:tab/>
        </w:r>
        <w:r w:rsidR="00137698" w:rsidRPr="00A93E18">
          <w:rPr>
            <w:rStyle w:val="Hyperlink"/>
            <w:rFonts w:cs="Times New Roman"/>
            <w:noProof/>
            <w:szCs w:val="24"/>
          </w:rPr>
          <w:t>Fungsi Peringatan Pintu</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804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86</w:t>
        </w:r>
        <w:r w:rsidR="00137698" w:rsidRPr="00A93E18">
          <w:rPr>
            <w:rFonts w:cs="Times New Roman"/>
            <w:noProof/>
            <w:webHidden/>
            <w:szCs w:val="24"/>
          </w:rPr>
          <w:fldChar w:fldCharType="end"/>
        </w:r>
      </w:hyperlink>
    </w:p>
    <w:p w14:paraId="7EB8178A"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805" w:history="1">
        <w:r w:rsidR="00137698" w:rsidRPr="00A93E18">
          <w:rPr>
            <w:rStyle w:val="Hyperlink"/>
            <w:rFonts w:cs="Times New Roman"/>
            <w:noProof/>
            <w:szCs w:val="24"/>
          </w:rPr>
          <w:t>4.4</w:t>
        </w:r>
        <w:r w:rsidR="00137698" w:rsidRPr="00A93E18">
          <w:rPr>
            <w:rFonts w:eastAsiaTheme="minorEastAsia" w:cs="Times New Roman"/>
            <w:noProof/>
            <w:szCs w:val="24"/>
            <w:lang w:val="en-US"/>
          </w:rPr>
          <w:tab/>
        </w:r>
        <w:r w:rsidR="00137698" w:rsidRPr="00A93E18">
          <w:rPr>
            <w:rStyle w:val="Hyperlink"/>
            <w:rFonts w:cs="Times New Roman"/>
            <w:noProof/>
            <w:szCs w:val="24"/>
          </w:rPr>
          <w:t>Pengujian Non-Fungsional</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805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87</w:t>
        </w:r>
        <w:r w:rsidR="00137698" w:rsidRPr="00A93E18">
          <w:rPr>
            <w:rFonts w:cs="Times New Roman"/>
            <w:noProof/>
            <w:webHidden/>
            <w:szCs w:val="24"/>
          </w:rPr>
          <w:fldChar w:fldCharType="end"/>
        </w:r>
      </w:hyperlink>
    </w:p>
    <w:p w14:paraId="776BF733" w14:textId="77777777" w:rsidR="00137698" w:rsidRPr="00A93E18" w:rsidRDefault="005C362A" w:rsidP="00137698">
      <w:pPr>
        <w:pStyle w:val="TOC3"/>
        <w:rPr>
          <w:rFonts w:eastAsiaTheme="minorEastAsia" w:cs="Times New Roman"/>
          <w:noProof/>
          <w:szCs w:val="24"/>
          <w:lang w:val="en-US"/>
        </w:rPr>
      </w:pPr>
      <w:hyperlink w:anchor="_Toc143523806" w:history="1">
        <w:r w:rsidR="00137698" w:rsidRPr="00A93E18">
          <w:rPr>
            <w:rStyle w:val="Hyperlink"/>
            <w:rFonts w:cs="Times New Roman"/>
            <w:noProof/>
            <w:szCs w:val="24"/>
          </w:rPr>
          <w:t>4.4.1</w:t>
        </w:r>
        <w:r w:rsidR="00137698" w:rsidRPr="00A93E18">
          <w:rPr>
            <w:rFonts w:eastAsiaTheme="minorEastAsia" w:cs="Times New Roman"/>
            <w:noProof/>
            <w:szCs w:val="24"/>
            <w:lang w:val="en-US"/>
          </w:rPr>
          <w:tab/>
        </w:r>
        <w:r w:rsidR="00137698" w:rsidRPr="00A93E18">
          <w:rPr>
            <w:rStyle w:val="Hyperlink"/>
            <w:rFonts w:cs="Times New Roman"/>
            <w:noProof/>
            <w:szCs w:val="24"/>
          </w:rPr>
          <w:t>Pengujian Performa Verifikasi Akses</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806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88</w:t>
        </w:r>
        <w:r w:rsidR="00137698" w:rsidRPr="00A93E18">
          <w:rPr>
            <w:rFonts w:cs="Times New Roman"/>
            <w:noProof/>
            <w:webHidden/>
            <w:szCs w:val="24"/>
          </w:rPr>
          <w:fldChar w:fldCharType="end"/>
        </w:r>
      </w:hyperlink>
    </w:p>
    <w:p w14:paraId="03F7594A" w14:textId="77777777" w:rsidR="00137698" w:rsidRPr="00A93E18" w:rsidRDefault="005C362A" w:rsidP="00137698">
      <w:pPr>
        <w:pStyle w:val="TOC3"/>
        <w:rPr>
          <w:rFonts w:eastAsiaTheme="minorEastAsia" w:cs="Times New Roman"/>
          <w:noProof/>
          <w:szCs w:val="24"/>
          <w:lang w:val="en-US"/>
        </w:rPr>
      </w:pPr>
      <w:hyperlink w:anchor="_Toc143523807" w:history="1">
        <w:r w:rsidR="00137698" w:rsidRPr="00A93E18">
          <w:rPr>
            <w:rStyle w:val="Hyperlink"/>
            <w:rFonts w:cs="Times New Roman"/>
            <w:noProof/>
            <w:szCs w:val="24"/>
          </w:rPr>
          <w:t>4.4.2</w:t>
        </w:r>
        <w:r w:rsidR="00137698" w:rsidRPr="00A93E18">
          <w:rPr>
            <w:rFonts w:eastAsiaTheme="minorEastAsia" w:cs="Times New Roman"/>
            <w:noProof/>
            <w:szCs w:val="24"/>
            <w:lang w:val="en-US"/>
          </w:rPr>
          <w:tab/>
        </w:r>
        <w:r w:rsidR="00137698" w:rsidRPr="00A93E18">
          <w:rPr>
            <w:rStyle w:val="Hyperlink"/>
            <w:rFonts w:cs="Times New Roman"/>
            <w:noProof/>
            <w:szCs w:val="24"/>
          </w:rPr>
          <w:t>Pengujian Performa Update Status Pintu</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807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89</w:t>
        </w:r>
        <w:r w:rsidR="00137698" w:rsidRPr="00A93E18">
          <w:rPr>
            <w:rFonts w:cs="Times New Roman"/>
            <w:noProof/>
            <w:webHidden/>
            <w:szCs w:val="24"/>
          </w:rPr>
          <w:fldChar w:fldCharType="end"/>
        </w:r>
      </w:hyperlink>
    </w:p>
    <w:p w14:paraId="432925CD" w14:textId="77777777" w:rsidR="00137698" w:rsidRPr="00A93E18" w:rsidRDefault="005C362A" w:rsidP="00137698">
      <w:pPr>
        <w:pStyle w:val="TOC3"/>
        <w:rPr>
          <w:rFonts w:eastAsiaTheme="minorEastAsia" w:cs="Times New Roman"/>
          <w:noProof/>
          <w:szCs w:val="24"/>
          <w:lang w:val="en-US"/>
        </w:rPr>
      </w:pPr>
      <w:hyperlink w:anchor="_Toc143523808" w:history="1">
        <w:r w:rsidR="00137698" w:rsidRPr="00A93E18">
          <w:rPr>
            <w:rStyle w:val="Hyperlink"/>
            <w:rFonts w:cs="Times New Roman"/>
            <w:noProof/>
            <w:szCs w:val="24"/>
          </w:rPr>
          <w:t>4.4.3</w:t>
        </w:r>
        <w:r w:rsidR="00137698" w:rsidRPr="00A93E18">
          <w:rPr>
            <w:rFonts w:eastAsiaTheme="minorEastAsia" w:cs="Times New Roman"/>
            <w:noProof/>
            <w:szCs w:val="24"/>
            <w:lang w:val="en-US"/>
          </w:rPr>
          <w:tab/>
        </w:r>
        <w:r w:rsidR="00137698" w:rsidRPr="00A93E18">
          <w:rPr>
            <w:rStyle w:val="Hyperlink"/>
            <w:rFonts w:cs="Times New Roman"/>
            <w:noProof/>
            <w:szCs w:val="24"/>
          </w:rPr>
          <w:t>Pengujian Performa Penjadwalan</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808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89</w:t>
        </w:r>
        <w:r w:rsidR="00137698" w:rsidRPr="00A93E18">
          <w:rPr>
            <w:rFonts w:cs="Times New Roman"/>
            <w:noProof/>
            <w:webHidden/>
            <w:szCs w:val="24"/>
          </w:rPr>
          <w:fldChar w:fldCharType="end"/>
        </w:r>
      </w:hyperlink>
    </w:p>
    <w:p w14:paraId="1C9C12F9"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809" w:history="1">
        <w:r w:rsidR="00137698" w:rsidRPr="00A93E18">
          <w:rPr>
            <w:rStyle w:val="Hyperlink"/>
            <w:rFonts w:cs="Times New Roman"/>
            <w:noProof/>
            <w:szCs w:val="24"/>
          </w:rPr>
          <w:t>4.5</w:t>
        </w:r>
        <w:r w:rsidR="00137698" w:rsidRPr="00A93E18">
          <w:rPr>
            <w:rFonts w:eastAsiaTheme="minorEastAsia" w:cs="Times New Roman"/>
            <w:noProof/>
            <w:szCs w:val="24"/>
            <w:lang w:val="en-US"/>
          </w:rPr>
          <w:tab/>
        </w:r>
        <w:r w:rsidR="00137698" w:rsidRPr="00A93E18">
          <w:rPr>
            <w:rStyle w:val="Hyperlink"/>
            <w:rFonts w:cs="Times New Roman"/>
            <w:noProof/>
            <w:szCs w:val="24"/>
          </w:rPr>
          <w:t>Pembahasan</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809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90</w:t>
        </w:r>
        <w:r w:rsidR="00137698" w:rsidRPr="00A93E18">
          <w:rPr>
            <w:rFonts w:cs="Times New Roman"/>
            <w:noProof/>
            <w:webHidden/>
            <w:szCs w:val="24"/>
          </w:rPr>
          <w:fldChar w:fldCharType="end"/>
        </w:r>
      </w:hyperlink>
    </w:p>
    <w:p w14:paraId="2A90AAB5" w14:textId="77777777" w:rsidR="00137698" w:rsidRPr="00A93E18" w:rsidRDefault="005C362A" w:rsidP="00137698">
      <w:pPr>
        <w:pStyle w:val="TOC1"/>
        <w:framePr w:wrap="around"/>
        <w:tabs>
          <w:tab w:val="right" w:leader="dot" w:pos="7927"/>
        </w:tabs>
        <w:contextualSpacing/>
        <w:rPr>
          <w:rFonts w:eastAsiaTheme="minorEastAsia" w:cs="Times New Roman"/>
          <w:noProof/>
          <w:szCs w:val="24"/>
          <w:lang w:val="en-US"/>
        </w:rPr>
      </w:pPr>
      <w:hyperlink w:anchor="_Toc143523810" w:history="1">
        <w:r w:rsidR="00137698" w:rsidRPr="00A93E18">
          <w:rPr>
            <w:rStyle w:val="Hyperlink"/>
            <w:rFonts w:cs="Times New Roman"/>
            <w:noProof/>
            <w:szCs w:val="24"/>
          </w:rPr>
          <w:t>BAB V</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810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92</w:t>
        </w:r>
        <w:r w:rsidR="00137698" w:rsidRPr="00A93E18">
          <w:rPr>
            <w:rFonts w:cs="Times New Roman"/>
            <w:noProof/>
            <w:webHidden/>
            <w:szCs w:val="24"/>
          </w:rPr>
          <w:fldChar w:fldCharType="end"/>
        </w:r>
      </w:hyperlink>
    </w:p>
    <w:p w14:paraId="0AF1A9D7"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811" w:history="1">
        <w:r w:rsidR="00137698" w:rsidRPr="00A93E18">
          <w:rPr>
            <w:rStyle w:val="Hyperlink"/>
            <w:rFonts w:cs="Times New Roman"/>
            <w:noProof/>
            <w:szCs w:val="24"/>
          </w:rPr>
          <w:t>5.1</w:t>
        </w:r>
        <w:r w:rsidR="00137698" w:rsidRPr="00A93E18">
          <w:rPr>
            <w:rFonts w:eastAsiaTheme="minorEastAsia" w:cs="Times New Roman"/>
            <w:noProof/>
            <w:szCs w:val="24"/>
            <w:lang w:val="en-US"/>
          </w:rPr>
          <w:tab/>
        </w:r>
        <w:r w:rsidR="00137698" w:rsidRPr="00A93E18">
          <w:rPr>
            <w:rStyle w:val="Hyperlink"/>
            <w:rFonts w:cs="Times New Roman"/>
            <w:noProof/>
            <w:szCs w:val="24"/>
          </w:rPr>
          <w:t>Kesimpulan</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811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92</w:t>
        </w:r>
        <w:r w:rsidR="00137698" w:rsidRPr="00A93E18">
          <w:rPr>
            <w:rFonts w:cs="Times New Roman"/>
            <w:noProof/>
            <w:webHidden/>
            <w:szCs w:val="24"/>
          </w:rPr>
          <w:fldChar w:fldCharType="end"/>
        </w:r>
      </w:hyperlink>
    </w:p>
    <w:p w14:paraId="740D468A" w14:textId="77777777" w:rsidR="00137698" w:rsidRPr="00A93E18" w:rsidRDefault="005C362A" w:rsidP="00137698">
      <w:pPr>
        <w:pStyle w:val="TOC2"/>
        <w:tabs>
          <w:tab w:val="left" w:pos="880"/>
          <w:tab w:val="right" w:leader="dot" w:pos="7927"/>
        </w:tabs>
        <w:contextualSpacing/>
        <w:rPr>
          <w:rFonts w:eastAsiaTheme="minorEastAsia" w:cs="Times New Roman"/>
          <w:noProof/>
          <w:szCs w:val="24"/>
          <w:lang w:val="en-US"/>
        </w:rPr>
      </w:pPr>
      <w:hyperlink w:anchor="_Toc143523812" w:history="1">
        <w:r w:rsidR="00137698" w:rsidRPr="00A93E18">
          <w:rPr>
            <w:rStyle w:val="Hyperlink"/>
            <w:rFonts w:cs="Times New Roman"/>
            <w:noProof/>
            <w:szCs w:val="24"/>
          </w:rPr>
          <w:t>5.2</w:t>
        </w:r>
        <w:r w:rsidR="00137698" w:rsidRPr="00A93E18">
          <w:rPr>
            <w:rFonts w:eastAsiaTheme="minorEastAsia" w:cs="Times New Roman"/>
            <w:noProof/>
            <w:szCs w:val="24"/>
            <w:lang w:val="en-US"/>
          </w:rPr>
          <w:tab/>
        </w:r>
        <w:r w:rsidR="00137698" w:rsidRPr="00A93E18">
          <w:rPr>
            <w:rStyle w:val="Hyperlink"/>
            <w:rFonts w:cs="Times New Roman"/>
            <w:noProof/>
            <w:szCs w:val="24"/>
            <w:lang w:val="en-US"/>
          </w:rPr>
          <w:t>Saran</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812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93</w:t>
        </w:r>
        <w:r w:rsidR="00137698" w:rsidRPr="00A93E18">
          <w:rPr>
            <w:rFonts w:cs="Times New Roman"/>
            <w:noProof/>
            <w:webHidden/>
            <w:szCs w:val="24"/>
          </w:rPr>
          <w:fldChar w:fldCharType="end"/>
        </w:r>
      </w:hyperlink>
    </w:p>
    <w:p w14:paraId="3C580722" w14:textId="77777777" w:rsidR="00137698" w:rsidRPr="00A93E18" w:rsidRDefault="005C362A" w:rsidP="00137698">
      <w:pPr>
        <w:pStyle w:val="TOC1"/>
        <w:framePr w:wrap="around"/>
        <w:tabs>
          <w:tab w:val="right" w:leader="dot" w:pos="7927"/>
        </w:tabs>
        <w:contextualSpacing/>
        <w:rPr>
          <w:rFonts w:eastAsiaTheme="minorEastAsia" w:cs="Times New Roman"/>
          <w:noProof/>
          <w:szCs w:val="24"/>
          <w:lang w:val="en-US"/>
        </w:rPr>
      </w:pPr>
      <w:hyperlink w:anchor="_Toc143523813" w:history="1">
        <w:r w:rsidR="00137698" w:rsidRPr="00A93E18">
          <w:rPr>
            <w:rStyle w:val="Hyperlink"/>
            <w:rFonts w:eastAsia="Times New Roman" w:cs="Times New Roman"/>
            <w:noProof/>
            <w:szCs w:val="24"/>
            <w:lang w:val="en-US"/>
          </w:rPr>
          <w:t>DAFTAR PUSTAKA</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813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94</w:t>
        </w:r>
        <w:r w:rsidR="00137698" w:rsidRPr="00A93E18">
          <w:rPr>
            <w:rFonts w:cs="Times New Roman"/>
            <w:noProof/>
            <w:webHidden/>
            <w:szCs w:val="24"/>
          </w:rPr>
          <w:fldChar w:fldCharType="end"/>
        </w:r>
      </w:hyperlink>
    </w:p>
    <w:p w14:paraId="18166584" w14:textId="77777777" w:rsidR="00137698" w:rsidRPr="00A93E18" w:rsidRDefault="005C362A" w:rsidP="00137698">
      <w:pPr>
        <w:pStyle w:val="TOC1"/>
        <w:framePr w:wrap="around"/>
        <w:tabs>
          <w:tab w:val="right" w:leader="dot" w:pos="7927"/>
        </w:tabs>
        <w:contextualSpacing/>
        <w:rPr>
          <w:rFonts w:eastAsiaTheme="minorEastAsia" w:cs="Times New Roman"/>
          <w:noProof/>
          <w:szCs w:val="24"/>
          <w:lang w:val="en-US"/>
        </w:rPr>
      </w:pPr>
      <w:hyperlink w:anchor="_Toc143523814" w:history="1">
        <w:r w:rsidR="00137698" w:rsidRPr="00A93E18">
          <w:rPr>
            <w:rStyle w:val="Hyperlink"/>
            <w:rFonts w:eastAsiaTheme="majorEastAsia" w:cs="Times New Roman"/>
            <w:bCs/>
            <w:noProof/>
            <w:szCs w:val="24"/>
          </w:rPr>
          <w:t>BIODATA MAHASISWA</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814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97</w:t>
        </w:r>
        <w:r w:rsidR="00137698" w:rsidRPr="00A93E18">
          <w:rPr>
            <w:rFonts w:cs="Times New Roman"/>
            <w:noProof/>
            <w:webHidden/>
            <w:szCs w:val="24"/>
          </w:rPr>
          <w:fldChar w:fldCharType="end"/>
        </w:r>
      </w:hyperlink>
    </w:p>
    <w:p w14:paraId="2E413B57" w14:textId="77777777" w:rsidR="00137698" w:rsidRPr="00A93E18" w:rsidRDefault="005C362A" w:rsidP="00137698">
      <w:pPr>
        <w:pStyle w:val="TOC1"/>
        <w:framePr w:wrap="around"/>
        <w:tabs>
          <w:tab w:val="right" w:leader="dot" w:pos="7927"/>
        </w:tabs>
        <w:contextualSpacing/>
        <w:rPr>
          <w:rFonts w:eastAsiaTheme="minorEastAsia" w:cs="Times New Roman"/>
          <w:noProof/>
          <w:szCs w:val="24"/>
          <w:lang w:val="en-US"/>
        </w:rPr>
      </w:pPr>
      <w:hyperlink w:anchor="_Toc143523815" w:history="1">
        <w:r w:rsidR="00137698" w:rsidRPr="00A93E18">
          <w:rPr>
            <w:rStyle w:val="Hyperlink"/>
            <w:rFonts w:eastAsia="Times New Roman" w:cs="Times New Roman"/>
            <w:noProof/>
            <w:szCs w:val="24"/>
            <w:lang w:val="en-US"/>
          </w:rPr>
          <w:t>LAMPIRAN A</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815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98</w:t>
        </w:r>
        <w:r w:rsidR="00137698" w:rsidRPr="00A93E18">
          <w:rPr>
            <w:rFonts w:cs="Times New Roman"/>
            <w:noProof/>
            <w:webHidden/>
            <w:szCs w:val="24"/>
          </w:rPr>
          <w:fldChar w:fldCharType="end"/>
        </w:r>
      </w:hyperlink>
    </w:p>
    <w:p w14:paraId="178E4FE6" w14:textId="77777777" w:rsidR="00137698" w:rsidRPr="00A93E18" w:rsidRDefault="005C362A" w:rsidP="00137698">
      <w:pPr>
        <w:pStyle w:val="TOC1"/>
        <w:framePr w:wrap="around"/>
        <w:tabs>
          <w:tab w:val="right" w:leader="dot" w:pos="7927"/>
        </w:tabs>
        <w:contextualSpacing/>
        <w:rPr>
          <w:rFonts w:eastAsiaTheme="minorEastAsia" w:cs="Times New Roman"/>
          <w:noProof/>
          <w:szCs w:val="24"/>
          <w:lang w:val="en-US"/>
        </w:rPr>
      </w:pPr>
      <w:hyperlink w:anchor="_Toc143523816" w:history="1">
        <w:r w:rsidR="00137698" w:rsidRPr="00A93E18">
          <w:rPr>
            <w:rStyle w:val="Hyperlink"/>
            <w:rFonts w:eastAsia="Times New Roman" w:cs="Times New Roman"/>
            <w:noProof/>
            <w:szCs w:val="24"/>
            <w:lang w:val="en-US"/>
          </w:rPr>
          <w:t>LAMPIRAN B</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816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99</w:t>
        </w:r>
        <w:r w:rsidR="00137698" w:rsidRPr="00A93E18">
          <w:rPr>
            <w:rFonts w:cs="Times New Roman"/>
            <w:noProof/>
            <w:webHidden/>
            <w:szCs w:val="24"/>
          </w:rPr>
          <w:fldChar w:fldCharType="end"/>
        </w:r>
      </w:hyperlink>
    </w:p>
    <w:p w14:paraId="499BF57C" w14:textId="77777777" w:rsidR="00137698" w:rsidRPr="00A93E18" w:rsidRDefault="005C362A" w:rsidP="00137698">
      <w:pPr>
        <w:pStyle w:val="TOC1"/>
        <w:framePr w:wrap="around"/>
        <w:tabs>
          <w:tab w:val="right" w:leader="dot" w:pos="7927"/>
        </w:tabs>
        <w:contextualSpacing/>
        <w:rPr>
          <w:rFonts w:asciiTheme="minorHAnsi" w:eastAsiaTheme="minorEastAsia" w:hAnsiTheme="minorHAnsi"/>
          <w:noProof/>
          <w:sz w:val="22"/>
          <w:lang w:val="en-US"/>
        </w:rPr>
      </w:pPr>
      <w:hyperlink w:anchor="_Toc143523817" w:history="1">
        <w:r w:rsidR="00137698" w:rsidRPr="00A93E18">
          <w:rPr>
            <w:rStyle w:val="Hyperlink"/>
            <w:rFonts w:eastAsia="Times New Roman" w:cs="Times New Roman"/>
            <w:noProof/>
            <w:szCs w:val="24"/>
            <w:lang w:val="en-US"/>
          </w:rPr>
          <w:t>LAMPIRAN C</w:t>
        </w:r>
        <w:r w:rsidR="00137698" w:rsidRPr="00A93E18">
          <w:rPr>
            <w:rFonts w:cs="Times New Roman"/>
            <w:noProof/>
            <w:webHidden/>
            <w:szCs w:val="24"/>
          </w:rPr>
          <w:tab/>
        </w:r>
        <w:r w:rsidR="00137698" w:rsidRPr="00A93E18">
          <w:rPr>
            <w:rFonts w:cs="Times New Roman"/>
            <w:noProof/>
            <w:webHidden/>
            <w:szCs w:val="24"/>
          </w:rPr>
          <w:fldChar w:fldCharType="begin"/>
        </w:r>
        <w:r w:rsidR="00137698" w:rsidRPr="00A93E18">
          <w:rPr>
            <w:rFonts w:cs="Times New Roman"/>
            <w:noProof/>
            <w:webHidden/>
            <w:szCs w:val="24"/>
          </w:rPr>
          <w:instrText xml:space="preserve"> PAGEREF _Toc143523817 \h </w:instrText>
        </w:r>
        <w:r w:rsidR="00137698" w:rsidRPr="00A93E18">
          <w:rPr>
            <w:rFonts w:cs="Times New Roman"/>
            <w:noProof/>
            <w:webHidden/>
            <w:szCs w:val="24"/>
          </w:rPr>
        </w:r>
        <w:r w:rsidR="00137698" w:rsidRPr="00A93E18">
          <w:rPr>
            <w:rFonts w:cs="Times New Roman"/>
            <w:noProof/>
            <w:webHidden/>
            <w:szCs w:val="24"/>
          </w:rPr>
          <w:fldChar w:fldCharType="separate"/>
        </w:r>
        <w:r w:rsidR="00742A11" w:rsidRPr="00A93E18">
          <w:rPr>
            <w:rFonts w:cs="Times New Roman"/>
            <w:noProof/>
            <w:webHidden/>
            <w:szCs w:val="24"/>
          </w:rPr>
          <w:t>120</w:t>
        </w:r>
        <w:r w:rsidR="00137698" w:rsidRPr="00A93E18">
          <w:rPr>
            <w:rFonts w:cs="Times New Roman"/>
            <w:noProof/>
            <w:webHidden/>
            <w:szCs w:val="24"/>
          </w:rPr>
          <w:fldChar w:fldCharType="end"/>
        </w:r>
      </w:hyperlink>
    </w:p>
    <w:p w14:paraId="2EEBA6F4" w14:textId="2170AB72" w:rsidR="003A61C9" w:rsidRDefault="00137698" w:rsidP="00137698">
      <w:pPr>
        <w:contextualSpacing/>
        <w:rPr>
          <w:rFonts w:cs="Times New Roman"/>
          <w:szCs w:val="24"/>
        </w:rPr>
      </w:pPr>
      <w:r w:rsidRPr="00A93E18">
        <w:rPr>
          <w:rFonts w:cs="Times New Roman"/>
          <w:szCs w:val="24"/>
        </w:rPr>
        <w:fldChar w:fldCharType="end"/>
      </w:r>
    </w:p>
    <w:p w14:paraId="7A6DEEDB" w14:textId="66713B78" w:rsidR="003A61C9" w:rsidRDefault="003A61C9" w:rsidP="002D6A66">
      <w:pPr>
        <w:contextualSpacing/>
        <w:jc w:val="center"/>
        <w:rPr>
          <w:rFonts w:cs="Times New Roman"/>
          <w:szCs w:val="24"/>
        </w:rPr>
      </w:pPr>
    </w:p>
    <w:p w14:paraId="21036ACC" w14:textId="1B24E5C9" w:rsidR="003A61C9" w:rsidRDefault="003A61C9" w:rsidP="002D6A66">
      <w:pPr>
        <w:contextualSpacing/>
        <w:jc w:val="center"/>
        <w:rPr>
          <w:rFonts w:cs="Times New Roman"/>
          <w:szCs w:val="24"/>
        </w:rPr>
      </w:pPr>
    </w:p>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4717720F" w14:textId="77777777" w:rsidR="007A6880" w:rsidRDefault="007A6880" w:rsidP="00137698">
      <w:pPr>
        <w:contextualSpacing/>
        <w:rPr>
          <w:rFonts w:cs="Times New Roman"/>
          <w:szCs w:val="24"/>
        </w:rPr>
      </w:pPr>
    </w:p>
    <w:p w14:paraId="490E7DF6" w14:textId="4507BBCD" w:rsidR="003A61C9" w:rsidRDefault="003A61C9" w:rsidP="00DC7967">
      <w:pPr>
        <w:pStyle w:val="HeadingI"/>
      </w:pPr>
      <w:bookmarkStart w:id="41" w:name="_Toc131578024"/>
      <w:bookmarkStart w:id="42" w:name="_Toc131840083"/>
      <w:bookmarkStart w:id="43" w:name="_Toc133353404"/>
      <w:bookmarkStart w:id="44" w:name="_Toc133873603"/>
      <w:bookmarkStart w:id="45" w:name="_Toc143523713"/>
      <w:r w:rsidRPr="003A61C9">
        <w:lastRenderedPageBreak/>
        <w:t>DAFTAR GAMBAR</w:t>
      </w:r>
      <w:bookmarkEnd w:id="41"/>
      <w:bookmarkEnd w:id="42"/>
      <w:bookmarkEnd w:id="43"/>
      <w:bookmarkEnd w:id="44"/>
      <w:bookmarkEnd w:id="45"/>
    </w:p>
    <w:p w14:paraId="07761D95" w14:textId="28E7269D" w:rsidR="003A61C9" w:rsidRDefault="003A61C9" w:rsidP="00226631">
      <w:pPr>
        <w:contextualSpacing/>
        <w:rPr>
          <w:rFonts w:cs="Times New Roman"/>
          <w:szCs w:val="24"/>
        </w:rPr>
      </w:pPr>
    </w:p>
    <w:p w14:paraId="318F17BA" w14:textId="77777777" w:rsidR="00C762A0" w:rsidRDefault="00C762A0" w:rsidP="00C762A0">
      <w:pPr>
        <w:pStyle w:val="TableofFigures"/>
        <w:tabs>
          <w:tab w:val="right" w:leader="dot" w:pos="7927"/>
        </w:tabs>
        <w:contextualSpacing/>
        <w:rPr>
          <w:rFonts w:asciiTheme="minorHAnsi" w:eastAsiaTheme="minorEastAsia" w:hAnsiTheme="minorHAnsi"/>
          <w:noProof/>
          <w:sz w:val="22"/>
          <w:lang w:val="en-US"/>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hyperlink w:anchor="_Toc143519947" w:history="1">
        <w:r w:rsidRPr="00D74EFD">
          <w:rPr>
            <w:rStyle w:val="Hyperlink"/>
            <w:b/>
            <w:noProof/>
          </w:rPr>
          <w:t>Gambar 2.1</w:t>
        </w:r>
        <w:r w:rsidRPr="00D74EFD">
          <w:rPr>
            <w:rStyle w:val="Hyperlink"/>
            <w:noProof/>
          </w:rPr>
          <w:t xml:space="preserve"> Contoh Pengendalian Akses</w:t>
        </w:r>
        <w:r>
          <w:rPr>
            <w:noProof/>
            <w:webHidden/>
          </w:rPr>
          <w:tab/>
        </w:r>
        <w:r>
          <w:rPr>
            <w:noProof/>
            <w:webHidden/>
          </w:rPr>
          <w:fldChar w:fldCharType="begin"/>
        </w:r>
        <w:r>
          <w:rPr>
            <w:noProof/>
            <w:webHidden/>
          </w:rPr>
          <w:instrText xml:space="preserve"> PAGEREF _Toc143519947 \h </w:instrText>
        </w:r>
        <w:r>
          <w:rPr>
            <w:noProof/>
            <w:webHidden/>
          </w:rPr>
        </w:r>
        <w:r>
          <w:rPr>
            <w:noProof/>
            <w:webHidden/>
          </w:rPr>
          <w:fldChar w:fldCharType="separate"/>
        </w:r>
        <w:r w:rsidR="00742A11">
          <w:rPr>
            <w:noProof/>
            <w:webHidden/>
          </w:rPr>
          <w:t>5</w:t>
        </w:r>
        <w:r>
          <w:rPr>
            <w:noProof/>
            <w:webHidden/>
          </w:rPr>
          <w:fldChar w:fldCharType="end"/>
        </w:r>
      </w:hyperlink>
    </w:p>
    <w:p w14:paraId="598E1801"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48" w:history="1">
        <w:r w:rsidR="00C762A0" w:rsidRPr="00D74EFD">
          <w:rPr>
            <w:rStyle w:val="Hyperlink"/>
            <w:b/>
            <w:noProof/>
          </w:rPr>
          <w:t>Gambar 2.2</w:t>
        </w:r>
        <w:r w:rsidR="00C762A0" w:rsidRPr="00D74EFD">
          <w:rPr>
            <w:rStyle w:val="Hyperlink"/>
            <w:noProof/>
          </w:rPr>
          <w:t xml:space="preserve"> Arsitektur Sistem IoT</w:t>
        </w:r>
        <w:r w:rsidR="00C762A0">
          <w:rPr>
            <w:noProof/>
            <w:webHidden/>
          </w:rPr>
          <w:tab/>
        </w:r>
        <w:r w:rsidR="00C762A0">
          <w:rPr>
            <w:noProof/>
            <w:webHidden/>
          </w:rPr>
          <w:fldChar w:fldCharType="begin"/>
        </w:r>
        <w:r w:rsidR="00C762A0">
          <w:rPr>
            <w:noProof/>
            <w:webHidden/>
          </w:rPr>
          <w:instrText xml:space="preserve"> PAGEREF _Toc143519948 \h </w:instrText>
        </w:r>
        <w:r w:rsidR="00C762A0">
          <w:rPr>
            <w:noProof/>
            <w:webHidden/>
          </w:rPr>
        </w:r>
        <w:r w:rsidR="00C762A0">
          <w:rPr>
            <w:noProof/>
            <w:webHidden/>
          </w:rPr>
          <w:fldChar w:fldCharType="separate"/>
        </w:r>
        <w:r w:rsidR="00742A11">
          <w:rPr>
            <w:noProof/>
            <w:webHidden/>
          </w:rPr>
          <w:t>6</w:t>
        </w:r>
        <w:r w:rsidR="00C762A0">
          <w:rPr>
            <w:noProof/>
            <w:webHidden/>
          </w:rPr>
          <w:fldChar w:fldCharType="end"/>
        </w:r>
      </w:hyperlink>
    </w:p>
    <w:p w14:paraId="3B3BCB9C"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49" w:history="1">
        <w:r w:rsidR="00C762A0" w:rsidRPr="00D74EFD">
          <w:rPr>
            <w:rStyle w:val="Hyperlink"/>
            <w:b/>
            <w:noProof/>
          </w:rPr>
          <w:t>Gambar 2.3</w:t>
        </w:r>
        <w:r w:rsidR="00C762A0" w:rsidRPr="00D74EFD">
          <w:rPr>
            <w:rStyle w:val="Hyperlink"/>
            <w:noProof/>
          </w:rPr>
          <w:t xml:space="preserve"> Struktur Tabel MySQL</w:t>
        </w:r>
        <w:r w:rsidR="00C762A0">
          <w:rPr>
            <w:noProof/>
            <w:webHidden/>
          </w:rPr>
          <w:tab/>
        </w:r>
        <w:r w:rsidR="00C762A0">
          <w:rPr>
            <w:noProof/>
            <w:webHidden/>
          </w:rPr>
          <w:fldChar w:fldCharType="begin"/>
        </w:r>
        <w:r w:rsidR="00C762A0">
          <w:rPr>
            <w:noProof/>
            <w:webHidden/>
          </w:rPr>
          <w:instrText xml:space="preserve"> PAGEREF _Toc143519949 \h </w:instrText>
        </w:r>
        <w:r w:rsidR="00C762A0">
          <w:rPr>
            <w:noProof/>
            <w:webHidden/>
          </w:rPr>
        </w:r>
        <w:r w:rsidR="00C762A0">
          <w:rPr>
            <w:noProof/>
            <w:webHidden/>
          </w:rPr>
          <w:fldChar w:fldCharType="separate"/>
        </w:r>
        <w:r w:rsidR="00742A11">
          <w:rPr>
            <w:noProof/>
            <w:webHidden/>
          </w:rPr>
          <w:t>8</w:t>
        </w:r>
        <w:r w:rsidR="00C762A0">
          <w:rPr>
            <w:noProof/>
            <w:webHidden/>
          </w:rPr>
          <w:fldChar w:fldCharType="end"/>
        </w:r>
      </w:hyperlink>
    </w:p>
    <w:p w14:paraId="7FFEF310"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50" w:history="1">
        <w:r w:rsidR="00C762A0" w:rsidRPr="00D74EFD">
          <w:rPr>
            <w:rStyle w:val="Hyperlink"/>
            <w:b/>
            <w:noProof/>
          </w:rPr>
          <w:t>Gambar 2.4</w:t>
        </w:r>
        <w:r w:rsidR="00C762A0" w:rsidRPr="00D74EFD">
          <w:rPr>
            <w:rStyle w:val="Hyperlink"/>
            <w:noProof/>
          </w:rPr>
          <w:t xml:space="preserve"> Perbedaan </w:t>
        </w:r>
        <w:r w:rsidR="00C762A0" w:rsidRPr="00D74EFD">
          <w:rPr>
            <w:rStyle w:val="Hyperlink"/>
            <w:i/>
            <w:noProof/>
          </w:rPr>
          <w:t>Server</w:t>
        </w:r>
        <w:r w:rsidR="00C762A0" w:rsidRPr="00D74EFD">
          <w:rPr>
            <w:rStyle w:val="Hyperlink"/>
            <w:noProof/>
          </w:rPr>
          <w:t xml:space="preserve"> Tradisional dan Virtual</w:t>
        </w:r>
        <w:r w:rsidR="00C762A0">
          <w:rPr>
            <w:noProof/>
            <w:webHidden/>
          </w:rPr>
          <w:tab/>
        </w:r>
        <w:r w:rsidR="00C762A0">
          <w:rPr>
            <w:noProof/>
            <w:webHidden/>
          </w:rPr>
          <w:fldChar w:fldCharType="begin"/>
        </w:r>
        <w:r w:rsidR="00C762A0">
          <w:rPr>
            <w:noProof/>
            <w:webHidden/>
          </w:rPr>
          <w:instrText xml:space="preserve"> PAGEREF _Toc143519950 \h </w:instrText>
        </w:r>
        <w:r w:rsidR="00C762A0">
          <w:rPr>
            <w:noProof/>
            <w:webHidden/>
          </w:rPr>
        </w:r>
        <w:r w:rsidR="00C762A0">
          <w:rPr>
            <w:noProof/>
            <w:webHidden/>
          </w:rPr>
          <w:fldChar w:fldCharType="separate"/>
        </w:r>
        <w:r w:rsidR="00742A11">
          <w:rPr>
            <w:noProof/>
            <w:webHidden/>
          </w:rPr>
          <w:t>9</w:t>
        </w:r>
        <w:r w:rsidR="00C762A0">
          <w:rPr>
            <w:noProof/>
            <w:webHidden/>
          </w:rPr>
          <w:fldChar w:fldCharType="end"/>
        </w:r>
      </w:hyperlink>
    </w:p>
    <w:p w14:paraId="72BFB362"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51" w:history="1">
        <w:r w:rsidR="00C762A0" w:rsidRPr="00D74EFD">
          <w:rPr>
            <w:rStyle w:val="Hyperlink"/>
            <w:b/>
            <w:noProof/>
          </w:rPr>
          <w:t>Gambar 2.5</w:t>
        </w:r>
        <w:r w:rsidR="00C762A0" w:rsidRPr="00D74EFD">
          <w:rPr>
            <w:rStyle w:val="Hyperlink"/>
            <w:noProof/>
          </w:rPr>
          <w:t xml:space="preserve"> Contoh Konfigurasi </w:t>
        </w:r>
        <w:r w:rsidR="00C762A0" w:rsidRPr="00D74EFD">
          <w:rPr>
            <w:rStyle w:val="Hyperlink"/>
            <w:i/>
            <w:noProof/>
          </w:rPr>
          <w:t>Firewall</w:t>
        </w:r>
        <w:r w:rsidR="00C762A0" w:rsidRPr="00D74EFD">
          <w:rPr>
            <w:rStyle w:val="Hyperlink"/>
            <w:noProof/>
          </w:rPr>
          <w:t xml:space="preserve"> Ubuntu</w:t>
        </w:r>
        <w:r w:rsidR="00C762A0">
          <w:rPr>
            <w:noProof/>
            <w:webHidden/>
          </w:rPr>
          <w:tab/>
        </w:r>
        <w:r w:rsidR="00C762A0">
          <w:rPr>
            <w:noProof/>
            <w:webHidden/>
          </w:rPr>
          <w:fldChar w:fldCharType="begin"/>
        </w:r>
        <w:r w:rsidR="00C762A0">
          <w:rPr>
            <w:noProof/>
            <w:webHidden/>
          </w:rPr>
          <w:instrText xml:space="preserve"> PAGEREF _Toc143519951 \h </w:instrText>
        </w:r>
        <w:r w:rsidR="00C762A0">
          <w:rPr>
            <w:noProof/>
            <w:webHidden/>
          </w:rPr>
        </w:r>
        <w:r w:rsidR="00C762A0">
          <w:rPr>
            <w:noProof/>
            <w:webHidden/>
          </w:rPr>
          <w:fldChar w:fldCharType="separate"/>
        </w:r>
        <w:r w:rsidR="00742A11">
          <w:rPr>
            <w:noProof/>
            <w:webHidden/>
          </w:rPr>
          <w:t>10</w:t>
        </w:r>
        <w:r w:rsidR="00C762A0">
          <w:rPr>
            <w:noProof/>
            <w:webHidden/>
          </w:rPr>
          <w:fldChar w:fldCharType="end"/>
        </w:r>
      </w:hyperlink>
    </w:p>
    <w:p w14:paraId="3F519922"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52" w:history="1">
        <w:r w:rsidR="00C762A0" w:rsidRPr="00D74EFD">
          <w:rPr>
            <w:rStyle w:val="Hyperlink"/>
            <w:b/>
            <w:noProof/>
          </w:rPr>
          <w:t>Gambar 2.6</w:t>
        </w:r>
        <w:r w:rsidR="00C762A0" w:rsidRPr="00D74EFD">
          <w:rPr>
            <w:rStyle w:val="Hyperlink"/>
            <w:noProof/>
          </w:rPr>
          <w:t xml:space="preserve"> Contoh Konfigurasi Cronjob</w:t>
        </w:r>
        <w:r w:rsidR="00C762A0">
          <w:rPr>
            <w:noProof/>
            <w:webHidden/>
          </w:rPr>
          <w:tab/>
        </w:r>
        <w:r w:rsidR="00C762A0">
          <w:rPr>
            <w:noProof/>
            <w:webHidden/>
          </w:rPr>
          <w:fldChar w:fldCharType="begin"/>
        </w:r>
        <w:r w:rsidR="00C762A0">
          <w:rPr>
            <w:noProof/>
            <w:webHidden/>
          </w:rPr>
          <w:instrText xml:space="preserve"> PAGEREF _Toc143519952 \h </w:instrText>
        </w:r>
        <w:r w:rsidR="00C762A0">
          <w:rPr>
            <w:noProof/>
            <w:webHidden/>
          </w:rPr>
        </w:r>
        <w:r w:rsidR="00C762A0">
          <w:rPr>
            <w:noProof/>
            <w:webHidden/>
          </w:rPr>
          <w:fldChar w:fldCharType="separate"/>
        </w:r>
        <w:r w:rsidR="00742A11">
          <w:rPr>
            <w:noProof/>
            <w:webHidden/>
          </w:rPr>
          <w:t>10</w:t>
        </w:r>
        <w:r w:rsidR="00C762A0">
          <w:rPr>
            <w:noProof/>
            <w:webHidden/>
          </w:rPr>
          <w:fldChar w:fldCharType="end"/>
        </w:r>
      </w:hyperlink>
    </w:p>
    <w:p w14:paraId="386C81CC"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53" w:history="1">
        <w:r w:rsidR="00C762A0" w:rsidRPr="00D74EFD">
          <w:rPr>
            <w:rStyle w:val="Hyperlink"/>
            <w:b/>
            <w:noProof/>
          </w:rPr>
          <w:t>Gambar 2.7</w:t>
        </w:r>
        <w:r w:rsidR="00C762A0" w:rsidRPr="00D74EFD">
          <w:rPr>
            <w:rStyle w:val="Hyperlink"/>
            <w:noProof/>
          </w:rPr>
          <w:t xml:space="preserve"> </w:t>
        </w:r>
        <w:r w:rsidR="00C762A0" w:rsidRPr="00D74EFD">
          <w:rPr>
            <w:rStyle w:val="Hyperlink"/>
            <w:i/>
            <w:noProof/>
          </w:rPr>
          <w:t>Virtual</w:t>
        </w:r>
        <w:r w:rsidR="00C762A0" w:rsidRPr="00D74EFD">
          <w:rPr>
            <w:rStyle w:val="Hyperlink"/>
            <w:noProof/>
          </w:rPr>
          <w:t xml:space="preserve"> </w:t>
        </w:r>
        <w:r w:rsidR="00C762A0" w:rsidRPr="00D74EFD">
          <w:rPr>
            <w:rStyle w:val="Hyperlink"/>
            <w:i/>
            <w:noProof/>
          </w:rPr>
          <w:t>Host</w:t>
        </w:r>
        <w:r w:rsidR="00C762A0" w:rsidRPr="00D74EFD">
          <w:rPr>
            <w:rStyle w:val="Hyperlink"/>
            <w:noProof/>
          </w:rPr>
          <w:t xml:space="preserve"> pada Nginx</w:t>
        </w:r>
        <w:r w:rsidR="00C762A0">
          <w:rPr>
            <w:noProof/>
            <w:webHidden/>
          </w:rPr>
          <w:tab/>
        </w:r>
        <w:r w:rsidR="00C762A0">
          <w:rPr>
            <w:noProof/>
            <w:webHidden/>
          </w:rPr>
          <w:fldChar w:fldCharType="begin"/>
        </w:r>
        <w:r w:rsidR="00C762A0">
          <w:rPr>
            <w:noProof/>
            <w:webHidden/>
          </w:rPr>
          <w:instrText xml:space="preserve"> PAGEREF _Toc143519953 \h </w:instrText>
        </w:r>
        <w:r w:rsidR="00C762A0">
          <w:rPr>
            <w:noProof/>
            <w:webHidden/>
          </w:rPr>
        </w:r>
        <w:r w:rsidR="00C762A0">
          <w:rPr>
            <w:noProof/>
            <w:webHidden/>
          </w:rPr>
          <w:fldChar w:fldCharType="separate"/>
        </w:r>
        <w:r w:rsidR="00742A11">
          <w:rPr>
            <w:noProof/>
            <w:webHidden/>
          </w:rPr>
          <w:t>11</w:t>
        </w:r>
        <w:r w:rsidR="00C762A0">
          <w:rPr>
            <w:noProof/>
            <w:webHidden/>
          </w:rPr>
          <w:fldChar w:fldCharType="end"/>
        </w:r>
      </w:hyperlink>
    </w:p>
    <w:p w14:paraId="35BC3DC9"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54" w:history="1">
        <w:r w:rsidR="00C762A0" w:rsidRPr="00D74EFD">
          <w:rPr>
            <w:rStyle w:val="Hyperlink"/>
            <w:b/>
            <w:noProof/>
          </w:rPr>
          <w:t>Gambar 2.8</w:t>
        </w:r>
        <w:r w:rsidR="00C762A0" w:rsidRPr="00D74EFD">
          <w:rPr>
            <w:rStyle w:val="Hyperlink"/>
            <w:noProof/>
          </w:rPr>
          <w:t xml:space="preserve"> Cara Kerja API</w:t>
        </w:r>
        <w:r w:rsidR="00C762A0">
          <w:rPr>
            <w:noProof/>
            <w:webHidden/>
          </w:rPr>
          <w:tab/>
        </w:r>
        <w:r w:rsidR="00C762A0">
          <w:rPr>
            <w:noProof/>
            <w:webHidden/>
          </w:rPr>
          <w:fldChar w:fldCharType="begin"/>
        </w:r>
        <w:r w:rsidR="00C762A0">
          <w:rPr>
            <w:noProof/>
            <w:webHidden/>
          </w:rPr>
          <w:instrText xml:space="preserve"> PAGEREF _Toc143519954 \h </w:instrText>
        </w:r>
        <w:r w:rsidR="00C762A0">
          <w:rPr>
            <w:noProof/>
            <w:webHidden/>
          </w:rPr>
        </w:r>
        <w:r w:rsidR="00C762A0">
          <w:rPr>
            <w:noProof/>
            <w:webHidden/>
          </w:rPr>
          <w:fldChar w:fldCharType="separate"/>
        </w:r>
        <w:r w:rsidR="00742A11">
          <w:rPr>
            <w:noProof/>
            <w:webHidden/>
          </w:rPr>
          <w:t>12</w:t>
        </w:r>
        <w:r w:rsidR="00C762A0">
          <w:rPr>
            <w:noProof/>
            <w:webHidden/>
          </w:rPr>
          <w:fldChar w:fldCharType="end"/>
        </w:r>
      </w:hyperlink>
    </w:p>
    <w:p w14:paraId="119B1739"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55" w:history="1">
        <w:r w:rsidR="00C762A0" w:rsidRPr="00D74EFD">
          <w:rPr>
            <w:rStyle w:val="Hyperlink"/>
            <w:b/>
            <w:noProof/>
          </w:rPr>
          <w:t>Gambar 2.9</w:t>
        </w:r>
        <w:r w:rsidR="00C762A0" w:rsidRPr="00D74EFD">
          <w:rPr>
            <w:rStyle w:val="Hyperlink"/>
            <w:noProof/>
          </w:rPr>
          <w:t xml:space="preserve"> Konsep MVC pada Laravel</w:t>
        </w:r>
        <w:r w:rsidR="00C762A0">
          <w:rPr>
            <w:noProof/>
            <w:webHidden/>
          </w:rPr>
          <w:tab/>
        </w:r>
        <w:r w:rsidR="00C762A0">
          <w:rPr>
            <w:noProof/>
            <w:webHidden/>
          </w:rPr>
          <w:fldChar w:fldCharType="begin"/>
        </w:r>
        <w:r w:rsidR="00C762A0">
          <w:rPr>
            <w:noProof/>
            <w:webHidden/>
          </w:rPr>
          <w:instrText xml:space="preserve"> PAGEREF _Toc143519955 \h </w:instrText>
        </w:r>
        <w:r w:rsidR="00C762A0">
          <w:rPr>
            <w:noProof/>
            <w:webHidden/>
          </w:rPr>
        </w:r>
        <w:r w:rsidR="00C762A0">
          <w:rPr>
            <w:noProof/>
            <w:webHidden/>
          </w:rPr>
          <w:fldChar w:fldCharType="separate"/>
        </w:r>
        <w:r w:rsidR="00742A11">
          <w:rPr>
            <w:noProof/>
            <w:webHidden/>
          </w:rPr>
          <w:t>13</w:t>
        </w:r>
        <w:r w:rsidR="00C762A0">
          <w:rPr>
            <w:noProof/>
            <w:webHidden/>
          </w:rPr>
          <w:fldChar w:fldCharType="end"/>
        </w:r>
      </w:hyperlink>
    </w:p>
    <w:p w14:paraId="7722CC59" w14:textId="321446FB" w:rsidR="00C762A0" w:rsidRDefault="005C362A" w:rsidP="00C762A0">
      <w:pPr>
        <w:pStyle w:val="TableofFigures"/>
        <w:tabs>
          <w:tab w:val="right" w:leader="dot" w:pos="7927"/>
        </w:tabs>
        <w:contextualSpacing/>
        <w:rPr>
          <w:noProof/>
        </w:rPr>
      </w:pPr>
      <w:hyperlink w:anchor="_Toc143519956" w:history="1">
        <w:r w:rsidR="00C762A0" w:rsidRPr="00D74EFD">
          <w:rPr>
            <w:rStyle w:val="Hyperlink"/>
            <w:b/>
            <w:noProof/>
          </w:rPr>
          <w:t>Gambar 2.10</w:t>
        </w:r>
        <w:r w:rsidR="00C762A0" w:rsidRPr="00D74EFD">
          <w:rPr>
            <w:rStyle w:val="Hyperlink"/>
            <w:noProof/>
          </w:rPr>
          <w:t xml:space="preserve"> Diagram Pusher </w:t>
        </w:r>
        <w:r w:rsidR="00C762A0" w:rsidRPr="00D74EFD">
          <w:rPr>
            <w:rStyle w:val="Hyperlink"/>
            <w:i/>
            <w:noProof/>
          </w:rPr>
          <w:t>Channel</w:t>
        </w:r>
        <w:r w:rsidR="00C762A0">
          <w:rPr>
            <w:noProof/>
            <w:webHidden/>
          </w:rPr>
          <w:tab/>
        </w:r>
        <w:r w:rsidR="00C762A0">
          <w:rPr>
            <w:noProof/>
            <w:webHidden/>
          </w:rPr>
          <w:fldChar w:fldCharType="begin"/>
        </w:r>
        <w:r w:rsidR="00C762A0">
          <w:rPr>
            <w:noProof/>
            <w:webHidden/>
          </w:rPr>
          <w:instrText xml:space="preserve"> PAGEREF _Toc143519956 \h </w:instrText>
        </w:r>
        <w:r w:rsidR="00C762A0">
          <w:rPr>
            <w:noProof/>
            <w:webHidden/>
          </w:rPr>
        </w:r>
        <w:r w:rsidR="00C762A0">
          <w:rPr>
            <w:noProof/>
            <w:webHidden/>
          </w:rPr>
          <w:fldChar w:fldCharType="separate"/>
        </w:r>
        <w:r w:rsidR="00742A11">
          <w:rPr>
            <w:noProof/>
            <w:webHidden/>
          </w:rPr>
          <w:t>15</w:t>
        </w:r>
        <w:r w:rsidR="00C762A0">
          <w:rPr>
            <w:noProof/>
            <w:webHidden/>
          </w:rPr>
          <w:fldChar w:fldCharType="end"/>
        </w:r>
      </w:hyperlink>
      <w:r w:rsidR="00C762A0">
        <w:rPr>
          <w:rFonts w:cs="Times New Roman"/>
          <w:szCs w:val="24"/>
        </w:rPr>
        <w:fldChar w:fldCharType="end"/>
      </w:r>
      <w:r w:rsidR="00C762A0">
        <w:rPr>
          <w:rFonts w:cs="Times New Roman"/>
          <w:szCs w:val="24"/>
        </w:rPr>
        <w:fldChar w:fldCharType="begin"/>
      </w:r>
      <w:r w:rsidR="00C762A0">
        <w:rPr>
          <w:rFonts w:cs="Times New Roman"/>
          <w:szCs w:val="24"/>
        </w:rPr>
        <w:instrText xml:space="preserve"> TOC \h \z \c "Gambar 3." </w:instrText>
      </w:r>
      <w:r w:rsidR="00C762A0">
        <w:rPr>
          <w:rFonts w:cs="Times New Roman"/>
          <w:szCs w:val="24"/>
        </w:rPr>
        <w:fldChar w:fldCharType="separate"/>
      </w:r>
    </w:p>
    <w:p w14:paraId="0D065D8F"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57" w:history="1">
        <w:r w:rsidR="00C762A0" w:rsidRPr="00205480">
          <w:rPr>
            <w:rStyle w:val="Hyperlink"/>
            <w:b/>
            <w:noProof/>
          </w:rPr>
          <w:t>Gambar 3.1</w:t>
        </w:r>
        <w:r w:rsidR="00C762A0" w:rsidRPr="00205480">
          <w:rPr>
            <w:rStyle w:val="Hyperlink"/>
            <w:noProof/>
          </w:rPr>
          <w:t xml:space="preserve"> Alur Perancangan</w:t>
        </w:r>
        <w:r w:rsidR="00C762A0">
          <w:rPr>
            <w:noProof/>
            <w:webHidden/>
          </w:rPr>
          <w:tab/>
        </w:r>
        <w:r w:rsidR="00C762A0">
          <w:rPr>
            <w:noProof/>
            <w:webHidden/>
          </w:rPr>
          <w:fldChar w:fldCharType="begin"/>
        </w:r>
        <w:r w:rsidR="00C762A0">
          <w:rPr>
            <w:noProof/>
            <w:webHidden/>
          </w:rPr>
          <w:instrText xml:space="preserve"> PAGEREF _Toc143519957 \h </w:instrText>
        </w:r>
        <w:r w:rsidR="00C762A0">
          <w:rPr>
            <w:noProof/>
            <w:webHidden/>
          </w:rPr>
        </w:r>
        <w:r w:rsidR="00C762A0">
          <w:rPr>
            <w:noProof/>
            <w:webHidden/>
          </w:rPr>
          <w:fldChar w:fldCharType="separate"/>
        </w:r>
        <w:r w:rsidR="00742A11">
          <w:rPr>
            <w:noProof/>
            <w:webHidden/>
          </w:rPr>
          <w:t>17</w:t>
        </w:r>
        <w:r w:rsidR="00C762A0">
          <w:rPr>
            <w:noProof/>
            <w:webHidden/>
          </w:rPr>
          <w:fldChar w:fldCharType="end"/>
        </w:r>
      </w:hyperlink>
    </w:p>
    <w:p w14:paraId="483FE7BA"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58" w:history="1">
        <w:r w:rsidR="00C762A0" w:rsidRPr="00205480">
          <w:rPr>
            <w:rStyle w:val="Hyperlink"/>
            <w:b/>
            <w:noProof/>
          </w:rPr>
          <w:t>Gambar 3.2</w:t>
        </w:r>
        <w:r w:rsidR="00C762A0" w:rsidRPr="00205480">
          <w:rPr>
            <w:rStyle w:val="Hyperlink"/>
            <w:noProof/>
          </w:rPr>
          <w:t xml:space="preserve"> ERD Database</w:t>
        </w:r>
        <w:r w:rsidR="00C762A0">
          <w:rPr>
            <w:noProof/>
            <w:webHidden/>
          </w:rPr>
          <w:tab/>
        </w:r>
        <w:r w:rsidR="00C762A0">
          <w:rPr>
            <w:noProof/>
            <w:webHidden/>
          </w:rPr>
          <w:fldChar w:fldCharType="begin"/>
        </w:r>
        <w:r w:rsidR="00C762A0">
          <w:rPr>
            <w:noProof/>
            <w:webHidden/>
          </w:rPr>
          <w:instrText xml:space="preserve"> PAGEREF _Toc143519958 \h </w:instrText>
        </w:r>
        <w:r w:rsidR="00C762A0">
          <w:rPr>
            <w:noProof/>
            <w:webHidden/>
          </w:rPr>
        </w:r>
        <w:r w:rsidR="00C762A0">
          <w:rPr>
            <w:noProof/>
            <w:webHidden/>
          </w:rPr>
          <w:fldChar w:fldCharType="separate"/>
        </w:r>
        <w:r w:rsidR="00742A11">
          <w:rPr>
            <w:noProof/>
            <w:webHidden/>
          </w:rPr>
          <w:t>22</w:t>
        </w:r>
        <w:r w:rsidR="00C762A0">
          <w:rPr>
            <w:noProof/>
            <w:webHidden/>
          </w:rPr>
          <w:fldChar w:fldCharType="end"/>
        </w:r>
      </w:hyperlink>
    </w:p>
    <w:p w14:paraId="56A9ADED"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59" w:history="1">
        <w:r w:rsidR="00C762A0" w:rsidRPr="00205480">
          <w:rPr>
            <w:rStyle w:val="Hyperlink"/>
            <w:b/>
            <w:noProof/>
          </w:rPr>
          <w:t>Gambar 3.3</w:t>
        </w:r>
        <w:r w:rsidR="00C762A0" w:rsidRPr="00205480">
          <w:rPr>
            <w:rStyle w:val="Hyperlink"/>
            <w:noProof/>
          </w:rPr>
          <w:t xml:space="preserve"> Diagram Use Case API</w:t>
        </w:r>
        <w:r w:rsidR="00C762A0">
          <w:rPr>
            <w:noProof/>
            <w:webHidden/>
          </w:rPr>
          <w:tab/>
        </w:r>
        <w:r w:rsidR="00C762A0">
          <w:rPr>
            <w:noProof/>
            <w:webHidden/>
          </w:rPr>
          <w:fldChar w:fldCharType="begin"/>
        </w:r>
        <w:r w:rsidR="00C762A0">
          <w:rPr>
            <w:noProof/>
            <w:webHidden/>
          </w:rPr>
          <w:instrText xml:space="preserve"> PAGEREF _Toc143519959 \h </w:instrText>
        </w:r>
        <w:r w:rsidR="00C762A0">
          <w:rPr>
            <w:noProof/>
            <w:webHidden/>
          </w:rPr>
        </w:r>
        <w:r w:rsidR="00C762A0">
          <w:rPr>
            <w:noProof/>
            <w:webHidden/>
          </w:rPr>
          <w:fldChar w:fldCharType="separate"/>
        </w:r>
        <w:r w:rsidR="00742A11">
          <w:rPr>
            <w:noProof/>
            <w:webHidden/>
          </w:rPr>
          <w:t>24</w:t>
        </w:r>
        <w:r w:rsidR="00C762A0">
          <w:rPr>
            <w:noProof/>
            <w:webHidden/>
          </w:rPr>
          <w:fldChar w:fldCharType="end"/>
        </w:r>
      </w:hyperlink>
    </w:p>
    <w:p w14:paraId="46823164"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60" w:history="1">
        <w:r w:rsidR="00C762A0" w:rsidRPr="00A93E18">
          <w:rPr>
            <w:rStyle w:val="Hyperlink"/>
            <w:b/>
            <w:noProof/>
          </w:rPr>
          <w:t>Gambar 3.4</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19960 \h </w:instrText>
        </w:r>
        <w:r w:rsidR="00C762A0">
          <w:rPr>
            <w:noProof/>
            <w:webHidden/>
          </w:rPr>
        </w:r>
        <w:r w:rsidR="00C762A0">
          <w:rPr>
            <w:noProof/>
            <w:webHidden/>
          </w:rPr>
          <w:fldChar w:fldCharType="separate"/>
        </w:r>
        <w:r w:rsidR="00742A11">
          <w:rPr>
            <w:noProof/>
            <w:webHidden/>
          </w:rPr>
          <w:t>27</w:t>
        </w:r>
        <w:r w:rsidR="00C762A0">
          <w:rPr>
            <w:noProof/>
            <w:webHidden/>
          </w:rPr>
          <w:fldChar w:fldCharType="end"/>
        </w:r>
      </w:hyperlink>
    </w:p>
    <w:p w14:paraId="0BADB06F"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61" w:history="1">
        <w:r w:rsidR="00C762A0" w:rsidRPr="00205480">
          <w:rPr>
            <w:rStyle w:val="Hyperlink"/>
            <w:b/>
            <w:noProof/>
          </w:rPr>
          <w:t>Gambar 3.5</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19961 \h </w:instrText>
        </w:r>
        <w:r w:rsidR="00C762A0">
          <w:rPr>
            <w:noProof/>
            <w:webHidden/>
          </w:rPr>
        </w:r>
        <w:r w:rsidR="00C762A0">
          <w:rPr>
            <w:noProof/>
            <w:webHidden/>
          </w:rPr>
          <w:fldChar w:fldCharType="separate"/>
        </w:r>
        <w:r w:rsidR="00742A11">
          <w:rPr>
            <w:noProof/>
            <w:webHidden/>
          </w:rPr>
          <w:t>28</w:t>
        </w:r>
        <w:r w:rsidR="00C762A0">
          <w:rPr>
            <w:noProof/>
            <w:webHidden/>
          </w:rPr>
          <w:fldChar w:fldCharType="end"/>
        </w:r>
      </w:hyperlink>
    </w:p>
    <w:p w14:paraId="21564368"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62" w:history="1">
        <w:r w:rsidR="00C762A0" w:rsidRPr="00205480">
          <w:rPr>
            <w:rStyle w:val="Hyperlink"/>
            <w:b/>
            <w:noProof/>
          </w:rPr>
          <w:t>Gambar 3.6</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Verifikasi Email</w:t>
        </w:r>
        <w:r w:rsidR="00C762A0">
          <w:rPr>
            <w:noProof/>
            <w:webHidden/>
          </w:rPr>
          <w:tab/>
        </w:r>
        <w:r w:rsidR="00C762A0">
          <w:rPr>
            <w:noProof/>
            <w:webHidden/>
          </w:rPr>
          <w:fldChar w:fldCharType="begin"/>
        </w:r>
        <w:r w:rsidR="00C762A0">
          <w:rPr>
            <w:noProof/>
            <w:webHidden/>
          </w:rPr>
          <w:instrText xml:space="preserve"> PAGEREF _Toc143519962 \h </w:instrText>
        </w:r>
        <w:r w:rsidR="00C762A0">
          <w:rPr>
            <w:noProof/>
            <w:webHidden/>
          </w:rPr>
        </w:r>
        <w:r w:rsidR="00C762A0">
          <w:rPr>
            <w:noProof/>
            <w:webHidden/>
          </w:rPr>
          <w:fldChar w:fldCharType="separate"/>
        </w:r>
        <w:r w:rsidR="00742A11">
          <w:rPr>
            <w:noProof/>
            <w:webHidden/>
          </w:rPr>
          <w:t>29</w:t>
        </w:r>
        <w:r w:rsidR="00C762A0">
          <w:rPr>
            <w:noProof/>
            <w:webHidden/>
          </w:rPr>
          <w:fldChar w:fldCharType="end"/>
        </w:r>
      </w:hyperlink>
    </w:p>
    <w:p w14:paraId="05649F49"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63" w:history="1">
        <w:r w:rsidR="00C762A0" w:rsidRPr="00205480">
          <w:rPr>
            <w:rStyle w:val="Hyperlink"/>
            <w:b/>
            <w:noProof/>
          </w:rPr>
          <w:t>Gambar 3.7</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412987">
          <w:rPr>
            <w:rStyle w:val="Hyperlink"/>
            <w:i/>
            <w:noProof/>
          </w:rPr>
          <w:t>Reset</w:t>
        </w:r>
        <w:r w:rsidR="00C762A0" w:rsidRPr="00205480">
          <w:rPr>
            <w:rStyle w:val="Hyperlink"/>
            <w:noProof/>
          </w:rPr>
          <w:t xml:space="preserve"> </w:t>
        </w:r>
        <w:r w:rsidR="00C762A0" w:rsidRPr="00205480">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63 \h </w:instrText>
        </w:r>
        <w:r w:rsidR="00C762A0">
          <w:rPr>
            <w:noProof/>
            <w:webHidden/>
          </w:rPr>
        </w:r>
        <w:r w:rsidR="00C762A0">
          <w:rPr>
            <w:noProof/>
            <w:webHidden/>
          </w:rPr>
          <w:fldChar w:fldCharType="separate"/>
        </w:r>
        <w:r w:rsidR="00742A11">
          <w:rPr>
            <w:noProof/>
            <w:webHidden/>
          </w:rPr>
          <w:t>30</w:t>
        </w:r>
        <w:r w:rsidR="00C762A0">
          <w:rPr>
            <w:noProof/>
            <w:webHidden/>
          </w:rPr>
          <w:fldChar w:fldCharType="end"/>
        </w:r>
      </w:hyperlink>
    </w:p>
    <w:p w14:paraId="003F7755"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64" w:history="1">
        <w:r w:rsidR="00C762A0" w:rsidRPr="00205480">
          <w:rPr>
            <w:rStyle w:val="Hyperlink"/>
            <w:b/>
            <w:noProof/>
          </w:rPr>
          <w:t>Gambar 3.8</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Ganti </w:t>
        </w:r>
        <w:r w:rsidR="00C762A0" w:rsidRPr="00412987">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64 \h </w:instrText>
        </w:r>
        <w:r w:rsidR="00C762A0">
          <w:rPr>
            <w:noProof/>
            <w:webHidden/>
          </w:rPr>
        </w:r>
        <w:r w:rsidR="00C762A0">
          <w:rPr>
            <w:noProof/>
            <w:webHidden/>
          </w:rPr>
          <w:fldChar w:fldCharType="separate"/>
        </w:r>
        <w:r w:rsidR="00742A11">
          <w:rPr>
            <w:noProof/>
            <w:webHidden/>
          </w:rPr>
          <w:t>31</w:t>
        </w:r>
        <w:r w:rsidR="00C762A0">
          <w:rPr>
            <w:noProof/>
            <w:webHidden/>
          </w:rPr>
          <w:fldChar w:fldCharType="end"/>
        </w:r>
      </w:hyperlink>
    </w:p>
    <w:p w14:paraId="1DD1BA1E"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65" w:history="1">
        <w:r w:rsidR="00C762A0" w:rsidRPr="00205480">
          <w:rPr>
            <w:rStyle w:val="Hyperlink"/>
            <w:b/>
            <w:noProof/>
          </w:rPr>
          <w:t>Gambar 3.9</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Ganti Profil</w:t>
        </w:r>
        <w:r w:rsidR="00C762A0">
          <w:rPr>
            <w:noProof/>
            <w:webHidden/>
          </w:rPr>
          <w:tab/>
        </w:r>
        <w:r w:rsidR="00C762A0">
          <w:rPr>
            <w:noProof/>
            <w:webHidden/>
          </w:rPr>
          <w:fldChar w:fldCharType="begin"/>
        </w:r>
        <w:r w:rsidR="00C762A0">
          <w:rPr>
            <w:noProof/>
            <w:webHidden/>
          </w:rPr>
          <w:instrText xml:space="preserve"> PAGEREF _Toc143519965 \h </w:instrText>
        </w:r>
        <w:r w:rsidR="00C762A0">
          <w:rPr>
            <w:noProof/>
            <w:webHidden/>
          </w:rPr>
        </w:r>
        <w:r w:rsidR="00C762A0">
          <w:rPr>
            <w:noProof/>
            <w:webHidden/>
          </w:rPr>
          <w:fldChar w:fldCharType="separate"/>
        </w:r>
        <w:r w:rsidR="00742A11">
          <w:rPr>
            <w:noProof/>
            <w:webHidden/>
          </w:rPr>
          <w:t>32</w:t>
        </w:r>
        <w:r w:rsidR="00C762A0">
          <w:rPr>
            <w:noProof/>
            <w:webHidden/>
          </w:rPr>
          <w:fldChar w:fldCharType="end"/>
        </w:r>
      </w:hyperlink>
    </w:p>
    <w:p w14:paraId="11DDDA42"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66" w:history="1">
        <w:r w:rsidR="00C762A0" w:rsidRPr="00205480">
          <w:rPr>
            <w:rStyle w:val="Hyperlink"/>
            <w:b/>
            <w:noProof/>
          </w:rPr>
          <w:t>Gambar 3.10</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Lihat Avatar</w:t>
        </w:r>
        <w:r w:rsidR="00C762A0">
          <w:rPr>
            <w:noProof/>
            <w:webHidden/>
          </w:rPr>
          <w:tab/>
        </w:r>
        <w:r w:rsidR="00C762A0">
          <w:rPr>
            <w:noProof/>
            <w:webHidden/>
          </w:rPr>
          <w:fldChar w:fldCharType="begin"/>
        </w:r>
        <w:r w:rsidR="00C762A0">
          <w:rPr>
            <w:noProof/>
            <w:webHidden/>
          </w:rPr>
          <w:instrText xml:space="preserve"> PAGEREF _Toc143519966 \h </w:instrText>
        </w:r>
        <w:r w:rsidR="00C762A0">
          <w:rPr>
            <w:noProof/>
            <w:webHidden/>
          </w:rPr>
        </w:r>
        <w:r w:rsidR="00C762A0">
          <w:rPr>
            <w:noProof/>
            <w:webHidden/>
          </w:rPr>
          <w:fldChar w:fldCharType="separate"/>
        </w:r>
        <w:r w:rsidR="00742A11">
          <w:rPr>
            <w:noProof/>
            <w:webHidden/>
          </w:rPr>
          <w:t>32</w:t>
        </w:r>
        <w:r w:rsidR="00C762A0">
          <w:rPr>
            <w:noProof/>
            <w:webHidden/>
          </w:rPr>
          <w:fldChar w:fldCharType="end"/>
        </w:r>
      </w:hyperlink>
    </w:p>
    <w:p w14:paraId="070AD12C"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67" w:history="1">
        <w:r w:rsidR="00C762A0" w:rsidRPr="00205480">
          <w:rPr>
            <w:rStyle w:val="Hyperlink"/>
            <w:b/>
            <w:noProof/>
          </w:rPr>
          <w:t>Gambar 3.11</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Ganti Avatar</w:t>
        </w:r>
        <w:r w:rsidR="00C762A0">
          <w:rPr>
            <w:noProof/>
            <w:webHidden/>
          </w:rPr>
          <w:tab/>
        </w:r>
        <w:r w:rsidR="00C762A0">
          <w:rPr>
            <w:noProof/>
            <w:webHidden/>
          </w:rPr>
          <w:fldChar w:fldCharType="begin"/>
        </w:r>
        <w:r w:rsidR="00C762A0">
          <w:rPr>
            <w:noProof/>
            <w:webHidden/>
          </w:rPr>
          <w:instrText xml:space="preserve"> PAGEREF _Toc143519967 \h </w:instrText>
        </w:r>
        <w:r w:rsidR="00C762A0">
          <w:rPr>
            <w:noProof/>
            <w:webHidden/>
          </w:rPr>
        </w:r>
        <w:r w:rsidR="00C762A0">
          <w:rPr>
            <w:noProof/>
            <w:webHidden/>
          </w:rPr>
          <w:fldChar w:fldCharType="separate"/>
        </w:r>
        <w:r w:rsidR="00742A11">
          <w:rPr>
            <w:noProof/>
            <w:webHidden/>
          </w:rPr>
          <w:t>33</w:t>
        </w:r>
        <w:r w:rsidR="00C762A0">
          <w:rPr>
            <w:noProof/>
            <w:webHidden/>
          </w:rPr>
          <w:fldChar w:fldCharType="end"/>
        </w:r>
      </w:hyperlink>
    </w:p>
    <w:p w14:paraId="45074B7E"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68" w:history="1">
        <w:r w:rsidR="00C762A0" w:rsidRPr="00205480">
          <w:rPr>
            <w:rStyle w:val="Hyperlink"/>
            <w:b/>
            <w:noProof/>
          </w:rPr>
          <w:t>Gambar 3.12</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Verifikasi Akses</w:t>
        </w:r>
        <w:r w:rsidR="00C762A0">
          <w:rPr>
            <w:noProof/>
            <w:webHidden/>
          </w:rPr>
          <w:tab/>
        </w:r>
        <w:r w:rsidR="00C762A0">
          <w:rPr>
            <w:noProof/>
            <w:webHidden/>
          </w:rPr>
          <w:fldChar w:fldCharType="begin"/>
        </w:r>
        <w:r w:rsidR="00C762A0">
          <w:rPr>
            <w:noProof/>
            <w:webHidden/>
          </w:rPr>
          <w:instrText xml:space="preserve"> PAGEREF _Toc143519968 \h </w:instrText>
        </w:r>
        <w:r w:rsidR="00C762A0">
          <w:rPr>
            <w:noProof/>
            <w:webHidden/>
          </w:rPr>
        </w:r>
        <w:r w:rsidR="00C762A0">
          <w:rPr>
            <w:noProof/>
            <w:webHidden/>
          </w:rPr>
          <w:fldChar w:fldCharType="separate"/>
        </w:r>
        <w:r w:rsidR="00742A11">
          <w:rPr>
            <w:noProof/>
            <w:webHidden/>
          </w:rPr>
          <w:t>34</w:t>
        </w:r>
        <w:r w:rsidR="00C762A0">
          <w:rPr>
            <w:noProof/>
            <w:webHidden/>
          </w:rPr>
          <w:fldChar w:fldCharType="end"/>
        </w:r>
      </w:hyperlink>
    </w:p>
    <w:p w14:paraId="43E7F7B1"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69" w:history="1">
        <w:r w:rsidR="00C762A0" w:rsidRPr="00205480">
          <w:rPr>
            <w:rStyle w:val="Hyperlink"/>
            <w:b/>
            <w:noProof/>
          </w:rPr>
          <w:t>Gambar 3.13</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Daftar Akses</w:t>
        </w:r>
        <w:r w:rsidR="00C762A0">
          <w:rPr>
            <w:noProof/>
            <w:webHidden/>
          </w:rPr>
          <w:tab/>
        </w:r>
        <w:r w:rsidR="00C762A0">
          <w:rPr>
            <w:noProof/>
            <w:webHidden/>
          </w:rPr>
          <w:fldChar w:fldCharType="begin"/>
        </w:r>
        <w:r w:rsidR="00C762A0">
          <w:rPr>
            <w:noProof/>
            <w:webHidden/>
          </w:rPr>
          <w:instrText xml:space="preserve"> PAGEREF _Toc143519969 \h </w:instrText>
        </w:r>
        <w:r w:rsidR="00C762A0">
          <w:rPr>
            <w:noProof/>
            <w:webHidden/>
          </w:rPr>
        </w:r>
        <w:r w:rsidR="00C762A0">
          <w:rPr>
            <w:noProof/>
            <w:webHidden/>
          </w:rPr>
          <w:fldChar w:fldCharType="separate"/>
        </w:r>
        <w:r w:rsidR="00742A11">
          <w:rPr>
            <w:noProof/>
            <w:webHidden/>
          </w:rPr>
          <w:t>35</w:t>
        </w:r>
        <w:r w:rsidR="00C762A0">
          <w:rPr>
            <w:noProof/>
            <w:webHidden/>
          </w:rPr>
          <w:fldChar w:fldCharType="end"/>
        </w:r>
      </w:hyperlink>
    </w:p>
    <w:p w14:paraId="35160FC0"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70" w:history="1">
        <w:r w:rsidR="00C762A0" w:rsidRPr="00205480">
          <w:rPr>
            <w:rStyle w:val="Hyperlink"/>
            <w:b/>
            <w:noProof/>
          </w:rPr>
          <w:t>Gambar 3.14</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Riwayat Akses</w:t>
        </w:r>
        <w:r w:rsidR="00C762A0">
          <w:rPr>
            <w:noProof/>
            <w:webHidden/>
          </w:rPr>
          <w:tab/>
        </w:r>
        <w:r w:rsidR="00C762A0">
          <w:rPr>
            <w:noProof/>
            <w:webHidden/>
          </w:rPr>
          <w:fldChar w:fldCharType="begin"/>
        </w:r>
        <w:r w:rsidR="00C762A0">
          <w:rPr>
            <w:noProof/>
            <w:webHidden/>
          </w:rPr>
          <w:instrText xml:space="preserve"> PAGEREF _Toc143519970 \h </w:instrText>
        </w:r>
        <w:r w:rsidR="00C762A0">
          <w:rPr>
            <w:noProof/>
            <w:webHidden/>
          </w:rPr>
        </w:r>
        <w:r w:rsidR="00C762A0">
          <w:rPr>
            <w:noProof/>
            <w:webHidden/>
          </w:rPr>
          <w:fldChar w:fldCharType="separate"/>
        </w:r>
        <w:r w:rsidR="00742A11">
          <w:rPr>
            <w:noProof/>
            <w:webHidden/>
          </w:rPr>
          <w:t>36</w:t>
        </w:r>
        <w:r w:rsidR="00C762A0">
          <w:rPr>
            <w:noProof/>
            <w:webHidden/>
          </w:rPr>
          <w:fldChar w:fldCharType="end"/>
        </w:r>
      </w:hyperlink>
    </w:p>
    <w:p w14:paraId="2A671969"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71" w:history="1">
        <w:r w:rsidR="00C762A0" w:rsidRPr="00205480">
          <w:rPr>
            <w:rStyle w:val="Hyperlink"/>
            <w:b/>
            <w:noProof/>
          </w:rPr>
          <w:t>Gambar 3.15</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Daftar Pintu</w:t>
        </w:r>
        <w:r w:rsidR="00C762A0">
          <w:rPr>
            <w:noProof/>
            <w:webHidden/>
          </w:rPr>
          <w:tab/>
        </w:r>
        <w:r w:rsidR="00C762A0">
          <w:rPr>
            <w:noProof/>
            <w:webHidden/>
          </w:rPr>
          <w:fldChar w:fldCharType="begin"/>
        </w:r>
        <w:r w:rsidR="00C762A0">
          <w:rPr>
            <w:noProof/>
            <w:webHidden/>
          </w:rPr>
          <w:instrText xml:space="preserve"> PAGEREF _Toc143519971 \h </w:instrText>
        </w:r>
        <w:r w:rsidR="00C762A0">
          <w:rPr>
            <w:noProof/>
            <w:webHidden/>
          </w:rPr>
        </w:r>
        <w:r w:rsidR="00C762A0">
          <w:rPr>
            <w:noProof/>
            <w:webHidden/>
          </w:rPr>
          <w:fldChar w:fldCharType="separate"/>
        </w:r>
        <w:r w:rsidR="00742A11">
          <w:rPr>
            <w:noProof/>
            <w:webHidden/>
          </w:rPr>
          <w:t>37</w:t>
        </w:r>
        <w:r w:rsidR="00C762A0">
          <w:rPr>
            <w:noProof/>
            <w:webHidden/>
          </w:rPr>
          <w:fldChar w:fldCharType="end"/>
        </w:r>
      </w:hyperlink>
    </w:p>
    <w:p w14:paraId="504690C2"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72" w:history="1">
        <w:r w:rsidR="00C762A0" w:rsidRPr="00205480">
          <w:rPr>
            <w:rStyle w:val="Hyperlink"/>
            <w:b/>
            <w:noProof/>
          </w:rPr>
          <w:t>Gambar 3.16</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Remote Pintu</w:t>
        </w:r>
        <w:r w:rsidR="00C762A0">
          <w:rPr>
            <w:noProof/>
            <w:webHidden/>
          </w:rPr>
          <w:tab/>
        </w:r>
        <w:r w:rsidR="00C762A0">
          <w:rPr>
            <w:noProof/>
            <w:webHidden/>
          </w:rPr>
          <w:fldChar w:fldCharType="begin"/>
        </w:r>
        <w:r w:rsidR="00C762A0">
          <w:rPr>
            <w:noProof/>
            <w:webHidden/>
          </w:rPr>
          <w:instrText xml:space="preserve"> PAGEREF _Toc143519972 \h </w:instrText>
        </w:r>
        <w:r w:rsidR="00C762A0">
          <w:rPr>
            <w:noProof/>
            <w:webHidden/>
          </w:rPr>
        </w:r>
        <w:r w:rsidR="00C762A0">
          <w:rPr>
            <w:noProof/>
            <w:webHidden/>
          </w:rPr>
          <w:fldChar w:fldCharType="separate"/>
        </w:r>
        <w:r w:rsidR="00742A11">
          <w:rPr>
            <w:noProof/>
            <w:webHidden/>
          </w:rPr>
          <w:t>38</w:t>
        </w:r>
        <w:r w:rsidR="00C762A0">
          <w:rPr>
            <w:noProof/>
            <w:webHidden/>
          </w:rPr>
          <w:fldChar w:fldCharType="end"/>
        </w:r>
      </w:hyperlink>
    </w:p>
    <w:p w14:paraId="3E2C447C"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73" w:history="1">
        <w:r w:rsidR="00C762A0" w:rsidRPr="00205480">
          <w:rPr>
            <w:rStyle w:val="Hyperlink"/>
            <w:b/>
            <w:noProof/>
          </w:rPr>
          <w:t>Gambar 3.17</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19973 \h </w:instrText>
        </w:r>
        <w:r w:rsidR="00C762A0">
          <w:rPr>
            <w:noProof/>
            <w:webHidden/>
          </w:rPr>
        </w:r>
        <w:r w:rsidR="00C762A0">
          <w:rPr>
            <w:noProof/>
            <w:webHidden/>
          </w:rPr>
          <w:fldChar w:fldCharType="separate"/>
        </w:r>
        <w:r w:rsidR="00742A11">
          <w:rPr>
            <w:noProof/>
            <w:webHidden/>
          </w:rPr>
          <w:t>39</w:t>
        </w:r>
        <w:r w:rsidR="00C762A0">
          <w:rPr>
            <w:noProof/>
            <w:webHidden/>
          </w:rPr>
          <w:fldChar w:fldCharType="end"/>
        </w:r>
      </w:hyperlink>
    </w:p>
    <w:p w14:paraId="434C1300"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74" w:history="1">
        <w:r w:rsidR="00C762A0" w:rsidRPr="00205480">
          <w:rPr>
            <w:rStyle w:val="Hyperlink"/>
            <w:b/>
            <w:noProof/>
          </w:rPr>
          <w:t>Gambar 3.18</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w:t>
        </w:r>
        <w:r w:rsidR="00C762A0" w:rsidRPr="00205480">
          <w:rPr>
            <w:rStyle w:val="Hyperlink"/>
            <w:i/>
            <w:noProof/>
          </w:rPr>
          <w:t>API</w:t>
        </w:r>
        <w:r w:rsidR="00C762A0" w:rsidRPr="00205480">
          <w:rPr>
            <w:rStyle w:val="Hyperlink"/>
            <w:noProof/>
          </w:rPr>
          <w:t xml:space="preserve"> </w:t>
        </w:r>
        <w:r w:rsidR="00C762A0" w:rsidRPr="00205480">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19974 \h </w:instrText>
        </w:r>
        <w:r w:rsidR="00C762A0">
          <w:rPr>
            <w:noProof/>
            <w:webHidden/>
          </w:rPr>
        </w:r>
        <w:r w:rsidR="00C762A0">
          <w:rPr>
            <w:noProof/>
            <w:webHidden/>
          </w:rPr>
          <w:fldChar w:fldCharType="separate"/>
        </w:r>
        <w:r w:rsidR="00742A11">
          <w:rPr>
            <w:noProof/>
            <w:webHidden/>
          </w:rPr>
          <w:t>39</w:t>
        </w:r>
        <w:r w:rsidR="00C762A0">
          <w:rPr>
            <w:noProof/>
            <w:webHidden/>
          </w:rPr>
          <w:fldChar w:fldCharType="end"/>
        </w:r>
      </w:hyperlink>
    </w:p>
    <w:p w14:paraId="5881CB8D"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75" w:history="1">
        <w:r w:rsidR="00C762A0" w:rsidRPr="00205480">
          <w:rPr>
            <w:rStyle w:val="Hyperlink"/>
            <w:b/>
            <w:noProof/>
          </w:rPr>
          <w:t>Gambar 3.19</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Register</w:t>
        </w:r>
        <w:r w:rsidR="00C762A0">
          <w:rPr>
            <w:noProof/>
            <w:webHidden/>
          </w:rPr>
          <w:tab/>
        </w:r>
        <w:r w:rsidR="00C762A0">
          <w:rPr>
            <w:noProof/>
            <w:webHidden/>
          </w:rPr>
          <w:fldChar w:fldCharType="begin"/>
        </w:r>
        <w:r w:rsidR="00C762A0">
          <w:rPr>
            <w:noProof/>
            <w:webHidden/>
          </w:rPr>
          <w:instrText xml:space="preserve"> PAGEREF _Toc143519975 \h </w:instrText>
        </w:r>
        <w:r w:rsidR="00C762A0">
          <w:rPr>
            <w:noProof/>
            <w:webHidden/>
          </w:rPr>
        </w:r>
        <w:r w:rsidR="00C762A0">
          <w:rPr>
            <w:noProof/>
            <w:webHidden/>
          </w:rPr>
          <w:fldChar w:fldCharType="separate"/>
        </w:r>
        <w:r w:rsidR="00742A11">
          <w:rPr>
            <w:noProof/>
            <w:webHidden/>
          </w:rPr>
          <w:t>40</w:t>
        </w:r>
        <w:r w:rsidR="00C762A0">
          <w:rPr>
            <w:noProof/>
            <w:webHidden/>
          </w:rPr>
          <w:fldChar w:fldCharType="end"/>
        </w:r>
      </w:hyperlink>
    </w:p>
    <w:p w14:paraId="066AD74A"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76" w:history="1">
        <w:r w:rsidR="00C762A0" w:rsidRPr="00205480">
          <w:rPr>
            <w:rStyle w:val="Hyperlink"/>
            <w:b/>
            <w:noProof/>
          </w:rPr>
          <w:t>Gambar 3.20</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Signature</w:t>
        </w:r>
        <w:r w:rsidR="00C762A0">
          <w:rPr>
            <w:noProof/>
            <w:webHidden/>
          </w:rPr>
          <w:tab/>
        </w:r>
        <w:r w:rsidR="00C762A0">
          <w:rPr>
            <w:noProof/>
            <w:webHidden/>
          </w:rPr>
          <w:fldChar w:fldCharType="begin"/>
        </w:r>
        <w:r w:rsidR="00C762A0">
          <w:rPr>
            <w:noProof/>
            <w:webHidden/>
          </w:rPr>
          <w:instrText xml:space="preserve"> PAGEREF _Toc143519976 \h </w:instrText>
        </w:r>
        <w:r w:rsidR="00C762A0">
          <w:rPr>
            <w:noProof/>
            <w:webHidden/>
          </w:rPr>
        </w:r>
        <w:r w:rsidR="00C762A0">
          <w:rPr>
            <w:noProof/>
            <w:webHidden/>
          </w:rPr>
          <w:fldChar w:fldCharType="separate"/>
        </w:r>
        <w:r w:rsidR="00742A11">
          <w:rPr>
            <w:noProof/>
            <w:webHidden/>
          </w:rPr>
          <w:t>41</w:t>
        </w:r>
        <w:r w:rsidR="00C762A0">
          <w:rPr>
            <w:noProof/>
            <w:webHidden/>
          </w:rPr>
          <w:fldChar w:fldCharType="end"/>
        </w:r>
      </w:hyperlink>
    </w:p>
    <w:p w14:paraId="4BD1D70C"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77" w:history="1">
        <w:r w:rsidR="00C762A0" w:rsidRPr="00205480">
          <w:rPr>
            <w:rStyle w:val="Hyperlink"/>
            <w:b/>
            <w:noProof/>
          </w:rPr>
          <w:t>Gambar 3.21</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Update</w:t>
        </w:r>
        <w:r w:rsidR="00C762A0" w:rsidRPr="00205480">
          <w:rPr>
            <w:rStyle w:val="Hyperlink"/>
            <w:noProof/>
          </w:rPr>
          <w:t xml:space="preserve"> </w:t>
        </w:r>
        <w:r w:rsidR="00C762A0" w:rsidRPr="00205480">
          <w:rPr>
            <w:rStyle w:val="Hyperlink"/>
            <w:i/>
            <w:noProof/>
          </w:rPr>
          <w:t>Status</w:t>
        </w:r>
        <w:r w:rsidR="00C762A0">
          <w:rPr>
            <w:noProof/>
            <w:webHidden/>
          </w:rPr>
          <w:tab/>
        </w:r>
        <w:r w:rsidR="00C762A0">
          <w:rPr>
            <w:noProof/>
            <w:webHidden/>
          </w:rPr>
          <w:fldChar w:fldCharType="begin"/>
        </w:r>
        <w:r w:rsidR="00C762A0">
          <w:rPr>
            <w:noProof/>
            <w:webHidden/>
          </w:rPr>
          <w:instrText xml:space="preserve"> PAGEREF _Toc143519977 \h </w:instrText>
        </w:r>
        <w:r w:rsidR="00C762A0">
          <w:rPr>
            <w:noProof/>
            <w:webHidden/>
          </w:rPr>
        </w:r>
        <w:r w:rsidR="00C762A0">
          <w:rPr>
            <w:noProof/>
            <w:webHidden/>
          </w:rPr>
          <w:fldChar w:fldCharType="separate"/>
        </w:r>
        <w:r w:rsidR="00742A11">
          <w:rPr>
            <w:noProof/>
            <w:webHidden/>
          </w:rPr>
          <w:t>42</w:t>
        </w:r>
        <w:r w:rsidR="00C762A0">
          <w:rPr>
            <w:noProof/>
            <w:webHidden/>
          </w:rPr>
          <w:fldChar w:fldCharType="end"/>
        </w:r>
      </w:hyperlink>
    </w:p>
    <w:p w14:paraId="4C33C4CB"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78" w:history="1">
        <w:r w:rsidR="00C762A0" w:rsidRPr="00205480">
          <w:rPr>
            <w:rStyle w:val="Hyperlink"/>
            <w:b/>
            <w:noProof/>
          </w:rPr>
          <w:t>Gambar 3.22</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Alert</w:t>
        </w:r>
        <w:r w:rsidR="00C762A0">
          <w:rPr>
            <w:noProof/>
            <w:webHidden/>
          </w:rPr>
          <w:tab/>
        </w:r>
        <w:r w:rsidR="00C762A0">
          <w:rPr>
            <w:noProof/>
            <w:webHidden/>
          </w:rPr>
          <w:fldChar w:fldCharType="begin"/>
        </w:r>
        <w:r w:rsidR="00C762A0">
          <w:rPr>
            <w:noProof/>
            <w:webHidden/>
          </w:rPr>
          <w:instrText xml:space="preserve"> PAGEREF _Toc143519978 \h </w:instrText>
        </w:r>
        <w:r w:rsidR="00C762A0">
          <w:rPr>
            <w:noProof/>
            <w:webHidden/>
          </w:rPr>
        </w:r>
        <w:r w:rsidR="00C762A0">
          <w:rPr>
            <w:noProof/>
            <w:webHidden/>
          </w:rPr>
          <w:fldChar w:fldCharType="separate"/>
        </w:r>
        <w:r w:rsidR="00742A11">
          <w:rPr>
            <w:noProof/>
            <w:webHidden/>
          </w:rPr>
          <w:t>43</w:t>
        </w:r>
        <w:r w:rsidR="00C762A0">
          <w:rPr>
            <w:noProof/>
            <w:webHidden/>
          </w:rPr>
          <w:fldChar w:fldCharType="end"/>
        </w:r>
      </w:hyperlink>
    </w:p>
    <w:p w14:paraId="79118CFD"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79" w:history="1">
        <w:r w:rsidR="00C762A0" w:rsidRPr="00205480">
          <w:rPr>
            <w:rStyle w:val="Hyperlink"/>
            <w:b/>
            <w:noProof/>
          </w:rPr>
          <w:t>Gambar 3.23</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Pengecekan Jadwal</w:t>
        </w:r>
        <w:r w:rsidR="00C762A0">
          <w:rPr>
            <w:noProof/>
            <w:webHidden/>
          </w:rPr>
          <w:tab/>
        </w:r>
        <w:r w:rsidR="00C762A0">
          <w:rPr>
            <w:noProof/>
            <w:webHidden/>
          </w:rPr>
          <w:fldChar w:fldCharType="begin"/>
        </w:r>
        <w:r w:rsidR="00C762A0">
          <w:rPr>
            <w:noProof/>
            <w:webHidden/>
          </w:rPr>
          <w:instrText xml:space="preserve"> PAGEREF _Toc143519979 \h </w:instrText>
        </w:r>
        <w:r w:rsidR="00C762A0">
          <w:rPr>
            <w:noProof/>
            <w:webHidden/>
          </w:rPr>
        </w:r>
        <w:r w:rsidR="00C762A0">
          <w:rPr>
            <w:noProof/>
            <w:webHidden/>
          </w:rPr>
          <w:fldChar w:fldCharType="separate"/>
        </w:r>
        <w:r w:rsidR="00742A11">
          <w:rPr>
            <w:noProof/>
            <w:webHidden/>
          </w:rPr>
          <w:t>44</w:t>
        </w:r>
        <w:r w:rsidR="00C762A0">
          <w:rPr>
            <w:noProof/>
            <w:webHidden/>
          </w:rPr>
          <w:fldChar w:fldCharType="end"/>
        </w:r>
      </w:hyperlink>
    </w:p>
    <w:p w14:paraId="315ABFAB"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80" w:history="1">
        <w:r w:rsidR="00C762A0" w:rsidRPr="00205480">
          <w:rPr>
            <w:rStyle w:val="Hyperlink"/>
            <w:b/>
            <w:noProof/>
          </w:rPr>
          <w:t>Gambar 3.24</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tur Ulang Jadwal</w:t>
        </w:r>
        <w:r w:rsidR="00C762A0">
          <w:rPr>
            <w:noProof/>
            <w:webHidden/>
          </w:rPr>
          <w:tab/>
        </w:r>
        <w:r w:rsidR="00C762A0">
          <w:rPr>
            <w:noProof/>
            <w:webHidden/>
          </w:rPr>
          <w:fldChar w:fldCharType="begin"/>
        </w:r>
        <w:r w:rsidR="00C762A0">
          <w:rPr>
            <w:noProof/>
            <w:webHidden/>
          </w:rPr>
          <w:instrText xml:space="preserve"> PAGEREF _Toc143519980 \h </w:instrText>
        </w:r>
        <w:r w:rsidR="00C762A0">
          <w:rPr>
            <w:noProof/>
            <w:webHidden/>
          </w:rPr>
        </w:r>
        <w:r w:rsidR="00C762A0">
          <w:rPr>
            <w:noProof/>
            <w:webHidden/>
          </w:rPr>
          <w:fldChar w:fldCharType="separate"/>
        </w:r>
        <w:r w:rsidR="00742A11">
          <w:rPr>
            <w:noProof/>
            <w:webHidden/>
          </w:rPr>
          <w:t>45</w:t>
        </w:r>
        <w:r w:rsidR="00C762A0">
          <w:rPr>
            <w:noProof/>
            <w:webHidden/>
          </w:rPr>
          <w:fldChar w:fldCharType="end"/>
        </w:r>
      </w:hyperlink>
    </w:p>
    <w:p w14:paraId="0177E368"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81" w:history="1">
        <w:r w:rsidR="00C762A0" w:rsidRPr="00205480">
          <w:rPr>
            <w:rStyle w:val="Hyperlink"/>
            <w:b/>
            <w:noProof/>
          </w:rPr>
          <w:t>Gambar 3.25</w:t>
        </w:r>
        <w:r w:rsidR="00C762A0" w:rsidRPr="00205480">
          <w:rPr>
            <w:rStyle w:val="Hyperlink"/>
            <w:noProof/>
          </w:rPr>
          <w:t xml:space="preserve"> Konfigurasi Websocket</w:t>
        </w:r>
        <w:r w:rsidR="00C762A0">
          <w:rPr>
            <w:noProof/>
            <w:webHidden/>
          </w:rPr>
          <w:tab/>
        </w:r>
        <w:r w:rsidR="00C762A0">
          <w:rPr>
            <w:noProof/>
            <w:webHidden/>
          </w:rPr>
          <w:fldChar w:fldCharType="begin"/>
        </w:r>
        <w:r w:rsidR="00C762A0">
          <w:rPr>
            <w:noProof/>
            <w:webHidden/>
          </w:rPr>
          <w:instrText xml:space="preserve"> PAGEREF _Toc143519981 \h </w:instrText>
        </w:r>
        <w:r w:rsidR="00C762A0">
          <w:rPr>
            <w:noProof/>
            <w:webHidden/>
          </w:rPr>
        </w:r>
        <w:r w:rsidR="00C762A0">
          <w:rPr>
            <w:noProof/>
            <w:webHidden/>
          </w:rPr>
          <w:fldChar w:fldCharType="separate"/>
        </w:r>
        <w:r w:rsidR="00742A11">
          <w:rPr>
            <w:noProof/>
            <w:webHidden/>
          </w:rPr>
          <w:t>46</w:t>
        </w:r>
        <w:r w:rsidR="00C762A0">
          <w:rPr>
            <w:noProof/>
            <w:webHidden/>
          </w:rPr>
          <w:fldChar w:fldCharType="end"/>
        </w:r>
      </w:hyperlink>
    </w:p>
    <w:p w14:paraId="55DA0F5A" w14:textId="29B00916" w:rsidR="00C762A0" w:rsidRDefault="005C362A" w:rsidP="00C762A0">
      <w:pPr>
        <w:pStyle w:val="TableofFigures"/>
        <w:tabs>
          <w:tab w:val="right" w:leader="dot" w:pos="7927"/>
        </w:tabs>
        <w:contextualSpacing/>
        <w:rPr>
          <w:noProof/>
        </w:rPr>
      </w:pPr>
      <w:hyperlink w:anchor="_Toc143519982" w:history="1">
        <w:r w:rsidR="00C762A0" w:rsidRPr="00205480">
          <w:rPr>
            <w:rStyle w:val="Hyperlink"/>
            <w:b/>
            <w:noProof/>
          </w:rPr>
          <w:t>Gambar 3.26</w:t>
        </w:r>
        <w:r w:rsidR="00C762A0" w:rsidRPr="00205480">
          <w:rPr>
            <w:rStyle w:val="Hyperlink"/>
            <w:noProof/>
          </w:rPr>
          <w:t xml:space="preserve"> Konfigurasi </w:t>
        </w:r>
        <w:r w:rsidR="00C762A0" w:rsidRPr="004522B7">
          <w:rPr>
            <w:rStyle w:val="Hyperlink"/>
            <w:i/>
            <w:noProof/>
          </w:rPr>
          <w:t>Server</w:t>
        </w:r>
        <w:r w:rsidR="00C762A0">
          <w:rPr>
            <w:noProof/>
            <w:webHidden/>
          </w:rPr>
          <w:tab/>
        </w:r>
        <w:r w:rsidR="00C762A0">
          <w:rPr>
            <w:noProof/>
            <w:webHidden/>
          </w:rPr>
          <w:fldChar w:fldCharType="begin"/>
        </w:r>
        <w:r w:rsidR="00C762A0">
          <w:rPr>
            <w:noProof/>
            <w:webHidden/>
          </w:rPr>
          <w:instrText xml:space="preserve"> PAGEREF _Toc143519982 \h </w:instrText>
        </w:r>
        <w:r w:rsidR="00C762A0">
          <w:rPr>
            <w:noProof/>
            <w:webHidden/>
          </w:rPr>
        </w:r>
        <w:r w:rsidR="00C762A0">
          <w:rPr>
            <w:noProof/>
            <w:webHidden/>
          </w:rPr>
          <w:fldChar w:fldCharType="separate"/>
        </w:r>
        <w:r w:rsidR="00742A11">
          <w:rPr>
            <w:noProof/>
            <w:webHidden/>
          </w:rPr>
          <w:t>47</w:t>
        </w:r>
        <w:r w:rsidR="00C762A0">
          <w:rPr>
            <w:noProof/>
            <w:webHidden/>
          </w:rPr>
          <w:fldChar w:fldCharType="end"/>
        </w:r>
      </w:hyperlink>
      <w:r w:rsidR="00C762A0">
        <w:rPr>
          <w:rFonts w:cs="Times New Roman"/>
          <w:szCs w:val="24"/>
        </w:rPr>
        <w:fldChar w:fldCharType="end"/>
      </w:r>
      <w:r w:rsidR="00C762A0">
        <w:rPr>
          <w:rFonts w:cs="Times New Roman"/>
          <w:szCs w:val="24"/>
        </w:rPr>
        <w:fldChar w:fldCharType="begin"/>
      </w:r>
      <w:r w:rsidR="00C762A0">
        <w:rPr>
          <w:rFonts w:cs="Times New Roman"/>
          <w:szCs w:val="24"/>
        </w:rPr>
        <w:instrText xml:space="preserve"> TOC \h \z \c "Gambar 4." </w:instrText>
      </w:r>
      <w:r w:rsidR="00C762A0">
        <w:rPr>
          <w:rFonts w:cs="Times New Roman"/>
          <w:szCs w:val="24"/>
        </w:rPr>
        <w:fldChar w:fldCharType="separate"/>
      </w:r>
    </w:p>
    <w:p w14:paraId="298BD17A"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83" w:history="1">
        <w:r w:rsidR="00C762A0" w:rsidRPr="00FA2C72">
          <w:rPr>
            <w:rStyle w:val="Hyperlink"/>
            <w:b/>
            <w:noProof/>
          </w:rPr>
          <w:t>Gambar 4.1</w:t>
        </w:r>
        <w:r w:rsidR="00C762A0" w:rsidRPr="00FA2C72">
          <w:rPr>
            <w:rStyle w:val="Hyperlink"/>
            <w:noProof/>
          </w:rPr>
          <w:t xml:space="preserve"> Hasil API </w:t>
        </w:r>
        <w:r w:rsidR="00C762A0" w:rsidRPr="00FA2C72">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19983 \h </w:instrText>
        </w:r>
        <w:r w:rsidR="00C762A0">
          <w:rPr>
            <w:noProof/>
            <w:webHidden/>
          </w:rPr>
        </w:r>
        <w:r w:rsidR="00C762A0">
          <w:rPr>
            <w:noProof/>
            <w:webHidden/>
          </w:rPr>
          <w:fldChar w:fldCharType="separate"/>
        </w:r>
        <w:r w:rsidR="00742A11">
          <w:rPr>
            <w:noProof/>
            <w:webHidden/>
          </w:rPr>
          <w:t>50</w:t>
        </w:r>
        <w:r w:rsidR="00C762A0">
          <w:rPr>
            <w:noProof/>
            <w:webHidden/>
          </w:rPr>
          <w:fldChar w:fldCharType="end"/>
        </w:r>
      </w:hyperlink>
    </w:p>
    <w:p w14:paraId="73F010BB"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84" w:history="1">
        <w:r w:rsidR="00C762A0" w:rsidRPr="00FA2C72">
          <w:rPr>
            <w:rStyle w:val="Hyperlink"/>
            <w:b/>
            <w:noProof/>
          </w:rPr>
          <w:t>Gambar 4.2</w:t>
        </w:r>
        <w:r w:rsidR="00C762A0" w:rsidRPr="00FA2C72">
          <w:rPr>
            <w:rStyle w:val="Hyperlink"/>
            <w:noProof/>
          </w:rPr>
          <w:t xml:space="preserve"> Hasil API </w:t>
        </w:r>
        <w:r w:rsidR="00C762A0" w:rsidRPr="00FA2C72">
          <w:rPr>
            <w:rStyle w:val="Hyperlink"/>
            <w:i/>
            <w:noProof/>
          </w:rPr>
          <w:t>Login</w:t>
        </w:r>
        <w:r w:rsidR="00C762A0" w:rsidRPr="00FA2C72">
          <w:rPr>
            <w:rStyle w:val="Hyperlink"/>
            <w:noProof/>
          </w:rPr>
          <w:t xml:space="preserve"> Email Belum Terverifikasi</w:t>
        </w:r>
        <w:r w:rsidR="00C762A0">
          <w:rPr>
            <w:noProof/>
            <w:webHidden/>
          </w:rPr>
          <w:tab/>
        </w:r>
        <w:r w:rsidR="00C762A0">
          <w:rPr>
            <w:noProof/>
            <w:webHidden/>
          </w:rPr>
          <w:fldChar w:fldCharType="begin"/>
        </w:r>
        <w:r w:rsidR="00C762A0">
          <w:rPr>
            <w:noProof/>
            <w:webHidden/>
          </w:rPr>
          <w:instrText xml:space="preserve"> PAGEREF _Toc143519984 \h </w:instrText>
        </w:r>
        <w:r w:rsidR="00C762A0">
          <w:rPr>
            <w:noProof/>
            <w:webHidden/>
          </w:rPr>
        </w:r>
        <w:r w:rsidR="00C762A0">
          <w:rPr>
            <w:noProof/>
            <w:webHidden/>
          </w:rPr>
          <w:fldChar w:fldCharType="separate"/>
        </w:r>
        <w:r w:rsidR="00742A11">
          <w:rPr>
            <w:noProof/>
            <w:webHidden/>
          </w:rPr>
          <w:t>51</w:t>
        </w:r>
        <w:r w:rsidR="00C762A0">
          <w:rPr>
            <w:noProof/>
            <w:webHidden/>
          </w:rPr>
          <w:fldChar w:fldCharType="end"/>
        </w:r>
      </w:hyperlink>
    </w:p>
    <w:p w14:paraId="5BBEC6D9"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85" w:history="1">
        <w:r w:rsidR="00C762A0" w:rsidRPr="00FA2C72">
          <w:rPr>
            <w:rStyle w:val="Hyperlink"/>
            <w:b/>
            <w:noProof/>
          </w:rPr>
          <w:t>Gambar 4.3</w:t>
        </w:r>
        <w:r w:rsidR="00C762A0" w:rsidRPr="00FA2C72">
          <w:rPr>
            <w:rStyle w:val="Hyperlink"/>
            <w:noProof/>
          </w:rPr>
          <w:t xml:space="preserve"> Email Kode OTP</w:t>
        </w:r>
        <w:r w:rsidR="00C762A0">
          <w:rPr>
            <w:noProof/>
            <w:webHidden/>
          </w:rPr>
          <w:tab/>
        </w:r>
        <w:r w:rsidR="00C762A0">
          <w:rPr>
            <w:noProof/>
            <w:webHidden/>
          </w:rPr>
          <w:fldChar w:fldCharType="begin"/>
        </w:r>
        <w:r w:rsidR="00C762A0">
          <w:rPr>
            <w:noProof/>
            <w:webHidden/>
          </w:rPr>
          <w:instrText xml:space="preserve"> PAGEREF _Toc143519985 \h </w:instrText>
        </w:r>
        <w:r w:rsidR="00C762A0">
          <w:rPr>
            <w:noProof/>
            <w:webHidden/>
          </w:rPr>
        </w:r>
        <w:r w:rsidR="00C762A0">
          <w:rPr>
            <w:noProof/>
            <w:webHidden/>
          </w:rPr>
          <w:fldChar w:fldCharType="separate"/>
        </w:r>
        <w:r w:rsidR="00742A11">
          <w:rPr>
            <w:noProof/>
            <w:webHidden/>
          </w:rPr>
          <w:t>51</w:t>
        </w:r>
        <w:r w:rsidR="00C762A0">
          <w:rPr>
            <w:noProof/>
            <w:webHidden/>
          </w:rPr>
          <w:fldChar w:fldCharType="end"/>
        </w:r>
      </w:hyperlink>
    </w:p>
    <w:p w14:paraId="40DF68D8"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86" w:history="1">
        <w:r w:rsidR="00C762A0" w:rsidRPr="00FA2C72">
          <w:rPr>
            <w:rStyle w:val="Hyperlink"/>
            <w:b/>
            <w:noProof/>
          </w:rPr>
          <w:t>Gambar 4.4</w:t>
        </w:r>
        <w:r w:rsidR="00C762A0" w:rsidRPr="00FA2C72">
          <w:rPr>
            <w:rStyle w:val="Hyperlink"/>
            <w:noProof/>
          </w:rPr>
          <w:t xml:space="preserve"> Hasil API </w:t>
        </w:r>
        <w:r w:rsidR="00C762A0" w:rsidRPr="00FA2C72">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19986 \h </w:instrText>
        </w:r>
        <w:r w:rsidR="00C762A0">
          <w:rPr>
            <w:noProof/>
            <w:webHidden/>
          </w:rPr>
        </w:r>
        <w:r w:rsidR="00C762A0">
          <w:rPr>
            <w:noProof/>
            <w:webHidden/>
          </w:rPr>
          <w:fldChar w:fldCharType="separate"/>
        </w:r>
        <w:r w:rsidR="00742A11">
          <w:rPr>
            <w:noProof/>
            <w:webHidden/>
          </w:rPr>
          <w:t>52</w:t>
        </w:r>
        <w:r w:rsidR="00C762A0">
          <w:rPr>
            <w:noProof/>
            <w:webHidden/>
          </w:rPr>
          <w:fldChar w:fldCharType="end"/>
        </w:r>
      </w:hyperlink>
    </w:p>
    <w:p w14:paraId="55C60387"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87" w:history="1">
        <w:r w:rsidR="00C762A0" w:rsidRPr="00FA2C72">
          <w:rPr>
            <w:rStyle w:val="Hyperlink"/>
            <w:b/>
            <w:noProof/>
          </w:rPr>
          <w:t>Gambar 4.5</w:t>
        </w:r>
        <w:r w:rsidR="00C762A0" w:rsidRPr="00FA2C72">
          <w:rPr>
            <w:rStyle w:val="Hyperlink"/>
            <w:noProof/>
          </w:rPr>
          <w:t xml:space="preserve"> Hasil API Verifikasi Email</w:t>
        </w:r>
        <w:r w:rsidR="00C762A0">
          <w:rPr>
            <w:noProof/>
            <w:webHidden/>
          </w:rPr>
          <w:tab/>
        </w:r>
        <w:r w:rsidR="00C762A0">
          <w:rPr>
            <w:noProof/>
            <w:webHidden/>
          </w:rPr>
          <w:fldChar w:fldCharType="begin"/>
        </w:r>
        <w:r w:rsidR="00C762A0">
          <w:rPr>
            <w:noProof/>
            <w:webHidden/>
          </w:rPr>
          <w:instrText xml:space="preserve"> PAGEREF _Toc143519987 \h </w:instrText>
        </w:r>
        <w:r w:rsidR="00C762A0">
          <w:rPr>
            <w:noProof/>
            <w:webHidden/>
          </w:rPr>
        </w:r>
        <w:r w:rsidR="00C762A0">
          <w:rPr>
            <w:noProof/>
            <w:webHidden/>
          </w:rPr>
          <w:fldChar w:fldCharType="separate"/>
        </w:r>
        <w:r w:rsidR="00742A11">
          <w:rPr>
            <w:noProof/>
            <w:webHidden/>
          </w:rPr>
          <w:t>53</w:t>
        </w:r>
        <w:r w:rsidR="00C762A0">
          <w:rPr>
            <w:noProof/>
            <w:webHidden/>
          </w:rPr>
          <w:fldChar w:fldCharType="end"/>
        </w:r>
      </w:hyperlink>
    </w:p>
    <w:p w14:paraId="288242D0"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88" w:history="1">
        <w:r w:rsidR="00C762A0" w:rsidRPr="00FA2C72">
          <w:rPr>
            <w:rStyle w:val="Hyperlink"/>
            <w:b/>
            <w:noProof/>
          </w:rPr>
          <w:t>Gambar 4.6</w:t>
        </w:r>
        <w:r w:rsidR="00C762A0" w:rsidRPr="00FA2C72">
          <w:rPr>
            <w:rStyle w:val="Hyperlink"/>
            <w:noProof/>
          </w:rPr>
          <w:t xml:space="preserve"> Kode OTP Kadaluarsa</w:t>
        </w:r>
        <w:r w:rsidR="00C762A0">
          <w:rPr>
            <w:noProof/>
            <w:webHidden/>
          </w:rPr>
          <w:tab/>
        </w:r>
        <w:r w:rsidR="00C762A0">
          <w:rPr>
            <w:noProof/>
            <w:webHidden/>
          </w:rPr>
          <w:fldChar w:fldCharType="begin"/>
        </w:r>
        <w:r w:rsidR="00C762A0">
          <w:rPr>
            <w:noProof/>
            <w:webHidden/>
          </w:rPr>
          <w:instrText xml:space="preserve"> PAGEREF _Toc143519988 \h </w:instrText>
        </w:r>
        <w:r w:rsidR="00C762A0">
          <w:rPr>
            <w:noProof/>
            <w:webHidden/>
          </w:rPr>
        </w:r>
        <w:r w:rsidR="00C762A0">
          <w:rPr>
            <w:noProof/>
            <w:webHidden/>
          </w:rPr>
          <w:fldChar w:fldCharType="separate"/>
        </w:r>
        <w:r w:rsidR="00742A11">
          <w:rPr>
            <w:noProof/>
            <w:webHidden/>
          </w:rPr>
          <w:t>53</w:t>
        </w:r>
        <w:r w:rsidR="00C762A0">
          <w:rPr>
            <w:noProof/>
            <w:webHidden/>
          </w:rPr>
          <w:fldChar w:fldCharType="end"/>
        </w:r>
      </w:hyperlink>
    </w:p>
    <w:p w14:paraId="2849E734"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89" w:history="1">
        <w:r w:rsidR="00C762A0" w:rsidRPr="00FA2C72">
          <w:rPr>
            <w:rStyle w:val="Hyperlink"/>
            <w:b/>
            <w:noProof/>
          </w:rPr>
          <w:t>Gambar 4.7</w:t>
        </w:r>
        <w:r w:rsidR="00C762A0" w:rsidRPr="00FA2C72">
          <w:rPr>
            <w:rStyle w:val="Hyperlink"/>
            <w:noProof/>
          </w:rPr>
          <w:t xml:space="preserve"> Hasil API </w:t>
        </w:r>
        <w:r w:rsidR="00C762A0" w:rsidRPr="00FA2C72">
          <w:rPr>
            <w:rStyle w:val="Hyperlink"/>
            <w:i/>
            <w:noProof/>
          </w:rPr>
          <w:t>Reset</w:t>
        </w:r>
        <w:r w:rsidR="00C762A0" w:rsidRPr="00FA2C72">
          <w:rPr>
            <w:rStyle w:val="Hyperlink"/>
            <w:noProof/>
          </w:rPr>
          <w:t xml:space="preserve"> </w:t>
        </w:r>
        <w:r w:rsidR="00C762A0" w:rsidRPr="00FA2C72">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89 \h </w:instrText>
        </w:r>
        <w:r w:rsidR="00C762A0">
          <w:rPr>
            <w:noProof/>
            <w:webHidden/>
          </w:rPr>
        </w:r>
        <w:r w:rsidR="00C762A0">
          <w:rPr>
            <w:noProof/>
            <w:webHidden/>
          </w:rPr>
          <w:fldChar w:fldCharType="separate"/>
        </w:r>
        <w:r w:rsidR="00742A11">
          <w:rPr>
            <w:noProof/>
            <w:webHidden/>
          </w:rPr>
          <w:t>54</w:t>
        </w:r>
        <w:r w:rsidR="00C762A0">
          <w:rPr>
            <w:noProof/>
            <w:webHidden/>
          </w:rPr>
          <w:fldChar w:fldCharType="end"/>
        </w:r>
      </w:hyperlink>
    </w:p>
    <w:p w14:paraId="36376DDD"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90" w:history="1">
        <w:r w:rsidR="00C762A0" w:rsidRPr="00FA2C72">
          <w:rPr>
            <w:rStyle w:val="Hyperlink"/>
            <w:b/>
            <w:noProof/>
          </w:rPr>
          <w:t>Gambar 4.8</w:t>
        </w:r>
        <w:r w:rsidR="00C762A0" w:rsidRPr="00FA2C72">
          <w:rPr>
            <w:rStyle w:val="Hyperlink"/>
            <w:noProof/>
          </w:rPr>
          <w:t xml:space="preserve"> Email Reset Password</w:t>
        </w:r>
        <w:r w:rsidR="00C762A0">
          <w:rPr>
            <w:noProof/>
            <w:webHidden/>
          </w:rPr>
          <w:tab/>
        </w:r>
        <w:r w:rsidR="00C762A0">
          <w:rPr>
            <w:noProof/>
            <w:webHidden/>
          </w:rPr>
          <w:fldChar w:fldCharType="begin"/>
        </w:r>
        <w:r w:rsidR="00C762A0">
          <w:rPr>
            <w:noProof/>
            <w:webHidden/>
          </w:rPr>
          <w:instrText xml:space="preserve"> PAGEREF _Toc143519990 \h </w:instrText>
        </w:r>
        <w:r w:rsidR="00C762A0">
          <w:rPr>
            <w:noProof/>
            <w:webHidden/>
          </w:rPr>
        </w:r>
        <w:r w:rsidR="00C762A0">
          <w:rPr>
            <w:noProof/>
            <w:webHidden/>
          </w:rPr>
          <w:fldChar w:fldCharType="separate"/>
        </w:r>
        <w:r w:rsidR="00742A11">
          <w:rPr>
            <w:noProof/>
            <w:webHidden/>
          </w:rPr>
          <w:t>54</w:t>
        </w:r>
        <w:r w:rsidR="00C762A0">
          <w:rPr>
            <w:noProof/>
            <w:webHidden/>
          </w:rPr>
          <w:fldChar w:fldCharType="end"/>
        </w:r>
      </w:hyperlink>
    </w:p>
    <w:p w14:paraId="077E8511"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91" w:history="1">
        <w:r w:rsidR="00C762A0" w:rsidRPr="00FA2C72">
          <w:rPr>
            <w:rStyle w:val="Hyperlink"/>
            <w:b/>
            <w:noProof/>
          </w:rPr>
          <w:t>Gambar 4.9</w:t>
        </w:r>
        <w:r w:rsidR="00C762A0" w:rsidRPr="00FA2C72">
          <w:rPr>
            <w:rStyle w:val="Hyperlink"/>
            <w:noProof/>
          </w:rPr>
          <w:t xml:space="preserve"> Hasil API Ganti </w:t>
        </w:r>
        <w:r w:rsidR="00C762A0" w:rsidRPr="00FA2C72">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91 \h </w:instrText>
        </w:r>
        <w:r w:rsidR="00C762A0">
          <w:rPr>
            <w:noProof/>
            <w:webHidden/>
          </w:rPr>
        </w:r>
        <w:r w:rsidR="00C762A0">
          <w:rPr>
            <w:noProof/>
            <w:webHidden/>
          </w:rPr>
          <w:fldChar w:fldCharType="separate"/>
        </w:r>
        <w:r w:rsidR="00742A11">
          <w:rPr>
            <w:noProof/>
            <w:webHidden/>
          </w:rPr>
          <w:t>55</w:t>
        </w:r>
        <w:r w:rsidR="00C762A0">
          <w:rPr>
            <w:noProof/>
            <w:webHidden/>
          </w:rPr>
          <w:fldChar w:fldCharType="end"/>
        </w:r>
      </w:hyperlink>
    </w:p>
    <w:p w14:paraId="1BC37F1F"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92" w:history="1">
        <w:r w:rsidR="00C762A0" w:rsidRPr="00FA2C72">
          <w:rPr>
            <w:rStyle w:val="Hyperlink"/>
            <w:b/>
            <w:noProof/>
          </w:rPr>
          <w:t>Gambar 4.10</w:t>
        </w:r>
        <w:r w:rsidR="00C762A0" w:rsidRPr="00FA2C72">
          <w:rPr>
            <w:rStyle w:val="Hyperlink"/>
            <w:noProof/>
          </w:rPr>
          <w:t xml:space="preserve"> API Ganti Profil</w:t>
        </w:r>
        <w:r w:rsidR="00C762A0">
          <w:rPr>
            <w:noProof/>
            <w:webHidden/>
          </w:rPr>
          <w:tab/>
        </w:r>
        <w:r w:rsidR="00C762A0">
          <w:rPr>
            <w:noProof/>
            <w:webHidden/>
          </w:rPr>
          <w:fldChar w:fldCharType="begin"/>
        </w:r>
        <w:r w:rsidR="00C762A0">
          <w:rPr>
            <w:noProof/>
            <w:webHidden/>
          </w:rPr>
          <w:instrText xml:space="preserve"> PAGEREF _Toc143519992 \h </w:instrText>
        </w:r>
        <w:r w:rsidR="00C762A0">
          <w:rPr>
            <w:noProof/>
            <w:webHidden/>
          </w:rPr>
        </w:r>
        <w:r w:rsidR="00C762A0">
          <w:rPr>
            <w:noProof/>
            <w:webHidden/>
          </w:rPr>
          <w:fldChar w:fldCharType="separate"/>
        </w:r>
        <w:r w:rsidR="00742A11">
          <w:rPr>
            <w:noProof/>
            <w:webHidden/>
          </w:rPr>
          <w:t>56</w:t>
        </w:r>
        <w:r w:rsidR="00C762A0">
          <w:rPr>
            <w:noProof/>
            <w:webHidden/>
          </w:rPr>
          <w:fldChar w:fldCharType="end"/>
        </w:r>
      </w:hyperlink>
    </w:p>
    <w:p w14:paraId="35F0869A"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93" w:history="1">
        <w:r w:rsidR="00C762A0" w:rsidRPr="00FA2C72">
          <w:rPr>
            <w:rStyle w:val="Hyperlink"/>
            <w:b/>
            <w:noProof/>
          </w:rPr>
          <w:t>Gambar 4.11</w:t>
        </w:r>
        <w:r w:rsidR="00C762A0" w:rsidRPr="00FA2C72">
          <w:rPr>
            <w:rStyle w:val="Hyperlink"/>
            <w:noProof/>
          </w:rPr>
          <w:t xml:space="preserve"> Hasil API Lihat Avatar</w:t>
        </w:r>
        <w:r w:rsidR="00C762A0">
          <w:rPr>
            <w:noProof/>
            <w:webHidden/>
          </w:rPr>
          <w:tab/>
        </w:r>
        <w:r w:rsidR="00C762A0">
          <w:rPr>
            <w:noProof/>
            <w:webHidden/>
          </w:rPr>
          <w:fldChar w:fldCharType="begin"/>
        </w:r>
        <w:r w:rsidR="00C762A0">
          <w:rPr>
            <w:noProof/>
            <w:webHidden/>
          </w:rPr>
          <w:instrText xml:space="preserve"> PAGEREF _Toc143519993 \h </w:instrText>
        </w:r>
        <w:r w:rsidR="00C762A0">
          <w:rPr>
            <w:noProof/>
            <w:webHidden/>
          </w:rPr>
        </w:r>
        <w:r w:rsidR="00C762A0">
          <w:rPr>
            <w:noProof/>
            <w:webHidden/>
          </w:rPr>
          <w:fldChar w:fldCharType="separate"/>
        </w:r>
        <w:r w:rsidR="00742A11">
          <w:rPr>
            <w:noProof/>
            <w:webHidden/>
          </w:rPr>
          <w:t>57</w:t>
        </w:r>
        <w:r w:rsidR="00C762A0">
          <w:rPr>
            <w:noProof/>
            <w:webHidden/>
          </w:rPr>
          <w:fldChar w:fldCharType="end"/>
        </w:r>
      </w:hyperlink>
    </w:p>
    <w:p w14:paraId="6768A094"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94" w:history="1">
        <w:r w:rsidR="00C762A0" w:rsidRPr="00FA2C72">
          <w:rPr>
            <w:rStyle w:val="Hyperlink"/>
            <w:b/>
            <w:noProof/>
          </w:rPr>
          <w:t>Gambar 4.12</w:t>
        </w:r>
        <w:r w:rsidR="00C762A0" w:rsidRPr="00FA2C72">
          <w:rPr>
            <w:rStyle w:val="Hyperlink"/>
            <w:noProof/>
          </w:rPr>
          <w:t xml:space="preserve"> Hasil API Ganti Avatar</w:t>
        </w:r>
        <w:r w:rsidR="00C762A0">
          <w:rPr>
            <w:noProof/>
            <w:webHidden/>
          </w:rPr>
          <w:tab/>
        </w:r>
        <w:r w:rsidR="00C762A0">
          <w:rPr>
            <w:noProof/>
            <w:webHidden/>
          </w:rPr>
          <w:fldChar w:fldCharType="begin"/>
        </w:r>
        <w:r w:rsidR="00C762A0">
          <w:rPr>
            <w:noProof/>
            <w:webHidden/>
          </w:rPr>
          <w:instrText xml:space="preserve"> PAGEREF _Toc143519994 \h </w:instrText>
        </w:r>
        <w:r w:rsidR="00C762A0">
          <w:rPr>
            <w:noProof/>
            <w:webHidden/>
          </w:rPr>
        </w:r>
        <w:r w:rsidR="00C762A0">
          <w:rPr>
            <w:noProof/>
            <w:webHidden/>
          </w:rPr>
          <w:fldChar w:fldCharType="separate"/>
        </w:r>
        <w:r w:rsidR="00742A11">
          <w:rPr>
            <w:noProof/>
            <w:webHidden/>
          </w:rPr>
          <w:t>58</w:t>
        </w:r>
        <w:r w:rsidR="00C762A0">
          <w:rPr>
            <w:noProof/>
            <w:webHidden/>
          </w:rPr>
          <w:fldChar w:fldCharType="end"/>
        </w:r>
      </w:hyperlink>
    </w:p>
    <w:p w14:paraId="33E5376A"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95" w:history="1">
        <w:r w:rsidR="00C762A0" w:rsidRPr="00FA2C72">
          <w:rPr>
            <w:rStyle w:val="Hyperlink"/>
            <w:b/>
            <w:noProof/>
          </w:rPr>
          <w:t>Gambar 4.13</w:t>
        </w:r>
        <w:r w:rsidR="00C762A0" w:rsidRPr="00FA2C72">
          <w:rPr>
            <w:rStyle w:val="Hyperlink"/>
            <w:noProof/>
          </w:rPr>
          <w:t xml:space="preserve"> Hasil API Verifikasi Akses</w:t>
        </w:r>
        <w:r w:rsidR="00C762A0">
          <w:rPr>
            <w:noProof/>
            <w:webHidden/>
          </w:rPr>
          <w:tab/>
        </w:r>
        <w:r w:rsidR="00C762A0">
          <w:rPr>
            <w:noProof/>
            <w:webHidden/>
          </w:rPr>
          <w:fldChar w:fldCharType="begin"/>
        </w:r>
        <w:r w:rsidR="00C762A0">
          <w:rPr>
            <w:noProof/>
            <w:webHidden/>
          </w:rPr>
          <w:instrText xml:space="preserve"> PAGEREF _Toc143519995 \h </w:instrText>
        </w:r>
        <w:r w:rsidR="00C762A0">
          <w:rPr>
            <w:noProof/>
            <w:webHidden/>
          </w:rPr>
        </w:r>
        <w:r w:rsidR="00C762A0">
          <w:rPr>
            <w:noProof/>
            <w:webHidden/>
          </w:rPr>
          <w:fldChar w:fldCharType="separate"/>
        </w:r>
        <w:r w:rsidR="00742A11">
          <w:rPr>
            <w:noProof/>
            <w:webHidden/>
          </w:rPr>
          <w:t>59</w:t>
        </w:r>
        <w:r w:rsidR="00C762A0">
          <w:rPr>
            <w:noProof/>
            <w:webHidden/>
          </w:rPr>
          <w:fldChar w:fldCharType="end"/>
        </w:r>
      </w:hyperlink>
    </w:p>
    <w:p w14:paraId="7B8BBBB0"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96" w:history="1">
        <w:r w:rsidR="00C762A0" w:rsidRPr="00FA2C72">
          <w:rPr>
            <w:rStyle w:val="Hyperlink"/>
            <w:b/>
            <w:noProof/>
          </w:rPr>
          <w:t>Gambar 4.14</w:t>
        </w:r>
        <w:r w:rsidR="00C762A0" w:rsidRPr="00FA2C72">
          <w:rPr>
            <w:rStyle w:val="Hyperlink"/>
            <w:noProof/>
          </w:rPr>
          <w:t xml:space="preserve"> Hasil API Daftar Akses</w:t>
        </w:r>
        <w:r w:rsidR="00C762A0">
          <w:rPr>
            <w:noProof/>
            <w:webHidden/>
          </w:rPr>
          <w:tab/>
        </w:r>
        <w:r w:rsidR="00C762A0">
          <w:rPr>
            <w:noProof/>
            <w:webHidden/>
          </w:rPr>
          <w:fldChar w:fldCharType="begin"/>
        </w:r>
        <w:r w:rsidR="00C762A0">
          <w:rPr>
            <w:noProof/>
            <w:webHidden/>
          </w:rPr>
          <w:instrText xml:space="preserve"> PAGEREF _Toc143519996 \h </w:instrText>
        </w:r>
        <w:r w:rsidR="00C762A0">
          <w:rPr>
            <w:noProof/>
            <w:webHidden/>
          </w:rPr>
        </w:r>
        <w:r w:rsidR="00C762A0">
          <w:rPr>
            <w:noProof/>
            <w:webHidden/>
          </w:rPr>
          <w:fldChar w:fldCharType="separate"/>
        </w:r>
        <w:r w:rsidR="00742A11">
          <w:rPr>
            <w:noProof/>
            <w:webHidden/>
          </w:rPr>
          <w:t>60</w:t>
        </w:r>
        <w:r w:rsidR="00C762A0">
          <w:rPr>
            <w:noProof/>
            <w:webHidden/>
          </w:rPr>
          <w:fldChar w:fldCharType="end"/>
        </w:r>
      </w:hyperlink>
    </w:p>
    <w:p w14:paraId="3AAC5B81"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97" w:history="1">
        <w:r w:rsidR="00C762A0" w:rsidRPr="00FA2C72">
          <w:rPr>
            <w:rStyle w:val="Hyperlink"/>
            <w:b/>
            <w:noProof/>
          </w:rPr>
          <w:t>Gambar 4.15</w:t>
        </w:r>
        <w:r w:rsidR="00C762A0" w:rsidRPr="00FA2C72">
          <w:rPr>
            <w:rStyle w:val="Hyperlink"/>
            <w:noProof/>
          </w:rPr>
          <w:t xml:space="preserve"> API Riwayat Akses</w:t>
        </w:r>
        <w:r w:rsidR="00C762A0">
          <w:rPr>
            <w:noProof/>
            <w:webHidden/>
          </w:rPr>
          <w:tab/>
        </w:r>
        <w:r w:rsidR="00C762A0">
          <w:rPr>
            <w:noProof/>
            <w:webHidden/>
          </w:rPr>
          <w:fldChar w:fldCharType="begin"/>
        </w:r>
        <w:r w:rsidR="00C762A0">
          <w:rPr>
            <w:noProof/>
            <w:webHidden/>
          </w:rPr>
          <w:instrText xml:space="preserve"> PAGEREF _Toc143519997 \h </w:instrText>
        </w:r>
        <w:r w:rsidR="00C762A0">
          <w:rPr>
            <w:noProof/>
            <w:webHidden/>
          </w:rPr>
        </w:r>
        <w:r w:rsidR="00C762A0">
          <w:rPr>
            <w:noProof/>
            <w:webHidden/>
          </w:rPr>
          <w:fldChar w:fldCharType="separate"/>
        </w:r>
        <w:r w:rsidR="00742A11">
          <w:rPr>
            <w:noProof/>
            <w:webHidden/>
          </w:rPr>
          <w:t>61</w:t>
        </w:r>
        <w:r w:rsidR="00C762A0">
          <w:rPr>
            <w:noProof/>
            <w:webHidden/>
          </w:rPr>
          <w:fldChar w:fldCharType="end"/>
        </w:r>
      </w:hyperlink>
    </w:p>
    <w:p w14:paraId="013F346A"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98" w:history="1">
        <w:r w:rsidR="00C762A0" w:rsidRPr="00FA2C72">
          <w:rPr>
            <w:rStyle w:val="Hyperlink"/>
            <w:b/>
            <w:noProof/>
          </w:rPr>
          <w:t>Gambar 4.16</w:t>
        </w:r>
        <w:r w:rsidR="00C762A0" w:rsidRPr="00FA2C72">
          <w:rPr>
            <w:rStyle w:val="Hyperlink"/>
            <w:noProof/>
          </w:rPr>
          <w:t xml:space="preserve"> Hasil API Daftar Pintu</w:t>
        </w:r>
        <w:r w:rsidR="00C762A0">
          <w:rPr>
            <w:noProof/>
            <w:webHidden/>
          </w:rPr>
          <w:tab/>
        </w:r>
        <w:r w:rsidR="00C762A0">
          <w:rPr>
            <w:noProof/>
            <w:webHidden/>
          </w:rPr>
          <w:fldChar w:fldCharType="begin"/>
        </w:r>
        <w:r w:rsidR="00C762A0">
          <w:rPr>
            <w:noProof/>
            <w:webHidden/>
          </w:rPr>
          <w:instrText xml:space="preserve"> PAGEREF _Toc143519998 \h </w:instrText>
        </w:r>
        <w:r w:rsidR="00C762A0">
          <w:rPr>
            <w:noProof/>
            <w:webHidden/>
          </w:rPr>
        </w:r>
        <w:r w:rsidR="00C762A0">
          <w:rPr>
            <w:noProof/>
            <w:webHidden/>
          </w:rPr>
          <w:fldChar w:fldCharType="separate"/>
        </w:r>
        <w:r w:rsidR="00742A11">
          <w:rPr>
            <w:noProof/>
            <w:webHidden/>
          </w:rPr>
          <w:t>62</w:t>
        </w:r>
        <w:r w:rsidR="00C762A0">
          <w:rPr>
            <w:noProof/>
            <w:webHidden/>
          </w:rPr>
          <w:fldChar w:fldCharType="end"/>
        </w:r>
      </w:hyperlink>
    </w:p>
    <w:p w14:paraId="70CA8419"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19999" w:history="1">
        <w:r w:rsidR="00C762A0" w:rsidRPr="00FA2C72">
          <w:rPr>
            <w:rStyle w:val="Hyperlink"/>
            <w:b/>
            <w:noProof/>
          </w:rPr>
          <w:t>Gambar 4.17</w:t>
        </w:r>
        <w:r w:rsidR="00C762A0" w:rsidRPr="00FA2C72">
          <w:rPr>
            <w:rStyle w:val="Hyperlink"/>
            <w:noProof/>
          </w:rPr>
          <w:t xml:space="preserve"> Hasil API </w:t>
        </w:r>
        <w:r w:rsidR="00C762A0" w:rsidRPr="00FA2C72">
          <w:rPr>
            <w:rStyle w:val="Hyperlink"/>
            <w:i/>
            <w:noProof/>
          </w:rPr>
          <w:t>Remote</w:t>
        </w:r>
        <w:r w:rsidR="00C762A0" w:rsidRPr="00FA2C72">
          <w:rPr>
            <w:rStyle w:val="Hyperlink"/>
            <w:noProof/>
          </w:rPr>
          <w:t xml:space="preserve"> Pintu</w:t>
        </w:r>
        <w:r w:rsidR="00C762A0">
          <w:rPr>
            <w:noProof/>
            <w:webHidden/>
          </w:rPr>
          <w:tab/>
        </w:r>
        <w:r w:rsidR="00C762A0">
          <w:rPr>
            <w:noProof/>
            <w:webHidden/>
          </w:rPr>
          <w:fldChar w:fldCharType="begin"/>
        </w:r>
        <w:r w:rsidR="00C762A0">
          <w:rPr>
            <w:noProof/>
            <w:webHidden/>
          </w:rPr>
          <w:instrText xml:space="preserve"> PAGEREF _Toc143519999 \h </w:instrText>
        </w:r>
        <w:r w:rsidR="00C762A0">
          <w:rPr>
            <w:noProof/>
            <w:webHidden/>
          </w:rPr>
        </w:r>
        <w:r w:rsidR="00C762A0">
          <w:rPr>
            <w:noProof/>
            <w:webHidden/>
          </w:rPr>
          <w:fldChar w:fldCharType="separate"/>
        </w:r>
        <w:r w:rsidR="00742A11">
          <w:rPr>
            <w:noProof/>
            <w:webHidden/>
          </w:rPr>
          <w:t>63</w:t>
        </w:r>
        <w:r w:rsidR="00C762A0">
          <w:rPr>
            <w:noProof/>
            <w:webHidden/>
          </w:rPr>
          <w:fldChar w:fldCharType="end"/>
        </w:r>
      </w:hyperlink>
    </w:p>
    <w:p w14:paraId="243A98C3"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20000" w:history="1">
        <w:r w:rsidR="00C762A0" w:rsidRPr="00FA2C72">
          <w:rPr>
            <w:rStyle w:val="Hyperlink"/>
            <w:b/>
            <w:noProof/>
          </w:rPr>
          <w:t>Gambar 4.18</w:t>
        </w:r>
        <w:r w:rsidR="00C762A0" w:rsidRPr="00FA2C72">
          <w:rPr>
            <w:rStyle w:val="Hyperlink"/>
            <w:noProof/>
          </w:rPr>
          <w:t xml:space="preserve"> Aktifitas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Remote</w:t>
        </w:r>
        <w:r w:rsidR="00C762A0">
          <w:rPr>
            <w:noProof/>
            <w:webHidden/>
          </w:rPr>
          <w:tab/>
        </w:r>
        <w:r w:rsidR="00C762A0">
          <w:rPr>
            <w:noProof/>
            <w:webHidden/>
          </w:rPr>
          <w:fldChar w:fldCharType="begin"/>
        </w:r>
        <w:r w:rsidR="00C762A0">
          <w:rPr>
            <w:noProof/>
            <w:webHidden/>
          </w:rPr>
          <w:instrText xml:space="preserve"> PAGEREF _Toc143520000 \h </w:instrText>
        </w:r>
        <w:r w:rsidR="00C762A0">
          <w:rPr>
            <w:noProof/>
            <w:webHidden/>
          </w:rPr>
        </w:r>
        <w:r w:rsidR="00C762A0">
          <w:rPr>
            <w:noProof/>
            <w:webHidden/>
          </w:rPr>
          <w:fldChar w:fldCharType="separate"/>
        </w:r>
        <w:r w:rsidR="00742A11">
          <w:rPr>
            <w:noProof/>
            <w:webHidden/>
          </w:rPr>
          <w:t>63</w:t>
        </w:r>
        <w:r w:rsidR="00C762A0">
          <w:rPr>
            <w:noProof/>
            <w:webHidden/>
          </w:rPr>
          <w:fldChar w:fldCharType="end"/>
        </w:r>
      </w:hyperlink>
    </w:p>
    <w:p w14:paraId="7703426F"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20001" w:history="1">
        <w:r w:rsidR="00C762A0" w:rsidRPr="00FA2C72">
          <w:rPr>
            <w:rStyle w:val="Hyperlink"/>
            <w:b/>
            <w:noProof/>
          </w:rPr>
          <w:t>Gambar 4.19</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20001 \h </w:instrText>
        </w:r>
        <w:r w:rsidR="00C762A0">
          <w:rPr>
            <w:noProof/>
            <w:webHidden/>
          </w:rPr>
        </w:r>
        <w:r w:rsidR="00C762A0">
          <w:rPr>
            <w:noProof/>
            <w:webHidden/>
          </w:rPr>
          <w:fldChar w:fldCharType="separate"/>
        </w:r>
        <w:r w:rsidR="00742A11">
          <w:rPr>
            <w:noProof/>
            <w:webHidden/>
          </w:rPr>
          <w:t>64</w:t>
        </w:r>
        <w:r w:rsidR="00C762A0">
          <w:rPr>
            <w:noProof/>
            <w:webHidden/>
          </w:rPr>
          <w:fldChar w:fldCharType="end"/>
        </w:r>
      </w:hyperlink>
    </w:p>
    <w:p w14:paraId="5318951C"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20002" w:history="1">
        <w:r w:rsidR="00C762A0" w:rsidRPr="00FA2C72">
          <w:rPr>
            <w:rStyle w:val="Hyperlink"/>
            <w:b/>
            <w:noProof/>
          </w:rPr>
          <w:t>Gambar 4.20</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20002 \h </w:instrText>
        </w:r>
        <w:r w:rsidR="00C762A0">
          <w:rPr>
            <w:noProof/>
            <w:webHidden/>
          </w:rPr>
        </w:r>
        <w:r w:rsidR="00C762A0">
          <w:rPr>
            <w:noProof/>
            <w:webHidden/>
          </w:rPr>
          <w:fldChar w:fldCharType="separate"/>
        </w:r>
        <w:r w:rsidR="00742A11">
          <w:rPr>
            <w:noProof/>
            <w:webHidden/>
          </w:rPr>
          <w:t>65</w:t>
        </w:r>
        <w:r w:rsidR="00C762A0">
          <w:rPr>
            <w:noProof/>
            <w:webHidden/>
          </w:rPr>
          <w:fldChar w:fldCharType="end"/>
        </w:r>
      </w:hyperlink>
    </w:p>
    <w:p w14:paraId="711D2584"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20003" w:history="1">
        <w:r w:rsidR="00C762A0" w:rsidRPr="00FA2C72">
          <w:rPr>
            <w:rStyle w:val="Hyperlink"/>
            <w:b/>
            <w:noProof/>
          </w:rPr>
          <w:t>Gambar 4.21</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Register</w:t>
        </w:r>
        <w:r w:rsidR="00C762A0">
          <w:rPr>
            <w:noProof/>
            <w:webHidden/>
          </w:rPr>
          <w:tab/>
        </w:r>
        <w:r w:rsidR="00C762A0">
          <w:rPr>
            <w:noProof/>
            <w:webHidden/>
          </w:rPr>
          <w:fldChar w:fldCharType="begin"/>
        </w:r>
        <w:r w:rsidR="00C762A0">
          <w:rPr>
            <w:noProof/>
            <w:webHidden/>
          </w:rPr>
          <w:instrText xml:space="preserve"> PAGEREF _Toc143520003 \h </w:instrText>
        </w:r>
        <w:r w:rsidR="00C762A0">
          <w:rPr>
            <w:noProof/>
            <w:webHidden/>
          </w:rPr>
        </w:r>
        <w:r w:rsidR="00C762A0">
          <w:rPr>
            <w:noProof/>
            <w:webHidden/>
          </w:rPr>
          <w:fldChar w:fldCharType="separate"/>
        </w:r>
        <w:r w:rsidR="00742A11">
          <w:rPr>
            <w:noProof/>
            <w:webHidden/>
          </w:rPr>
          <w:t>66</w:t>
        </w:r>
        <w:r w:rsidR="00C762A0">
          <w:rPr>
            <w:noProof/>
            <w:webHidden/>
          </w:rPr>
          <w:fldChar w:fldCharType="end"/>
        </w:r>
      </w:hyperlink>
    </w:p>
    <w:p w14:paraId="06352AB3"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20004" w:history="1">
        <w:r w:rsidR="00C762A0" w:rsidRPr="00FA2C72">
          <w:rPr>
            <w:rStyle w:val="Hyperlink"/>
            <w:b/>
            <w:noProof/>
          </w:rPr>
          <w:t>Gambar 4.22</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Signature</w:t>
        </w:r>
        <w:r w:rsidR="00C762A0">
          <w:rPr>
            <w:noProof/>
            <w:webHidden/>
          </w:rPr>
          <w:tab/>
        </w:r>
        <w:r w:rsidR="00C762A0">
          <w:rPr>
            <w:noProof/>
            <w:webHidden/>
          </w:rPr>
          <w:fldChar w:fldCharType="begin"/>
        </w:r>
        <w:r w:rsidR="00C762A0">
          <w:rPr>
            <w:noProof/>
            <w:webHidden/>
          </w:rPr>
          <w:instrText xml:space="preserve"> PAGEREF _Toc143520004 \h </w:instrText>
        </w:r>
        <w:r w:rsidR="00C762A0">
          <w:rPr>
            <w:noProof/>
            <w:webHidden/>
          </w:rPr>
        </w:r>
        <w:r w:rsidR="00C762A0">
          <w:rPr>
            <w:noProof/>
            <w:webHidden/>
          </w:rPr>
          <w:fldChar w:fldCharType="separate"/>
        </w:r>
        <w:r w:rsidR="00742A11">
          <w:rPr>
            <w:noProof/>
            <w:webHidden/>
          </w:rPr>
          <w:t>67</w:t>
        </w:r>
        <w:r w:rsidR="00C762A0">
          <w:rPr>
            <w:noProof/>
            <w:webHidden/>
          </w:rPr>
          <w:fldChar w:fldCharType="end"/>
        </w:r>
      </w:hyperlink>
    </w:p>
    <w:p w14:paraId="40B3BE2A"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20005" w:history="1">
        <w:r w:rsidR="00C762A0" w:rsidRPr="00FA2C72">
          <w:rPr>
            <w:rStyle w:val="Hyperlink"/>
            <w:b/>
            <w:noProof/>
          </w:rPr>
          <w:t>Gambar 4.23</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Update</w:t>
        </w:r>
        <w:r w:rsidR="00C762A0" w:rsidRPr="00FA2C72">
          <w:rPr>
            <w:rStyle w:val="Hyperlink"/>
            <w:noProof/>
          </w:rPr>
          <w:t xml:space="preserve"> Status</w:t>
        </w:r>
        <w:r w:rsidR="00C762A0">
          <w:rPr>
            <w:noProof/>
            <w:webHidden/>
          </w:rPr>
          <w:tab/>
        </w:r>
        <w:r w:rsidR="00C762A0">
          <w:rPr>
            <w:noProof/>
            <w:webHidden/>
          </w:rPr>
          <w:fldChar w:fldCharType="begin"/>
        </w:r>
        <w:r w:rsidR="00C762A0">
          <w:rPr>
            <w:noProof/>
            <w:webHidden/>
          </w:rPr>
          <w:instrText xml:space="preserve"> PAGEREF _Toc143520005 \h </w:instrText>
        </w:r>
        <w:r w:rsidR="00C762A0">
          <w:rPr>
            <w:noProof/>
            <w:webHidden/>
          </w:rPr>
        </w:r>
        <w:r w:rsidR="00C762A0">
          <w:rPr>
            <w:noProof/>
            <w:webHidden/>
          </w:rPr>
          <w:fldChar w:fldCharType="separate"/>
        </w:r>
        <w:r w:rsidR="00742A11">
          <w:rPr>
            <w:noProof/>
            <w:webHidden/>
          </w:rPr>
          <w:t>68</w:t>
        </w:r>
        <w:r w:rsidR="00C762A0">
          <w:rPr>
            <w:noProof/>
            <w:webHidden/>
          </w:rPr>
          <w:fldChar w:fldCharType="end"/>
        </w:r>
      </w:hyperlink>
    </w:p>
    <w:p w14:paraId="4A932062"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20006" w:history="1">
        <w:r w:rsidR="00C762A0" w:rsidRPr="00FA2C72">
          <w:rPr>
            <w:rStyle w:val="Hyperlink"/>
            <w:b/>
            <w:noProof/>
          </w:rPr>
          <w:t>Gambar 4.24</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Alert</w:t>
        </w:r>
        <w:r w:rsidR="00C762A0">
          <w:rPr>
            <w:noProof/>
            <w:webHidden/>
          </w:rPr>
          <w:tab/>
        </w:r>
        <w:r w:rsidR="00C762A0">
          <w:rPr>
            <w:noProof/>
            <w:webHidden/>
          </w:rPr>
          <w:fldChar w:fldCharType="begin"/>
        </w:r>
        <w:r w:rsidR="00C762A0">
          <w:rPr>
            <w:noProof/>
            <w:webHidden/>
          </w:rPr>
          <w:instrText xml:space="preserve"> PAGEREF _Toc143520006 \h </w:instrText>
        </w:r>
        <w:r w:rsidR="00C762A0">
          <w:rPr>
            <w:noProof/>
            <w:webHidden/>
          </w:rPr>
        </w:r>
        <w:r w:rsidR="00C762A0">
          <w:rPr>
            <w:noProof/>
            <w:webHidden/>
          </w:rPr>
          <w:fldChar w:fldCharType="separate"/>
        </w:r>
        <w:r w:rsidR="00742A11">
          <w:rPr>
            <w:noProof/>
            <w:webHidden/>
          </w:rPr>
          <w:t>69</w:t>
        </w:r>
        <w:r w:rsidR="00C762A0">
          <w:rPr>
            <w:noProof/>
            <w:webHidden/>
          </w:rPr>
          <w:fldChar w:fldCharType="end"/>
        </w:r>
      </w:hyperlink>
    </w:p>
    <w:p w14:paraId="094E2240"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20007" w:history="1">
        <w:r w:rsidR="00C762A0" w:rsidRPr="00FA2C72">
          <w:rPr>
            <w:rStyle w:val="Hyperlink"/>
            <w:b/>
            <w:noProof/>
          </w:rPr>
          <w:t>Gambar 4.25</w:t>
        </w:r>
        <w:r w:rsidR="00C762A0" w:rsidRPr="00FA2C72">
          <w:rPr>
            <w:rStyle w:val="Hyperlink"/>
            <w:noProof/>
          </w:rPr>
          <w:t xml:space="preserve"> Aktifitas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Alert</w:t>
        </w:r>
        <w:r w:rsidR="00C762A0">
          <w:rPr>
            <w:noProof/>
            <w:webHidden/>
          </w:rPr>
          <w:tab/>
        </w:r>
        <w:r w:rsidR="00C762A0">
          <w:rPr>
            <w:noProof/>
            <w:webHidden/>
          </w:rPr>
          <w:fldChar w:fldCharType="begin"/>
        </w:r>
        <w:r w:rsidR="00C762A0">
          <w:rPr>
            <w:noProof/>
            <w:webHidden/>
          </w:rPr>
          <w:instrText xml:space="preserve"> PAGEREF _Toc143520007 \h </w:instrText>
        </w:r>
        <w:r w:rsidR="00C762A0">
          <w:rPr>
            <w:noProof/>
            <w:webHidden/>
          </w:rPr>
        </w:r>
        <w:r w:rsidR="00C762A0">
          <w:rPr>
            <w:noProof/>
            <w:webHidden/>
          </w:rPr>
          <w:fldChar w:fldCharType="separate"/>
        </w:r>
        <w:r w:rsidR="00742A11">
          <w:rPr>
            <w:noProof/>
            <w:webHidden/>
          </w:rPr>
          <w:t>69</w:t>
        </w:r>
        <w:r w:rsidR="00C762A0">
          <w:rPr>
            <w:noProof/>
            <w:webHidden/>
          </w:rPr>
          <w:fldChar w:fldCharType="end"/>
        </w:r>
      </w:hyperlink>
    </w:p>
    <w:p w14:paraId="1584B224"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20008" w:history="1">
        <w:r w:rsidR="00C762A0" w:rsidRPr="00FA2C72">
          <w:rPr>
            <w:rStyle w:val="Hyperlink"/>
            <w:b/>
            <w:noProof/>
          </w:rPr>
          <w:t>Gambar 4.26</w:t>
        </w:r>
        <w:r w:rsidR="00C762A0" w:rsidRPr="00FA2C72">
          <w:rPr>
            <w:rStyle w:val="Hyperlink"/>
            <w:noProof/>
          </w:rPr>
          <w:t xml:space="preserve"> Pengecekan Jadwal</w:t>
        </w:r>
        <w:r w:rsidR="00C762A0">
          <w:rPr>
            <w:noProof/>
            <w:webHidden/>
          </w:rPr>
          <w:tab/>
        </w:r>
        <w:r w:rsidR="00C762A0">
          <w:rPr>
            <w:noProof/>
            <w:webHidden/>
          </w:rPr>
          <w:fldChar w:fldCharType="begin"/>
        </w:r>
        <w:r w:rsidR="00C762A0">
          <w:rPr>
            <w:noProof/>
            <w:webHidden/>
          </w:rPr>
          <w:instrText xml:space="preserve"> PAGEREF _Toc143520008 \h </w:instrText>
        </w:r>
        <w:r w:rsidR="00C762A0">
          <w:rPr>
            <w:noProof/>
            <w:webHidden/>
          </w:rPr>
        </w:r>
        <w:r w:rsidR="00C762A0">
          <w:rPr>
            <w:noProof/>
            <w:webHidden/>
          </w:rPr>
          <w:fldChar w:fldCharType="separate"/>
        </w:r>
        <w:r w:rsidR="00742A11">
          <w:rPr>
            <w:noProof/>
            <w:webHidden/>
          </w:rPr>
          <w:t>70</w:t>
        </w:r>
        <w:r w:rsidR="00C762A0">
          <w:rPr>
            <w:noProof/>
            <w:webHidden/>
          </w:rPr>
          <w:fldChar w:fldCharType="end"/>
        </w:r>
      </w:hyperlink>
    </w:p>
    <w:p w14:paraId="1EB2CE18"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20009" w:history="1">
        <w:r w:rsidR="00C762A0" w:rsidRPr="00FA2C72">
          <w:rPr>
            <w:rStyle w:val="Hyperlink"/>
            <w:b/>
            <w:noProof/>
          </w:rPr>
          <w:t>Gambar 4.27</w:t>
        </w:r>
        <w:r w:rsidR="00C762A0" w:rsidRPr="00FA2C72">
          <w:rPr>
            <w:rStyle w:val="Hyperlink"/>
            <w:noProof/>
          </w:rPr>
          <w:t xml:space="preserve"> Atur Ulang Jadwal</w:t>
        </w:r>
        <w:r w:rsidR="00C762A0">
          <w:rPr>
            <w:noProof/>
            <w:webHidden/>
          </w:rPr>
          <w:tab/>
        </w:r>
        <w:r w:rsidR="00C762A0">
          <w:rPr>
            <w:noProof/>
            <w:webHidden/>
          </w:rPr>
          <w:fldChar w:fldCharType="begin"/>
        </w:r>
        <w:r w:rsidR="00C762A0">
          <w:rPr>
            <w:noProof/>
            <w:webHidden/>
          </w:rPr>
          <w:instrText xml:space="preserve"> PAGEREF _Toc143520009 \h </w:instrText>
        </w:r>
        <w:r w:rsidR="00C762A0">
          <w:rPr>
            <w:noProof/>
            <w:webHidden/>
          </w:rPr>
        </w:r>
        <w:r w:rsidR="00C762A0">
          <w:rPr>
            <w:noProof/>
            <w:webHidden/>
          </w:rPr>
          <w:fldChar w:fldCharType="separate"/>
        </w:r>
        <w:r w:rsidR="00742A11">
          <w:rPr>
            <w:noProof/>
            <w:webHidden/>
          </w:rPr>
          <w:t>71</w:t>
        </w:r>
        <w:r w:rsidR="00C762A0">
          <w:rPr>
            <w:noProof/>
            <w:webHidden/>
          </w:rPr>
          <w:fldChar w:fldCharType="end"/>
        </w:r>
      </w:hyperlink>
    </w:p>
    <w:p w14:paraId="4C993F57"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20010" w:history="1">
        <w:r w:rsidR="00C762A0" w:rsidRPr="00FA2C72">
          <w:rPr>
            <w:rStyle w:val="Hyperlink"/>
            <w:b/>
            <w:noProof/>
          </w:rPr>
          <w:t>Gambar 4.28</w:t>
        </w:r>
        <w:r w:rsidR="00C762A0" w:rsidRPr="00FA2C72">
          <w:rPr>
            <w:rStyle w:val="Hyperlink"/>
            <w:noProof/>
          </w:rPr>
          <w:t xml:space="preserve"> Koneksi Websocket Melalui </w:t>
        </w:r>
        <w:r w:rsidR="00C762A0" w:rsidRPr="00FA2C72">
          <w:rPr>
            <w:rStyle w:val="Hyperlink"/>
            <w:i/>
            <w:noProof/>
          </w:rPr>
          <w:t>Endpoint</w:t>
        </w:r>
        <w:r w:rsidR="00C762A0">
          <w:rPr>
            <w:noProof/>
            <w:webHidden/>
          </w:rPr>
          <w:tab/>
        </w:r>
        <w:r w:rsidR="00C762A0">
          <w:rPr>
            <w:noProof/>
            <w:webHidden/>
          </w:rPr>
          <w:fldChar w:fldCharType="begin"/>
        </w:r>
        <w:r w:rsidR="00C762A0">
          <w:rPr>
            <w:noProof/>
            <w:webHidden/>
          </w:rPr>
          <w:instrText xml:space="preserve"> PAGEREF _Toc143520010 \h </w:instrText>
        </w:r>
        <w:r w:rsidR="00C762A0">
          <w:rPr>
            <w:noProof/>
            <w:webHidden/>
          </w:rPr>
        </w:r>
        <w:r w:rsidR="00C762A0">
          <w:rPr>
            <w:noProof/>
            <w:webHidden/>
          </w:rPr>
          <w:fldChar w:fldCharType="separate"/>
        </w:r>
        <w:r w:rsidR="00742A11">
          <w:rPr>
            <w:noProof/>
            <w:webHidden/>
          </w:rPr>
          <w:t>72</w:t>
        </w:r>
        <w:r w:rsidR="00C762A0">
          <w:rPr>
            <w:noProof/>
            <w:webHidden/>
          </w:rPr>
          <w:fldChar w:fldCharType="end"/>
        </w:r>
      </w:hyperlink>
    </w:p>
    <w:p w14:paraId="2E1FD788"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20011" w:history="1">
        <w:r w:rsidR="00C762A0" w:rsidRPr="00FA2C72">
          <w:rPr>
            <w:rStyle w:val="Hyperlink"/>
            <w:b/>
            <w:noProof/>
          </w:rPr>
          <w:t>Gambar 4.29</w:t>
        </w:r>
        <w:r w:rsidR="00C762A0" w:rsidRPr="00FA2C72">
          <w:rPr>
            <w:rStyle w:val="Hyperlink"/>
            <w:noProof/>
          </w:rPr>
          <w:t xml:space="preserve"> Proses </w:t>
        </w:r>
        <w:r w:rsidR="00C762A0" w:rsidRPr="00FA2C72">
          <w:rPr>
            <w:rStyle w:val="Hyperlink"/>
            <w:i/>
            <w:noProof/>
          </w:rPr>
          <w:t>Subscribe</w:t>
        </w:r>
        <w:r w:rsidR="00C762A0" w:rsidRPr="00FA2C72">
          <w:rPr>
            <w:rStyle w:val="Hyperlink"/>
            <w:noProof/>
          </w:rPr>
          <w:t xml:space="preserve"> ke </w:t>
        </w:r>
        <w:r w:rsidR="00C762A0" w:rsidRPr="00FA2C72">
          <w:rPr>
            <w:rStyle w:val="Hyperlink"/>
            <w:i/>
            <w:noProof/>
          </w:rPr>
          <w:t>Channel</w:t>
        </w:r>
        <w:r w:rsidR="00C762A0" w:rsidRPr="00FA2C72">
          <w:rPr>
            <w:rStyle w:val="Hyperlink"/>
            <w:noProof/>
          </w:rPr>
          <w:t xml:space="preserve"> Websocket</w:t>
        </w:r>
        <w:r w:rsidR="00C762A0">
          <w:rPr>
            <w:noProof/>
            <w:webHidden/>
          </w:rPr>
          <w:tab/>
        </w:r>
        <w:r w:rsidR="00C762A0">
          <w:rPr>
            <w:noProof/>
            <w:webHidden/>
          </w:rPr>
          <w:fldChar w:fldCharType="begin"/>
        </w:r>
        <w:r w:rsidR="00C762A0">
          <w:rPr>
            <w:noProof/>
            <w:webHidden/>
          </w:rPr>
          <w:instrText xml:space="preserve"> PAGEREF _Toc143520011 \h </w:instrText>
        </w:r>
        <w:r w:rsidR="00C762A0">
          <w:rPr>
            <w:noProof/>
            <w:webHidden/>
          </w:rPr>
        </w:r>
        <w:r w:rsidR="00C762A0">
          <w:rPr>
            <w:noProof/>
            <w:webHidden/>
          </w:rPr>
          <w:fldChar w:fldCharType="separate"/>
        </w:r>
        <w:r w:rsidR="00742A11">
          <w:rPr>
            <w:noProof/>
            <w:webHidden/>
          </w:rPr>
          <w:t>72</w:t>
        </w:r>
        <w:r w:rsidR="00C762A0">
          <w:rPr>
            <w:noProof/>
            <w:webHidden/>
          </w:rPr>
          <w:fldChar w:fldCharType="end"/>
        </w:r>
      </w:hyperlink>
    </w:p>
    <w:p w14:paraId="169C379A"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20012" w:history="1">
        <w:r w:rsidR="00C762A0" w:rsidRPr="00FA2C72">
          <w:rPr>
            <w:rStyle w:val="Hyperlink"/>
            <w:b/>
            <w:noProof/>
          </w:rPr>
          <w:t>Gambar 4.30</w:t>
        </w:r>
        <w:r w:rsidR="00C762A0" w:rsidRPr="00FA2C72">
          <w:rPr>
            <w:rStyle w:val="Hyperlink"/>
            <w:noProof/>
          </w:rPr>
          <w:t xml:space="preserve"> </w:t>
        </w:r>
        <w:r w:rsidR="00C762A0" w:rsidRPr="00FA2C72">
          <w:rPr>
            <w:rStyle w:val="Hyperlink"/>
            <w:i/>
            <w:noProof/>
          </w:rPr>
          <w:t>Request</w:t>
        </w:r>
        <w:r w:rsidR="00C762A0" w:rsidRPr="00FA2C72">
          <w:rPr>
            <w:rStyle w:val="Hyperlink"/>
            <w:noProof/>
          </w:rPr>
          <w:t xml:space="preserve"> Menggunakan HTTPS</w:t>
        </w:r>
        <w:r w:rsidR="00C762A0">
          <w:rPr>
            <w:noProof/>
            <w:webHidden/>
          </w:rPr>
          <w:tab/>
        </w:r>
        <w:r w:rsidR="00C762A0">
          <w:rPr>
            <w:noProof/>
            <w:webHidden/>
          </w:rPr>
          <w:fldChar w:fldCharType="begin"/>
        </w:r>
        <w:r w:rsidR="00C762A0">
          <w:rPr>
            <w:noProof/>
            <w:webHidden/>
          </w:rPr>
          <w:instrText xml:space="preserve"> PAGEREF _Toc143520012 \h </w:instrText>
        </w:r>
        <w:r w:rsidR="00C762A0">
          <w:rPr>
            <w:noProof/>
            <w:webHidden/>
          </w:rPr>
        </w:r>
        <w:r w:rsidR="00C762A0">
          <w:rPr>
            <w:noProof/>
            <w:webHidden/>
          </w:rPr>
          <w:fldChar w:fldCharType="separate"/>
        </w:r>
        <w:r w:rsidR="00742A11">
          <w:rPr>
            <w:noProof/>
            <w:webHidden/>
          </w:rPr>
          <w:t>73</w:t>
        </w:r>
        <w:r w:rsidR="00C762A0">
          <w:rPr>
            <w:noProof/>
            <w:webHidden/>
          </w:rPr>
          <w:fldChar w:fldCharType="end"/>
        </w:r>
      </w:hyperlink>
    </w:p>
    <w:p w14:paraId="020DD575"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20013" w:history="1">
        <w:r w:rsidR="00C762A0" w:rsidRPr="00FA2C72">
          <w:rPr>
            <w:rStyle w:val="Hyperlink"/>
            <w:b/>
            <w:noProof/>
          </w:rPr>
          <w:t>Gambar 4.31</w:t>
        </w:r>
        <w:r w:rsidR="00C762A0" w:rsidRPr="00FA2C72">
          <w:rPr>
            <w:rStyle w:val="Hyperlink"/>
            <w:noProof/>
          </w:rPr>
          <w:t xml:space="preserve"> </w:t>
        </w:r>
        <w:r w:rsidR="00C762A0" w:rsidRPr="00FA2C72">
          <w:rPr>
            <w:rStyle w:val="Hyperlink"/>
            <w:i/>
            <w:noProof/>
          </w:rPr>
          <w:t>Request</w:t>
        </w:r>
        <w:r w:rsidR="00C762A0" w:rsidRPr="00FA2C72">
          <w:rPr>
            <w:rStyle w:val="Hyperlink"/>
            <w:noProof/>
          </w:rPr>
          <w:t xml:space="preserve"> Menggunakan HTTP</w:t>
        </w:r>
        <w:r w:rsidR="00C762A0">
          <w:rPr>
            <w:noProof/>
            <w:webHidden/>
          </w:rPr>
          <w:tab/>
        </w:r>
        <w:r w:rsidR="00C762A0">
          <w:rPr>
            <w:noProof/>
            <w:webHidden/>
          </w:rPr>
          <w:fldChar w:fldCharType="begin"/>
        </w:r>
        <w:r w:rsidR="00C762A0">
          <w:rPr>
            <w:noProof/>
            <w:webHidden/>
          </w:rPr>
          <w:instrText xml:space="preserve"> PAGEREF _Toc143520013 \h </w:instrText>
        </w:r>
        <w:r w:rsidR="00C762A0">
          <w:rPr>
            <w:noProof/>
            <w:webHidden/>
          </w:rPr>
        </w:r>
        <w:r w:rsidR="00C762A0">
          <w:rPr>
            <w:noProof/>
            <w:webHidden/>
          </w:rPr>
          <w:fldChar w:fldCharType="separate"/>
        </w:r>
        <w:r w:rsidR="00742A11">
          <w:rPr>
            <w:noProof/>
            <w:webHidden/>
          </w:rPr>
          <w:t>74</w:t>
        </w:r>
        <w:r w:rsidR="00C762A0">
          <w:rPr>
            <w:noProof/>
            <w:webHidden/>
          </w:rPr>
          <w:fldChar w:fldCharType="end"/>
        </w:r>
      </w:hyperlink>
    </w:p>
    <w:p w14:paraId="67C29A0E"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20014" w:history="1">
        <w:r w:rsidR="00C762A0" w:rsidRPr="00FA2C72">
          <w:rPr>
            <w:rStyle w:val="Hyperlink"/>
            <w:b/>
            <w:noProof/>
          </w:rPr>
          <w:t>Gambar 4.32</w:t>
        </w:r>
        <w:r w:rsidR="00C762A0" w:rsidRPr="00FA2C72">
          <w:rPr>
            <w:rStyle w:val="Hyperlink"/>
            <w:noProof/>
          </w:rPr>
          <w:t xml:space="preserve"> Hasil Pengujian Performa API</w:t>
        </w:r>
        <w:r w:rsidR="00C762A0">
          <w:rPr>
            <w:noProof/>
            <w:webHidden/>
          </w:rPr>
          <w:tab/>
        </w:r>
        <w:r w:rsidR="00C762A0">
          <w:rPr>
            <w:noProof/>
            <w:webHidden/>
          </w:rPr>
          <w:fldChar w:fldCharType="begin"/>
        </w:r>
        <w:r w:rsidR="00C762A0">
          <w:rPr>
            <w:noProof/>
            <w:webHidden/>
          </w:rPr>
          <w:instrText xml:space="preserve"> PAGEREF _Toc143520014 \h </w:instrText>
        </w:r>
        <w:r w:rsidR="00C762A0">
          <w:rPr>
            <w:noProof/>
            <w:webHidden/>
          </w:rPr>
        </w:r>
        <w:r w:rsidR="00C762A0">
          <w:rPr>
            <w:noProof/>
            <w:webHidden/>
          </w:rPr>
          <w:fldChar w:fldCharType="separate"/>
        </w:r>
        <w:r w:rsidR="00742A11">
          <w:rPr>
            <w:noProof/>
            <w:webHidden/>
          </w:rPr>
          <w:t>87</w:t>
        </w:r>
        <w:r w:rsidR="00C762A0">
          <w:rPr>
            <w:noProof/>
            <w:webHidden/>
          </w:rPr>
          <w:fldChar w:fldCharType="end"/>
        </w:r>
      </w:hyperlink>
    </w:p>
    <w:p w14:paraId="2F9CFFE7"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20015" w:history="1">
        <w:r w:rsidR="00C762A0" w:rsidRPr="00FA2C72">
          <w:rPr>
            <w:rStyle w:val="Hyperlink"/>
            <w:b/>
            <w:noProof/>
          </w:rPr>
          <w:t>Gambar 4.33</w:t>
        </w:r>
        <w:r w:rsidR="00C762A0" w:rsidRPr="00FA2C72">
          <w:rPr>
            <w:rStyle w:val="Hyperlink"/>
            <w:noProof/>
          </w:rPr>
          <w:t xml:space="preserve"> Grafik Hasil Pengujian Performa Verifikasi Akses</w:t>
        </w:r>
        <w:r w:rsidR="00C762A0">
          <w:rPr>
            <w:noProof/>
            <w:webHidden/>
          </w:rPr>
          <w:tab/>
        </w:r>
        <w:r w:rsidR="00C762A0">
          <w:rPr>
            <w:noProof/>
            <w:webHidden/>
          </w:rPr>
          <w:fldChar w:fldCharType="begin"/>
        </w:r>
        <w:r w:rsidR="00C762A0">
          <w:rPr>
            <w:noProof/>
            <w:webHidden/>
          </w:rPr>
          <w:instrText xml:space="preserve"> PAGEREF _Toc143520015 \h </w:instrText>
        </w:r>
        <w:r w:rsidR="00C762A0">
          <w:rPr>
            <w:noProof/>
            <w:webHidden/>
          </w:rPr>
        </w:r>
        <w:r w:rsidR="00C762A0">
          <w:rPr>
            <w:noProof/>
            <w:webHidden/>
          </w:rPr>
          <w:fldChar w:fldCharType="separate"/>
        </w:r>
        <w:r w:rsidR="00742A11">
          <w:rPr>
            <w:noProof/>
            <w:webHidden/>
          </w:rPr>
          <w:t>88</w:t>
        </w:r>
        <w:r w:rsidR="00C762A0">
          <w:rPr>
            <w:noProof/>
            <w:webHidden/>
          </w:rPr>
          <w:fldChar w:fldCharType="end"/>
        </w:r>
      </w:hyperlink>
    </w:p>
    <w:p w14:paraId="35121237"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20016" w:history="1">
        <w:r w:rsidR="00C762A0" w:rsidRPr="00FA2C72">
          <w:rPr>
            <w:rStyle w:val="Hyperlink"/>
            <w:b/>
            <w:noProof/>
          </w:rPr>
          <w:t>Gambar 4.34</w:t>
        </w:r>
        <w:r w:rsidR="00C762A0" w:rsidRPr="00FA2C72">
          <w:rPr>
            <w:rStyle w:val="Hyperlink"/>
            <w:noProof/>
          </w:rPr>
          <w:t xml:space="preserve"> Hasil Pengujian Performa Update Status Pintu</w:t>
        </w:r>
        <w:r w:rsidR="00C762A0">
          <w:rPr>
            <w:noProof/>
            <w:webHidden/>
          </w:rPr>
          <w:tab/>
        </w:r>
        <w:r w:rsidR="00C762A0">
          <w:rPr>
            <w:noProof/>
            <w:webHidden/>
          </w:rPr>
          <w:fldChar w:fldCharType="begin"/>
        </w:r>
        <w:r w:rsidR="00C762A0">
          <w:rPr>
            <w:noProof/>
            <w:webHidden/>
          </w:rPr>
          <w:instrText xml:space="preserve"> PAGEREF _Toc143520016 \h </w:instrText>
        </w:r>
        <w:r w:rsidR="00C762A0">
          <w:rPr>
            <w:noProof/>
            <w:webHidden/>
          </w:rPr>
        </w:r>
        <w:r w:rsidR="00C762A0">
          <w:rPr>
            <w:noProof/>
            <w:webHidden/>
          </w:rPr>
          <w:fldChar w:fldCharType="separate"/>
        </w:r>
        <w:r w:rsidR="00742A11">
          <w:rPr>
            <w:noProof/>
            <w:webHidden/>
          </w:rPr>
          <w:t>89</w:t>
        </w:r>
        <w:r w:rsidR="00C762A0">
          <w:rPr>
            <w:noProof/>
            <w:webHidden/>
          </w:rPr>
          <w:fldChar w:fldCharType="end"/>
        </w:r>
      </w:hyperlink>
    </w:p>
    <w:p w14:paraId="1151A4E5" w14:textId="77777777" w:rsidR="00C762A0" w:rsidRDefault="005C362A" w:rsidP="00C762A0">
      <w:pPr>
        <w:pStyle w:val="TableofFigures"/>
        <w:tabs>
          <w:tab w:val="right" w:leader="dot" w:pos="7927"/>
        </w:tabs>
        <w:contextualSpacing/>
        <w:rPr>
          <w:rFonts w:asciiTheme="minorHAnsi" w:eastAsiaTheme="minorEastAsia" w:hAnsiTheme="minorHAnsi"/>
          <w:noProof/>
          <w:sz w:val="22"/>
          <w:lang w:val="en-US"/>
        </w:rPr>
      </w:pPr>
      <w:hyperlink w:anchor="_Toc143520017" w:history="1">
        <w:r w:rsidR="00C762A0" w:rsidRPr="00FA2C72">
          <w:rPr>
            <w:rStyle w:val="Hyperlink"/>
            <w:b/>
            <w:noProof/>
          </w:rPr>
          <w:t>Gambar 4.35</w:t>
        </w:r>
        <w:r w:rsidR="00C762A0" w:rsidRPr="00FA2C72">
          <w:rPr>
            <w:rStyle w:val="Hyperlink"/>
            <w:noProof/>
          </w:rPr>
          <w:t xml:space="preserve"> Hasil Pengujian Performa Penjadwalan</w:t>
        </w:r>
        <w:r w:rsidR="00C762A0">
          <w:rPr>
            <w:noProof/>
            <w:webHidden/>
          </w:rPr>
          <w:tab/>
        </w:r>
        <w:r w:rsidR="00C762A0">
          <w:rPr>
            <w:noProof/>
            <w:webHidden/>
          </w:rPr>
          <w:fldChar w:fldCharType="begin"/>
        </w:r>
        <w:r w:rsidR="00C762A0">
          <w:rPr>
            <w:noProof/>
            <w:webHidden/>
          </w:rPr>
          <w:instrText xml:space="preserve"> PAGEREF _Toc143520017 \h </w:instrText>
        </w:r>
        <w:r w:rsidR="00C762A0">
          <w:rPr>
            <w:noProof/>
            <w:webHidden/>
          </w:rPr>
        </w:r>
        <w:r w:rsidR="00C762A0">
          <w:rPr>
            <w:noProof/>
            <w:webHidden/>
          </w:rPr>
          <w:fldChar w:fldCharType="separate"/>
        </w:r>
        <w:r w:rsidR="00742A11">
          <w:rPr>
            <w:noProof/>
            <w:webHidden/>
          </w:rPr>
          <w:t>90</w:t>
        </w:r>
        <w:r w:rsidR="00C762A0">
          <w:rPr>
            <w:noProof/>
            <w:webHidden/>
          </w:rPr>
          <w:fldChar w:fldCharType="end"/>
        </w:r>
      </w:hyperlink>
    </w:p>
    <w:p w14:paraId="4CAD34F0" w14:textId="563C1F28" w:rsidR="001F789F" w:rsidRDefault="00C762A0" w:rsidP="00C762A0">
      <w:pPr>
        <w:contextualSpacing/>
        <w:rPr>
          <w:rFonts w:cs="Times New Roman"/>
          <w:szCs w:val="24"/>
        </w:rPr>
      </w:pPr>
      <w:r>
        <w:rPr>
          <w:rFonts w:cs="Times New Roman"/>
          <w:szCs w:val="24"/>
        </w:rPr>
        <w:fldChar w:fldCharType="end"/>
      </w:r>
    </w:p>
    <w:p w14:paraId="59ABF765" w14:textId="353ED4C1" w:rsidR="003A61C9" w:rsidRDefault="003A61C9" w:rsidP="002D6A66">
      <w:pPr>
        <w:contextualSpacing/>
        <w:jc w:val="center"/>
        <w:rPr>
          <w:rFonts w:cs="Times New Roman"/>
          <w:szCs w:val="24"/>
        </w:rPr>
      </w:pPr>
    </w:p>
    <w:p w14:paraId="4674BBA4" w14:textId="074F6004" w:rsidR="003A61C9" w:rsidRDefault="003A61C9" w:rsidP="002D6A66">
      <w:pPr>
        <w:contextualSpacing/>
        <w:jc w:val="center"/>
        <w:rPr>
          <w:rFonts w:cs="Times New Roman"/>
          <w:szCs w:val="24"/>
        </w:rPr>
      </w:pPr>
    </w:p>
    <w:p w14:paraId="0B234057" w14:textId="6267F6A3" w:rsidR="003A61C9" w:rsidRDefault="003A61C9" w:rsidP="002D6A66">
      <w:pPr>
        <w:contextualSpacing/>
        <w:jc w:val="center"/>
        <w:rPr>
          <w:rFonts w:cs="Times New Roman"/>
          <w:szCs w:val="24"/>
        </w:rPr>
      </w:pPr>
    </w:p>
    <w:p w14:paraId="496DAB6C" w14:textId="0F5630C5" w:rsidR="003A61C9" w:rsidRDefault="003A61C9" w:rsidP="002D6A66">
      <w:pPr>
        <w:contextualSpacing/>
        <w:jc w:val="center"/>
        <w:rPr>
          <w:rFonts w:cs="Times New Roman"/>
          <w:szCs w:val="24"/>
        </w:rPr>
      </w:pPr>
    </w:p>
    <w:p w14:paraId="7899A392" w14:textId="3925061C" w:rsidR="003A61C9" w:rsidRDefault="003A61C9" w:rsidP="002D6A66">
      <w:pPr>
        <w:contextualSpacing/>
        <w:jc w:val="center"/>
        <w:rPr>
          <w:rFonts w:cs="Times New Roman"/>
          <w:szCs w:val="24"/>
        </w:rPr>
      </w:pP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3D396EB9" w14:textId="277BAC4D" w:rsidR="002668E7" w:rsidRDefault="002668E7" w:rsidP="00D76C96">
      <w:pPr>
        <w:pStyle w:val="HeadingI"/>
      </w:pPr>
      <w:bookmarkStart w:id="46" w:name="_Toc131578025"/>
      <w:bookmarkStart w:id="47" w:name="_Toc131840084"/>
      <w:bookmarkStart w:id="48" w:name="_Toc133353405"/>
      <w:bookmarkStart w:id="49" w:name="_Toc133873604"/>
      <w:bookmarkStart w:id="50" w:name="_Toc143523714"/>
      <w:r w:rsidRPr="002668E7">
        <w:lastRenderedPageBreak/>
        <w:t>DAFTAR TABEL</w:t>
      </w:r>
      <w:bookmarkEnd w:id="46"/>
      <w:bookmarkEnd w:id="47"/>
      <w:bookmarkEnd w:id="48"/>
      <w:bookmarkEnd w:id="49"/>
      <w:bookmarkEnd w:id="50"/>
    </w:p>
    <w:p w14:paraId="58A1FFF4" w14:textId="77777777" w:rsidR="00A262B7" w:rsidRDefault="00A262B7" w:rsidP="005A75D0"/>
    <w:bookmarkStart w:id="51" w:name="_Toc131578026"/>
    <w:p w14:paraId="31C41623" w14:textId="77777777" w:rsidR="005941DD" w:rsidRDefault="005941DD" w:rsidP="005941DD">
      <w:pPr>
        <w:pStyle w:val="TableofFigures"/>
        <w:tabs>
          <w:tab w:val="right" w:leader="dot" w:pos="7927"/>
        </w:tabs>
        <w:contextualSpacing/>
        <w:rPr>
          <w:rFonts w:asciiTheme="minorHAnsi" w:eastAsiaTheme="minorEastAsia" w:hAnsiTheme="minorHAnsi"/>
          <w:noProof/>
          <w:sz w:val="22"/>
          <w:lang w:val="en-US"/>
        </w:rPr>
      </w:pPr>
      <w:r>
        <w:fldChar w:fldCharType="begin"/>
      </w:r>
      <w:r>
        <w:instrText xml:space="preserve"> TOC \h \z \c "Tabel 3." </w:instrText>
      </w:r>
      <w:r>
        <w:fldChar w:fldCharType="separate"/>
      </w:r>
      <w:hyperlink w:anchor="_Toc143519870" w:history="1">
        <w:r w:rsidRPr="009B7FF6">
          <w:rPr>
            <w:rStyle w:val="Hyperlink"/>
            <w:b/>
            <w:noProof/>
          </w:rPr>
          <w:t>Tabel 3.1</w:t>
        </w:r>
        <w:r w:rsidRPr="009B7FF6">
          <w:rPr>
            <w:rStyle w:val="Hyperlink"/>
            <w:noProof/>
          </w:rPr>
          <w:t xml:space="preserve"> Kebutuhan Fungional</w:t>
        </w:r>
        <w:r>
          <w:rPr>
            <w:noProof/>
            <w:webHidden/>
          </w:rPr>
          <w:tab/>
        </w:r>
        <w:r>
          <w:rPr>
            <w:noProof/>
            <w:webHidden/>
          </w:rPr>
          <w:fldChar w:fldCharType="begin"/>
        </w:r>
        <w:r>
          <w:rPr>
            <w:noProof/>
            <w:webHidden/>
          </w:rPr>
          <w:instrText xml:space="preserve"> PAGEREF _Toc143519870 \h </w:instrText>
        </w:r>
        <w:r>
          <w:rPr>
            <w:noProof/>
            <w:webHidden/>
          </w:rPr>
        </w:r>
        <w:r>
          <w:rPr>
            <w:noProof/>
            <w:webHidden/>
          </w:rPr>
          <w:fldChar w:fldCharType="separate"/>
        </w:r>
        <w:r w:rsidR="00742A11">
          <w:rPr>
            <w:noProof/>
            <w:webHidden/>
          </w:rPr>
          <w:t>20</w:t>
        </w:r>
        <w:r>
          <w:rPr>
            <w:noProof/>
            <w:webHidden/>
          </w:rPr>
          <w:fldChar w:fldCharType="end"/>
        </w:r>
      </w:hyperlink>
    </w:p>
    <w:p w14:paraId="4A9213EE" w14:textId="77777777" w:rsidR="005941DD" w:rsidRDefault="005C362A" w:rsidP="005941DD">
      <w:pPr>
        <w:pStyle w:val="TableofFigures"/>
        <w:tabs>
          <w:tab w:val="right" w:leader="dot" w:pos="7927"/>
        </w:tabs>
        <w:contextualSpacing/>
        <w:rPr>
          <w:rFonts w:asciiTheme="minorHAnsi" w:eastAsiaTheme="minorEastAsia" w:hAnsiTheme="minorHAnsi"/>
          <w:noProof/>
          <w:sz w:val="22"/>
          <w:lang w:val="en-US"/>
        </w:rPr>
      </w:pPr>
      <w:hyperlink w:anchor="_Toc143519871" w:history="1">
        <w:r w:rsidR="005941DD" w:rsidRPr="009B7FF6">
          <w:rPr>
            <w:rStyle w:val="Hyperlink"/>
            <w:b/>
            <w:noProof/>
          </w:rPr>
          <w:t>Tabel 3.2</w:t>
        </w:r>
        <w:r w:rsidR="005941DD" w:rsidRPr="009B7FF6">
          <w:rPr>
            <w:rStyle w:val="Hyperlink"/>
            <w:noProof/>
          </w:rPr>
          <w:t xml:space="preserve"> Kebutuhan Non-Fungsional</w:t>
        </w:r>
        <w:r w:rsidR="005941DD">
          <w:rPr>
            <w:noProof/>
            <w:webHidden/>
          </w:rPr>
          <w:tab/>
        </w:r>
        <w:r w:rsidR="005941DD">
          <w:rPr>
            <w:noProof/>
            <w:webHidden/>
          </w:rPr>
          <w:fldChar w:fldCharType="begin"/>
        </w:r>
        <w:r w:rsidR="005941DD">
          <w:rPr>
            <w:noProof/>
            <w:webHidden/>
          </w:rPr>
          <w:instrText xml:space="preserve"> PAGEREF _Toc143519871 \h </w:instrText>
        </w:r>
        <w:r w:rsidR="005941DD">
          <w:rPr>
            <w:noProof/>
            <w:webHidden/>
          </w:rPr>
        </w:r>
        <w:r w:rsidR="005941DD">
          <w:rPr>
            <w:noProof/>
            <w:webHidden/>
          </w:rPr>
          <w:fldChar w:fldCharType="separate"/>
        </w:r>
        <w:r w:rsidR="00742A11">
          <w:rPr>
            <w:noProof/>
            <w:webHidden/>
          </w:rPr>
          <w:t>21</w:t>
        </w:r>
        <w:r w:rsidR="005941DD">
          <w:rPr>
            <w:noProof/>
            <w:webHidden/>
          </w:rPr>
          <w:fldChar w:fldCharType="end"/>
        </w:r>
      </w:hyperlink>
    </w:p>
    <w:p w14:paraId="0F4849DF" w14:textId="57F0E573" w:rsidR="005941DD" w:rsidRDefault="005C362A" w:rsidP="005941DD">
      <w:pPr>
        <w:pStyle w:val="TableofFigures"/>
        <w:tabs>
          <w:tab w:val="right" w:leader="dot" w:pos="7927"/>
        </w:tabs>
        <w:contextualSpacing/>
        <w:rPr>
          <w:noProof/>
        </w:rPr>
      </w:pPr>
      <w:hyperlink w:anchor="_Toc143519872" w:history="1">
        <w:r w:rsidR="005941DD" w:rsidRPr="009B7FF6">
          <w:rPr>
            <w:rStyle w:val="Hyperlink"/>
            <w:b/>
            <w:noProof/>
          </w:rPr>
          <w:t>Tabel 3.3</w:t>
        </w:r>
        <w:r w:rsidR="005941DD" w:rsidRPr="009B7FF6">
          <w:rPr>
            <w:rStyle w:val="Hyperlink"/>
            <w:noProof/>
          </w:rPr>
          <w:t xml:space="preserve"> </w:t>
        </w:r>
        <w:r w:rsidR="005941DD" w:rsidRPr="009B7FF6">
          <w:rPr>
            <w:rStyle w:val="Hyperlink"/>
            <w:i/>
            <w:noProof/>
          </w:rPr>
          <w:t xml:space="preserve">Endpoint </w:t>
        </w:r>
        <w:r w:rsidR="005941DD" w:rsidRPr="009B7FF6">
          <w:rPr>
            <w:rStyle w:val="Hyperlink"/>
            <w:noProof/>
          </w:rPr>
          <w:t>API</w:t>
        </w:r>
        <w:r w:rsidR="005941DD">
          <w:rPr>
            <w:noProof/>
            <w:webHidden/>
          </w:rPr>
          <w:tab/>
        </w:r>
        <w:r w:rsidR="005941DD">
          <w:rPr>
            <w:noProof/>
            <w:webHidden/>
          </w:rPr>
          <w:fldChar w:fldCharType="begin"/>
        </w:r>
        <w:r w:rsidR="005941DD">
          <w:rPr>
            <w:noProof/>
            <w:webHidden/>
          </w:rPr>
          <w:instrText xml:space="preserve"> PAGEREF _Toc143519872 \h </w:instrText>
        </w:r>
        <w:r w:rsidR="005941DD">
          <w:rPr>
            <w:noProof/>
            <w:webHidden/>
          </w:rPr>
        </w:r>
        <w:r w:rsidR="005941DD">
          <w:rPr>
            <w:noProof/>
            <w:webHidden/>
          </w:rPr>
          <w:fldChar w:fldCharType="separate"/>
        </w:r>
        <w:r w:rsidR="00742A11">
          <w:rPr>
            <w:noProof/>
            <w:webHidden/>
          </w:rPr>
          <w:t>25</w:t>
        </w:r>
        <w:r w:rsidR="005941DD">
          <w:rPr>
            <w:noProof/>
            <w:webHidden/>
          </w:rPr>
          <w:fldChar w:fldCharType="end"/>
        </w:r>
      </w:hyperlink>
      <w:r w:rsidR="005941DD">
        <w:fldChar w:fldCharType="end"/>
      </w:r>
      <w:r w:rsidR="005941DD">
        <w:fldChar w:fldCharType="begin"/>
      </w:r>
      <w:r w:rsidR="005941DD">
        <w:instrText xml:space="preserve"> TOC \h \z \c "Tabel 4." </w:instrText>
      </w:r>
      <w:r w:rsidR="005941DD">
        <w:fldChar w:fldCharType="separate"/>
      </w:r>
    </w:p>
    <w:p w14:paraId="6346AB6E" w14:textId="77777777" w:rsidR="005941DD" w:rsidRDefault="005C362A" w:rsidP="005941DD">
      <w:pPr>
        <w:pStyle w:val="TableofFigures"/>
        <w:tabs>
          <w:tab w:val="right" w:leader="dot" w:pos="7927"/>
        </w:tabs>
        <w:contextualSpacing/>
        <w:rPr>
          <w:rFonts w:asciiTheme="minorHAnsi" w:eastAsiaTheme="minorEastAsia" w:hAnsiTheme="minorHAnsi"/>
          <w:noProof/>
          <w:sz w:val="22"/>
          <w:lang w:val="en-US"/>
        </w:rPr>
      </w:pPr>
      <w:hyperlink w:anchor="_Toc143519874" w:history="1">
        <w:r w:rsidR="005941DD" w:rsidRPr="009C6E63">
          <w:rPr>
            <w:rStyle w:val="Hyperlink"/>
            <w:b/>
            <w:noProof/>
          </w:rPr>
          <w:t>Tabel 4.1</w:t>
        </w:r>
        <w:r w:rsidR="005941DD" w:rsidRPr="009C6E63">
          <w:rPr>
            <w:rStyle w:val="Hyperlink"/>
            <w:noProof/>
          </w:rPr>
          <w:t xml:space="preserve"> Hasil Pengujian Fungsional</w:t>
        </w:r>
        <w:r w:rsidR="005941DD">
          <w:rPr>
            <w:noProof/>
            <w:webHidden/>
          </w:rPr>
          <w:tab/>
        </w:r>
        <w:r w:rsidR="005941DD">
          <w:rPr>
            <w:noProof/>
            <w:webHidden/>
          </w:rPr>
          <w:fldChar w:fldCharType="begin"/>
        </w:r>
        <w:r w:rsidR="005941DD">
          <w:rPr>
            <w:noProof/>
            <w:webHidden/>
          </w:rPr>
          <w:instrText xml:space="preserve"> PAGEREF _Toc143519874 \h </w:instrText>
        </w:r>
        <w:r w:rsidR="005941DD">
          <w:rPr>
            <w:noProof/>
            <w:webHidden/>
          </w:rPr>
        </w:r>
        <w:r w:rsidR="005941DD">
          <w:rPr>
            <w:noProof/>
            <w:webHidden/>
          </w:rPr>
          <w:fldChar w:fldCharType="separate"/>
        </w:r>
        <w:r w:rsidR="00742A11">
          <w:rPr>
            <w:noProof/>
            <w:webHidden/>
          </w:rPr>
          <w:t>75</w:t>
        </w:r>
        <w:r w:rsidR="005941DD">
          <w:rPr>
            <w:noProof/>
            <w:webHidden/>
          </w:rPr>
          <w:fldChar w:fldCharType="end"/>
        </w:r>
      </w:hyperlink>
    </w:p>
    <w:p w14:paraId="292B7660" w14:textId="77777777" w:rsidR="005941DD" w:rsidRDefault="005C362A" w:rsidP="005941DD">
      <w:pPr>
        <w:pStyle w:val="TableofFigures"/>
        <w:tabs>
          <w:tab w:val="right" w:leader="dot" w:pos="7927"/>
        </w:tabs>
        <w:contextualSpacing/>
        <w:rPr>
          <w:rFonts w:asciiTheme="minorHAnsi" w:eastAsiaTheme="minorEastAsia" w:hAnsiTheme="minorHAnsi"/>
          <w:noProof/>
          <w:sz w:val="22"/>
          <w:lang w:val="en-US"/>
        </w:rPr>
      </w:pPr>
      <w:hyperlink w:anchor="_Toc143519875" w:history="1">
        <w:r w:rsidR="005941DD" w:rsidRPr="009C6E63">
          <w:rPr>
            <w:rStyle w:val="Hyperlink"/>
            <w:b/>
            <w:noProof/>
          </w:rPr>
          <w:t>Tabel 4.2</w:t>
        </w:r>
        <w:r w:rsidR="005941DD" w:rsidRPr="009C6E63">
          <w:rPr>
            <w:rStyle w:val="Hyperlink"/>
            <w:noProof/>
          </w:rPr>
          <w:t xml:space="preserve"> Hasil Pengujian Fungsi </w:t>
        </w:r>
        <w:r w:rsidR="005941DD" w:rsidRPr="009C6E63">
          <w:rPr>
            <w:rStyle w:val="Hyperlink"/>
            <w:i/>
            <w:noProof/>
          </w:rPr>
          <w:t>Login</w:t>
        </w:r>
        <w:r w:rsidR="005941DD">
          <w:rPr>
            <w:noProof/>
            <w:webHidden/>
          </w:rPr>
          <w:tab/>
        </w:r>
        <w:r w:rsidR="005941DD">
          <w:rPr>
            <w:noProof/>
            <w:webHidden/>
          </w:rPr>
          <w:fldChar w:fldCharType="begin"/>
        </w:r>
        <w:r w:rsidR="005941DD">
          <w:rPr>
            <w:noProof/>
            <w:webHidden/>
          </w:rPr>
          <w:instrText xml:space="preserve"> PAGEREF _Toc143519875 \h </w:instrText>
        </w:r>
        <w:r w:rsidR="005941DD">
          <w:rPr>
            <w:noProof/>
            <w:webHidden/>
          </w:rPr>
        </w:r>
        <w:r w:rsidR="005941DD">
          <w:rPr>
            <w:noProof/>
            <w:webHidden/>
          </w:rPr>
          <w:fldChar w:fldCharType="separate"/>
        </w:r>
        <w:r w:rsidR="00742A11">
          <w:rPr>
            <w:noProof/>
            <w:webHidden/>
          </w:rPr>
          <w:t>75</w:t>
        </w:r>
        <w:r w:rsidR="005941DD">
          <w:rPr>
            <w:noProof/>
            <w:webHidden/>
          </w:rPr>
          <w:fldChar w:fldCharType="end"/>
        </w:r>
      </w:hyperlink>
    </w:p>
    <w:p w14:paraId="03690B6F" w14:textId="77777777" w:rsidR="005941DD" w:rsidRDefault="005C362A" w:rsidP="005941DD">
      <w:pPr>
        <w:pStyle w:val="TableofFigures"/>
        <w:tabs>
          <w:tab w:val="right" w:leader="dot" w:pos="7927"/>
        </w:tabs>
        <w:contextualSpacing/>
        <w:rPr>
          <w:rFonts w:asciiTheme="minorHAnsi" w:eastAsiaTheme="minorEastAsia" w:hAnsiTheme="minorHAnsi"/>
          <w:noProof/>
          <w:sz w:val="22"/>
          <w:lang w:val="en-US"/>
        </w:rPr>
      </w:pPr>
      <w:hyperlink w:anchor="_Toc143519876" w:history="1">
        <w:r w:rsidR="005941DD" w:rsidRPr="009C6E63">
          <w:rPr>
            <w:rStyle w:val="Hyperlink"/>
            <w:b/>
            <w:noProof/>
          </w:rPr>
          <w:t>Tabel 4.3</w:t>
        </w:r>
        <w:r w:rsidR="005941DD" w:rsidRPr="009C6E63">
          <w:rPr>
            <w:rStyle w:val="Hyperlink"/>
            <w:noProof/>
          </w:rPr>
          <w:t xml:space="preserve"> Hasil Pengujian Fungsi </w:t>
        </w:r>
        <w:r w:rsidR="005941DD" w:rsidRPr="009C6E63">
          <w:rPr>
            <w:rStyle w:val="Hyperlink"/>
            <w:i/>
            <w:noProof/>
          </w:rPr>
          <w:t>Logout</w:t>
        </w:r>
        <w:r w:rsidR="005941DD">
          <w:rPr>
            <w:noProof/>
            <w:webHidden/>
          </w:rPr>
          <w:tab/>
        </w:r>
        <w:r w:rsidR="005941DD">
          <w:rPr>
            <w:noProof/>
            <w:webHidden/>
          </w:rPr>
          <w:fldChar w:fldCharType="begin"/>
        </w:r>
        <w:r w:rsidR="005941DD">
          <w:rPr>
            <w:noProof/>
            <w:webHidden/>
          </w:rPr>
          <w:instrText xml:space="preserve"> PAGEREF _Toc143519876 \h </w:instrText>
        </w:r>
        <w:r w:rsidR="005941DD">
          <w:rPr>
            <w:noProof/>
            <w:webHidden/>
          </w:rPr>
        </w:r>
        <w:r w:rsidR="005941DD">
          <w:rPr>
            <w:noProof/>
            <w:webHidden/>
          </w:rPr>
          <w:fldChar w:fldCharType="separate"/>
        </w:r>
        <w:r w:rsidR="00742A11">
          <w:rPr>
            <w:noProof/>
            <w:webHidden/>
          </w:rPr>
          <w:t>77</w:t>
        </w:r>
        <w:r w:rsidR="005941DD">
          <w:rPr>
            <w:noProof/>
            <w:webHidden/>
          </w:rPr>
          <w:fldChar w:fldCharType="end"/>
        </w:r>
      </w:hyperlink>
    </w:p>
    <w:p w14:paraId="6FE84A88" w14:textId="77777777" w:rsidR="005941DD" w:rsidRDefault="005C362A" w:rsidP="005941DD">
      <w:pPr>
        <w:pStyle w:val="TableofFigures"/>
        <w:tabs>
          <w:tab w:val="right" w:leader="dot" w:pos="7927"/>
        </w:tabs>
        <w:contextualSpacing/>
        <w:rPr>
          <w:rFonts w:asciiTheme="minorHAnsi" w:eastAsiaTheme="minorEastAsia" w:hAnsiTheme="minorHAnsi"/>
          <w:noProof/>
          <w:sz w:val="22"/>
          <w:lang w:val="en-US"/>
        </w:rPr>
      </w:pPr>
      <w:hyperlink w:anchor="_Toc143519877" w:history="1">
        <w:r w:rsidR="005941DD" w:rsidRPr="009C6E63">
          <w:rPr>
            <w:rStyle w:val="Hyperlink"/>
            <w:b/>
            <w:noProof/>
          </w:rPr>
          <w:t>Tabel 4 4</w:t>
        </w:r>
        <w:r w:rsidR="005941DD" w:rsidRPr="009C6E63">
          <w:rPr>
            <w:rStyle w:val="Hyperlink"/>
            <w:noProof/>
          </w:rPr>
          <w:t xml:space="preserve"> Hasil Pengujian Fungsi Verifikasi Email</w:t>
        </w:r>
        <w:r w:rsidR="005941DD">
          <w:rPr>
            <w:noProof/>
            <w:webHidden/>
          </w:rPr>
          <w:tab/>
        </w:r>
        <w:r w:rsidR="005941DD">
          <w:rPr>
            <w:noProof/>
            <w:webHidden/>
          </w:rPr>
          <w:fldChar w:fldCharType="begin"/>
        </w:r>
        <w:r w:rsidR="005941DD">
          <w:rPr>
            <w:noProof/>
            <w:webHidden/>
          </w:rPr>
          <w:instrText xml:space="preserve"> PAGEREF _Toc143519877 \h </w:instrText>
        </w:r>
        <w:r w:rsidR="005941DD">
          <w:rPr>
            <w:noProof/>
            <w:webHidden/>
          </w:rPr>
        </w:r>
        <w:r w:rsidR="005941DD">
          <w:rPr>
            <w:noProof/>
            <w:webHidden/>
          </w:rPr>
          <w:fldChar w:fldCharType="separate"/>
        </w:r>
        <w:r w:rsidR="00742A11">
          <w:rPr>
            <w:noProof/>
            <w:webHidden/>
          </w:rPr>
          <w:t>77</w:t>
        </w:r>
        <w:r w:rsidR="005941DD">
          <w:rPr>
            <w:noProof/>
            <w:webHidden/>
          </w:rPr>
          <w:fldChar w:fldCharType="end"/>
        </w:r>
      </w:hyperlink>
    </w:p>
    <w:p w14:paraId="3D803FDD" w14:textId="77777777" w:rsidR="005941DD" w:rsidRDefault="005C362A" w:rsidP="005941DD">
      <w:pPr>
        <w:pStyle w:val="TableofFigures"/>
        <w:tabs>
          <w:tab w:val="right" w:leader="dot" w:pos="7927"/>
        </w:tabs>
        <w:contextualSpacing/>
        <w:rPr>
          <w:rFonts w:asciiTheme="minorHAnsi" w:eastAsiaTheme="minorEastAsia" w:hAnsiTheme="minorHAnsi"/>
          <w:noProof/>
          <w:sz w:val="22"/>
          <w:lang w:val="en-US"/>
        </w:rPr>
      </w:pPr>
      <w:hyperlink w:anchor="_Toc143519878" w:history="1">
        <w:r w:rsidR="005941DD" w:rsidRPr="009C6E63">
          <w:rPr>
            <w:rStyle w:val="Hyperlink"/>
            <w:b/>
            <w:noProof/>
          </w:rPr>
          <w:t>Tabel 4.5</w:t>
        </w:r>
        <w:r w:rsidR="005941DD" w:rsidRPr="009C6E63">
          <w:rPr>
            <w:rStyle w:val="Hyperlink"/>
            <w:noProof/>
          </w:rPr>
          <w:t xml:space="preserve"> Hasil Pengujian Fungsi Ganti </w:t>
        </w:r>
        <w:r w:rsidR="005941DD" w:rsidRPr="009C6E63">
          <w:rPr>
            <w:rStyle w:val="Hyperlink"/>
            <w:i/>
            <w:noProof/>
          </w:rPr>
          <w:t>Password</w:t>
        </w:r>
        <w:r w:rsidR="005941DD">
          <w:rPr>
            <w:noProof/>
            <w:webHidden/>
          </w:rPr>
          <w:tab/>
        </w:r>
        <w:r w:rsidR="005941DD">
          <w:rPr>
            <w:noProof/>
            <w:webHidden/>
          </w:rPr>
          <w:fldChar w:fldCharType="begin"/>
        </w:r>
        <w:r w:rsidR="005941DD">
          <w:rPr>
            <w:noProof/>
            <w:webHidden/>
          </w:rPr>
          <w:instrText xml:space="preserve"> PAGEREF _Toc143519878 \h </w:instrText>
        </w:r>
        <w:r w:rsidR="005941DD">
          <w:rPr>
            <w:noProof/>
            <w:webHidden/>
          </w:rPr>
        </w:r>
        <w:r w:rsidR="005941DD">
          <w:rPr>
            <w:noProof/>
            <w:webHidden/>
          </w:rPr>
          <w:fldChar w:fldCharType="separate"/>
        </w:r>
        <w:r w:rsidR="00742A11">
          <w:rPr>
            <w:noProof/>
            <w:webHidden/>
          </w:rPr>
          <w:t>78</w:t>
        </w:r>
        <w:r w:rsidR="005941DD">
          <w:rPr>
            <w:noProof/>
            <w:webHidden/>
          </w:rPr>
          <w:fldChar w:fldCharType="end"/>
        </w:r>
      </w:hyperlink>
    </w:p>
    <w:p w14:paraId="7C1ECFE2" w14:textId="77777777" w:rsidR="005941DD" w:rsidRDefault="005C362A" w:rsidP="005941DD">
      <w:pPr>
        <w:pStyle w:val="TableofFigures"/>
        <w:tabs>
          <w:tab w:val="right" w:leader="dot" w:pos="7927"/>
        </w:tabs>
        <w:contextualSpacing/>
        <w:rPr>
          <w:rFonts w:asciiTheme="minorHAnsi" w:eastAsiaTheme="minorEastAsia" w:hAnsiTheme="minorHAnsi"/>
          <w:noProof/>
          <w:sz w:val="22"/>
          <w:lang w:val="en-US"/>
        </w:rPr>
      </w:pPr>
      <w:hyperlink w:anchor="_Toc143519879" w:history="1">
        <w:r w:rsidR="005941DD" w:rsidRPr="009C6E63">
          <w:rPr>
            <w:rStyle w:val="Hyperlink"/>
            <w:b/>
            <w:noProof/>
          </w:rPr>
          <w:t>Tabel 4.6</w:t>
        </w:r>
        <w:r w:rsidR="005941DD" w:rsidRPr="009C6E63">
          <w:rPr>
            <w:rStyle w:val="Hyperlink"/>
            <w:noProof/>
          </w:rPr>
          <w:t xml:space="preserve"> Hasil Pengujian Fungsi </w:t>
        </w:r>
        <w:r w:rsidR="005941DD" w:rsidRPr="00412987">
          <w:rPr>
            <w:rStyle w:val="Hyperlink"/>
            <w:i/>
            <w:noProof/>
          </w:rPr>
          <w:t>Reset</w:t>
        </w:r>
        <w:r w:rsidR="005941DD" w:rsidRPr="009C6E63">
          <w:rPr>
            <w:rStyle w:val="Hyperlink"/>
            <w:noProof/>
          </w:rPr>
          <w:t xml:space="preserve"> </w:t>
        </w:r>
        <w:r w:rsidR="005941DD" w:rsidRPr="009C6E63">
          <w:rPr>
            <w:rStyle w:val="Hyperlink"/>
            <w:i/>
            <w:noProof/>
          </w:rPr>
          <w:t>Password</w:t>
        </w:r>
        <w:r w:rsidR="005941DD">
          <w:rPr>
            <w:noProof/>
            <w:webHidden/>
          </w:rPr>
          <w:tab/>
        </w:r>
        <w:r w:rsidR="005941DD">
          <w:rPr>
            <w:noProof/>
            <w:webHidden/>
          </w:rPr>
          <w:fldChar w:fldCharType="begin"/>
        </w:r>
        <w:r w:rsidR="005941DD">
          <w:rPr>
            <w:noProof/>
            <w:webHidden/>
          </w:rPr>
          <w:instrText xml:space="preserve"> PAGEREF _Toc143519879 \h </w:instrText>
        </w:r>
        <w:r w:rsidR="005941DD">
          <w:rPr>
            <w:noProof/>
            <w:webHidden/>
          </w:rPr>
        </w:r>
        <w:r w:rsidR="005941DD">
          <w:rPr>
            <w:noProof/>
            <w:webHidden/>
          </w:rPr>
          <w:fldChar w:fldCharType="separate"/>
        </w:r>
        <w:r w:rsidR="00742A11">
          <w:rPr>
            <w:noProof/>
            <w:webHidden/>
          </w:rPr>
          <w:t>79</w:t>
        </w:r>
        <w:r w:rsidR="005941DD">
          <w:rPr>
            <w:noProof/>
            <w:webHidden/>
          </w:rPr>
          <w:fldChar w:fldCharType="end"/>
        </w:r>
      </w:hyperlink>
    </w:p>
    <w:p w14:paraId="4519FFB2" w14:textId="77777777" w:rsidR="005941DD" w:rsidRDefault="005C362A" w:rsidP="005941DD">
      <w:pPr>
        <w:pStyle w:val="TableofFigures"/>
        <w:tabs>
          <w:tab w:val="right" w:leader="dot" w:pos="7927"/>
        </w:tabs>
        <w:contextualSpacing/>
        <w:rPr>
          <w:rFonts w:asciiTheme="minorHAnsi" w:eastAsiaTheme="minorEastAsia" w:hAnsiTheme="minorHAnsi"/>
          <w:noProof/>
          <w:sz w:val="22"/>
          <w:lang w:val="en-US"/>
        </w:rPr>
      </w:pPr>
      <w:hyperlink w:anchor="_Toc143519880" w:history="1">
        <w:r w:rsidR="005941DD" w:rsidRPr="009C6E63">
          <w:rPr>
            <w:rStyle w:val="Hyperlink"/>
            <w:b/>
            <w:noProof/>
          </w:rPr>
          <w:t>Tabel 4.7</w:t>
        </w:r>
        <w:r w:rsidR="005941DD" w:rsidRPr="009C6E63">
          <w:rPr>
            <w:rStyle w:val="Hyperlink"/>
            <w:noProof/>
          </w:rPr>
          <w:t xml:space="preserve"> Hasil Pengujian Fungsi </w:t>
        </w:r>
        <w:r w:rsidR="005941DD" w:rsidRPr="009C6E63">
          <w:rPr>
            <w:rStyle w:val="Hyperlink"/>
            <w:i/>
            <w:noProof/>
          </w:rPr>
          <w:t>Update</w:t>
        </w:r>
        <w:r w:rsidR="005941DD" w:rsidRPr="009C6E63">
          <w:rPr>
            <w:rStyle w:val="Hyperlink"/>
            <w:noProof/>
          </w:rPr>
          <w:t xml:space="preserve"> Profil</w:t>
        </w:r>
        <w:r w:rsidR="005941DD">
          <w:rPr>
            <w:noProof/>
            <w:webHidden/>
          </w:rPr>
          <w:tab/>
        </w:r>
        <w:r w:rsidR="005941DD">
          <w:rPr>
            <w:noProof/>
            <w:webHidden/>
          </w:rPr>
          <w:fldChar w:fldCharType="begin"/>
        </w:r>
        <w:r w:rsidR="005941DD">
          <w:rPr>
            <w:noProof/>
            <w:webHidden/>
          </w:rPr>
          <w:instrText xml:space="preserve"> PAGEREF _Toc143519880 \h </w:instrText>
        </w:r>
        <w:r w:rsidR="005941DD">
          <w:rPr>
            <w:noProof/>
            <w:webHidden/>
          </w:rPr>
        </w:r>
        <w:r w:rsidR="005941DD">
          <w:rPr>
            <w:noProof/>
            <w:webHidden/>
          </w:rPr>
          <w:fldChar w:fldCharType="separate"/>
        </w:r>
        <w:r w:rsidR="00742A11">
          <w:rPr>
            <w:noProof/>
            <w:webHidden/>
          </w:rPr>
          <w:t>80</w:t>
        </w:r>
        <w:r w:rsidR="005941DD">
          <w:rPr>
            <w:noProof/>
            <w:webHidden/>
          </w:rPr>
          <w:fldChar w:fldCharType="end"/>
        </w:r>
      </w:hyperlink>
    </w:p>
    <w:p w14:paraId="11732D67" w14:textId="77777777" w:rsidR="005941DD" w:rsidRDefault="005C362A" w:rsidP="005941DD">
      <w:pPr>
        <w:pStyle w:val="TableofFigures"/>
        <w:tabs>
          <w:tab w:val="right" w:leader="dot" w:pos="7927"/>
        </w:tabs>
        <w:contextualSpacing/>
        <w:rPr>
          <w:rFonts w:asciiTheme="minorHAnsi" w:eastAsiaTheme="minorEastAsia" w:hAnsiTheme="minorHAnsi"/>
          <w:noProof/>
          <w:sz w:val="22"/>
          <w:lang w:val="en-US"/>
        </w:rPr>
      </w:pPr>
      <w:hyperlink w:anchor="_Toc143519881" w:history="1">
        <w:r w:rsidR="005941DD" w:rsidRPr="009C6E63">
          <w:rPr>
            <w:rStyle w:val="Hyperlink"/>
            <w:b/>
            <w:noProof/>
          </w:rPr>
          <w:t>Tabel 4.8</w:t>
        </w:r>
        <w:r w:rsidR="005941DD" w:rsidRPr="009C6E63">
          <w:rPr>
            <w:rStyle w:val="Hyperlink"/>
            <w:noProof/>
          </w:rPr>
          <w:t xml:space="preserve"> Hasil Pengujian Fungsi </w:t>
        </w:r>
        <w:r w:rsidR="005941DD" w:rsidRPr="009C6E63">
          <w:rPr>
            <w:rStyle w:val="Hyperlink"/>
            <w:i/>
            <w:noProof/>
          </w:rPr>
          <w:t>Update</w:t>
        </w:r>
        <w:r w:rsidR="005941DD" w:rsidRPr="009C6E63">
          <w:rPr>
            <w:rStyle w:val="Hyperlink"/>
            <w:noProof/>
          </w:rPr>
          <w:t xml:space="preserve"> Avatar</w:t>
        </w:r>
        <w:r w:rsidR="005941DD">
          <w:rPr>
            <w:noProof/>
            <w:webHidden/>
          </w:rPr>
          <w:tab/>
        </w:r>
        <w:r w:rsidR="005941DD">
          <w:rPr>
            <w:noProof/>
            <w:webHidden/>
          </w:rPr>
          <w:fldChar w:fldCharType="begin"/>
        </w:r>
        <w:r w:rsidR="005941DD">
          <w:rPr>
            <w:noProof/>
            <w:webHidden/>
          </w:rPr>
          <w:instrText xml:space="preserve"> PAGEREF _Toc143519881 \h </w:instrText>
        </w:r>
        <w:r w:rsidR="005941DD">
          <w:rPr>
            <w:noProof/>
            <w:webHidden/>
          </w:rPr>
        </w:r>
        <w:r w:rsidR="005941DD">
          <w:rPr>
            <w:noProof/>
            <w:webHidden/>
          </w:rPr>
          <w:fldChar w:fldCharType="separate"/>
        </w:r>
        <w:r w:rsidR="00742A11">
          <w:rPr>
            <w:noProof/>
            <w:webHidden/>
          </w:rPr>
          <w:t>81</w:t>
        </w:r>
        <w:r w:rsidR="005941DD">
          <w:rPr>
            <w:noProof/>
            <w:webHidden/>
          </w:rPr>
          <w:fldChar w:fldCharType="end"/>
        </w:r>
      </w:hyperlink>
    </w:p>
    <w:p w14:paraId="0AA184D0" w14:textId="77777777" w:rsidR="005941DD" w:rsidRDefault="005C362A" w:rsidP="005941DD">
      <w:pPr>
        <w:pStyle w:val="TableofFigures"/>
        <w:tabs>
          <w:tab w:val="right" w:leader="dot" w:pos="7927"/>
        </w:tabs>
        <w:contextualSpacing/>
        <w:rPr>
          <w:rFonts w:asciiTheme="minorHAnsi" w:eastAsiaTheme="minorEastAsia" w:hAnsiTheme="minorHAnsi"/>
          <w:noProof/>
          <w:sz w:val="22"/>
          <w:lang w:val="en-US"/>
        </w:rPr>
      </w:pPr>
      <w:hyperlink w:anchor="_Toc143519882" w:history="1">
        <w:r w:rsidR="005941DD" w:rsidRPr="009C6E63">
          <w:rPr>
            <w:rStyle w:val="Hyperlink"/>
            <w:b/>
            <w:noProof/>
          </w:rPr>
          <w:t>Tabel 4.9</w:t>
        </w:r>
        <w:r w:rsidR="005941DD" w:rsidRPr="009C6E63">
          <w:rPr>
            <w:rStyle w:val="Hyperlink"/>
            <w:noProof/>
          </w:rPr>
          <w:t xml:space="preserve"> Hasil Pengujian Fungsi Lihat Akses</w:t>
        </w:r>
        <w:r w:rsidR="005941DD">
          <w:rPr>
            <w:noProof/>
            <w:webHidden/>
          </w:rPr>
          <w:tab/>
        </w:r>
        <w:r w:rsidR="005941DD">
          <w:rPr>
            <w:noProof/>
            <w:webHidden/>
          </w:rPr>
          <w:fldChar w:fldCharType="begin"/>
        </w:r>
        <w:r w:rsidR="005941DD">
          <w:rPr>
            <w:noProof/>
            <w:webHidden/>
          </w:rPr>
          <w:instrText xml:space="preserve"> PAGEREF _Toc143519882 \h </w:instrText>
        </w:r>
        <w:r w:rsidR="005941DD">
          <w:rPr>
            <w:noProof/>
            <w:webHidden/>
          </w:rPr>
        </w:r>
        <w:r w:rsidR="005941DD">
          <w:rPr>
            <w:noProof/>
            <w:webHidden/>
          </w:rPr>
          <w:fldChar w:fldCharType="separate"/>
        </w:r>
        <w:r w:rsidR="00742A11">
          <w:rPr>
            <w:noProof/>
            <w:webHidden/>
          </w:rPr>
          <w:t>82</w:t>
        </w:r>
        <w:r w:rsidR="005941DD">
          <w:rPr>
            <w:noProof/>
            <w:webHidden/>
          </w:rPr>
          <w:fldChar w:fldCharType="end"/>
        </w:r>
      </w:hyperlink>
    </w:p>
    <w:p w14:paraId="7170E279" w14:textId="77777777" w:rsidR="005941DD" w:rsidRDefault="005C362A" w:rsidP="005941DD">
      <w:pPr>
        <w:pStyle w:val="TableofFigures"/>
        <w:tabs>
          <w:tab w:val="right" w:leader="dot" w:pos="7927"/>
        </w:tabs>
        <w:contextualSpacing/>
        <w:rPr>
          <w:rFonts w:asciiTheme="minorHAnsi" w:eastAsiaTheme="minorEastAsia" w:hAnsiTheme="minorHAnsi"/>
          <w:noProof/>
          <w:sz w:val="22"/>
          <w:lang w:val="en-US"/>
        </w:rPr>
      </w:pPr>
      <w:hyperlink w:anchor="_Toc143519883" w:history="1">
        <w:r w:rsidR="005941DD" w:rsidRPr="009C6E63">
          <w:rPr>
            <w:rStyle w:val="Hyperlink"/>
            <w:b/>
            <w:noProof/>
          </w:rPr>
          <w:t>Tabel 4.10</w:t>
        </w:r>
        <w:r w:rsidR="005941DD" w:rsidRPr="009C6E63">
          <w:rPr>
            <w:rStyle w:val="Hyperlink"/>
            <w:noProof/>
          </w:rPr>
          <w:t xml:space="preserve"> Hasil Pengujian Fungsi Lihat Pintu</w:t>
        </w:r>
        <w:r w:rsidR="005941DD">
          <w:rPr>
            <w:noProof/>
            <w:webHidden/>
          </w:rPr>
          <w:tab/>
        </w:r>
        <w:r w:rsidR="005941DD">
          <w:rPr>
            <w:noProof/>
            <w:webHidden/>
          </w:rPr>
          <w:fldChar w:fldCharType="begin"/>
        </w:r>
        <w:r w:rsidR="005941DD">
          <w:rPr>
            <w:noProof/>
            <w:webHidden/>
          </w:rPr>
          <w:instrText xml:space="preserve"> PAGEREF _Toc143519883 \h </w:instrText>
        </w:r>
        <w:r w:rsidR="005941DD">
          <w:rPr>
            <w:noProof/>
            <w:webHidden/>
          </w:rPr>
        </w:r>
        <w:r w:rsidR="005941DD">
          <w:rPr>
            <w:noProof/>
            <w:webHidden/>
          </w:rPr>
          <w:fldChar w:fldCharType="separate"/>
        </w:r>
        <w:r w:rsidR="00742A11">
          <w:rPr>
            <w:noProof/>
            <w:webHidden/>
          </w:rPr>
          <w:t>82</w:t>
        </w:r>
        <w:r w:rsidR="005941DD">
          <w:rPr>
            <w:noProof/>
            <w:webHidden/>
          </w:rPr>
          <w:fldChar w:fldCharType="end"/>
        </w:r>
      </w:hyperlink>
    </w:p>
    <w:p w14:paraId="12AD1DAB" w14:textId="77777777" w:rsidR="005941DD" w:rsidRDefault="005C362A" w:rsidP="005941DD">
      <w:pPr>
        <w:pStyle w:val="TableofFigures"/>
        <w:tabs>
          <w:tab w:val="right" w:leader="dot" w:pos="7927"/>
        </w:tabs>
        <w:contextualSpacing/>
        <w:rPr>
          <w:rFonts w:asciiTheme="minorHAnsi" w:eastAsiaTheme="minorEastAsia" w:hAnsiTheme="minorHAnsi"/>
          <w:noProof/>
          <w:sz w:val="22"/>
          <w:lang w:val="en-US"/>
        </w:rPr>
      </w:pPr>
      <w:hyperlink w:anchor="_Toc143519884" w:history="1">
        <w:r w:rsidR="005941DD" w:rsidRPr="009C6E63">
          <w:rPr>
            <w:rStyle w:val="Hyperlink"/>
            <w:b/>
            <w:noProof/>
          </w:rPr>
          <w:t>Tabel 4.11</w:t>
        </w:r>
        <w:r w:rsidR="005941DD" w:rsidRPr="009C6E63">
          <w:rPr>
            <w:rStyle w:val="Hyperlink"/>
            <w:noProof/>
          </w:rPr>
          <w:t xml:space="preserve"> Hasil Pengujian Lihat Riwayat Akses</w:t>
        </w:r>
        <w:r w:rsidR="005941DD">
          <w:rPr>
            <w:noProof/>
            <w:webHidden/>
          </w:rPr>
          <w:tab/>
        </w:r>
        <w:r w:rsidR="005941DD">
          <w:rPr>
            <w:noProof/>
            <w:webHidden/>
          </w:rPr>
          <w:fldChar w:fldCharType="begin"/>
        </w:r>
        <w:r w:rsidR="005941DD">
          <w:rPr>
            <w:noProof/>
            <w:webHidden/>
          </w:rPr>
          <w:instrText xml:space="preserve"> PAGEREF _Toc143519884 \h </w:instrText>
        </w:r>
        <w:r w:rsidR="005941DD">
          <w:rPr>
            <w:noProof/>
            <w:webHidden/>
          </w:rPr>
        </w:r>
        <w:r w:rsidR="005941DD">
          <w:rPr>
            <w:noProof/>
            <w:webHidden/>
          </w:rPr>
          <w:fldChar w:fldCharType="separate"/>
        </w:r>
        <w:r w:rsidR="00742A11">
          <w:rPr>
            <w:noProof/>
            <w:webHidden/>
          </w:rPr>
          <w:t>83</w:t>
        </w:r>
        <w:r w:rsidR="005941DD">
          <w:rPr>
            <w:noProof/>
            <w:webHidden/>
          </w:rPr>
          <w:fldChar w:fldCharType="end"/>
        </w:r>
      </w:hyperlink>
    </w:p>
    <w:p w14:paraId="1657D734" w14:textId="77777777" w:rsidR="005941DD" w:rsidRDefault="005C362A" w:rsidP="005941DD">
      <w:pPr>
        <w:pStyle w:val="TableofFigures"/>
        <w:tabs>
          <w:tab w:val="right" w:leader="dot" w:pos="7927"/>
        </w:tabs>
        <w:contextualSpacing/>
        <w:rPr>
          <w:rFonts w:asciiTheme="minorHAnsi" w:eastAsiaTheme="minorEastAsia" w:hAnsiTheme="minorHAnsi"/>
          <w:noProof/>
          <w:sz w:val="22"/>
          <w:lang w:val="en-US"/>
        </w:rPr>
      </w:pPr>
      <w:hyperlink w:anchor="_Toc143519885" w:history="1">
        <w:r w:rsidR="005941DD" w:rsidRPr="009C6E63">
          <w:rPr>
            <w:rStyle w:val="Hyperlink"/>
            <w:b/>
            <w:noProof/>
          </w:rPr>
          <w:t>Tabel 4.12</w:t>
        </w:r>
        <w:r w:rsidR="005941DD" w:rsidRPr="009C6E63">
          <w:rPr>
            <w:rStyle w:val="Hyperlink"/>
            <w:noProof/>
          </w:rPr>
          <w:t xml:space="preserve"> Hasil Pengujian Fungsi Verifikasi Akses</w:t>
        </w:r>
        <w:r w:rsidR="005941DD">
          <w:rPr>
            <w:noProof/>
            <w:webHidden/>
          </w:rPr>
          <w:tab/>
        </w:r>
        <w:r w:rsidR="005941DD">
          <w:rPr>
            <w:noProof/>
            <w:webHidden/>
          </w:rPr>
          <w:fldChar w:fldCharType="begin"/>
        </w:r>
        <w:r w:rsidR="005941DD">
          <w:rPr>
            <w:noProof/>
            <w:webHidden/>
          </w:rPr>
          <w:instrText xml:space="preserve"> PAGEREF _Toc143519885 \h </w:instrText>
        </w:r>
        <w:r w:rsidR="005941DD">
          <w:rPr>
            <w:noProof/>
            <w:webHidden/>
          </w:rPr>
        </w:r>
        <w:r w:rsidR="005941DD">
          <w:rPr>
            <w:noProof/>
            <w:webHidden/>
          </w:rPr>
          <w:fldChar w:fldCharType="separate"/>
        </w:r>
        <w:r w:rsidR="00742A11">
          <w:rPr>
            <w:noProof/>
            <w:webHidden/>
          </w:rPr>
          <w:t>84</w:t>
        </w:r>
        <w:r w:rsidR="005941DD">
          <w:rPr>
            <w:noProof/>
            <w:webHidden/>
          </w:rPr>
          <w:fldChar w:fldCharType="end"/>
        </w:r>
      </w:hyperlink>
    </w:p>
    <w:p w14:paraId="42E7B491" w14:textId="77777777" w:rsidR="005941DD" w:rsidRDefault="005C362A" w:rsidP="005941DD">
      <w:pPr>
        <w:pStyle w:val="TableofFigures"/>
        <w:tabs>
          <w:tab w:val="right" w:leader="dot" w:pos="7927"/>
        </w:tabs>
        <w:contextualSpacing/>
        <w:rPr>
          <w:rFonts w:asciiTheme="minorHAnsi" w:eastAsiaTheme="minorEastAsia" w:hAnsiTheme="minorHAnsi"/>
          <w:noProof/>
          <w:sz w:val="22"/>
          <w:lang w:val="en-US"/>
        </w:rPr>
      </w:pPr>
      <w:hyperlink w:anchor="_Toc143519886" w:history="1">
        <w:r w:rsidR="005941DD" w:rsidRPr="009C6E63">
          <w:rPr>
            <w:rStyle w:val="Hyperlink"/>
            <w:b/>
            <w:noProof/>
          </w:rPr>
          <w:t>Tabel 4.13</w:t>
        </w:r>
        <w:r w:rsidR="005941DD" w:rsidRPr="009C6E63">
          <w:rPr>
            <w:rStyle w:val="Hyperlink"/>
            <w:noProof/>
          </w:rPr>
          <w:t xml:space="preserve"> Hasil Pengujian Fungsi </w:t>
        </w:r>
        <w:r w:rsidR="005941DD" w:rsidRPr="009C6E63">
          <w:rPr>
            <w:rStyle w:val="Hyperlink"/>
            <w:i/>
            <w:noProof/>
          </w:rPr>
          <w:t>Signature</w:t>
        </w:r>
        <w:r w:rsidR="005941DD">
          <w:rPr>
            <w:noProof/>
            <w:webHidden/>
          </w:rPr>
          <w:tab/>
        </w:r>
        <w:r w:rsidR="005941DD">
          <w:rPr>
            <w:noProof/>
            <w:webHidden/>
          </w:rPr>
          <w:fldChar w:fldCharType="begin"/>
        </w:r>
        <w:r w:rsidR="005941DD">
          <w:rPr>
            <w:noProof/>
            <w:webHidden/>
          </w:rPr>
          <w:instrText xml:space="preserve"> PAGEREF _Toc143519886 \h </w:instrText>
        </w:r>
        <w:r w:rsidR="005941DD">
          <w:rPr>
            <w:noProof/>
            <w:webHidden/>
          </w:rPr>
        </w:r>
        <w:r w:rsidR="005941DD">
          <w:rPr>
            <w:noProof/>
            <w:webHidden/>
          </w:rPr>
          <w:fldChar w:fldCharType="separate"/>
        </w:r>
        <w:r w:rsidR="00742A11">
          <w:rPr>
            <w:noProof/>
            <w:webHidden/>
          </w:rPr>
          <w:t>84</w:t>
        </w:r>
        <w:r w:rsidR="005941DD">
          <w:rPr>
            <w:noProof/>
            <w:webHidden/>
          </w:rPr>
          <w:fldChar w:fldCharType="end"/>
        </w:r>
      </w:hyperlink>
    </w:p>
    <w:p w14:paraId="4E06EDE0" w14:textId="77777777" w:rsidR="005941DD" w:rsidRDefault="005C362A" w:rsidP="005941DD">
      <w:pPr>
        <w:pStyle w:val="TableofFigures"/>
        <w:tabs>
          <w:tab w:val="right" w:leader="dot" w:pos="7927"/>
        </w:tabs>
        <w:contextualSpacing/>
        <w:rPr>
          <w:rFonts w:asciiTheme="minorHAnsi" w:eastAsiaTheme="minorEastAsia" w:hAnsiTheme="minorHAnsi"/>
          <w:noProof/>
          <w:sz w:val="22"/>
          <w:lang w:val="en-US"/>
        </w:rPr>
      </w:pPr>
      <w:hyperlink w:anchor="_Toc143519887" w:history="1">
        <w:r w:rsidR="005941DD" w:rsidRPr="009C6E63">
          <w:rPr>
            <w:rStyle w:val="Hyperlink"/>
            <w:b/>
            <w:noProof/>
          </w:rPr>
          <w:t>Tabel 4.14</w:t>
        </w:r>
        <w:r w:rsidR="005941DD" w:rsidRPr="009C6E63">
          <w:rPr>
            <w:rStyle w:val="Hyperlink"/>
            <w:noProof/>
          </w:rPr>
          <w:t xml:space="preserve"> Hasil Pengujian Websocket</w:t>
        </w:r>
        <w:r w:rsidR="005941DD">
          <w:rPr>
            <w:noProof/>
            <w:webHidden/>
          </w:rPr>
          <w:tab/>
        </w:r>
        <w:r w:rsidR="005941DD">
          <w:rPr>
            <w:noProof/>
            <w:webHidden/>
          </w:rPr>
          <w:fldChar w:fldCharType="begin"/>
        </w:r>
        <w:r w:rsidR="005941DD">
          <w:rPr>
            <w:noProof/>
            <w:webHidden/>
          </w:rPr>
          <w:instrText xml:space="preserve"> PAGEREF _Toc143519887 \h </w:instrText>
        </w:r>
        <w:r w:rsidR="005941DD">
          <w:rPr>
            <w:noProof/>
            <w:webHidden/>
          </w:rPr>
        </w:r>
        <w:r w:rsidR="005941DD">
          <w:rPr>
            <w:noProof/>
            <w:webHidden/>
          </w:rPr>
          <w:fldChar w:fldCharType="separate"/>
        </w:r>
        <w:r w:rsidR="00742A11">
          <w:rPr>
            <w:noProof/>
            <w:webHidden/>
          </w:rPr>
          <w:t>85</w:t>
        </w:r>
        <w:r w:rsidR="005941DD">
          <w:rPr>
            <w:noProof/>
            <w:webHidden/>
          </w:rPr>
          <w:fldChar w:fldCharType="end"/>
        </w:r>
      </w:hyperlink>
    </w:p>
    <w:p w14:paraId="7AE083FC" w14:textId="77777777" w:rsidR="005941DD" w:rsidRDefault="005C362A" w:rsidP="005941DD">
      <w:pPr>
        <w:pStyle w:val="TableofFigures"/>
        <w:tabs>
          <w:tab w:val="right" w:leader="dot" w:pos="7927"/>
        </w:tabs>
        <w:contextualSpacing/>
        <w:rPr>
          <w:rFonts w:asciiTheme="minorHAnsi" w:eastAsiaTheme="minorEastAsia" w:hAnsiTheme="minorHAnsi"/>
          <w:noProof/>
          <w:sz w:val="22"/>
          <w:lang w:val="en-US"/>
        </w:rPr>
      </w:pPr>
      <w:hyperlink w:anchor="_Toc143519888" w:history="1">
        <w:r w:rsidR="005941DD" w:rsidRPr="009C6E63">
          <w:rPr>
            <w:rStyle w:val="Hyperlink"/>
            <w:b/>
            <w:noProof/>
          </w:rPr>
          <w:t>Tabel 4.15</w:t>
        </w:r>
        <w:r w:rsidR="005941DD" w:rsidRPr="009C6E63">
          <w:rPr>
            <w:rStyle w:val="Hyperlink"/>
            <w:noProof/>
          </w:rPr>
          <w:t xml:space="preserve"> Hasil Pengujian Fungsi Update Status Pintu</w:t>
        </w:r>
        <w:r w:rsidR="005941DD">
          <w:rPr>
            <w:noProof/>
            <w:webHidden/>
          </w:rPr>
          <w:tab/>
        </w:r>
        <w:r w:rsidR="005941DD">
          <w:rPr>
            <w:noProof/>
            <w:webHidden/>
          </w:rPr>
          <w:fldChar w:fldCharType="begin"/>
        </w:r>
        <w:r w:rsidR="005941DD">
          <w:rPr>
            <w:noProof/>
            <w:webHidden/>
          </w:rPr>
          <w:instrText xml:space="preserve"> PAGEREF _Toc143519888 \h </w:instrText>
        </w:r>
        <w:r w:rsidR="005941DD">
          <w:rPr>
            <w:noProof/>
            <w:webHidden/>
          </w:rPr>
        </w:r>
        <w:r w:rsidR="005941DD">
          <w:rPr>
            <w:noProof/>
            <w:webHidden/>
          </w:rPr>
          <w:fldChar w:fldCharType="separate"/>
        </w:r>
        <w:r w:rsidR="00742A11">
          <w:rPr>
            <w:noProof/>
            <w:webHidden/>
          </w:rPr>
          <w:t>86</w:t>
        </w:r>
        <w:r w:rsidR="005941DD">
          <w:rPr>
            <w:noProof/>
            <w:webHidden/>
          </w:rPr>
          <w:fldChar w:fldCharType="end"/>
        </w:r>
      </w:hyperlink>
    </w:p>
    <w:p w14:paraId="1234640B" w14:textId="77777777" w:rsidR="005941DD" w:rsidRDefault="005C362A" w:rsidP="005941DD">
      <w:pPr>
        <w:pStyle w:val="TableofFigures"/>
        <w:tabs>
          <w:tab w:val="right" w:leader="dot" w:pos="7927"/>
        </w:tabs>
        <w:contextualSpacing/>
        <w:rPr>
          <w:rFonts w:asciiTheme="minorHAnsi" w:eastAsiaTheme="minorEastAsia" w:hAnsiTheme="minorHAnsi"/>
          <w:noProof/>
          <w:sz w:val="22"/>
          <w:lang w:val="en-US"/>
        </w:rPr>
      </w:pPr>
      <w:hyperlink w:anchor="_Toc143519889" w:history="1">
        <w:r w:rsidR="005941DD" w:rsidRPr="009C6E63">
          <w:rPr>
            <w:rStyle w:val="Hyperlink"/>
            <w:b/>
            <w:noProof/>
          </w:rPr>
          <w:t>Tabel 4.16</w:t>
        </w:r>
        <w:r w:rsidR="005941DD" w:rsidRPr="009C6E63">
          <w:rPr>
            <w:rStyle w:val="Hyperlink"/>
            <w:noProof/>
          </w:rPr>
          <w:t xml:space="preserve"> Hasil Pengujian Fungsi Peringatan Pintu</w:t>
        </w:r>
        <w:r w:rsidR="005941DD">
          <w:rPr>
            <w:noProof/>
            <w:webHidden/>
          </w:rPr>
          <w:tab/>
        </w:r>
        <w:r w:rsidR="005941DD">
          <w:rPr>
            <w:noProof/>
            <w:webHidden/>
          </w:rPr>
          <w:fldChar w:fldCharType="begin"/>
        </w:r>
        <w:r w:rsidR="005941DD">
          <w:rPr>
            <w:noProof/>
            <w:webHidden/>
          </w:rPr>
          <w:instrText xml:space="preserve"> PAGEREF _Toc143519889 \h </w:instrText>
        </w:r>
        <w:r w:rsidR="005941DD">
          <w:rPr>
            <w:noProof/>
            <w:webHidden/>
          </w:rPr>
        </w:r>
        <w:r w:rsidR="005941DD">
          <w:rPr>
            <w:noProof/>
            <w:webHidden/>
          </w:rPr>
          <w:fldChar w:fldCharType="separate"/>
        </w:r>
        <w:r w:rsidR="00742A11">
          <w:rPr>
            <w:noProof/>
            <w:webHidden/>
          </w:rPr>
          <w:t>87</w:t>
        </w:r>
        <w:r w:rsidR="005941DD">
          <w:rPr>
            <w:noProof/>
            <w:webHidden/>
          </w:rPr>
          <w:fldChar w:fldCharType="end"/>
        </w:r>
      </w:hyperlink>
    </w:p>
    <w:p w14:paraId="32D6578B" w14:textId="6C1EB33D" w:rsidR="00E25D5B" w:rsidRDefault="005941DD" w:rsidP="005941DD">
      <w:pPr>
        <w:contextualSpacing/>
      </w:pPr>
      <w:r>
        <w:fldChar w:fldCharType="end"/>
      </w:r>
    </w:p>
    <w:p w14:paraId="00694110" w14:textId="77777777" w:rsidR="001A061F" w:rsidRDefault="001A061F" w:rsidP="005941DD">
      <w:pPr>
        <w:contextualSpacing/>
      </w:pPr>
    </w:p>
    <w:p w14:paraId="643EB70B" w14:textId="77777777" w:rsidR="001A061F" w:rsidRDefault="001A061F" w:rsidP="005941DD">
      <w:pPr>
        <w:contextualSpacing/>
      </w:pPr>
    </w:p>
    <w:p w14:paraId="5501033A" w14:textId="77777777" w:rsidR="001A061F" w:rsidRDefault="001A061F" w:rsidP="005941DD">
      <w:pPr>
        <w:contextualSpacing/>
      </w:pPr>
    </w:p>
    <w:p w14:paraId="22E5A6EE" w14:textId="77777777" w:rsidR="001A061F" w:rsidRDefault="001A061F" w:rsidP="005941DD">
      <w:pPr>
        <w:contextualSpacing/>
      </w:pPr>
    </w:p>
    <w:p w14:paraId="5F41D0A6" w14:textId="77777777" w:rsidR="001A061F" w:rsidRDefault="001A061F" w:rsidP="005941DD">
      <w:pPr>
        <w:contextualSpacing/>
      </w:pPr>
    </w:p>
    <w:p w14:paraId="7AEE687D" w14:textId="77777777" w:rsidR="001A061F" w:rsidRDefault="001A061F" w:rsidP="005941DD">
      <w:pPr>
        <w:contextualSpacing/>
      </w:pPr>
    </w:p>
    <w:p w14:paraId="272B6ABD" w14:textId="77777777" w:rsidR="001A061F" w:rsidRDefault="001A061F" w:rsidP="005941DD">
      <w:pPr>
        <w:contextualSpacing/>
      </w:pPr>
    </w:p>
    <w:p w14:paraId="47AA9AB8" w14:textId="77777777" w:rsidR="001A061F" w:rsidRDefault="001A061F" w:rsidP="005941DD">
      <w:pPr>
        <w:contextualSpacing/>
      </w:pPr>
    </w:p>
    <w:p w14:paraId="76FE5850" w14:textId="77777777" w:rsidR="001A061F" w:rsidRDefault="001A061F" w:rsidP="005941DD">
      <w:pPr>
        <w:contextualSpacing/>
      </w:pPr>
    </w:p>
    <w:p w14:paraId="168EDC3E" w14:textId="77777777" w:rsidR="001A061F" w:rsidRDefault="001A061F" w:rsidP="005941DD">
      <w:pPr>
        <w:contextualSpacing/>
      </w:pPr>
    </w:p>
    <w:p w14:paraId="1A63B454" w14:textId="7F51805E" w:rsidR="001A061F" w:rsidRDefault="001A061F" w:rsidP="001A061F">
      <w:pPr>
        <w:pStyle w:val="HeadingI"/>
      </w:pPr>
      <w:bookmarkStart w:id="52" w:name="_Toc143523715"/>
      <w:r>
        <w:lastRenderedPageBreak/>
        <w:t>DAFTAR SINGKATAN</w:t>
      </w:r>
      <w:bookmarkEnd w:id="52"/>
    </w:p>
    <w:p w14:paraId="74B69F0A" w14:textId="77777777" w:rsidR="001A061F" w:rsidRDefault="001A061F" w:rsidP="001A061F">
      <w:pPr>
        <w:contextualSpacing/>
        <w:jc w:val="center"/>
      </w:pP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EA3255" w14:paraId="2A0FF0A2" w14:textId="77777777" w:rsidTr="00330B9D">
        <w:tc>
          <w:tcPr>
            <w:tcW w:w="1985" w:type="dxa"/>
            <w:tcBorders>
              <w:top w:val="single" w:sz="4" w:space="0" w:color="auto"/>
              <w:bottom w:val="single" w:sz="4" w:space="0" w:color="auto"/>
            </w:tcBorders>
          </w:tcPr>
          <w:p w14:paraId="4FF583F7" w14:textId="35D7B522" w:rsidR="00EA3255" w:rsidRPr="00957882" w:rsidRDefault="00B12D4C" w:rsidP="00957882">
            <w:pPr>
              <w:spacing w:before="120"/>
              <w:jc w:val="center"/>
              <w:rPr>
                <w:b/>
              </w:rPr>
            </w:pPr>
            <w:r w:rsidRPr="00957882">
              <w:rPr>
                <w:b/>
              </w:rPr>
              <w:t xml:space="preserve">Singkatan </w:t>
            </w:r>
          </w:p>
        </w:tc>
        <w:tc>
          <w:tcPr>
            <w:tcW w:w="5953" w:type="dxa"/>
            <w:tcBorders>
              <w:top w:val="single" w:sz="4" w:space="0" w:color="auto"/>
              <w:bottom w:val="single" w:sz="4" w:space="0" w:color="auto"/>
            </w:tcBorders>
          </w:tcPr>
          <w:p w14:paraId="18D47818" w14:textId="55EF8D86" w:rsidR="00EA3255" w:rsidRPr="00957882" w:rsidRDefault="00B12D4C" w:rsidP="00957882">
            <w:pPr>
              <w:spacing w:before="120"/>
              <w:jc w:val="center"/>
              <w:rPr>
                <w:b/>
              </w:rPr>
            </w:pPr>
            <w:r w:rsidRPr="00957882">
              <w:rPr>
                <w:b/>
              </w:rPr>
              <w:t xml:space="preserve">Arti </w:t>
            </w:r>
          </w:p>
        </w:tc>
      </w:tr>
      <w:tr w:rsidR="00EA3255" w14:paraId="2375C23D" w14:textId="77777777" w:rsidTr="00330B9D">
        <w:tc>
          <w:tcPr>
            <w:tcW w:w="1985" w:type="dxa"/>
            <w:tcBorders>
              <w:top w:val="single" w:sz="4" w:space="0" w:color="auto"/>
            </w:tcBorders>
          </w:tcPr>
          <w:p w14:paraId="408F4E5E" w14:textId="33BE9693" w:rsidR="00EA3255" w:rsidRDefault="00957882" w:rsidP="00957882">
            <w:pPr>
              <w:spacing w:before="120"/>
              <w:jc w:val="center"/>
            </w:pPr>
            <w:r>
              <w:t>API</w:t>
            </w:r>
          </w:p>
        </w:tc>
        <w:tc>
          <w:tcPr>
            <w:tcW w:w="5953" w:type="dxa"/>
            <w:tcBorders>
              <w:top w:val="single" w:sz="4" w:space="0" w:color="auto"/>
            </w:tcBorders>
          </w:tcPr>
          <w:p w14:paraId="54BE4BFB" w14:textId="0085AC32" w:rsidR="00EA3255" w:rsidRPr="00957882" w:rsidRDefault="00957882" w:rsidP="00957882">
            <w:pPr>
              <w:spacing w:before="120"/>
              <w:jc w:val="left"/>
              <w:rPr>
                <w:i/>
              </w:rPr>
            </w:pPr>
            <w:r w:rsidRPr="00957882">
              <w:rPr>
                <w:i/>
              </w:rPr>
              <w:t>Appication Programming Interface</w:t>
            </w:r>
          </w:p>
        </w:tc>
      </w:tr>
      <w:tr w:rsidR="00EA3255" w14:paraId="66378AC4" w14:textId="77777777" w:rsidTr="00330B9D">
        <w:tc>
          <w:tcPr>
            <w:tcW w:w="1985" w:type="dxa"/>
          </w:tcPr>
          <w:p w14:paraId="77A960C5" w14:textId="6D390AF7" w:rsidR="00957882" w:rsidRDefault="00957882" w:rsidP="00957882">
            <w:pPr>
              <w:spacing w:before="120"/>
              <w:jc w:val="center"/>
            </w:pPr>
            <w:r>
              <w:t>HTTP</w:t>
            </w:r>
          </w:p>
        </w:tc>
        <w:tc>
          <w:tcPr>
            <w:tcW w:w="5953" w:type="dxa"/>
          </w:tcPr>
          <w:p w14:paraId="37F251C4" w14:textId="2AA0BDFA" w:rsidR="00EA3255" w:rsidRPr="00957882" w:rsidRDefault="00957882" w:rsidP="00957882">
            <w:pPr>
              <w:spacing w:before="120"/>
              <w:jc w:val="left"/>
              <w:rPr>
                <w:i/>
              </w:rPr>
            </w:pPr>
            <w:r w:rsidRPr="00957882">
              <w:rPr>
                <w:i/>
              </w:rPr>
              <w:t>Hypertext</w:t>
            </w:r>
            <w:r>
              <w:rPr>
                <w:i/>
              </w:rPr>
              <w:t xml:space="preserve"> </w:t>
            </w:r>
            <w:r w:rsidRPr="00957882">
              <w:rPr>
                <w:i/>
              </w:rPr>
              <w:t>Transfer-Transfer</w:t>
            </w:r>
            <w:r>
              <w:rPr>
                <w:i/>
              </w:rPr>
              <w:t xml:space="preserve"> </w:t>
            </w:r>
            <w:r w:rsidRPr="00957882">
              <w:rPr>
                <w:i/>
              </w:rPr>
              <w:t>Protocol</w:t>
            </w:r>
          </w:p>
        </w:tc>
      </w:tr>
      <w:tr w:rsidR="00EA3255" w14:paraId="7D8B0814" w14:textId="77777777" w:rsidTr="00330B9D">
        <w:tc>
          <w:tcPr>
            <w:tcW w:w="1985" w:type="dxa"/>
          </w:tcPr>
          <w:p w14:paraId="7BD374BD" w14:textId="39A899A6" w:rsidR="00EA3255" w:rsidRDefault="00957882" w:rsidP="00957882">
            <w:pPr>
              <w:spacing w:before="120"/>
              <w:jc w:val="center"/>
            </w:pPr>
            <w:r>
              <w:t>QR</w:t>
            </w:r>
          </w:p>
        </w:tc>
        <w:tc>
          <w:tcPr>
            <w:tcW w:w="5953" w:type="dxa"/>
          </w:tcPr>
          <w:p w14:paraId="7A327A4E" w14:textId="00089147" w:rsidR="00EA3255" w:rsidRPr="00957882" w:rsidRDefault="00957882" w:rsidP="00957882">
            <w:pPr>
              <w:spacing w:before="120"/>
              <w:jc w:val="left"/>
              <w:rPr>
                <w:i/>
              </w:rPr>
            </w:pPr>
            <w:r w:rsidRPr="00957882">
              <w:rPr>
                <w:i/>
              </w:rPr>
              <w:t>Quick Response</w:t>
            </w:r>
          </w:p>
        </w:tc>
      </w:tr>
      <w:tr w:rsidR="00EA3255" w14:paraId="55F6910F" w14:textId="77777777" w:rsidTr="00330B9D">
        <w:tc>
          <w:tcPr>
            <w:tcW w:w="1985" w:type="dxa"/>
          </w:tcPr>
          <w:p w14:paraId="59C1F04F" w14:textId="7AECC1F6" w:rsidR="00EA3255" w:rsidRDefault="00957882" w:rsidP="00957882">
            <w:pPr>
              <w:spacing w:before="120"/>
              <w:jc w:val="center"/>
            </w:pPr>
            <w:r>
              <w:t>ACL</w:t>
            </w:r>
          </w:p>
        </w:tc>
        <w:tc>
          <w:tcPr>
            <w:tcW w:w="5953" w:type="dxa"/>
          </w:tcPr>
          <w:p w14:paraId="002CE916" w14:textId="113F447C" w:rsidR="00EA3255" w:rsidRPr="00957882" w:rsidRDefault="00957882" w:rsidP="00957882">
            <w:pPr>
              <w:spacing w:before="120"/>
              <w:jc w:val="left"/>
              <w:rPr>
                <w:i/>
              </w:rPr>
            </w:pPr>
            <w:r w:rsidRPr="00957882">
              <w:rPr>
                <w:i/>
              </w:rPr>
              <w:t>Access Control List</w:t>
            </w:r>
          </w:p>
        </w:tc>
      </w:tr>
      <w:tr w:rsidR="00EA3255" w14:paraId="0F56F49A" w14:textId="77777777" w:rsidTr="00330B9D">
        <w:tc>
          <w:tcPr>
            <w:tcW w:w="1985" w:type="dxa"/>
          </w:tcPr>
          <w:p w14:paraId="6F27E2C3" w14:textId="0F032692" w:rsidR="00EA3255" w:rsidRDefault="00957882" w:rsidP="00957882">
            <w:pPr>
              <w:spacing w:before="120"/>
              <w:jc w:val="center"/>
            </w:pPr>
            <w:r>
              <w:t>IoT</w:t>
            </w:r>
          </w:p>
        </w:tc>
        <w:tc>
          <w:tcPr>
            <w:tcW w:w="5953" w:type="dxa"/>
          </w:tcPr>
          <w:p w14:paraId="683333CC" w14:textId="1C7C6E02" w:rsidR="00EA3255" w:rsidRPr="00957882" w:rsidRDefault="00957882" w:rsidP="00957882">
            <w:pPr>
              <w:spacing w:before="120"/>
              <w:jc w:val="left"/>
              <w:rPr>
                <w:i/>
              </w:rPr>
            </w:pPr>
            <w:r w:rsidRPr="00957882">
              <w:rPr>
                <w:i/>
              </w:rPr>
              <w:t>Internet of Things</w:t>
            </w:r>
          </w:p>
        </w:tc>
      </w:tr>
      <w:tr w:rsidR="00EA3255" w14:paraId="7B85B6CE" w14:textId="77777777" w:rsidTr="00330B9D">
        <w:tc>
          <w:tcPr>
            <w:tcW w:w="1985" w:type="dxa"/>
          </w:tcPr>
          <w:p w14:paraId="15F2631B" w14:textId="6F9C7D6B" w:rsidR="00EA3255" w:rsidRDefault="00957882" w:rsidP="00957882">
            <w:pPr>
              <w:spacing w:before="120"/>
              <w:jc w:val="center"/>
            </w:pPr>
            <w:r>
              <w:t>SQL</w:t>
            </w:r>
          </w:p>
        </w:tc>
        <w:tc>
          <w:tcPr>
            <w:tcW w:w="5953" w:type="dxa"/>
          </w:tcPr>
          <w:p w14:paraId="0ED0CE44" w14:textId="410A7DCD" w:rsidR="00EA3255" w:rsidRPr="00957882" w:rsidRDefault="00957882" w:rsidP="00957882">
            <w:pPr>
              <w:spacing w:before="120"/>
              <w:jc w:val="left"/>
              <w:rPr>
                <w:i/>
              </w:rPr>
            </w:pPr>
            <w:r w:rsidRPr="00957882">
              <w:rPr>
                <w:i/>
              </w:rPr>
              <w:t>Structured Query Language</w:t>
            </w:r>
          </w:p>
        </w:tc>
      </w:tr>
      <w:tr w:rsidR="00EA3255" w14:paraId="40C0953F" w14:textId="77777777" w:rsidTr="00330B9D">
        <w:tc>
          <w:tcPr>
            <w:tcW w:w="1985" w:type="dxa"/>
          </w:tcPr>
          <w:p w14:paraId="53C2EE34" w14:textId="2FEB4228" w:rsidR="00EA3255" w:rsidRDefault="00957882" w:rsidP="00957882">
            <w:pPr>
              <w:spacing w:before="120"/>
              <w:jc w:val="center"/>
            </w:pPr>
            <w:r>
              <w:t>DB</w:t>
            </w:r>
          </w:p>
        </w:tc>
        <w:tc>
          <w:tcPr>
            <w:tcW w:w="5953" w:type="dxa"/>
          </w:tcPr>
          <w:p w14:paraId="783913FC" w14:textId="2B3CC6C1" w:rsidR="00EA3255" w:rsidRPr="00957882" w:rsidRDefault="00957882" w:rsidP="00957882">
            <w:pPr>
              <w:spacing w:before="120"/>
              <w:jc w:val="left"/>
              <w:rPr>
                <w:i/>
              </w:rPr>
            </w:pPr>
            <w:r w:rsidRPr="00957882">
              <w:rPr>
                <w:i/>
              </w:rPr>
              <w:t>Database</w:t>
            </w:r>
          </w:p>
        </w:tc>
      </w:tr>
      <w:tr w:rsidR="00957882" w14:paraId="291435C7" w14:textId="77777777" w:rsidTr="00330B9D">
        <w:tc>
          <w:tcPr>
            <w:tcW w:w="1985" w:type="dxa"/>
          </w:tcPr>
          <w:p w14:paraId="6342BF8A" w14:textId="7A2BC90D" w:rsidR="00957882" w:rsidRDefault="00957882" w:rsidP="00957882">
            <w:pPr>
              <w:spacing w:before="120"/>
              <w:jc w:val="center"/>
            </w:pPr>
            <w:r>
              <w:t>VPS</w:t>
            </w:r>
          </w:p>
        </w:tc>
        <w:tc>
          <w:tcPr>
            <w:tcW w:w="5953" w:type="dxa"/>
          </w:tcPr>
          <w:p w14:paraId="12BAF34B" w14:textId="5649AF04" w:rsidR="00957882" w:rsidRPr="00957882" w:rsidRDefault="00957882" w:rsidP="00957882">
            <w:pPr>
              <w:spacing w:before="120"/>
              <w:jc w:val="left"/>
              <w:rPr>
                <w:i/>
              </w:rPr>
            </w:pPr>
            <w:r w:rsidRPr="00957882">
              <w:rPr>
                <w:i/>
              </w:rPr>
              <w:t>Virtual Private Server</w:t>
            </w:r>
          </w:p>
        </w:tc>
      </w:tr>
      <w:tr w:rsidR="00957882" w14:paraId="3C5AA735" w14:textId="77777777" w:rsidTr="00330B9D">
        <w:tc>
          <w:tcPr>
            <w:tcW w:w="1985" w:type="dxa"/>
          </w:tcPr>
          <w:p w14:paraId="32D5B4F1" w14:textId="6753F769" w:rsidR="00957882" w:rsidRDefault="00957882" w:rsidP="00957882">
            <w:pPr>
              <w:spacing w:before="120"/>
              <w:jc w:val="center"/>
            </w:pPr>
            <w:r>
              <w:t>SMTP</w:t>
            </w:r>
          </w:p>
        </w:tc>
        <w:tc>
          <w:tcPr>
            <w:tcW w:w="5953" w:type="dxa"/>
          </w:tcPr>
          <w:p w14:paraId="4B8B5C24" w14:textId="102C6E9A" w:rsidR="00957882" w:rsidRPr="00957882" w:rsidRDefault="00957882" w:rsidP="00957882">
            <w:pPr>
              <w:spacing w:before="120"/>
              <w:jc w:val="left"/>
              <w:rPr>
                <w:i/>
              </w:rPr>
            </w:pPr>
            <w:r w:rsidRPr="00957882">
              <w:rPr>
                <w:i/>
              </w:rPr>
              <w:t>Simple Main Transfer Protocol</w:t>
            </w:r>
          </w:p>
        </w:tc>
      </w:tr>
      <w:tr w:rsidR="00330B9D" w14:paraId="2D94619C" w14:textId="77777777" w:rsidTr="00330B9D">
        <w:tc>
          <w:tcPr>
            <w:tcW w:w="1985" w:type="dxa"/>
          </w:tcPr>
          <w:p w14:paraId="051998E1" w14:textId="7F8F7EFD" w:rsidR="00330B9D" w:rsidRDefault="00330B9D" w:rsidP="00957882">
            <w:pPr>
              <w:spacing w:before="120"/>
              <w:jc w:val="center"/>
            </w:pPr>
            <w:r>
              <w:t>SSL</w:t>
            </w:r>
          </w:p>
        </w:tc>
        <w:tc>
          <w:tcPr>
            <w:tcW w:w="5953" w:type="dxa"/>
          </w:tcPr>
          <w:p w14:paraId="420AA623" w14:textId="737189AB" w:rsidR="00330B9D" w:rsidRPr="00957882" w:rsidRDefault="00330B9D" w:rsidP="00957882">
            <w:pPr>
              <w:spacing w:before="120"/>
              <w:jc w:val="left"/>
              <w:rPr>
                <w:i/>
              </w:rPr>
            </w:pPr>
            <w:r>
              <w:rPr>
                <w:i/>
              </w:rPr>
              <w:t>Secure Socket Layer</w:t>
            </w:r>
          </w:p>
        </w:tc>
      </w:tr>
      <w:tr w:rsidR="00957882" w14:paraId="2D182040" w14:textId="77777777" w:rsidTr="00330B9D">
        <w:tc>
          <w:tcPr>
            <w:tcW w:w="1985" w:type="dxa"/>
            <w:tcBorders>
              <w:bottom w:val="single" w:sz="4" w:space="0" w:color="auto"/>
            </w:tcBorders>
          </w:tcPr>
          <w:p w14:paraId="110CDD1A" w14:textId="0F8D8711" w:rsidR="00957882" w:rsidRDefault="00957882" w:rsidP="00957882">
            <w:pPr>
              <w:spacing w:before="120"/>
              <w:jc w:val="center"/>
            </w:pPr>
            <w:r>
              <w:t>ERD</w:t>
            </w:r>
          </w:p>
        </w:tc>
        <w:tc>
          <w:tcPr>
            <w:tcW w:w="5953" w:type="dxa"/>
            <w:tcBorders>
              <w:bottom w:val="single" w:sz="4" w:space="0" w:color="auto"/>
            </w:tcBorders>
          </w:tcPr>
          <w:p w14:paraId="358AE8F7" w14:textId="7464909E" w:rsidR="00957882" w:rsidRPr="00957882" w:rsidRDefault="00957882" w:rsidP="00957882">
            <w:pPr>
              <w:spacing w:before="120"/>
              <w:jc w:val="left"/>
              <w:rPr>
                <w:i/>
              </w:rPr>
            </w:pPr>
            <w:r w:rsidRPr="00957882">
              <w:rPr>
                <w:i/>
              </w:rPr>
              <w:t>Entity Relation Diagram</w:t>
            </w:r>
          </w:p>
        </w:tc>
      </w:tr>
    </w:tbl>
    <w:p w14:paraId="3E63315F" w14:textId="77777777" w:rsidR="00796869" w:rsidRDefault="00796869" w:rsidP="00424D83">
      <w:pPr>
        <w:rPr>
          <w:lang w:val="en-US"/>
        </w:rPr>
      </w:pPr>
      <w:bookmarkStart w:id="53" w:name="_Toc131840085"/>
      <w:bookmarkStart w:id="54" w:name="_Toc133353406"/>
      <w:bookmarkStart w:id="55" w:name="_Toc133873605"/>
    </w:p>
    <w:p w14:paraId="7E69D20A" w14:textId="77777777" w:rsidR="00796869" w:rsidRDefault="00796869" w:rsidP="00424D83">
      <w:pPr>
        <w:rPr>
          <w:lang w:val="en-US"/>
        </w:rPr>
      </w:pPr>
    </w:p>
    <w:p w14:paraId="3CABC33E" w14:textId="77777777" w:rsidR="00796869" w:rsidRDefault="00796869" w:rsidP="00424D83">
      <w:pPr>
        <w:rPr>
          <w:lang w:val="en-US"/>
        </w:rPr>
      </w:pPr>
    </w:p>
    <w:p w14:paraId="246DF3DF" w14:textId="77777777" w:rsidR="00796869" w:rsidRDefault="00796869" w:rsidP="00424D83">
      <w:pPr>
        <w:rPr>
          <w:lang w:val="en-US"/>
        </w:rPr>
      </w:pPr>
    </w:p>
    <w:p w14:paraId="29317D64" w14:textId="77777777" w:rsidR="00796869" w:rsidRDefault="00796869" w:rsidP="00424D83">
      <w:pPr>
        <w:rPr>
          <w:lang w:val="en-US"/>
        </w:rPr>
      </w:pPr>
    </w:p>
    <w:p w14:paraId="6AA434D3" w14:textId="77777777" w:rsidR="00796869" w:rsidRDefault="00796869" w:rsidP="00424D83">
      <w:pPr>
        <w:rPr>
          <w:lang w:val="en-US"/>
        </w:rPr>
      </w:pPr>
    </w:p>
    <w:p w14:paraId="388B7824" w14:textId="77777777" w:rsidR="00796869" w:rsidRDefault="00796869" w:rsidP="00424D83">
      <w:pPr>
        <w:rPr>
          <w:lang w:val="en-US"/>
        </w:rPr>
      </w:pPr>
    </w:p>
    <w:p w14:paraId="598CCFB9" w14:textId="77777777" w:rsidR="00796869" w:rsidRDefault="00796869" w:rsidP="00424D83">
      <w:pPr>
        <w:rPr>
          <w:lang w:val="en-US"/>
        </w:rPr>
      </w:pPr>
    </w:p>
    <w:p w14:paraId="0A09D376" w14:textId="77777777" w:rsidR="00796869" w:rsidRDefault="00796869" w:rsidP="00424D83">
      <w:pPr>
        <w:rPr>
          <w:lang w:val="en-US"/>
        </w:rPr>
      </w:pPr>
    </w:p>
    <w:p w14:paraId="360214E2" w14:textId="77777777" w:rsidR="00796869" w:rsidRDefault="00796869" w:rsidP="00424D83">
      <w:pPr>
        <w:rPr>
          <w:lang w:val="en-US"/>
        </w:rPr>
      </w:pPr>
    </w:p>
    <w:p w14:paraId="08E7F2BA" w14:textId="77777777" w:rsidR="00796869" w:rsidRDefault="00796869" w:rsidP="00424D83">
      <w:pPr>
        <w:rPr>
          <w:lang w:val="en-US"/>
        </w:rPr>
      </w:pPr>
    </w:p>
    <w:p w14:paraId="45578E21" w14:textId="77777777" w:rsidR="00796869" w:rsidRDefault="00796869" w:rsidP="00424D83">
      <w:pPr>
        <w:rPr>
          <w:lang w:val="en-US"/>
        </w:rPr>
      </w:pPr>
    </w:p>
    <w:p w14:paraId="592E3879" w14:textId="77777777" w:rsidR="00796869" w:rsidRDefault="00796869" w:rsidP="008F24DB">
      <w:pPr>
        <w:pStyle w:val="Heading1"/>
        <w:spacing w:before="0"/>
        <w:contextualSpacing/>
        <w:rPr>
          <w:rFonts w:ascii="Times New Roman" w:eastAsia="Times New Roman" w:hAnsi="Times New Roman" w:cs="Times New Roman"/>
          <w:b/>
          <w:bCs/>
          <w:color w:val="auto"/>
          <w:sz w:val="28"/>
          <w:szCs w:val="28"/>
          <w:lang w:val="en-US"/>
        </w:rPr>
        <w:sectPr w:rsidR="00796869" w:rsidSect="00796869">
          <w:headerReference w:type="default" r:id="rId15"/>
          <w:footerReference w:type="default" r:id="rId16"/>
          <w:headerReference w:type="first" r:id="rId17"/>
          <w:footerReference w:type="first" r:id="rId18"/>
          <w:pgSz w:w="11906" w:h="16838" w:code="9"/>
          <w:pgMar w:top="1701" w:right="1701" w:bottom="1701" w:left="1701" w:header="709" w:footer="709" w:gutter="567"/>
          <w:pgNumType w:fmt="lowerRoman" w:start="2"/>
          <w:cols w:space="708"/>
          <w:docGrid w:linePitch="360"/>
        </w:sectPr>
      </w:pPr>
    </w:p>
    <w:p w14:paraId="581084F8" w14:textId="400D4C20" w:rsidR="002668E7" w:rsidRPr="00704058" w:rsidRDefault="002668E7" w:rsidP="008F24DB">
      <w:pPr>
        <w:pStyle w:val="Heading1"/>
        <w:spacing w:before="0"/>
        <w:contextualSpacing/>
        <w:jc w:val="center"/>
        <w:rPr>
          <w:rFonts w:ascii="Times New Roman" w:eastAsia="Times New Roman" w:hAnsi="Times New Roman" w:cs="Times New Roman"/>
          <w:b/>
          <w:bCs/>
          <w:sz w:val="28"/>
          <w:szCs w:val="28"/>
          <w:lang w:val="en-US"/>
        </w:rPr>
      </w:pPr>
      <w:bookmarkStart w:id="56" w:name="_Toc143523716"/>
      <w:r w:rsidRPr="00704058">
        <w:rPr>
          <w:rFonts w:ascii="Times New Roman" w:eastAsia="Times New Roman" w:hAnsi="Times New Roman" w:cs="Times New Roman"/>
          <w:b/>
          <w:bCs/>
          <w:color w:val="auto"/>
          <w:sz w:val="28"/>
          <w:szCs w:val="28"/>
          <w:lang w:val="en-US"/>
        </w:rPr>
        <w:lastRenderedPageBreak/>
        <w:t>BAB I</w:t>
      </w:r>
      <w:bookmarkEnd w:id="51"/>
      <w:bookmarkEnd w:id="53"/>
      <w:bookmarkEnd w:id="54"/>
      <w:bookmarkEnd w:id="55"/>
      <w:bookmarkEnd w:id="56"/>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57" w:name="_Toc103266897"/>
      <w:bookmarkStart w:id="58" w:name="_Toc103480555"/>
      <w:bookmarkStart w:id="59" w:name="_Toc131578027"/>
      <w:bookmarkStart w:id="60" w:name="_Toc131840086"/>
      <w:bookmarkStart w:id="61" w:name="_Toc133353407"/>
      <w:bookmarkStart w:id="62" w:name="_Toc133873606"/>
      <w:bookmarkStart w:id="63" w:name="_Toc143523717"/>
      <w:r w:rsidRPr="002668E7">
        <w:t>Latar Belakang</w:t>
      </w:r>
      <w:bookmarkEnd w:id="57"/>
      <w:bookmarkEnd w:id="58"/>
      <w:bookmarkEnd w:id="59"/>
      <w:bookmarkEnd w:id="60"/>
      <w:bookmarkEnd w:id="61"/>
      <w:bookmarkEnd w:id="62"/>
      <w:bookmarkEnd w:id="63"/>
    </w:p>
    <w:p w14:paraId="3CD8D016" w14:textId="61A50158" w:rsidR="00D84C2F" w:rsidRDefault="00D84C2F" w:rsidP="00D84C2F">
      <w:pPr>
        <w:ind w:firstLine="714"/>
      </w:pPr>
      <w:bookmarkStart w:id="64" w:name="_Hlk134859399"/>
      <w:proofErr w:type="gramStart"/>
      <w:r>
        <w:t>Ke</w:t>
      </w:r>
      <w:r w:rsidR="006F3F89">
        <w:t>a</w:t>
      </w:r>
      <w:r>
        <w:t>manan menjadi hal yang harus diperhatikan dalam sebuah gedung atau bangunan.</w:t>
      </w:r>
      <w:proofErr w:type="gramEnd"/>
      <w:r>
        <w:t xml:space="preserve">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77777777" w:rsidR="00D84C2F" w:rsidRDefault="00D84C2F" w:rsidP="00D84C2F">
      <w:proofErr w:type="gramStart"/>
      <w:r>
        <w:t>Mengelola sejumlah besar ruangan menjadi tantangan tersendiri.</w:t>
      </w:r>
      <w:proofErr w:type="gramEnd"/>
      <w:r>
        <w:t xml:space="preserve"> Seiring bertambahnya ruangan yang harus dikelola maka bertambah juga konpleksitas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B284A95" w:rsidR="00D84C2F" w:rsidRDefault="00D84C2F" w:rsidP="00D84C2F">
      <w:pPr>
        <w:ind w:firstLine="720"/>
      </w:pPr>
      <w:r>
        <w:t>Masalah keamanan ruangan dalam sebuah gedung dan efektifitas dapat diselesaikan dengan menggunakan sebuah sistem penguncian cerdas yang terorganisasi dan kerkoneksi ke sebuah sistem manajemen kunci pintu (</w:t>
      </w:r>
      <w:r>
        <w:rPr>
          <w:i/>
        </w:rPr>
        <w:t>access control</w:t>
      </w:r>
      <w:r>
        <w:t>) yang memiliki tingkat keamana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64"/>
    </w:p>
    <w:p w14:paraId="0A6BA13A" w14:textId="77777777" w:rsidR="00D84C2F" w:rsidRPr="00061588" w:rsidRDefault="00D84C2F" w:rsidP="00D84C2F">
      <w:pPr>
        <w:ind w:firstLine="720"/>
      </w:pPr>
      <w:proofErr w:type="gramStart"/>
      <w:r>
        <w:t xml:space="preserve">Untuk mendukung kinerja dari sistem penguncian yang terorganisasi maka diperlukan sebuah </w:t>
      </w:r>
      <w:r>
        <w:rPr>
          <w:i/>
        </w:rPr>
        <w:t xml:space="preserve">server </w:t>
      </w:r>
      <w:r>
        <w:t>dan penyimpanan data.</w:t>
      </w:r>
      <w:proofErr w:type="gramEnd"/>
      <w:r>
        <w:t xml:space="preserve"> sebuah </w:t>
      </w:r>
      <w:r>
        <w:rPr>
          <w:i/>
        </w:rPr>
        <w:t xml:space="preserve">server </w:t>
      </w:r>
      <w:r>
        <w:t xml:space="preserve">akan menjalankan kode program yang bertugas untuk mengatur dan mengawasi semua aktifitas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proofErr w:type="gramStart"/>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roofErr w:type="gramEnd"/>
    </w:p>
    <w:p w14:paraId="673B7AE6" w14:textId="77777777" w:rsidR="00D84C2F" w:rsidRDefault="00D84C2F" w:rsidP="00D84C2F"/>
    <w:p w14:paraId="655BD6C4" w14:textId="06AB6F1A" w:rsidR="00D84C2F" w:rsidRDefault="00D84C2F" w:rsidP="00D84C2F">
      <w:pPr>
        <w:pStyle w:val="SubBabI"/>
        <w:ind w:hanging="714"/>
      </w:pPr>
      <w:bookmarkStart w:id="65" w:name="_Toc143523718"/>
      <w:r>
        <w:t>Tujuan</w:t>
      </w:r>
      <w:bookmarkEnd w:id="65"/>
      <w:r>
        <w:t xml:space="preserve"> </w:t>
      </w:r>
    </w:p>
    <w:p w14:paraId="12BDF251" w14:textId="11982B20" w:rsidR="00D84C2F" w:rsidRPr="00D84C2F" w:rsidRDefault="00D84C2F" w:rsidP="00D84C2F">
      <w:pPr>
        <w:ind w:firstLine="714"/>
        <w:rPr>
          <w:i/>
          <w:iCs/>
        </w:rPr>
      </w:pPr>
      <w:proofErr w:type="gramStart"/>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rsidR="007B26F7">
        <w:t>serta</w:t>
      </w:r>
      <w:r w:rsidRPr="0004397D">
        <w:t xml:space="preserve"> sistem keamanan kunci pintu gedung dengan </w:t>
      </w:r>
      <w:r w:rsidRPr="0004397D">
        <w:rPr>
          <w:i/>
          <w:iCs/>
        </w:rPr>
        <w:t>access control</w:t>
      </w:r>
      <w:r>
        <w:rPr>
          <w:i/>
          <w:iCs/>
        </w:rPr>
        <w:t>.</w:t>
      </w:r>
      <w:proofErr w:type="gramEnd"/>
    </w:p>
    <w:p w14:paraId="79D1E061" w14:textId="06D86EE7" w:rsidR="00D84C2F" w:rsidRDefault="00D84C2F" w:rsidP="00D84C2F">
      <w:pPr>
        <w:pStyle w:val="SubBabI"/>
        <w:ind w:hanging="714"/>
      </w:pPr>
      <w:bookmarkStart w:id="66" w:name="_Toc143523719"/>
      <w:r>
        <w:lastRenderedPageBreak/>
        <w:t>Batasan Masalah</w:t>
      </w:r>
      <w:bookmarkEnd w:id="66"/>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6247DA">
      <w:pPr>
        <w:numPr>
          <w:ilvl w:val="0"/>
          <w:numId w:val="2"/>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w:t>
      </w:r>
      <w:proofErr w:type="gramStart"/>
      <w:r w:rsidRPr="0004024E">
        <w:rPr>
          <w:rFonts w:eastAsia="Calibri" w:cs="Times New Roman"/>
          <w:szCs w:val="24"/>
        </w:rPr>
        <w:t>akan</w:t>
      </w:r>
      <w:proofErr w:type="gramEnd"/>
      <w:r w:rsidRPr="0004024E">
        <w:rPr>
          <w:rFonts w:eastAsia="Calibri" w:cs="Times New Roman"/>
          <w:szCs w:val="24"/>
        </w:rPr>
        <w:t xml:space="preserve">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informasi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perancangan </w:t>
      </w:r>
      <w:r w:rsidRPr="004522B7">
        <w:rPr>
          <w:rFonts w:eastAsia="Calibri" w:cs="Times New Roman"/>
          <w:i/>
          <w:szCs w:val="24"/>
        </w:rPr>
        <w:t>server</w:t>
      </w:r>
      <w:r>
        <w:rPr>
          <w:rFonts w:eastAsia="Calibri" w:cs="Times New Roman"/>
          <w:szCs w:val="24"/>
        </w:rPr>
        <w:t xml:space="preserve"> untuk menjalankan sistem penguncian</w:t>
      </w:r>
      <w:r w:rsidRPr="0004024E">
        <w:rPr>
          <w:rFonts w:eastAsia="Calibri" w:cs="Times New Roman"/>
          <w:szCs w:val="24"/>
        </w:rPr>
        <w:t>.</w:t>
      </w:r>
    </w:p>
    <w:p w14:paraId="04907AF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w:t>
      </w:r>
      <w:proofErr w:type="gramStart"/>
      <w:r w:rsidRPr="0004024E">
        <w:rPr>
          <w:rFonts w:eastAsia="Calibri" w:cs="Times New Roman"/>
          <w:szCs w:val="24"/>
        </w:rPr>
        <w:t>akan</w:t>
      </w:r>
      <w:proofErr w:type="gramEnd"/>
      <w:r w:rsidRPr="0004024E">
        <w:rPr>
          <w:rFonts w:eastAsia="Calibri" w:cs="Times New Roman"/>
          <w:szCs w:val="24"/>
        </w:rPr>
        <w:t xml:space="preserve"> berfokus pada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w:t>
      </w:r>
      <w:proofErr w:type="gramStart"/>
      <w:r w:rsidRPr="0004024E">
        <w:rPr>
          <w:rFonts w:eastAsia="Calibri" w:cs="Times New Roman"/>
          <w:szCs w:val="24"/>
        </w:rPr>
        <w:t>akan</w:t>
      </w:r>
      <w:proofErr w:type="gramEnd"/>
      <w:r w:rsidRPr="0004024E">
        <w:rPr>
          <w:rFonts w:eastAsia="Calibri" w:cs="Times New Roman"/>
          <w:szCs w:val="24"/>
        </w:rPr>
        <w:t xml:space="preserve">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proofErr w:type="gramStart"/>
      <w:r w:rsidRPr="0004024E">
        <w:rPr>
          <w:rFonts w:eastAsia="Calibri" w:cs="Times New Roman"/>
          <w:szCs w:val="24"/>
        </w:rPr>
        <w:t>akan</w:t>
      </w:r>
      <w:proofErr w:type="gramEnd"/>
      <w:r w:rsidRPr="0004024E">
        <w:rPr>
          <w:rFonts w:eastAsia="Calibri" w:cs="Times New Roman"/>
          <w:szCs w:val="24"/>
        </w:rPr>
        <w:t xml:space="preserve"> diimplementasikan pada gedung yang memiliki pintu masuk terbatas dengan akses terbatas pada karyawan atau pihak tertentu.</w:t>
      </w:r>
    </w:p>
    <w:p w14:paraId="6B3EF856"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yimpanan data pengguna dan aktivitas akses </w:t>
      </w:r>
      <w:proofErr w:type="gramStart"/>
      <w:r w:rsidRPr="0004024E">
        <w:rPr>
          <w:rFonts w:eastAsia="Calibri" w:cs="Times New Roman"/>
          <w:szCs w:val="24"/>
        </w:rPr>
        <w:t>akan</w:t>
      </w:r>
      <w:proofErr w:type="gramEnd"/>
      <w:r w:rsidRPr="0004024E">
        <w:rPr>
          <w:rFonts w:eastAsia="Calibri" w:cs="Times New Roman"/>
          <w:szCs w:val="24"/>
        </w:rPr>
        <w:t xml:space="preserve"> disimpan dengan cara yang aman dan terenkripsi untuk memastikan keamanan informasi.</w:t>
      </w:r>
    </w:p>
    <w:p w14:paraId="69C9DD65"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tingkat keamanan dan kontrol yang optimal.</w:t>
      </w:r>
    </w:p>
    <w:p w14:paraId="029820B8" w14:textId="77777777" w:rsidR="00D84C2F" w:rsidRDefault="00D84C2F" w:rsidP="00B61DEE"/>
    <w:p w14:paraId="2E223BF5" w14:textId="77777777" w:rsidR="00D84C2F" w:rsidRDefault="00D84C2F" w:rsidP="00D84C2F">
      <w:pPr>
        <w:pStyle w:val="SubBabI"/>
        <w:ind w:hanging="714"/>
      </w:pPr>
      <w:bookmarkStart w:id="67" w:name="_Toc143523720"/>
      <w:r>
        <w:t>Sistematika Penulisan</w:t>
      </w:r>
      <w:bookmarkEnd w:id="67"/>
    </w:p>
    <w:p w14:paraId="13064D00" w14:textId="7262FCD8" w:rsidR="002668E7" w:rsidRPr="00D84C2F" w:rsidRDefault="002668E7" w:rsidP="00D84C2F">
      <w:pPr>
        <w:ind w:firstLine="714"/>
        <w:rPr>
          <w:rFonts w:eastAsia="Times New Roman"/>
          <w:szCs w:val="26"/>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proofErr w:type="gramStart"/>
      <w:r w:rsidRPr="002668E7">
        <w:rPr>
          <w:rFonts w:eastAsia="Calibri" w:cs="Times New Roman"/>
          <w:szCs w:val="24"/>
          <w:lang w:val="en-US"/>
        </w:rPr>
        <w:t>Bab ini berisi latar belakang, tujuan, batasan masalah, dan sistematika penulisan.</w:t>
      </w:r>
      <w:proofErr w:type="gramEnd"/>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r>
      <w:proofErr w:type="gramStart"/>
      <w:r w:rsidRPr="002668E7">
        <w:rPr>
          <w:rFonts w:eastAsia="Calibri" w:cs="Times New Roman"/>
          <w:szCs w:val="24"/>
          <w:lang w:val="en-US"/>
        </w:rPr>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roofErr w:type="gramEnd"/>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proofErr w:type="gramStart"/>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roofErr w:type="gramEnd"/>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 xml:space="preserve">Pada </w:t>
      </w:r>
      <w:proofErr w:type="gramStart"/>
      <w:r w:rsidRPr="002668E7">
        <w:rPr>
          <w:rFonts w:eastAsia="Calibri" w:cs="Times New Roman"/>
          <w:szCs w:val="24"/>
          <w:lang w:val="en-US"/>
        </w:rPr>
        <w:t>bab</w:t>
      </w:r>
      <w:proofErr w:type="gramEnd"/>
      <w:r w:rsidRPr="002668E7">
        <w:rPr>
          <w:rFonts w:eastAsia="Calibri" w:cs="Times New Roman"/>
          <w:szCs w:val="24"/>
          <w:lang w:val="en-US"/>
        </w:rPr>
        <w:t xml:space="preserve">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proofErr w:type="gramStart"/>
      <w:r w:rsidRPr="002668E7">
        <w:rPr>
          <w:rFonts w:eastAsia="Calibri" w:cs="Times New Roman"/>
          <w:szCs w:val="24"/>
          <w:lang w:val="en-US"/>
        </w:rPr>
        <w:t>Bab ini berisi kesimpulan dan saran terhadap hasil pengujian dan analisis yang telah dibuat.</w:t>
      </w:r>
      <w:proofErr w:type="gramEnd"/>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64028D5A"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BC266A">
          <w:headerReference w:type="default" r:id="rId19"/>
          <w:footerReference w:type="default" r:id="rId20"/>
          <w:pgSz w:w="11906" w:h="16838" w:code="9"/>
          <w:pgMar w:top="1701" w:right="1701" w:bottom="1701" w:left="1701" w:header="709" w:footer="709" w:gutter="567"/>
          <w:pgNumType w:start="1"/>
          <w:cols w:space="708"/>
          <w:titlePg/>
          <w:docGrid w:linePitch="360"/>
        </w:sectPr>
      </w:pPr>
      <w:bookmarkStart w:id="68" w:name="_Toc103266901"/>
      <w:bookmarkStart w:id="69" w:name="_Toc103480559"/>
      <w:bookmarkStart w:id="70" w:name="_Toc106612703"/>
      <w:bookmarkStart w:id="71" w:name="_Toc131840090"/>
      <w:bookmarkStart w:id="72" w:name="_Toc133353411"/>
      <w:bookmarkStart w:id="73" w:name="_Toc133873610"/>
      <w:bookmarkStart w:id="74" w:name="_Toc143523721"/>
    </w:p>
    <w:p w14:paraId="341E0729" w14:textId="4435EE44" w:rsidR="008D5E5F" w:rsidRPr="008D5E5F" w:rsidRDefault="008D5E5F" w:rsidP="002D6A66">
      <w:pPr>
        <w:keepNext/>
        <w:keepLines/>
        <w:contextualSpacing/>
        <w:jc w:val="center"/>
        <w:outlineLvl w:val="0"/>
        <w:rPr>
          <w:rFonts w:eastAsia="Times New Roman" w:cs="Times New Roman"/>
          <w:b/>
          <w:sz w:val="28"/>
          <w:szCs w:val="32"/>
          <w:lang w:val="en-US"/>
        </w:rPr>
      </w:pPr>
      <w:r w:rsidRPr="008D5E5F">
        <w:rPr>
          <w:rFonts w:eastAsia="Times New Roman" w:cs="Times New Roman"/>
          <w:b/>
          <w:sz w:val="28"/>
          <w:szCs w:val="32"/>
          <w:lang w:val="en-US"/>
        </w:rPr>
        <w:lastRenderedPageBreak/>
        <w:t>BAB II</w:t>
      </w:r>
      <w:bookmarkEnd w:id="68"/>
      <w:bookmarkEnd w:id="69"/>
      <w:bookmarkEnd w:id="70"/>
      <w:bookmarkEnd w:id="71"/>
      <w:bookmarkEnd w:id="72"/>
      <w:bookmarkEnd w:id="73"/>
      <w:bookmarkEnd w:id="74"/>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bookmarkStart w:id="75" w:name="_Toc143523722"/>
      <w:r>
        <w:t>Kendali Akses (</w:t>
      </w:r>
      <w:r w:rsidR="004330E5">
        <w:t>Access Control</w:t>
      </w:r>
      <w:r>
        <w:t>)</w:t>
      </w:r>
      <w:bookmarkEnd w:id="75"/>
    </w:p>
    <w:p w14:paraId="2E736104" w14:textId="0CB0714B"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 </w:t>
      </w:r>
      <w:proofErr w:type="gramStart"/>
      <w:r>
        <w:t>akan</w:t>
      </w:r>
      <w:proofErr w:type="gramEnd"/>
      <w:r>
        <w:t xml:space="preserve"> </w:t>
      </w:r>
      <w:r w:rsidR="0097548C">
        <w:t>menjadi pintu masuk pengguna sebelum mengakses suatu fasilitas. Dengan menggunakan kendali akses kita bisa mengatur dan membatasi akses pengguna sehingga hanya pengguna tertentu yang diijinkan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xml:space="preserve">, diantaranya </w:t>
      </w:r>
      <w:proofErr w:type="gramStart"/>
      <w:r>
        <w:t>yaitu :</w:t>
      </w:r>
      <w:proofErr w:type="gramEnd"/>
    </w:p>
    <w:p w14:paraId="180DEB5B" w14:textId="77777777" w:rsidR="001363BE" w:rsidRPr="00936D3A" w:rsidRDefault="00136956" w:rsidP="006247DA">
      <w:pPr>
        <w:pStyle w:val="ListParagraph"/>
        <w:numPr>
          <w:ilvl w:val="0"/>
          <w:numId w:val="5"/>
        </w:numPr>
        <w:ind w:left="709"/>
      </w:pPr>
      <w:r>
        <w:rPr>
          <w:i/>
        </w:rPr>
        <w:t>Access Control List</w:t>
      </w:r>
    </w:p>
    <w:p w14:paraId="2A9D985F" w14:textId="7E19ABAB" w:rsidR="00936D3A" w:rsidRPr="00936D3A" w:rsidRDefault="00936D3A" w:rsidP="00936D3A">
      <w:pPr>
        <w:pStyle w:val="ListParagraph"/>
        <w:ind w:left="709"/>
      </w:pPr>
      <w:r>
        <w:t xml:space="preserve">ACL atau </w:t>
      </w:r>
      <w:r>
        <w:rPr>
          <w:i/>
        </w:rPr>
        <w:t xml:space="preserve">Access Control List </w:t>
      </w:r>
      <w:r>
        <w:t xml:space="preserve"> merupakan sebuah daftar yang berisi aturan-aturan atau daftar pengguna yang diijinkan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xml:space="preserve">. </w:t>
      </w:r>
      <w:proofErr w:type="gramStart"/>
      <w:r w:rsidR="00254E56">
        <w:t>D</w:t>
      </w:r>
      <w:r>
        <w:t xml:space="preserve">engan menggunakan ACL </w:t>
      </w:r>
      <w:r w:rsidR="00254E56">
        <w:t xml:space="preserve">kita dapat mambatasi hak akses dengan hanya mengijinkan pengguna yang terdapat didalam </w:t>
      </w:r>
      <w:r w:rsidR="009F2C45">
        <w:t>daftar</w:t>
      </w:r>
      <w:r w:rsidR="00254E56">
        <w:t xml:space="preserve"> untuk</w:t>
      </w:r>
      <w:r w:rsidR="009F2C45">
        <w:t xml:space="preserve"> </w:t>
      </w:r>
      <w:r w:rsidR="005810AA">
        <w:t>mengakses sumb</w:t>
      </w:r>
      <w:r w:rsidR="00254E56">
        <w:t>er daya atau fasilitas tertentu.</w:t>
      </w:r>
      <w:proofErr w:type="gramEnd"/>
      <w:r w:rsidR="009F2C45">
        <w:t xml:space="preserve"> ACL </w:t>
      </w:r>
      <w:proofErr w:type="gramStart"/>
      <w:r w:rsidR="009F2C45">
        <w:t>akan</w:t>
      </w:r>
      <w:proofErr w:type="gramEnd"/>
      <w:r w:rsidR="009F2C45">
        <w:t xml:space="preserve"> memberikan pembatasan akses pada setiap pengguna secara ketat dan hanya mengijinkan akses jika pengguna memiliki hak akses yang tersimpan didalam daftar akses.</w:t>
      </w:r>
    </w:p>
    <w:p w14:paraId="443E92D8" w14:textId="25730B31" w:rsidR="00136956" w:rsidRPr="00D67558" w:rsidRDefault="00136956" w:rsidP="006247DA">
      <w:pPr>
        <w:pStyle w:val="ListParagraph"/>
        <w:numPr>
          <w:ilvl w:val="0"/>
          <w:numId w:val="5"/>
        </w:numPr>
        <w:ind w:left="709"/>
      </w:pPr>
      <w:r>
        <w:rPr>
          <w:i/>
        </w:rPr>
        <w:t>Role-based Access Control</w:t>
      </w:r>
    </w:p>
    <w:p w14:paraId="104F0844" w14:textId="64223B88"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w:t>
      </w:r>
      <w:proofErr w:type="gramStart"/>
      <w:r>
        <w:t>melainkan  memberikan</w:t>
      </w:r>
      <w:proofErr w:type="gramEnd"/>
      <w:r>
        <w:t xml:space="preserve">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w:t>
      </w:r>
      <w:proofErr w:type="gramStart"/>
      <w:r w:rsidR="009F2C45">
        <w:t>peran  akan</w:t>
      </w:r>
      <w:proofErr w:type="gramEnd"/>
      <w:r w:rsidR="009F2C45">
        <w:t xml:space="preserve"> memberikan aturan-aturan terkait akses berdasarkan peran pengguna tanpa mengetahui identitas pengguna secara spesifik dan hanya menggunakan peran pengguna sebagai </w:t>
      </w:r>
      <w:r w:rsidR="009F2C45">
        <w:lastRenderedPageBreak/>
        <w:t>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1C138056" w:rsidR="009644B0" w:rsidRDefault="00670F9A" w:rsidP="008A2D0E">
      <w:pPr>
        <w:pStyle w:val="LabelGambar"/>
      </w:pPr>
      <w:bookmarkStart w:id="76" w:name="_Toc142072512"/>
      <w:bookmarkStart w:id="77" w:name="_Toc142073162"/>
      <w:bookmarkStart w:id="78" w:name="_Toc143519947"/>
      <w:proofErr w:type="gramStart"/>
      <w:r w:rsidRPr="00BA57ED">
        <w:rPr>
          <w:b/>
        </w:rPr>
        <w:t>Gambar 2.</w:t>
      </w:r>
      <w:proofErr w:type="gramEnd"/>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742A11">
        <w:rPr>
          <w:b/>
          <w:noProof/>
        </w:rPr>
        <w:t>1</w:t>
      </w:r>
      <w:r w:rsidR="008A2D0E" w:rsidRPr="00BA57ED">
        <w:rPr>
          <w:b/>
        </w:rPr>
        <w:fldChar w:fldCharType="end"/>
      </w:r>
      <w:r w:rsidR="008A2D0E">
        <w:t xml:space="preserve"> </w:t>
      </w:r>
      <w:r w:rsidR="00091D97">
        <w:t>Contoh pengendalian a</w:t>
      </w:r>
      <w:r w:rsidR="009644B0">
        <w:t>kses</w:t>
      </w:r>
      <w:bookmarkEnd w:id="76"/>
      <w:bookmarkEnd w:id="77"/>
      <w:bookmarkEnd w:id="78"/>
    </w:p>
    <w:p w14:paraId="0A7EA1BD" w14:textId="77777777" w:rsidR="009644B0" w:rsidRDefault="009644B0" w:rsidP="009644B0">
      <w:pPr>
        <w:jc w:val="center"/>
      </w:pPr>
    </w:p>
    <w:p w14:paraId="689F8D76" w14:textId="6549B727" w:rsidR="009644B0" w:rsidRDefault="009644B0" w:rsidP="009644B0">
      <w:pPr>
        <w:ind w:firstLine="714"/>
      </w:pPr>
      <w:proofErr w:type="gramStart"/>
      <w:r>
        <w:t xml:space="preserve">Gambar </w:t>
      </w:r>
      <w:r w:rsidR="00670F9A">
        <w:t>2.1</w:t>
      </w:r>
      <w:r>
        <w:t xml:space="preserve"> merupakan contoh pengendalian akses pada pintu untuk membatasi akses pengguna ke suatu ruangan.</w:t>
      </w:r>
      <w:proofErr w:type="gramEnd"/>
      <w:r>
        <w:t xml:space="preserve"> </w:t>
      </w:r>
      <w:proofErr w:type="gramStart"/>
      <w:r>
        <w:t xml:space="preserve">Setiap pengguna memiliki identitas unik yang digunakan untuk menentukan tindakan apakah pengguna tersebut diijinkan atau tidak, proses perijinan dilakukan secara otomatis dan dikendalikan oleh sebuah </w:t>
      </w:r>
      <w:r w:rsidRPr="009739BC">
        <w:rPr>
          <w:i/>
        </w:rPr>
        <w:t>server</w:t>
      </w:r>
      <w:r>
        <w:t xml:space="preserve"> sebagai pusat </w:t>
      </w:r>
      <w:r w:rsidR="009739BC">
        <w:t>kendali</w:t>
      </w:r>
      <w:r>
        <w:t xml:space="preserve"> dan pusat data.</w:t>
      </w:r>
      <w:proofErr w:type="gramEnd"/>
      <w:r>
        <w:t xml:space="preserve"> </w:t>
      </w:r>
      <w:proofErr w:type="gramStart"/>
      <w:r>
        <w:t xml:space="preserve">Pada sistem pengendalian akses juga terdapat sebuah </w:t>
      </w:r>
      <w:r w:rsidRPr="009739BC">
        <w:rPr>
          <w:i/>
        </w:rPr>
        <w:t>sofware</w:t>
      </w:r>
      <w:r>
        <w:t xml:space="preserve"> yang digunakan sebagai antar muka untuk melakukan pengelolaan hak akses seperti mengijinkan pengguna baru atau menghapus ijin pengguna dan juga melihat riwayat akses pengguna.</w:t>
      </w:r>
      <w:proofErr w:type="gramEnd"/>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bookmarkStart w:id="79" w:name="_Toc143523723"/>
      <w:r>
        <w:t xml:space="preserve">Internet </w:t>
      </w:r>
      <w:r w:rsidRPr="00780C9B">
        <w:rPr>
          <w:i/>
        </w:rPr>
        <w:t>of Things</w:t>
      </w:r>
      <w:bookmarkEnd w:id="79"/>
    </w:p>
    <w:p w14:paraId="6802F548" w14:textId="5EB294F6" w:rsidR="00C46082" w:rsidRDefault="00C46082" w:rsidP="00D24070">
      <w:pPr>
        <w:ind w:firstLine="714"/>
      </w:pPr>
      <w:proofErr w:type="gramStart"/>
      <w:r w:rsidRPr="00F1096A">
        <w:rPr>
          <w:i/>
        </w:rPr>
        <w:t>Internet of Things</w:t>
      </w:r>
      <w:r>
        <w:t xml:space="preserve"> atau IoT merupakan sebuah k</w:t>
      </w:r>
      <w:r w:rsidR="004C566B">
        <w:t>onsep yang digunakan untuk menge</w:t>
      </w:r>
      <w:r>
        <w:t>mbangkan koneksifitas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lainnya seperti bluetooth.</w:t>
      </w:r>
      <w:proofErr w:type="gramEnd"/>
      <w:r w:rsidR="00F1096A">
        <w:t xml:space="preserve"> D</w:t>
      </w:r>
      <w:r>
        <w:t xml:space="preserve">engan menggunakan konsep IoT kita dapat menghubungkan peralatan seperti sensor dan aktuator yang terhubung ke </w:t>
      </w:r>
      <w:r w:rsidR="0072257E">
        <w:t xml:space="preserve">ke </w:t>
      </w:r>
      <w:r w:rsidR="0072257E">
        <w:lastRenderedPageBreak/>
        <w:t>sebuah jaringan</w:t>
      </w:r>
      <w:r>
        <w:t xml:space="preserve"> menjadi sebuah kesatuan sistem yang dapat dikendalikan secara efektif</w:t>
      </w:r>
      <w:r w:rsidR="00F1096A">
        <w:t xml:space="preserve"> dan efisien dengan tingkat kerumitan yang rendah</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18A6330C">
            <wp:extent cx="4412512" cy="2087722"/>
            <wp:effectExtent l="0" t="0" r="762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28342" t="30022" r="10971" b="18902"/>
                    <a:stretch/>
                  </pic:blipFill>
                  <pic:spPr bwMode="auto">
                    <a:xfrm>
                      <a:off x="0" y="0"/>
                      <a:ext cx="4433320" cy="2097567"/>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694D173" w:rsidR="00D24070" w:rsidRDefault="00D24070" w:rsidP="00D24070">
      <w:pPr>
        <w:pStyle w:val="LabelGambar"/>
      </w:pPr>
      <w:bookmarkStart w:id="80" w:name="_Toc142072513"/>
      <w:bookmarkStart w:id="81" w:name="_Toc142073163"/>
      <w:bookmarkStart w:id="82" w:name="_Toc143519948"/>
      <w:proofErr w:type="gramStart"/>
      <w:r w:rsidRPr="00D24070">
        <w:rPr>
          <w:b/>
        </w:rPr>
        <w:t>Gambar 2.</w:t>
      </w:r>
      <w:proofErr w:type="gramEnd"/>
      <w:r w:rsidRPr="00D24070">
        <w:rPr>
          <w:b/>
        </w:rPr>
        <w:fldChar w:fldCharType="begin"/>
      </w:r>
      <w:r w:rsidRPr="00D24070">
        <w:rPr>
          <w:b/>
        </w:rPr>
        <w:instrText xml:space="preserve"> SEQ Gambar_2. \* ARABIC </w:instrText>
      </w:r>
      <w:r w:rsidRPr="00D24070">
        <w:rPr>
          <w:b/>
        </w:rPr>
        <w:fldChar w:fldCharType="separate"/>
      </w:r>
      <w:r w:rsidR="00742A11">
        <w:rPr>
          <w:b/>
          <w:noProof/>
        </w:rPr>
        <w:t>2</w:t>
      </w:r>
      <w:r w:rsidRPr="00D24070">
        <w:rPr>
          <w:b/>
        </w:rPr>
        <w:fldChar w:fldCharType="end"/>
      </w:r>
      <w:r>
        <w:t xml:space="preserve"> </w:t>
      </w:r>
      <w:r w:rsidR="00091D97">
        <w:t>Arsitektur s</w:t>
      </w:r>
      <w:r w:rsidRPr="00D24070">
        <w:t>istem IoT</w:t>
      </w:r>
      <w:bookmarkEnd w:id="80"/>
      <w:bookmarkEnd w:id="81"/>
      <w:bookmarkEnd w:id="82"/>
    </w:p>
    <w:p w14:paraId="6227C66D" w14:textId="77777777" w:rsidR="00D24070" w:rsidRDefault="00D24070" w:rsidP="00D24070">
      <w:pPr>
        <w:pStyle w:val="LabelGambar"/>
      </w:pPr>
    </w:p>
    <w:p w14:paraId="2AF43CD5" w14:textId="153E76A8" w:rsidR="00D24070" w:rsidRDefault="00D24070" w:rsidP="007935D7">
      <w:pPr>
        <w:ind w:firstLine="709"/>
      </w:pPr>
      <w:proofErr w:type="gramStart"/>
      <w:r>
        <w:t xml:space="preserve">Gambar 2.2 menjelaskan arsitektur dari sistem IoT, sebuah sistem IoT dibangun </w:t>
      </w:r>
      <w:r w:rsidR="0085175A">
        <w:t>dari beberapa bagian yang membentuk suatu sistem</w:t>
      </w:r>
      <w:r w:rsidR="007935D7">
        <w:t xml:space="preserve"> yang dapat berkomunikasi antara perangkat IoT dan juga </w:t>
      </w:r>
      <w:r w:rsidR="007935D7" w:rsidRPr="004522B7">
        <w:rPr>
          <w:i/>
        </w:rPr>
        <w:t>server</w:t>
      </w:r>
      <w:r w:rsidR="007935D7">
        <w:t>.</w:t>
      </w:r>
      <w:proofErr w:type="gramEnd"/>
      <w:r w:rsidR="007935D7">
        <w:t xml:space="preserve"> Bagian-bagian dari sistem IoT </w:t>
      </w:r>
      <w:proofErr w:type="gramStart"/>
      <w:r w:rsidR="0085175A">
        <w:t>diantaranya :</w:t>
      </w:r>
      <w:proofErr w:type="gramEnd"/>
    </w:p>
    <w:p w14:paraId="089A9864" w14:textId="72E1911D" w:rsidR="0085175A" w:rsidRDefault="0085175A" w:rsidP="006247DA">
      <w:pPr>
        <w:pStyle w:val="ListParagraph"/>
        <w:numPr>
          <w:ilvl w:val="1"/>
          <w:numId w:val="2"/>
        </w:numPr>
        <w:ind w:left="709" w:hanging="425"/>
      </w:pPr>
      <w:r>
        <w:t>Sensor dan Aktuator</w:t>
      </w:r>
    </w:p>
    <w:p w14:paraId="422AD69B" w14:textId="185ACEB2" w:rsidR="0085175A" w:rsidRDefault="00615B68" w:rsidP="002E4FC0">
      <w:pPr>
        <w:pStyle w:val="ListParagraph"/>
        <w:ind w:left="709"/>
      </w:pPr>
      <w:r>
        <w:t xml:space="preserve">Sensor dan aktuator </w:t>
      </w:r>
      <w:proofErr w:type="gramStart"/>
      <w:r>
        <w:t>akan</w:t>
      </w:r>
      <w:proofErr w:type="gramEnd"/>
      <w:r>
        <w:t xml:space="preserve"> menjadi penghubung yang menjembatani interaksi antara sistem dengan dunia luar. Sebuah sensor </w:t>
      </w:r>
      <w:proofErr w:type="gramStart"/>
      <w:r>
        <w:t>akan</w:t>
      </w:r>
      <w:proofErr w:type="gramEnd"/>
      <w:r>
        <w:t xml:space="preserve">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6247DA">
      <w:pPr>
        <w:pStyle w:val="ListParagraph"/>
        <w:numPr>
          <w:ilvl w:val="1"/>
          <w:numId w:val="2"/>
        </w:numPr>
        <w:ind w:left="709" w:hanging="425"/>
      </w:pPr>
      <w:r>
        <w:t xml:space="preserve">IoT </w:t>
      </w:r>
      <w:r w:rsidRPr="00C317DC">
        <w:rPr>
          <w:i/>
        </w:rPr>
        <w:t>Node</w:t>
      </w:r>
    </w:p>
    <w:p w14:paraId="177B003B" w14:textId="1C2BB6A8"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kedalam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6247DA">
      <w:pPr>
        <w:pStyle w:val="ListParagraph"/>
        <w:numPr>
          <w:ilvl w:val="1"/>
          <w:numId w:val="2"/>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w:t>
      </w:r>
      <w:proofErr w:type="gramStart"/>
      <w:r>
        <w:t>akan</w:t>
      </w:r>
      <w:proofErr w:type="gramEnd"/>
      <w:r>
        <w:t xml:space="preserve"> terhubung ke sebuah </w:t>
      </w:r>
      <w:r w:rsidRPr="004522B7">
        <w:rPr>
          <w:i/>
        </w:rPr>
        <w:t>server</w:t>
      </w:r>
      <w:r>
        <w:t xml:space="preserve">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w:t>
      </w:r>
      <w:r>
        <w:lastRenderedPageBreak/>
        <w:t xml:space="preserve">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6247DA">
      <w:pPr>
        <w:pStyle w:val="ListParagraph"/>
        <w:numPr>
          <w:ilvl w:val="1"/>
          <w:numId w:val="2"/>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w:t>
      </w:r>
      <w:proofErr w:type="gramStart"/>
      <w:r>
        <w:t>akan</w:t>
      </w:r>
      <w:proofErr w:type="gramEnd"/>
      <w:r>
        <w:t xml:space="preserve">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6247DA">
      <w:pPr>
        <w:pStyle w:val="ListParagraph"/>
        <w:numPr>
          <w:ilvl w:val="1"/>
          <w:numId w:val="2"/>
        </w:numPr>
        <w:ind w:left="709" w:hanging="425"/>
      </w:pPr>
      <w:r>
        <w:t>Antarmuka</w:t>
      </w:r>
    </w:p>
    <w:p w14:paraId="01A74045" w14:textId="683EFFF0" w:rsidR="008F7967" w:rsidRDefault="008F7967" w:rsidP="002E4FC0">
      <w:pPr>
        <w:pStyle w:val="ListParagraph"/>
        <w:ind w:left="709"/>
      </w:pPr>
      <w:r>
        <w:t xml:space="preserve">Antarmuka pada sistem IoT digunakan untuk melakukan proses pemantauan aktifitas dan data yang terjadi didalam sistem IoT. Antarmuka </w:t>
      </w:r>
      <w:proofErr w:type="gramStart"/>
      <w:r>
        <w:t>akan</w:t>
      </w:r>
      <w:proofErr w:type="gramEnd"/>
      <w:r>
        <w:t xml:space="preserve">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bookmarkStart w:id="83" w:name="_Toc143523724"/>
      <w:r w:rsidRPr="00BF2E01">
        <w:rPr>
          <w:i/>
        </w:rPr>
        <w:t>Database</w:t>
      </w:r>
      <w:r w:rsidR="00D24DDB">
        <w:t xml:space="preserve"> MySQL</w:t>
      </w:r>
      <w:bookmarkEnd w:id="83"/>
    </w:p>
    <w:p w14:paraId="68182075" w14:textId="652FC4B7" w:rsidR="006F3FE0" w:rsidRDefault="007B7279" w:rsidP="002E4FC0">
      <w:pPr>
        <w:ind w:firstLine="714"/>
      </w:pPr>
      <w:r w:rsidRPr="00BF2E01">
        <w:rPr>
          <w:i/>
        </w:rPr>
        <w:t>Database</w:t>
      </w:r>
      <w:r>
        <w:t xml:space="preserve"> atau basis</w:t>
      </w:r>
      <w:r w:rsidR="006F3FE0">
        <w:t>data merupakan sekumpulan data yang terintegrasi dan diatur sedemikian rupa sehingga data tersebut dapat dicari, diambil, ditambahkan, dan diolah dengan tepat</w:t>
      </w:r>
      <w:r w:rsidR="006F3FE0">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proofErr w:type="gramStart"/>
      <w:r w:rsidR="006F3FE0">
        <w:t xml:space="preserve">Selain berisikan data, </w:t>
      </w:r>
      <w:r w:rsidR="006F3FE0" w:rsidRPr="00BF2E01">
        <w:rPr>
          <w:i/>
        </w:rPr>
        <w:t>database</w:t>
      </w:r>
      <w:r w:rsidR="006F3FE0">
        <w:t xml:space="preserve"> juga berisikan informasi lainnya seperti tipe data, nama-nama kolom dan baris</w:t>
      </w:r>
      <w:r w:rsidR="000D0A22">
        <w:t>.</w:t>
      </w:r>
      <w:proofErr w:type="gramEnd"/>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 xml:space="preserve">Mempermudah identifikasi data dengan </w:t>
      </w:r>
      <w:proofErr w:type="gramStart"/>
      <w:r>
        <w:rPr>
          <w:rFonts w:cs="Times New Roman"/>
          <w:szCs w:val="24"/>
        </w:rPr>
        <w:t>cara</w:t>
      </w:r>
      <w:proofErr w:type="gramEnd"/>
      <w:r>
        <w:rPr>
          <w:rFonts w:cs="Times New Roman"/>
          <w:szCs w:val="24"/>
        </w:rPr>
        <w:t xml:space="preserve">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6247DA">
      <w:pPr>
        <w:pStyle w:val="ListParagraph"/>
        <w:numPr>
          <w:ilvl w:val="0"/>
          <w:numId w:val="6"/>
        </w:numPr>
        <w:tabs>
          <w:tab w:val="left" w:pos="709"/>
        </w:tabs>
        <w:ind w:hanging="436"/>
        <w:rPr>
          <w:rFonts w:cs="Times New Roman"/>
          <w:szCs w:val="24"/>
        </w:rPr>
      </w:pPr>
      <w:r>
        <w:rPr>
          <w:rFonts w:cs="Times New Roman"/>
          <w:szCs w:val="24"/>
        </w:rPr>
        <w:t xml:space="preserve">Menjadi alternatif </w:t>
      </w:r>
      <w:proofErr w:type="gramStart"/>
      <w:r>
        <w:rPr>
          <w:rFonts w:cs="Times New Roman"/>
          <w:szCs w:val="24"/>
        </w:rPr>
        <w:t>lain</w:t>
      </w:r>
      <w:proofErr w:type="gramEnd"/>
      <w:r>
        <w:rPr>
          <w:rFonts w:cs="Times New Roman"/>
          <w:szCs w:val="24"/>
        </w:rPr>
        <w:t xml:space="preserve">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123457E2" w:rsidR="0074299A" w:rsidRDefault="002862F5" w:rsidP="002862F5">
      <w:pPr>
        <w:ind w:firstLine="714"/>
      </w:pPr>
      <w:proofErr w:type="gramStart"/>
      <w:r w:rsidRPr="002862F5">
        <w:t xml:space="preserve">MySQL merupakan singkatan dari </w:t>
      </w:r>
      <w:r w:rsidRPr="00BF2E01">
        <w:rPr>
          <w:i/>
        </w:rPr>
        <w:t>Structured Query Language</w:t>
      </w:r>
      <w:r w:rsidRPr="002862F5">
        <w:t>.</w:t>
      </w:r>
      <w:proofErr w:type="gramEnd"/>
      <w:r w:rsidRPr="002862F5">
        <w:t xml:space="preserve"> </w:t>
      </w:r>
      <w:proofErr w:type="gramStart"/>
      <w:r w:rsidRPr="002862F5">
        <w:t>SQL merupakan bahasa terstruktur yang khusus digunakan untuk mengolah database.</w:t>
      </w:r>
      <w:proofErr w:type="gramEnd"/>
      <w:r w:rsidRPr="002862F5">
        <w:t xml:space="preserve"> </w:t>
      </w:r>
      <w:proofErr w:type="gramStart"/>
      <w:r w:rsidRPr="002862F5">
        <w:t xml:space="preserve">MySQL merupakan sistem manajemen </w:t>
      </w:r>
      <w:r w:rsidRPr="00BF2E01">
        <w:rPr>
          <w:i/>
        </w:rPr>
        <w:t>database</w:t>
      </w:r>
      <w:r w:rsidRPr="002862F5">
        <w:t xml:space="preserve"> yang bersifat relational.</w:t>
      </w:r>
      <w:proofErr w:type="gramEnd"/>
      <w:r w:rsidRPr="002862F5">
        <w:t xml:space="preserve"> Artinya, </w:t>
      </w:r>
      <w:r w:rsidRPr="002862F5">
        <w:lastRenderedPageBreak/>
        <w:t xml:space="preserve">data yang dikelola dalam </w:t>
      </w:r>
      <w:r w:rsidRPr="00BF2E01">
        <w:rPr>
          <w:i/>
        </w:rPr>
        <w:t>database</w:t>
      </w:r>
      <w:r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354CDA71" w:rsidR="000E1284" w:rsidRDefault="000E1284" w:rsidP="000E1284">
      <w:pPr>
        <w:pStyle w:val="LabelGambar"/>
      </w:pPr>
      <w:bookmarkStart w:id="84" w:name="_Toc142072514"/>
      <w:bookmarkStart w:id="85" w:name="_Toc142073164"/>
      <w:bookmarkStart w:id="86" w:name="_Toc143519949"/>
      <w:proofErr w:type="gramStart"/>
      <w:r w:rsidRPr="000E1284">
        <w:rPr>
          <w:b/>
        </w:rPr>
        <w:t>Gambar 2.</w:t>
      </w:r>
      <w:proofErr w:type="gramEnd"/>
      <w:r w:rsidRPr="000E1284">
        <w:rPr>
          <w:b/>
        </w:rPr>
        <w:fldChar w:fldCharType="begin"/>
      </w:r>
      <w:r w:rsidRPr="000E1284">
        <w:rPr>
          <w:b/>
        </w:rPr>
        <w:instrText xml:space="preserve"> SEQ Gambar_2. \* ARABIC </w:instrText>
      </w:r>
      <w:r w:rsidRPr="000E1284">
        <w:rPr>
          <w:b/>
        </w:rPr>
        <w:fldChar w:fldCharType="separate"/>
      </w:r>
      <w:r w:rsidR="00742A11">
        <w:rPr>
          <w:b/>
          <w:noProof/>
        </w:rPr>
        <w:t>3</w:t>
      </w:r>
      <w:r w:rsidRPr="000E1284">
        <w:rPr>
          <w:b/>
        </w:rPr>
        <w:fldChar w:fldCharType="end"/>
      </w:r>
      <w:r w:rsidR="00091D97">
        <w:t xml:space="preserve"> Struktur t</w:t>
      </w:r>
      <w:r w:rsidRPr="000E1284">
        <w:t>abel MySQL</w:t>
      </w:r>
      <w:bookmarkEnd w:id="84"/>
      <w:bookmarkEnd w:id="85"/>
      <w:bookmarkEnd w:id="86"/>
    </w:p>
    <w:p w14:paraId="3618999B" w14:textId="77777777" w:rsidR="000E1284" w:rsidRPr="000E1284" w:rsidRDefault="000E1284" w:rsidP="000E1284">
      <w:pPr>
        <w:pStyle w:val="LabelGambar"/>
      </w:pPr>
    </w:p>
    <w:p w14:paraId="12BBCB12" w14:textId="38313E5F"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r w:rsidR="00982AF0">
        <w:t>G</w:t>
      </w:r>
      <w:r w:rsidR="00212932">
        <w:t xml:space="preserve">ambar 2.3 menjelaskan strukur data yang tersimpan didalam </w:t>
      </w:r>
      <w:r w:rsidR="00212932" w:rsidRPr="00BF2E01">
        <w:rPr>
          <w:i/>
        </w:rPr>
        <w:t>database</w:t>
      </w:r>
      <w:r w:rsidR="00212932">
        <w:t xml:space="preserve"> MySQL, </w:t>
      </w:r>
      <w:r w:rsidR="00D9458F">
        <w:t xml:space="preserve">data yang disimpan dapat berupa teks, angka, </w:t>
      </w:r>
      <w:r w:rsidR="00D9458F" w:rsidRPr="00BF2E01">
        <w:rPr>
          <w:i/>
        </w:rPr>
        <w:t>boolean</w:t>
      </w:r>
      <w:r w:rsidR="00D9458F">
        <w:t xml:space="preserve">, waktu, hari dan lain sebagainya tergantung dengan tipe data pada setiap kolomnya. </w:t>
      </w:r>
      <w:proofErr w:type="gramStart"/>
      <w:r w:rsidR="00D9458F">
        <w:t>Dalam MySQL ter</w:t>
      </w:r>
      <w:r w:rsidR="002910D9">
        <w:t>d</w:t>
      </w:r>
      <w:r w:rsidR="00D9458F">
        <w:t>apat relasi antar tabel yang memberikan informasi hubungan antara tabel satu dengan tabel lainnya serta perilakunya terhadap perubahan yang terjadi pada tabel induknya.</w:t>
      </w:r>
      <w:proofErr w:type="gramEnd"/>
    </w:p>
    <w:p w14:paraId="69E0EFA7" w14:textId="77777777" w:rsidR="00D9458F" w:rsidRPr="00BD43DA" w:rsidRDefault="00D9458F" w:rsidP="00D9458F"/>
    <w:p w14:paraId="4C356B6A" w14:textId="38668C49" w:rsidR="0010099F" w:rsidRDefault="0010099F" w:rsidP="00EC2C3C">
      <w:pPr>
        <w:pStyle w:val="SubBabII"/>
        <w:ind w:hanging="720"/>
        <w:rPr>
          <w:i/>
        </w:rPr>
      </w:pPr>
      <w:bookmarkStart w:id="87" w:name="_Toc143523725"/>
      <w:r w:rsidRPr="002C26CD">
        <w:rPr>
          <w:i/>
        </w:rPr>
        <w:t>Virtual Private Server</w:t>
      </w:r>
      <w:bookmarkEnd w:id="87"/>
    </w:p>
    <w:p w14:paraId="4B261538" w14:textId="2B08FBB8" w:rsidR="00B169D8" w:rsidRDefault="00B169D8" w:rsidP="00B169D8">
      <w:pPr>
        <w:ind w:firstLine="714"/>
      </w:pPr>
      <w:r w:rsidRPr="00B169D8">
        <w:rPr>
          <w:i/>
        </w:rPr>
        <w:t>Virtual Private Server</w:t>
      </w:r>
      <w:r w:rsidRPr="00B169D8">
        <w:t xml:space="preserve"> </w:t>
      </w:r>
      <w:r>
        <w:t>atau VPS</w:t>
      </w:r>
      <w:r w:rsidR="00BA3532">
        <w:t xml:space="preserve"> </w:t>
      </w:r>
      <w:r w:rsidR="00BA3532" w:rsidRPr="00BA3532">
        <w:t xml:space="preserve">adalah jenis </w:t>
      </w:r>
      <w:r w:rsidR="00BA3532" w:rsidRPr="004522B7">
        <w:rPr>
          <w:i/>
        </w:rPr>
        <w:t>server</w:t>
      </w:r>
      <w:r w:rsidR="00BA3532" w:rsidRPr="00BA3532">
        <w:t xml:space="preserve"> yang secara eksklusif diperuntukkan bagi satu pengguna, sehingga seluruh sumber daya yang ada di dalamnya tidak dipengaruhi atau dibagi dengan pengguna lain. </w:t>
      </w:r>
      <w:proofErr w:type="gramStart"/>
      <w:r w:rsidR="00BA3532" w:rsidRPr="00BA3532">
        <w:t>Dengan menggunakan teknologi VPS, sebuah mesin fisik dapat menjalankan beberapa sistem operasi secara bersamaan.</w:t>
      </w:r>
      <w:proofErr w:type="gramEnd"/>
      <w:r w:rsidR="00BA3532" w:rsidRPr="00BA3532">
        <w:t xml:space="preserve"> </w:t>
      </w:r>
      <w:proofErr w:type="gramStart"/>
      <w:r w:rsidR="00BA3532" w:rsidRPr="00BA3532">
        <w:t>Pengguna VPS memiliki kendali penuh untuk mengatur seluruh konfigurasi sesuai kebutuhan.</w:t>
      </w:r>
      <w:proofErr w:type="gramEnd"/>
      <w:r w:rsidR="00BA3532" w:rsidRPr="00BA3532">
        <w:t xml:space="preserve"> Teknologi yang digunakan dalam VPS adalah virtualisasi hardware pada </w:t>
      </w:r>
      <w:r w:rsidR="00BA3532" w:rsidRPr="004522B7">
        <w:rPr>
          <w:i/>
        </w:rPr>
        <w:t>server</w:t>
      </w:r>
      <w:r w:rsidR="00BA3532" w:rsidRPr="00BA3532">
        <w:t xml:space="preserve"> fisik yang memungkinkan pembagian sumber daya menjadi beberapa bagian yang berbeda, sehingga setiap VPS berfungsi seperti </w:t>
      </w:r>
      <w:r w:rsidR="00BA3532" w:rsidRPr="004522B7">
        <w:rPr>
          <w:i/>
        </w:rPr>
        <w:t>server</w:t>
      </w:r>
      <w:r w:rsidR="00BA3532" w:rsidRPr="00BA3532">
        <w:t xml:space="preserve"> pribadi yang t</w:t>
      </w:r>
      <w:r w:rsidR="00BA3532">
        <w:t>erisolasi dari pengguna lainnya</w:t>
      </w:r>
      <w:r w:rsidR="00FA5700">
        <w:fldChar w:fldCharType="begin" w:fldLock="1"/>
      </w:r>
      <w:r w:rsidR="001D3113">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Pr="00B169D8">
        <w:t>.</w:t>
      </w:r>
    </w:p>
    <w:p w14:paraId="0A5ED04E" w14:textId="33CE2919" w:rsidR="008E1276" w:rsidRDefault="008E1276" w:rsidP="008E1276">
      <w:pPr>
        <w:jc w:val="center"/>
      </w:pPr>
      <w:r>
        <w:rPr>
          <w:noProof/>
          <w:lang w:val="en-US"/>
        </w:rPr>
        <w:lastRenderedPageBreak/>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0E7453C5" w:rsidR="008E1276" w:rsidRDefault="008E1276" w:rsidP="008E1276">
      <w:pPr>
        <w:pStyle w:val="LabelGambar"/>
      </w:pPr>
      <w:bookmarkStart w:id="88" w:name="_Toc142072515"/>
      <w:bookmarkStart w:id="89" w:name="_Toc142073165"/>
      <w:bookmarkStart w:id="90" w:name="_Toc143519950"/>
      <w:proofErr w:type="gramStart"/>
      <w:r w:rsidRPr="008E1276">
        <w:rPr>
          <w:b/>
        </w:rPr>
        <w:t>Gambar 2.</w:t>
      </w:r>
      <w:proofErr w:type="gramEnd"/>
      <w:r w:rsidRPr="008E1276">
        <w:rPr>
          <w:b/>
        </w:rPr>
        <w:fldChar w:fldCharType="begin"/>
      </w:r>
      <w:r w:rsidRPr="008E1276">
        <w:rPr>
          <w:b/>
        </w:rPr>
        <w:instrText xml:space="preserve"> SEQ Gambar_2. \* ARABIC </w:instrText>
      </w:r>
      <w:r w:rsidRPr="008E1276">
        <w:rPr>
          <w:b/>
        </w:rPr>
        <w:fldChar w:fldCharType="separate"/>
      </w:r>
      <w:r w:rsidR="00742A11">
        <w:rPr>
          <w:b/>
          <w:noProof/>
        </w:rPr>
        <w:t>4</w:t>
      </w:r>
      <w:r w:rsidRPr="008E1276">
        <w:rPr>
          <w:b/>
        </w:rPr>
        <w:fldChar w:fldCharType="end"/>
      </w:r>
      <w:r>
        <w:t xml:space="preserve"> Perbedaan </w:t>
      </w:r>
      <w:r w:rsidR="00091D97">
        <w:rPr>
          <w:i/>
        </w:rPr>
        <w:t>s</w:t>
      </w:r>
      <w:r w:rsidRPr="00795F2F">
        <w:rPr>
          <w:i/>
        </w:rPr>
        <w:t>erver</w:t>
      </w:r>
      <w:r w:rsidR="00091D97">
        <w:t xml:space="preserve"> tradisional dan v</w:t>
      </w:r>
      <w:r>
        <w:t>irtual</w:t>
      </w:r>
      <w:bookmarkEnd w:id="88"/>
      <w:bookmarkEnd w:id="89"/>
      <w:bookmarkEnd w:id="90"/>
    </w:p>
    <w:p w14:paraId="5D06A704" w14:textId="77777777" w:rsidR="00FA5700" w:rsidRDefault="00FA5700" w:rsidP="00B169D8">
      <w:pPr>
        <w:ind w:firstLine="714"/>
      </w:pPr>
    </w:p>
    <w:p w14:paraId="3F0465BE" w14:textId="5C325FD7" w:rsidR="008E1276" w:rsidRDefault="00F400CC" w:rsidP="00F400CC">
      <w:pPr>
        <w:ind w:firstLine="714"/>
      </w:pPr>
      <w:proofErr w:type="gramStart"/>
      <w:r>
        <w:t xml:space="preserve">Gambar 2.4 memperlihatkan perbedaan antara </w:t>
      </w:r>
      <w:r w:rsidRPr="00F400CC">
        <w:rPr>
          <w:i/>
        </w:rPr>
        <w:t>server</w:t>
      </w:r>
      <w:r>
        <w:t xml:space="preserve"> tradisional dengan </w:t>
      </w:r>
      <w:r w:rsidRPr="00F400CC">
        <w:rPr>
          <w:i/>
        </w:rPr>
        <w:t>server</w:t>
      </w:r>
      <w:r>
        <w:t xml:space="preserve"> virtual, pada </w:t>
      </w:r>
      <w:r w:rsidRPr="00F400CC">
        <w:rPr>
          <w:i/>
        </w:rPr>
        <w:t>server</w:t>
      </w:r>
      <w:r>
        <w:t xml:space="preserve"> tradisional satu </w:t>
      </w:r>
      <w:r w:rsidRPr="00F400CC">
        <w:rPr>
          <w:i/>
        </w:rPr>
        <w:t>server</w:t>
      </w:r>
      <w:r>
        <w:t xml:space="preserve"> fisik hanya bisa digunakan untuk menjalankan satu sistem operasi dan satu aplikasi sedangkan pada </w:t>
      </w:r>
      <w:r w:rsidRPr="00F400CC">
        <w:rPr>
          <w:i/>
        </w:rPr>
        <w:t>server</w:t>
      </w:r>
      <w:r>
        <w:t xml:space="preserve"> virtual memungkinkan menjalankan beberapa sistem operasi dan aplikasi yang banyak didalam satu </w:t>
      </w:r>
      <w:r w:rsidRPr="00F400CC">
        <w:rPr>
          <w:i/>
        </w:rPr>
        <w:t>server</w:t>
      </w:r>
      <w:r>
        <w:t xml:space="preserve"> fisik.</w:t>
      </w:r>
      <w:proofErr w:type="gramEnd"/>
      <w:r>
        <w:t xml:space="preserve"> </w:t>
      </w:r>
      <w:proofErr w:type="gramStart"/>
      <w:r w:rsidR="00B31FE4">
        <w:t xml:space="preserve">Perbedaan utama yaitu adanya virtualisasi pada </w:t>
      </w:r>
      <w:r w:rsidR="00B31FE4" w:rsidRPr="004522B7">
        <w:rPr>
          <w:i/>
        </w:rPr>
        <w:t>server</w:t>
      </w:r>
      <w:r w:rsidR="00B31FE4">
        <w:t xml:space="preserve"> virtual yang bertugas untuk membagi sumber daya </w:t>
      </w:r>
      <w:r w:rsidR="00B31FE4" w:rsidRPr="00B31FE4">
        <w:rPr>
          <w:i/>
        </w:rPr>
        <w:t>server</w:t>
      </w:r>
      <w:r w:rsidR="00B31FE4">
        <w:t xml:space="preserve"> fisik menjadi beberapa bagian untuk menjalankan sistem operasi.</w:t>
      </w:r>
      <w:proofErr w:type="gramEnd"/>
      <w:r w:rsidR="00B31FE4">
        <w:t xml:space="preserve"> </w:t>
      </w:r>
      <w:r w:rsidR="00B31FE4" w:rsidRPr="00B31FE4">
        <w:t xml:space="preserve">Proses pembagian ini dilakukan menggunakan perangkat lunak, sehingga satu </w:t>
      </w:r>
      <w:r w:rsidR="00B31FE4" w:rsidRPr="004522B7">
        <w:rPr>
          <w:i/>
        </w:rPr>
        <w:t>server</w:t>
      </w:r>
      <w:r w:rsidR="00B31FE4" w:rsidRPr="00B31FE4">
        <w:t xml:space="preserve">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xml:space="preserve">, pengguna, pemrosesan data, sistem file, serta sumber daya </w:t>
      </w:r>
      <w:r w:rsidR="00B31FE4" w:rsidRPr="004522B7">
        <w:rPr>
          <w:i/>
        </w:rPr>
        <w:t>server</w:t>
      </w:r>
      <w:r w:rsidR="00B31FE4" w:rsidRPr="00B31FE4">
        <w:t xml:space="preserve">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bookmarkStart w:id="91" w:name="_Toc143523726"/>
      <w:r>
        <w:t>Sistem Operasi Ubuntu</w:t>
      </w:r>
      <w:bookmarkEnd w:id="91"/>
    </w:p>
    <w:p w14:paraId="58D58262" w14:textId="4C67E327" w:rsidR="00502562" w:rsidRDefault="004D416D" w:rsidP="004D416D">
      <w:pPr>
        <w:ind w:firstLine="714"/>
      </w:pPr>
      <w:proofErr w:type="gramStart"/>
      <w:r w:rsidRPr="004D416D">
        <w:t>Ubuntu adalah salah satu distribusi Linux yang didasarkan pada Debian.</w:t>
      </w:r>
      <w:proofErr w:type="gramEnd"/>
      <w:r w:rsidRPr="004D416D">
        <w:t xml:space="preserve"> </w:t>
      </w:r>
      <w:proofErr w:type="gramStart"/>
      <w:r w:rsidRPr="004D416D">
        <w:t>Distro ini menyediakan sistem operasi berbasis Debian dengan jadwal rilis yang teratur dan dukungan yang luas, baik untuk pengguna perorangan maupun perusahaan.</w:t>
      </w:r>
      <w:proofErr w:type="gramEnd"/>
      <w:r w:rsidRPr="004D416D">
        <w:t xml:space="preserve"> Selain digunakan sebagai sistem operasi desktop, Ubuntu juga populer digunakan sebagai sistem operasi pada </w:t>
      </w:r>
      <w:r w:rsidRPr="00607DF3">
        <w:rPr>
          <w:i/>
        </w:rPr>
        <w:t>server</w:t>
      </w:r>
      <w:r w:rsidRPr="004D416D">
        <w:t>, karena memiliki karakteristik yang ringan dan dapat diandalkan dalam menangani b</w:t>
      </w:r>
      <w:r>
        <w:t xml:space="preserve">erbagai tugas </w:t>
      </w:r>
      <w:r w:rsidRPr="00607DF3">
        <w:rPr>
          <w:i/>
        </w:rPr>
        <w:t>server</w:t>
      </w:r>
      <w:r>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fldChar w:fldCharType="separate"/>
      </w:r>
      <w:r w:rsidRPr="004D416D">
        <w:rPr>
          <w:noProof/>
        </w:rPr>
        <w:t>[12]</w:t>
      </w:r>
      <w:r>
        <w:fldChar w:fldCharType="end"/>
      </w:r>
      <w:r>
        <w:t xml:space="preserve">. </w:t>
      </w:r>
      <w:proofErr w:type="gramStart"/>
      <w:r>
        <w:t xml:space="preserve">Ubuntu menyediakan fitur yang cukup lengkap untuk diaplikasikan pada </w:t>
      </w:r>
      <w:r w:rsidRPr="00607DF3">
        <w:rPr>
          <w:i/>
        </w:rPr>
        <w:t>server</w:t>
      </w:r>
      <w:r>
        <w:t xml:space="preserve"> seperti adanya </w:t>
      </w:r>
      <w:r w:rsidRPr="00607DF3">
        <w:rPr>
          <w:i/>
        </w:rPr>
        <w:t>firewall</w:t>
      </w:r>
      <w:r>
        <w:t xml:space="preserve"> dan penjadwalan menggunakan cronjob.</w:t>
      </w:r>
      <w:proofErr w:type="gramEnd"/>
      <w:r>
        <w:t xml:space="preserve"> </w:t>
      </w:r>
    </w:p>
    <w:p w14:paraId="2D973630" w14:textId="59035955" w:rsidR="004D416D" w:rsidRDefault="008E5A12" w:rsidP="008E5A12">
      <w:pPr>
        <w:jc w:val="center"/>
      </w:pPr>
      <w:r>
        <w:rPr>
          <w:noProof/>
          <w:lang w:val="en-US"/>
        </w:rPr>
        <w:lastRenderedPageBreak/>
        <w:drawing>
          <wp:inline distT="0" distB="0" distL="0" distR="0" wp14:anchorId="7086F3F5" wp14:editId="42081E34">
            <wp:extent cx="4338084" cy="2444237"/>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25">
                      <a:extLst>
                        <a:ext uri="{28A0092B-C50C-407E-A947-70E740481C1C}">
                          <a14:useLocalDpi xmlns:a14="http://schemas.microsoft.com/office/drawing/2010/main" val="0"/>
                        </a:ext>
                      </a:extLst>
                    </a:blip>
                    <a:stretch>
                      <a:fillRect/>
                    </a:stretch>
                  </pic:blipFill>
                  <pic:spPr>
                    <a:xfrm>
                      <a:off x="0" y="0"/>
                      <a:ext cx="4339348" cy="2444949"/>
                    </a:xfrm>
                    <a:prstGeom prst="rect">
                      <a:avLst/>
                    </a:prstGeom>
                  </pic:spPr>
                </pic:pic>
              </a:graphicData>
            </a:graphic>
          </wp:inline>
        </w:drawing>
      </w:r>
    </w:p>
    <w:p w14:paraId="0B39C514" w14:textId="3B788962" w:rsidR="008E5A12" w:rsidRDefault="008E5A12" w:rsidP="008E5A12">
      <w:pPr>
        <w:pStyle w:val="LabelGambar"/>
      </w:pPr>
      <w:bookmarkStart w:id="92" w:name="_Toc142072516"/>
      <w:bookmarkStart w:id="93" w:name="_Toc142073166"/>
      <w:bookmarkStart w:id="94" w:name="_Toc143519951"/>
      <w:proofErr w:type="gramStart"/>
      <w:r w:rsidRPr="008E5A12">
        <w:rPr>
          <w:b/>
        </w:rPr>
        <w:t>Gambar 2.</w:t>
      </w:r>
      <w:proofErr w:type="gramEnd"/>
      <w:r w:rsidRPr="008E5A12">
        <w:rPr>
          <w:b/>
        </w:rPr>
        <w:fldChar w:fldCharType="begin"/>
      </w:r>
      <w:r w:rsidRPr="008E5A12">
        <w:rPr>
          <w:b/>
        </w:rPr>
        <w:instrText xml:space="preserve"> SEQ Gambar_2. \* ARABIC </w:instrText>
      </w:r>
      <w:r w:rsidRPr="008E5A12">
        <w:rPr>
          <w:b/>
        </w:rPr>
        <w:fldChar w:fldCharType="separate"/>
      </w:r>
      <w:r w:rsidR="00742A11">
        <w:rPr>
          <w:b/>
          <w:noProof/>
        </w:rPr>
        <w:t>5</w:t>
      </w:r>
      <w:r w:rsidRPr="008E5A12">
        <w:rPr>
          <w:b/>
        </w:rPr>
        <w:fldChar w:fldCharType="end"/>
      </w:r>
      <w:r w:rsidR="00091D97">
        <w:t xml:space="preserve"> Contoh k</w:t>
      </w:r>
      <w:r>
        <w:t xml:space="preserve">onfigurasi </w:t>
      </w:r>
      <w:r w:rsidR="00091D97">
        <w:rPr>
          <w:i/>
        </w:rPr>
        <w:t>f</w:t>
      </w:r>
      <w:r w:rsidRPr="00187027">
        <w:rPr>
          <w:i/>
        </w:rPr>
        <w:t>irewall</w:t>
      </w:r>
      <w:r w:rsidR="00091D97">
        <w:t xml:space="preserve"> u</w:t>
      </w:r>
      <w:r>
        <w:t>buntu</w:t>
      </w:r>
      <w:bookmarkEnd w:id="92"/>
      <w:bookmarkEnd w:id="93"/>
      <w:bookmarkEnd w:id="94"/>
    </w:p>
    <w:p w14:paraId="7C062863" w14:textId="77777777" w:rsidR="008E5A12" w:rsidRDefault="008E5A12" w:rsidP="008E5A12">
      <w:pPr>
        <w:pStyle w:val="LabelGambar"/>
      </w:pPr>
    </w:p>
    <w:p w14:paraId="0DED15CD" w14:textId="130CF392" w:rsidR="008E5A12" w:rsidRDefault="008E5A12" w:rsidP="008E5A12">
      <w:pPr>
        <w:ind w:firstLine="714"/>
      </w:pPr>
      <w:proofErr w:type="gramStart"/>
      <w:r>
        <w:t xml:space="preserve">Gambar 2.5 merupakan contoh konfigurasi </w:t>
      </w:r>
      <w:r w:rsidRPr="00607DF3">
        <w:rPr>
          <w:i/>
        </w:rPr>
        <w:t>firewall</w:t>
      </w:r>
      <w:r>
        <w:t xml:space="preserve"> pada sistem operasi ubuntu.</w:t>
      </w:r>
      <w:proofErr w:type="gramEnd"/>
      <w:r>
        <w:t xml:space="preserve"> </w:t>
      </w:r>
      <w:r w:rsidRPr="008E5A12">
        <w:t xml:space="preserve">Di dalam </w:t>
      </w:r>
      <w:r w:rsidRPr="00607DF3">
        <w:rPr>
          <w:i/>
        </w:rPr>
        <w:t>firewall</w:t>
      </w:r>
      <w:r w:rsidRPr="008E5A12">
        <w:t xml:space="preserve"> semua komunikasi yang keluar dan masuk </w:t>
      </w:r>
      <w:proofErr w:type="gramStart"/>
      <w:r w:rsidRPr="008E5A12">
        <w:t>akan</w:t>
      </w:r>
      <w:proofErr w:type="gramEnd"/>
      <w:r w:rsidRPr="008E5A12">
        <w:t xml:space="preserve"> difilter atau dikontrol, </w:t>
      </w:r>
      <w:r w:rsidRPr="00607DF3">
        <w:rPr>
          <w:i/>
        </w:rPr>
        <w:t>port</w:t>
      </w:r>
      <w:r w:rsidRPr="008E5A12">
        <w:t>-</w:t>
      </w:r>
      <w:r w:rsidRPr="00607DF3">
        <w:rPr>
          <w:i/>
        </w:rPr>
        <w:t>port</w:t>
      </w:r>
      <w:r w:rsidRPr="008E5A12">
        <w:t xml:space="preserve"> yang rentan servisnya dapat di tutup atau diblokir, sehingga hanya pihak yang diizinkan saja yang boleh lewat. Cara ini merupakan salah satu pengamanan jaringan yang sering digunakan</w:t>
      </w:r>
      <w:r w:rsidR="00A60782">
        <w:fldChar w:fldCharType="begin" w:fldLock="1"/>
      </w:r>
      <w:r w:rsidR="00126E1A">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eviously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Pr="008E5A12">
        <w:t>.</w:t>
      </w:r>
      <w:r w:rsidR="00A60782">
        <w:t xml:space="preserve"> </w:t>
      </w:r>
      <w:proofErr w:type="gramStart"/>
      <w:r w:rsidR="00A60782">
        <w:t xml:space="preserve">Selain </w:t>
      </w:r>
      <w:r w:rsidR="00A60782" w:rsidRPr="00607DF3">
        <w:rPr>
          <w:i/>
        </w:rPr>
        <w:t>firewall</w:t>
      </w:r>
      <w:r w:rsidR="00A60782">
        <w:t xml:space="preserve"> ubuntu juga menyediakann sistem penjadwalan dengan menggunakan cronjob.</w:t>
      </w:r>
      <w:proofErr w:type="gramEnd"/>
      <w:r w:rsidR="00A60782">
        <w:t xml:space="preserve"> </w:t>
      </w:r>
    </w:p>
    <w:p w14:paraId="3946BE8D" w14:textId="77777777" w:rsidR="00A60782" w:rsidRDefault="00A60782" w:rsidP="008E5A12">
      <w:pPr>
        <w:ind w:firstLine="714"/>
      </w:pPr>
    </w:p>
    <w:p w14:paraId="6D12B48D" w14:textId="362F18B3" w:rsidR="00A60782" w:rsidRDefault="00A60782" w:rsidP="00A60782">
      <w:pPr>
        <w:jc w:val="center"/>
      </w:pPr>
      <w:r>
        <w:rPr>
          <w:noProof/>
          <w:lang w:val="en-US"/>
        </w:rPr>
        <w:drawing>
          <wp:inline distT="0" distB="0" distL="0" distR="0" wp14:anchorId="47D361DE" wp14:editId="67148D29">
            <wp:extent cx="4607626" cy="1803929"/>
            <wp:effectExtent l="0" t="0" r="254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26">
                      <a:extLst>
                        <a:ext uri="{28A0092B-C50C-407E-A947-70E740481C1C}">
                          <a14:useLocalDpi xmlns:a14="http://schemas.microsoft.com/office/drawing/2010/main" val="0"/>
                        </a:ext>
                      </a:extLst>
                    </a:blip>
                    <a:srcRect t="11047" b="29798"/>
                    <a:stretch/>
                  </pic:blipFill>
                  <pic:spPr bwMode="auto">
                    <a:xfrm>
                      <a:off x="0" y="0"/>
                      <a:ext cx="4612072" cy="1805670"/>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5A4D0F5A" w:rsidR="00A60782" w:rsidRDefault="00A60782" w:rsidP="00A60782">
      <w:pPr>
        <w:pStyle w:val="LabelGambar"/>
      </w:pPr>
      <w:bookmarkStart w:id="95" w:name="_Toc142072517"/>
      <w:bookmarkStart w:id="96" w:name="_Toc142073167"/>
      <w:bookmarkStart w:id="97" w:name="_Toc143519952"/>
      <w:proofErr w:type="gramStart"/>
      <w:r w:rsidRPr="00A60782">
        <w:rPr>
          <w:b/>
        </w:rPr>
        <w:t>Gambar 2.</w:t>
      </w:r>
      <w:proofErr w:type="gramEnd"/>
      <w:r w:rsidRPr="00A60782">
        <w:rPr>
          <w:b/>
        </w:rPr>
        <w:fldChar w:fldCharType="begin"/>
      </w:r>
      <w:r w:rsidRPr="00A60782">
        <w:rPr>
          <w:b/>
        </w:rPr>
        <w:instrText xml:space="preserve"> SEQ Gambar_2. \* ARABIC </w:instrText>
      </w:r>
      <w:r w:rsidRPr="00A60782">
        <w:rPr>
          <w:b/>
        </w:rPr>
        <w:fldChar w:fldCharType="separate"/>
      </w:r>
      <w:r w:rsidR="00742A11">
        <w:rPr>
          <w:b/>
          <w:noProof/>
        </w:rPr>
        <w:t>6</w:t>
      </w:r>
      <w:r w:rsidRPr="00A60782">
        <w:rPr>
          <w:b/>
        </w:rPr>
        <w:fldChar w:fldCharType="end"/>
      </w:r>
      <w:r w:rsidR="00091D97">
        <w:t xml:space="preserve"> Contoh konfigurasi c</w:t>
      </w:r>
      <w:r>
        <w:t>ronjob</w:t>
      </w:r>
      <w:bookmarkEnd w:id="95"/>
      <w:bookmarkEnd w:id="96"/>
      <w:bookmarkEnd w:id="97"/>
    </w:p>
    <w:p w14:paraId="1D49469E" w14:textId="77777777" w:rsidR="00A60782" w:rsidRDefault="00A60782" w:rsidP="00A60782">
      <w:pPr>
        <w:pStyle w:val="LabelGambar"/>
      </w:pPr>
    </w:p>
    <w:p w14:paraId="1F26E445" w14:textId="277C650E" w:rsidR="00A60782" w:rsidRDefault="00B826CF" w:rsidP="00B826CF">
      <w:pPr>
        <w:ind w:firstLine="714"/>
      </w:pPr>
      <w:r>
        <w:t>Gambar 2.6 merupakan contoh konfigurasi conjob pada sistem operasi ubuntu, dengan menggunakan cronjob maka dimungkinkan untuk mengeksekusi perintah pada terminal secara berulang setiap rentang waktu tertentu seperti setiap 1 minggu sekali atau 1 jam sekali.</w:t>
      </w:r>
    </w:p>
    <w:p w14:paraId="594EB502" w14:textId="77777777" w:rsidR="008E5A12" w:rsidRDefault="008E5A12" w:rsidP="00095C4D">
      <w:pPr>
        <w:pStyle w:val="LabelGambar"/>
        <w:jc w:val="both"/>
      </w:pPr>
    </w:p>
    <w:p w14:paraId="2A5C2FB2" w14:textId="2D9E7ADC" w:rsidR="000E621B" w:rsidRPr="000E621B" w:rsidRDefault="000E621B" w:rsidP="00EC2C3C">
      <w:pPr>
        <w:pStyle w:val="SubBabII"/>
        <w:ind w:hanging="720"/>
      </w:pPr>
      <w:bookmarkStart w:id="98" w:name="_Toc143523727"/>
      <w:r w:rsidRPr="000E621B">
        <w:lastRenderedPageBreak/>
        <w:t>Nginx</w:t>
      </w:r>
      <w:bookmarkEnd w:id="98"/>
    </w:p>
    <w:p w14:paraId="78145B5A" w14:textId="7D594FB4" w:rsidR="000E621B" w:rsidRDefault="001D3113" w:rsidP="001D3113">
      <w:pPr>
        <w:ind w:firstLine="714"/>
      </w:pPr>
      <w:r w:rsidRPr="001D3113">
        <w:t xml:space="preserve">Nginx merupakan perangkat lunak </w:t>
      </w:r>
      <w:r w:rsidRPr="001D3113">
        <w:rPr>
          <w:i/>
        </w:rPr>
        <w:t>open-source</w:t>
      </w:r>
      <w:r w:rsidRPr="001D3113">
        <w:t xml:space="preserve"> yang memiliki performa tinggi sebagai </w:t>
      </w:r>
      <w:r w:rsidRPr="004522B7">
        <w:rPr>
          <w:i/>
        </w:rPr>
        <w:t>server</w:t>
      </w:r>
      <w:r w:rsidRPr="001D3113">
        <w:t xml:space="preserve"> HTTP </w:t>
      </w:r>
      <w:proofErr w:type="gramStart"/>
      <w:r w:rsidRPr="001D3113">
        <w:t xml:space="preserve">dan </w:t>
      </w:r>
      <w:r w:rsidRPr="001D3113">
        <w:rPr>
          <w:i/>
        </w:rPr>
        <w:t>reverse</w:t>
      </w:r>
      <w:proofErr w:type="gramEnd"/>
      <w:r w:rsidRPr="001D3113">
        <w:rPr>
          <w:i/>
        </w:rPr>
        <w:t xml:space="preserve"> proxy</w:t>
      </w:r>
      <w:r w:rsidRPr="001D3113">
        <w:t xml:space="preserve">. </w:t>
      </w:r>
      <w:proofErr w:type="gramStart"/>
      <w:r w:rsidRPr="001D3113">
        <w:t>Nginx memiliki keunggulan dalam memberikan konten statis secara cepat, sambil menggunakan sumber daya sistem dengan efisien.</w:t>
      </w:r>
      <w:proofErr w:type="gramEnd"/>
      <w:r w:rsidRPr="001D3113">
        <w:t xml:space="preserve">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126E1A">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Pr>
          <w:i/>
        </w:rPr>
        <w:fldChar w:fldCharType="separate"/>
      </w:r>
      <w:r w:rsidR="00A60782" w:rsidRPr="00A60782">
        <w:rPr>
          <w:noProof/>
        </w:rPr>
        <w:t>[14]</w:t>
      </w:r>
      <w:r>
        <w:rPr>
          <w:i/>
        </w:rPr>
        <w:fldChar w:fldCharType="end"/>
      </w:r>
      <w:r>
        <w:t xml:space="preserve">. Nginx dibangun secara modular, dengan demikian nginx mampu mendukung berbagai fitur seperti </w:t>
      </w:r>
      <w:r w:rsidRPr="001D3113">
        <w:rPr>
          <w:i/>
        </w:rPr>
        <w:t>Load Balancing</w:t>
      </w:r>
      <w:r>
        <w:t xml:space="preserve"> dan </w:t>
      </w:r>
      <w:r w:rsidRPr="001D3113">
        <w:rPr>
          <w:i/>
        </w:rPr>
        <w:t>Reverse Proxying</w:t>
      </w:r>
      <w:r>
        <w:t xml:space="preserve">, </w:t>
      </w:r>
      <w:r w:rsidRPr="001D3113">
        <w:rPr>
          <w:i/>
        </w:rPr>
        <w:t>Virtual hosts</w:t>
      </w:r>
      <w:r>
        <w:t>.</w:t>
      </w:r>
      <w:r w:rsidR="008D1096">
        <w:t xml:space="preserve"> </w:t>
      </w:r>
    </w:p>
    <w:p w14:paraId="5F3B002D" w14:textId="77777777" w:rsidR="00095C4D" w:rsidRDefault="00095C4D" w:rsidP="001D3113">
      <w:pPr>
        <w:ind w:firstLine="714"/>
      </w:pPr>
    </w:p>
    <w:p w14:paraId="7325AD19" w14:textId="1A257AEE" w:rsidR="002946A5" w:rsidRDefault="002946A5" w:rsidP="002946A5">
      <w:pPr>
        <w:jc w:val="center"/>
      </w:pPr>
      <w:r>
        <w:rPr>
          <w:noProof/>
          <w:lang w:val="en-US"/>
        </w:rPr>
        <w:drawing>
          <wp:inline distT="0" distB="0" distL="0" distR="0" wp14:anchorId="2AE9BBA1" wp14:editId="3BD67B84">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859758" cy="1733424"/>
                    </a:xfrm>
                    <a:prstGeom prst="rect">
                      <a:avLst/>
                    </a:prstGeom>
                  </pic:spPr>
                </pic:pic>
              </a:graphicData>
            </a:graphic>
          </wp:inline>
        </w:drawing>
      </w:r>
    </w:p>
    <w:p w14:paraId="2E4D5238" w14:textId="579483BE" w:rsidR="002946A5" w:rsidRDefault="002946A5" w:rsidP="002946A5">
      <w:pPr>
        <w:pStyle w:val="LabelGambar"/>
      </w:pPr>
      <w:bookmarkStart w:id="99" w:name="_Toc142072518"/>
      <w:bookmarkStart w:id="100" w:name="_Toc142073168"/>
      <w:bookmarkStart w:id="101" w:name="_Toc143519953"/>
      <w:proofErr w:type="gramStart"/>
      <w:r w:rsidRPr="002946A5">
        <w:rPr>
          <w:b/>
        </w:rPr>
        <w:t>Gambar 2.</w:t>
      </w:r>
      <w:proofErr w:type="gramEnd"/>
      <w:r w:rsidRPr="002946A5">
        <w:rPr>
          <w:b/>
        </w:rPr>
        <w:fldChar w:fldCharType="begin"/>
      </w:r>
      <w:r w:rsidRPr="002946A5">
        <w:rPr>
          <w:b/>
        </w:rPr>
        <w:instrText xml:space="preserve"> SEQ Gambar_2. \* ARABIC </w:instrText>
      </w:r>
      <w:r w:rsidRPr="002946A5">
        <w:rPr>
          <w:b/>
        </w:rPr>
        <w:fldChar w:fldCharType="separate"/>
      </w:r>
      <w:r w:rsidR="00742A11">
        <w:rPr>
          <w:b/>
          <w:noProof/>
        </w:rPr>
        <w:t>7</w:t>
      </w:r>
      <w:r w:rsidRPr="002946A5">
        <w:rPr>
          <w:b/>
        </w:rPr>
        <w:fldChar w:fldCharType="end"/>
      </w:r>
      <w:r>
        <w:t xml:space="preserve"> </w:t>
      </w:r>
      <w:r w:rsidRPr="00795F2F">
        <w:rPr>
          <w:i/>
        </w:rPr>
        <w:t>Virtual</w:t>
      </w:r>
      <w:r>
        <w:t xml:space="preserve"> </w:t>
      </w:r>
      <w:r w:rsidR="00091D97">
        <w:rPr>
          <w:i/>
        </w:rPr>
        <w:t>v</w:t>
      </w:r>
      <w:r w:rsidRPr="00795F2F">
        <w:rPr>
          <w:i/>
        </w:rPr>
        <w:t>ost</w:t>
      </w:r>
      <w:r>
        <w:t xml:space="preserve"> pada Nginx</w:t>
      </w:r>
      <w:bookmarkEnd w:id="99"/>
      <w:bookmarkEnd w:id="100"/>
      <w:bookmarkEnd w:id="101"/>
    </w:p>
    <w:p w14:paraId="0C2DE373" w14:textId="77777777" w:rsidR="002946A5" w:rsidRDefault="002946A5" w:rsidP="002946A5">
      <w:pPr>
        <w:pStyle w:val="LabelGambar"/>
      </w:pPr>
    </w:p>
    <w:p w14:paraId="1FB3EB3C" w14:textId="235CD92E" w:rsidR="0043209E" w:rsidRDefault="002946A5" w:rsidP="0043209E">
      <w:pPr>
        <w:ind w:firstLine="714"/>
      </w:pPr>
      <w:proofErr w:type="gramStart"/>
      <w:r>
        <w:t>Gambar</w:t>
      </w:r>
      <w:r w:rsidR="00095C4D">
        <w:t xml:space="preserve"> 2.7</w:t>
      </w:r>
      <w:r>
        <w:t xml:space="preserve"> menjelaskan penggunaan virtual host pada nginx, dengan menggunakan virtual host nginx dapat menangani beberapa aplikasi </w:t>
      </w:r>
      <w:r w:rsidR="0043209E">
        <w:t xml:space="preserve">yang sudah dikonfigurasi pada masing-masing </w:t>
      </w:r>
      <w:r w:rsidR="0043209E" w:rsidRPr="00CE4D32">
        <w:rPr>
          <w:i/>
        </w:rPr>
        <w:t>port</w:t>
      </w:r>
      <w:r w:rsidR="00CE4D32">
        <w:t>-</w:t>
      </w:r>
      <w:r w:rsidR="0043209E">
        <w:t>nya.</w:t>
      </w:r>
      <w:proofErr w:type="gramEnd"/>
      <w:r w:rsidR="0043209E">
        <w:t xml:space="preserve"> Nginx menggunakan pendekatan </w:t>
      </w:r>
      <w:r w:rsidR="0043209E" w:rsidRPr="0043209E">
        <w:rPr>
          <w:i/>
        </w:rPr>
        <w:t>asynchronous-event</w:t>
      </w:r>
      <w:r w:rsidR="0043209E">
        <w:t xml:space="preserve"> untuk menangani permintaan sehingga nginx tidak sepenuhnya bergantung pada ‘</w:t>
      </w:r>
      <w:r w:rsidR="0043209E" w:rsidRPr="0043209E">
        <w:rPr>
          <w:i/>
        </w:rPr>
        <w:t>thread</w:t>
      </w:r>
      <w:r w:rsidR="0043209E">
        <w:t>’ untuk menangani permintaan (</w:t>
      </w:r>
      <w:r w:rsidR="0043209E" w:rsidRPr="0043209E">
        <w:rPr>
          <w:i/>
        </w:rPr>
        <w:t>request</w:t>
      </w:r>
      <w:r w:rsidR="00CE4D32">
        <w:t>)</w:t>
      </w:r>
      <w:r w:rsidR="0043209E">
        <w:t>. Arsitektur ini me</w:t>
      </w:r>
      <w:r w:rsidR="004C0CEB">
        <w:t>m</w:t>
      </w:r>
      <w:r w:rsidR="0043209E">
        <w:t>berikan hasil kinerja nginx pada saat dibebani hanya memerlukan sedikit memori dalam jumlah yang bisa diprediksikan</w:t>
      </w:r>
      <w:r w:rsidR="00B41807">
        <w:fldChar w:fldCharType="begin" w:fldLock="1"/>
      </w:r>
      <w:r w:rsidR="00126E1A">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sidR="00B41807">
        <w:fldChar w:fldCharType="separate"/>
      </w:r>
      <w:r w:rsidR="00A60782" w:rsidRPr="00A60782">
        <w:rPr>
          <w:noProof/>
        </w:rPr>
        <w:t>[14]</w:t>
      </w:r>
      <w:r w:rsidR="00B41807">
        <w:fldChar w:fldCharType="end"/>
      </w:r>
      <w:r w:rsidR="0043209E">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bookmarkStart w:id="102" w:name="_Toc143523728"/>
      <w:r w:rsidRPr="007C663D">
        <w:rPr>
          <w:i/>
        </w:rPr>
        <w:t>Application Programming Interface</w:t>
      </w:r>
      <w:bookmarkEnd w:id="102"/>
    </w:p>
    <w:p w14:paraId="12C09C2A" w14:textId="39B52103" w:rsidR="003D5A25" w:rsidRDefault="00AD5E0F" w:rsidP="00AD5E0F">
      <w:pPr>
        <w:ind w:firstLine="714"/>
      </w:pPr>
      <w:proofErr w:type="gramStart"/>
      <w:r w:rsidRPr="007C663D">
        <w:rPr>
          <w:i/>
        </w:rPr>
        <w:t>Application Pr</w:t>
      </w:r>
      <w:r w:rsidR="00B15987" w:rsidRPr="007C663D">
        <w:rPr>
          <w:i/>
        </w:rPr>
        <w:t>ogramming Interface</w:t>
      </w:r>
      <w:r w:rsidR="00B15987">
        <w:t xml:space="preserve"> atau API me</w:t>
      </w:r>
      <w:r>
        <w:t xml:space="preserve">rupakan </w:t>
      </w:r>
      <w:r w:rsidR="007C663D">
        <w:t xml:space="preserve">sebuah protokol yang digunakan </w:t>
      </w:r>
      <w:r>
        <w:t>untuk menampilkan layanan atau data yang disediakan oleh sebuah aplikasi melalui sumber daya yang telah ditentukan.</w:t>
      </w:r>
      <w:proofErr w:type="gramEnd"/>
      <w:r>
        <w:t xml:space="preserve"> Dengan menggunakan API</w:t>
      </w:r>
      <w:r w:rsidR="007A344F">
        <w:t>,</w:t>
      </w:r>
      <w:r>
        <w:t xml:space="preserve"> aplikasi lain dapat mengakses layanan atau data tanpa harus mengimplementasikan prosedur atau objek yang mendasarinya</w:t>
      </w:r>
      <w:r>
        <w:fldChar w:fldCharType="begin" w:fldLock="1"/>
      </w:r>
      <w:r w:rsidR="00126E1A">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5]","plainTextFormattedCitation":"[15]","previouslyFormattedCitation":"[15]"},"properties":{"noteIndex":0},"schema":"https://github.com/citation-style-language/schema/raw/master/csl-citation.json"}</w:instrText>
      </w:r>
      <w:r>
        <w:fldChar w:fldCharType="separate"/>
      </w:r>
      <w:r w:rsidR="00A60782" w:rsidRPr="00A60782">
        <w:rPr>
          <w:noProof/>
        </w:rPr>
        <w:t>[15]</w:t>
      </w:r>
      <w:r>
        <w:fldChar w:fldCharType="end"/>
      </w:r>
      <w:r>
        <w:t>.</w:t>
      </w:r>
      <w:r w:rsidR="00F04888">
        <w:t xml:space="preserve"> </w:t>
      </w:r>
    </w:p>
    <w:p w14:paraId="77B258B6" w14:textId="39725D1D" w:rsidR="003E0F66" w:rsidRDefault="003E0F66" w:rsidP="003E0F66">
      <w:pPr>
        <w:jc w:val="center"/>
      </w:pPr>
      <w:r>
        <w:rPr>
          <w:noProof/>
          <w:lang w:val="en-US"/>
        </w:rPr>
        <w:lastRenderedPageBreak/>
        <w:drawing>
          <wp:inline distT="0" distB="0" distL="0" distR="0" wp14:anchorId="736AF4A1" wp14:editId="364EFFCF">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662463" cy="1925258"/>
                    </a:xfrm>
                    <a:prstGeom prst="rect">
                      <a:avLst/>
                    </a:prstGeom>
                  </pic:spPr>
                </pic:pic>
              </a:graphicData>
            </a:graphic>
          </wp:inline>
        </w:drawing>
      </w:r>
    </w:p>
    <w:p w14:paraId="0FB884BD" w14:textId="40C8AA2F" w:rsidR="003E0F66" w:rsidRDefault="003E0F66" w:rsidP="003E0F66">
      <w:pPr>
        <w:pStyle w:val="LabelGambar"/>
      </w:pPr>
      <w:bookmarkStart w:id="103" w:name="_Toc142072519"/>
      <w:bookmarkStart w:id="104" w:name="_Toc142073169"/>
      <w:bookmarkStart w:id="105" w:name="_Toc143519954"/>
      <w:proofErr w:type="gramStart"/>
      <w:r w:rsidRPr="003E0F66">
        <w:rPr>
          <w:b/>
        </w:rPr>
        <w:t>Gambar 2.</w:t>
      </w:r>
      <w:proofErr w:type="gramEnd"/>
      <w:r w:rsidRPr="003E0F66">
        <w:rPr>
          <w:b/>
        </w:rPr>
        <w:fldChar w:fldCharType="begin"/>
      </w:r>
      <w:r w:rsidRPr="003E0F66">
        <w:rPr>
          <w:b/>
        </w:rPr>
        <w:instrText xml:space="preserve"> SEQ Gambar_2. \* ARABIC </w:instrText>
      </w:r>
      <w:r w:rsidRPr="003E0F66">
        <w:rPr>
          <w:b/>
        </w:rPr>
        <w:fldChar w:fldCharType="separate"/>
      </w:r>
      <w:r w:rsidR="00742A11">
        <w:rPr>
          <w:b/>
          <w:noProof/>
        </w:rPr>
        <w:t>8</w:t>
      </w:r>
      <w:r w:rsidRPr="003E0F66">
        <w:rPr>
          <w:b/>
        </w:rPr>
        <w:fldChar w:fldCharType="end"/>
      </w:r>
      <w:r w:rsidR="008E42EF">
        <w:t xml:space="preserve"> Cara k</w:t>
      </w:r>
      <w:r>
        <w:t>erja API</w:t>
      </w:r>
      <w:bookmarkEnd w:id="103"/>
      <w:bookmarkEnd w:id="104"/>
      <w:bookmarkEnd w:id="105"/>
    </w:p>
    <w:p w14:paraId="63870B75" w14:textId="77777777" w:rsidR="003E0F66" w:rsidRDefault="003E0F66" w:rsidP="003E0F66">
      <w:pPr>
        <w:pStyle w:val="LabelGambar"/>
      </w:pPr>
    </w:p>
    <w:p w14:paraId="518DB905" w14:textId="36B9AA8E" w:rsidR="00B15987" w:rsidRDefault="00095C4D" w:rsidP="003E0F66">
      <w:pPr>
        <w:ind w:firstLine="714"/>
      </w:pPr>
      <w:r>
        <w:t>Gambar 2.8</w:t>
      </w:r>
      <w:r w:rsidR="003E0F66">
        <w:t xml:space="preserve"> 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yang digunakan untuk berinteraksi dan mengakases sumber daya yang disediakan oleh API tersebut.</w:t>
      </w:r>
      <w:r w:rsidR="00B15987">
        <w:t xml:space="preserve"> API </w:t>
      </w:r>
      <w:proofErr w:type="gramStart"/>
      <w:r w:rsidR="007C663D">
        <w:t>akan</w:t>
      </w:r>
      <w:proofErr w:type="gramEnd"/>
      <w:r w:rsidR="007C663D">
        <w:t xml:space="preserve"> mengirimkan data dengan for</w:t>
      </w:r>
      <w:r w:rsidR="00B15987">
        <w:t>mat JSON sebagai respon dari permintaan</w:t>
      </w:r>
      <w:r w:rsidR="003E0F66">
        <w:t xml:space="preserve"> </w:t>
      </w:r>
      <w:r w:rsidR="003E0F66" w:rsidRPr="007C663D">
        <w:rPr>
          <w:i/>
        </w:rPr>
        <w:t>client</w:t>
      </w:r>
      <w:r w:rsidR="00B15987">
        <w:t xml:space="preserve">. JSON atau Java Script Object Notation merupakan sebuah format data yang </w:t>
      </w:r>
      <w:r w:rsidR="0024785C">
        <w:t xml:space="preserve">yang ditemukan oleh Douglas Crockford pada tahun 2006, </w:t>
      </w:r>
      <w:r w:rsidR="008B2224">
        <w:t xml:space="preserve">JSON menggunakan sintak objek javascript sebagai format data berbasis teks, </w:t>
      </w:r>
      <w:r w:rsidR="0024785C">
        <w:t>JSON memiliki ukuran data yang lebih kecil serta waktu proses yang lebih cepat jika dibandingkan dengan format data lainnya</w:t>
      </w:r>
      <w:r w:rsidR="0024785C">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A60782" w:rsidRPr="00A60782">
        <w:rPr>
          <w:noProof/>
        </w:rPr>
        <w:t>[16]</w:t>
      </w:r>
      <w:r w:rsidR="0024785C">
        <w:fldChar w:fldCharType="end"/>
      </w:r>
      <w:r w:rsidR="0024785C">
        <w:t>.</w:t>
      </w:r>
    </w:p>
    <w:p w14:paraId="1A5524BA" w14:textId="6EBA4D0C"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w:t>
      </w:r>
      <w:r w:rsidRPr="007C663D">
        <w:rPr>
          <w:i/>
        </w:rPr>
        <w:t>database</w:t>
      </w:r>
      <w:r>
        <w:t xml:space="preserve">, sehinggga akan meningkatkan keamanan dari sistem,  jika sewaktu waktu terjadi hal-hal yang tidak di ingin kan seperti rusaknya data atau sistem di retas oleh pihak yang tidak bertanggung jawab data asli tetap aman tersimpan pada </w:t>
      </w:r>
      <w:r w:rsidRPr="00742A11">
        <w:rPr>
          <w:i/>
        </w:rPr>
        <w:t>database</w:t>
      </w:r>
      <w:r>
        <w:t xml:space="preserve"> tanpa mengalami gangguan sedikitpun</w:t>
      </w:r>
      <w:r>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fldChar w:fldCharType="separate"/>
      </w:r>
      <w:r w:rsidR="00A60782" w:rsidRPr="00A60782">
        <w:rPr>
          <w:noProof/>
        </w:rPr>
        <w:t>[16]</w:t>
      </w:r>
      <w:r>
        <w:fldChar w:fldCharType="end"/>
      </w:r>
      <w:r>
        <w:t>.</w:t>
      </w:r>
    </w:p>
    <w:p w14:paraId="2A9C50AF" w14:textId="77777777" w:rsidR="00AD5E0F" w:rsidRDefault="00AD5E0F" w:rsidP="0024785C"/>
    <w:p w14:paraId="2C78FED0" w14:textId="2ED66BBA" w:rsidR="00EC2C3C" w:rsidRDefault="00B70AAC" w:rsidP="00EC2C3C">
      <w:pPr>
        <w:pStyle w:val="SubBabII"/>
        <w:ind w:hanging="720"/>
      </w:pPr>
      <w:bookmarkStart w:id="106" w:name="_Toc143523729"/>
      <w:r w:rsidRPr="00B70AAC">
        <w:rPr>
          <w:i/>
        </w:rPr>
        <w:t>Framework</w:t>
      </w:r>
      <w:r>
        <w:t xml:space="preserve"> </w:t>
      </w:r>
      <w:r w:rsidR="00EC2C3C">
        <w:t>Laravel</w:t>
      </w:r>
      <w:bookmarkEnd w:id="106"/>
      <w:r w:rsidR="00E83BDC">
        <w:t xml:space="preserve"> </w:t>
      </w:r>
    </w:p>
    <w:p w14:paraId="1949FCB3" w14:textId="6F1A7D5D" w:rsidR="005C053B" w:rsidRDefault="005C053B" w:rsidP="005C053B">
      <w:pPr>
        <w:ind w:firstLine="714"/>
      </w:pPr>
      <w:proofErr w:type="gramStart"/>
      <w:r w:rsidRPr="00B93C69">
        <w:rPr>
          <w:i/>
        </w:rPr>
        <w:t>Framework</w:t>
      </w:r>
      <w:r w:rsidRPr="005C053B">
        <w:t xml:space="preserve"> adalah struktur kerja yang terdiri dari sekumpulan </w:t>
      </w:r>
      <w:r>
        <w:t>program</w:t>
      </w:r>
      <w:r w:rsidRPr="005C053B">
        <w:t xml:space="preserve">, terutama berisi </w:t>
      </w:r>
      <w:r>
        <w:t>kelas</w:t>
      </w:r>
      <w:r w:rsidRPr="005C053B">
        <w:t xml:space="preserve"> dan fungsi, yang dapat membantu para pengembang (</w:t>
      </w:r>
      <w:r w:rsidRPr="005C053B">
        <w:rPr>
          <w:i/>
        </w:rPr>
        <w:t>developer</w:t>
      </w:r>
      <w:r w:rsidRPr="005C053B">
        <w:t>) dalam menangani berbagai permasalahan yang sering dihadapi dalam pemrograman.</w:t>
      </w:r>
      <w:proofErr w:type="gramEnd"/>
      <w:r w:rsidRPr="005C053B">
        <w:t xml:space="preserve"> Dengan menggunakan framework, para pengembang dapat lebih terfokus dan lebih cepat dalam membangun aplikasi karena berbagai tugas rutin </w:t>
      </w:r>
      <w:r w:rsidRPr="005C053B">
        <w:lastRenderedPageBreak/>
        <w:t xml:space="preserve">seperti koneksi ke </w:t>
      </w:r>
      <w:r w:rsidRPr="00742A11">
        <w:rPr>
          <w:i/>
        </w:rPr>
        <w:t>database</w:t>
      </w:r>
      <w:r w:rsidRPr="005C053B">
        <w:t>, pemanggilan variabel, pengelolaan file, dan sebagainya telah diatur dan disediakan dalam framework tersebut</w:t>
      </w:r>
      <w:r>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fldChar w:fldCharType="separate"/>
      </w:r>
      <w:r w:rsidR="00A60782" w:rsidRPr="00A60782">
        <w:rPr>
          <w:noProof/>
        </w:rPr>
        <w:t>[17]</w:t>
      </w:r>
      <w:r>
        <w:fldChar w:fldCharType="end"/>
      </w:r>
      <w:r w:rsidRPr="005C053B">
        <w:t>.</w:t>
      </w:r>
    </w:p>
    <w:p w14:paraId="7DF49A3E" w14:textId="6AD224EC" w:rsidR="005C053B" w:rsidRDefault="0038767E" w:rsidP="0038767E">
      <w:pPr>
        <w:ind w:firstLine="714"/>
      </w:pPr>
      <w:r>
        <w:t xml:space="preserve">Laravel merupakan kerangka kerja pemrograman web </w:t>
      </w:r>
      <w:r w:rsidR="005C053B">
        <w:t xml:space="preserve">yang </w:t>
      </w:r>
      <w:r>
        <w:t xml:space="preserve">menggunakan bahasa </w:t>
      </w:r>
      <w:r w:rsidR="005C053B">
        <w:t xml:space="preserve">pemorgraman </w:t>
      </w:r>
      <w:r>
        <w:t xml:space="preserve">PHP yang terbuka dan gratis, laravel diperuntukkan untuk pengembangan aplikasi berbasis </w:t>
      </w:r>
      <w:r w:rsidR="005C053B" w:rsidRPr="005C053B">
        <w:rPr>
          <w:i/>
        </w:rPr>
        <w:t>website</w:t>
      </w:r>
      <w:r w:rsidR="005C053B">
        <w:t xml:space="preserve"> maupun API</w:t>
      </w:r>
      <w:r>
        <w:t xml:space="preserve"> dengan menggunakan pendekatan pola MVC atau Model View Controller</w:t>
      </w:r>
      <w:r w:rsidR="007C55AD">
        <w:fldChar w:fldCharType="begin" w:fldLock="1"/>
      </w:r>
      <w:r w:rsidR="00126E1A">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7C55AD">
        <w:fldChar w:fldCharType="separate"/>
      </w:r>
      <w:r w:rsidR="00A60782" w:rsidRPr="00A60782">
        <w:rPr>
          <w:noProof/>
        </w:rPr>
        <w:t>[18]</w:t>
      </w:r>
      <w:r w:rsidR="007C55AD">
        <w:fldChar w:fldCharType="end"/>
      </w:r>
      <w:r>
        <w:t xml:space="preserve">. </w:t>
      </w:r>
      <w:r w:rsidR="006F4C5F">
        <w:t>Arsitektut</w:t>
      </w:r>
      <w:r w:rsidR="005C053B">
        <w:t xml:space="preserve"> MVC memiliki business logic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BC11FE">
        <w:fldChar w:fldCharType="separate"/>
      </w:r>
      <w:r w:rsidR="00A60782" w:rsidRPr="00A60782">
        <w:rPr>
          <w:noProof/>
        </w:rPr>
        <w:t>[17]</w:t>
      </w:r>
      <w:r w:rsidR="00BC11FE">
        <w:fldChar w:fldCharType="end"/>
      </w:r>
      <w:r w:rsidR="006F4C5F">
        <w:t>.</w:t>
      </w:r>
    </w:p>
    <w:p w14:paraId="746B25DB" w14:textId="47B00322" w:rsidR="00253E97" w:rsidRDefault="00253E97" w:rsidP="00253E97">
      <w:pPr>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599748" cy="2372825"/>
                    </a:xfrm>
                    <a:prstGeom prst="rect">
                      <a:avLst/>
                    </a:prstGeom>
                  </pic:spPr>
                </pic:pic>
              </a:graphicData>
            </a:graphic>
          </wp:inline>
        </w:drawing>
      </w:r>
    </w:p>
    <w:p w14:paraId="4CEC8C5E" w14:textId="4E09980F" w:rsidR="00253E97" w:rsidRDefault="00253E97" w:rsidP="00253E97">
      <w:pPr>
        <w:pStyle w:val="LabelGambar"/>
      </w:pPr>
      <w:bookmarkStart w:id="107" w:name="_Toc142072520"/>
      <w:bookmarkStart w:id="108" w:name="_Toc142073170"/>
      <w:bookmarkStart w:id="109" w:name="_Toc143519955"/>
      <w:proofErr w:type="gramStart"/>
      <w:r w:rsidRPr="00253E97">
        <w:rPr>
          <w:b/>
        </w:rPr>
        <w:t>Gambar 2.</w:t>
      </w:r>
      <w:proofErr w:type="gramEnd"/>
      <w:r w:rsidRPr="00253E97">
        <w:rPr>
          <w:b/>
        </w:rPr>
        <w:fldChar w:fldCharType="begin"/>
      </w:r>
      <w:r w:rsidRPr="00253E97">
        <w:rPr>
          <w:b/>
        </w:rPr>
        <w:instrText xml:space="preserve"> SEQ Gambar_2. \* ARABIC </w:instrText>
      </w:r>
      <w:r w:rsidRPr="00253E97">
        <w:rPr>
          <w:b/>
        </w:rPr>
        <w:fldChar w:fldCharType="separate"/>
      </w:r>
      <w:r w:rsidR="00742A11">
        <w:rPr>
          <w:b/>
          <w:noProof/>
        </w:rPr>
        <w:t>9</w:t>
      </w:r>
      <w:r w:rsidRPr="00253E97">
        <w:rPr>
          <w:b/>
        </w:rPr>
        <w:fldChar w:fldCharType="end"/>
      </w:r>
      <w:r w:rsidR="008E42EF">
        <w:t xml:space="preserve"> Konsep MVC pada l</w:t>
      </w:r>
      <w:r>
        <w:t>aravel</w:t>
      </w:r>
      <w:bookmarkEnd w:id="107"/>
      <w:bookmarkEnd w:id="108"/>
      <w:bookmarkEnd w:id="109"/>
    </w:p>
    <w:p w14:paraId="293BA701" w14:textId="77777777" w:rsidR="00BC11FE" w:rsidRDefault="00BC11FE" w:rsidP="00253E97">
      <w:pPr>
        <w:pStyle w:val="LabelGambar"/>
      </w:pPr>
    </w:p>
    <w:p w14:paraId="41E60F13" w14:textId="477015B7" w:rsidR="002542FE" w:rsidRDefault="00095C4D" w:rsidP="002542FE">
      <w:pPr>
        <w:ind w:firstLine="714"/>
      </w:pPr>
      <w:r>
        <w:t>Gambar 2.9</w:t>
      </w:r>
      <w:r w:rsidR="00BC11FE">
        <w:t xml:space="preserve"> menje</w:t>
      </w:r>
      <w:r w:rsidR="008E42EF">
        <w:t>laskan kosep MVC yang ada pada l</w:t>
      </w:r>
      <w:r w:rsidR="00BC11FE">
        <w:t xml:space="preserve">aravel, saat pengguna melakukan </w:t>
      </w:r>
      <w:r w:rsidR="00BC11FE" w:rsidRPr="00BC11FE">
        <w:rPr>
          <w:i/>
        </w:rPr>
        <w:t>request</w:t>
      </w:r>
      <w:r w:rsidR="00BC11FE">
        <w:t xml:space="preserve"> ke Laravel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C11FE" w:rsidRPr="00BC11FE">
        <w:rPr>
          <w:i/>
        </w:rPr>
        <w:t>en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w:t>
      </w:r>
      <w:proofErr w:type="gramStart"/>
      <w:r w:rsidR="00BC11FE">
        <w:t>berikut :</w:t>
      </w:r>
      <w:proofErr w:type="gramEnd"/>
      <w:r w:rsidR="00BC11FE">
        <w:t xml:space="preserve"> </w:t>
      </w:r>
    </w:p>
    <w:p w14:paraId="432A7ED4" w14:textId="0E3E5102" w:rsidR="0038767E" w:rsidRDefault="0038767E" w:rsidP="006247DA">
      <w:pPr>
        <w:pStyle w:val="ListParagraph"/>
        <w:numPr>
          <w:ilvl w:val="0"/>
          <w:numId w:val="7"/>
        </w:numPr>
        <w:ind w:left="709"/>
      </w:pPr>
      <w:r>
        <w:t>Model</w:t>
      </w:r>
    </w:p>
    <w:p w14:paraId="31160B26" w14:textId="68885C20" w:rsidR="002542FE" w:rsidRDefault="002542FE" w:rsidP="002542FE">
      <w:pPr>
        <w:pStyle w:val="ListParagraph"/>
        <w:ind w:left="709"/>
      </w:pPr>
      <w:r>
        <w:t xml:space="preserve">Model merupakan sebuah modul yang digunakan untuk melakukan proses </w:t>
      </w:r>
      <w:r w:rsidRPr="002542FE">
        <w:rPr>
          <w:i/>
        </w:rPr>
        <w:t>query</w:t>
      </w:r>
      <w:r>
        <w:t xml:space="preserve"> ke </w:t>
      </w:r>
      <w:r w:rsidRPr="002542FE">
        <w:rPr>
          <w:i/>
        </w:rPr>
        <w:t>database</w:t>
      </w:r>
      <w:r>
        <w:t xml:space="preserve">, pada laravel model menyediakan mekanisme </w:t>
      </w:r>
      <w:r w:rsidRPr="002542FE">
        <w:rPr>
          <w:i/>
        </w:rPr>
        <w:t>query</w:t>
      </w:r>
      <w:r>
        <w:t xml:space="preserve"> </w:t>
      </w:r>
      <w:r w:rsidRPr="002542FE">
        <w:rPr>
          <w:i/>
        </w:rPr>
        <w:lastRenderedPageBreak/>
        <w:t>builder</w:t>
      </w:r>
      <w:r>
        <w:t xml:space="preserve"> yang menjamin proses </w:t>
      </w:r>
      <w:r w:rsidRPr="002542FE">
        <w:rPr>
          <w:i/>
        </w:rPr>
        <w:t>query</w:t>
      </w:r>
      <w:r>
        <w:t xml:space="preserve"> berjalan dengan mudah dan aman dengan berbagai filter untuk menghindari kesalahan.</w:t>
      </w:r>
    </w:p>
    <w:p w14:paraId="6A93EC1F" w14:textId="04D09624" w:rsidR="002542FE" w:rsidRPr="00570885" w:rsidRDefault="002542FE" w:rsidP="006247DA">
      <w:pPr>
        <w:pStyle w:val="ListParagraph"/>
        <w:numPr>
          <w:ilvl w:val="0"/>
          <w:numId w:val="7"/>
        </w:numPr>
        <w:ind w:left="709"/>
        <w:rPr>
          <w:i/>
        </w:rPr>
      </w:pPr>
      <w:r w:rsidRPr="00570885">
        <w:rPr>
          <w:i/>
        </w:rPr>
        <w:t>View</w:t>
      </w:r>
    </w:p>
    <w:p w14:paraId="1A1CD36E" w14:textId="47DC0866" w:rsidR="00570885" w:rsidRDefault="002542FE" w:rsidP="00095C4D">
      <w:pPr>
        <w:pStyle w:val="ListParagraph"/>
        <w:ind w:left="709"/>
      </w:pPr>
      <w:r w:rsidRPr="00570885">
        <w:rPr>
          <w:i/>
        </w:rPr>
        <w:t>View</w:t>
      </w:r>
      <w:r>
        <w:t xml:space="preserve"> </w:t>
      </w:r>
      <w:r w:rsidR="00570885">
        <w:t>merupakan bagian dari L</w:t>
      </w:r>
      <w:r>
        <w:t xml:space="preserve">aravel yang berfungsi untuk menyediakan tampilan antarmuka kepada pengguna, antarmuka </w:t>
      </w:r>
      <w:proofErr w:type="gramStart"/>
      <w:r>
        <w:t>akan</w:t>
      </w:r>
      <w:proofErr w:type="gramEnd"/>
      <w:r>
        <w:t xml:space="preserve"> tampil pada </w:t>
      </w:r>
      <w:r w:rsidRPr="00570885">
        <w:rPr>
          <w:i/>
        </w:rPr>
        <w:t>browser</w:t>
      </w:r>
      <w:r>
        <w:t xml:space="preserve"> pengguna. Pada implementasi Laravel sebagai API maka </w:t>
      </w:r>
      <w:r w:rsidRPr="00570885">
        <w:rPr>
          <w:i/>
        </w:rPr>
        <w:t>view</w:t>
      </w:r>
      <w:r>
        <w:t xml:space="preserve"> tidak mendapat tugas khusus karena pada API </w:t>
      </w:r>
      <w:r w:rsidRPr="00570885">
        <w:rPr>
          <w:i/>
        </w:rPr>
        <w:t>controller</w:t>
      </w:r>
      <w:r>
        <w:t xml:space="preserve"> </w:t>
      </w:r>
      <w:proofErr w:type="gramStart"/>
      <w:r>
        <w:t>akan</w:t>
      </w:r>
      <w:proofErr w:type="gramEnd"/>
      <w:r>
        <w:t xml:space="preserve">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6247DA">
      <w:pPr>
        <w:pStyle w:val="ListParagraph"/>
        <w:numPr>
          <w:ilvl w:val="0"/>
          <w:numId w:val="7"/>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w:t>
      </w:r>
      <w:proofErr w:type="gramStart"/>
      <w:r>
        <w:t>akan</w:t>
      </w:r>
      <w:proofErr w:type="gramEnd"/>
      <w:r>
        <w:t xml:space="preserve"> dipanggil oleh bagian routing pada saat ada permintaan. </w:t>
      </w:r>
      <w:r w:rsidRPr="002542FE">
        <w:rPr>
          <w:i/>
        </w:rPr>
        <w:t>Controller</w:t>
      </w:r>
      <w:r>
        <w:t xml:space="preserve"> juga </w:t>
      </w:r>
      <w:proofErr w:type="gramStart"/>
      <w:r>
        <w:t>akan</w:t>
      </w:r>
      <w:proofErr w:type="gramEnd"/>
      <w:r>
        <w:t xml:space="preserve">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600EEFFC" w:rsidR="00EC2C3C" w:rsidRDefault="00A21ABC" w:rsidP="00EC2C3C">
      <w:pPr>
        <w:pStyle w:val="SubBabII"/>
        <w:ind w:hanging="720"/>
      </w:pPr>
      <w:bookmarkStart w:id="110" w:name="_Toc143523730"/>
      <w:r>
        <w:rPr>
          <w:i/>
        </w:rPr>
        <w:t xml:space="preserve">Pusher </w:t>
      </w:r>
      <w:r w:rsidR="00EC2C3C" w:rsidRPr="003071F6">
        <w:rPr>
          <w:i/>
        </w:rPr>
        <w:t>Web</w:t>
      </w:r>
      <w:r w:rsidR="00CC0A39">
        <w:t>s</w:t>
      </w:r>
      <w:r w:rsidR="00EC2C3C" w:rsidRPr="003071F6">
        <w:rPr>
          <w:i/>
        </w:rPr>
        <w:t>ocket</w:t>
      </w:r>
      <w:bookmarkEnd w:id="110"/>
    </w:p>
    <w:p w14:paraId="208D906D" w14:textId="7A1A4B47" w:rsidR="00E56867" w:rsidRDefault="007C1E05" w:rsidP="007F1F4F">
      <w:pPr>
        <w:ind w:firstLine="714"/>
      </w:pPr>
      <w:proofErr w:type="gramStart"/>
      <w:r w:rsidRPr="003071F6">
        <w:rPr>
          <w:i/>
        </w:rPr>
        <w:t>Websocket</w:t>
      </w:r>
      <w:r>
        <w:t xml:space="preserve"> meru</w:t>
      </w:r>
      <w:r w:rsidR="006F4C5F">
        <w:t>pa</w:t>
      </w:r>
      <w:r>
        <w:t>kan sebuah protokol komunikasi web berbasi</w:t>
      </w:r>
      <w:r w:rsidR="003071F6">
        <w:t>s</w:t>
      </w:r>
      <w:r>
        <w:t xml:space="preserve"> </w:t>
      </w:r>
      <w:r w:rsidRPr="003071F6">
        <w:rPr>
          <w:i/>
        </w:rPr>
        <w:t>client</w:t>
      </w:r>
      <w:r>
        <w:t>-</w:t>
      </w:r>
      <w:r w:rsidRPr="003071F6">
        <w:rPr>
          <w:i/>
        </w:rPr>
        <w:t>server</w:t>
      </w:r>
      <w:r>
        <w:t xml:space="preserve">, keberadaan </w:t>
      </w:r>
      <w:r w:rsidRPr="00172044">
        <w:t>websocket</w:t>
      </w:r>
      <w:r>
        <w:t xml:space="preserve"> dinilai dapat menggantikan </w:t>
      </w:r>
      <w:r w:rsidR="00E56867">
        <w:t xml:space="preserve">teknilogi AJAX sebagai pendahulu komunikasi </w:t>
      </w:r>
      <w:r w:rsidR="00E56867" w:rsidRPr="003071F6">
        <w:rPr>
          <w:i/>
        </w:rPr>
        <w:t>client</w:t>
      </w:r>
      <w:r w:rsidR="00E56867">
        <w:t>-</w:t>
      </w:r>
      <w:r w:rsidR="00E56867" w:rsidRPr="003071F6">
        <w:rPr>
          <w:i/>
        </w:rPr>
        <w:t>server</w:t>
      </w:r>
      <w:r w:rsidR="00E56867">
        <w:t>.</w:t>
      </w:r>
      <w:proofErr w:type="gramEnd"/>
      <w:r w:rsidR="00E56867">
        <w:t xml:space="preserve"> </w:t>
      </w:r>
      <w:r w:rsidR="00E56867" w:rsidRPr="003071F6">
        <w:rPr>
          <w:i/>
        </w:rPr>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dibandingkan dengan teknologi komunikasi</w:t>
      </w:r>
      <w:r w:rsidR="00E56867">
        <w:t xml:space="preserve"> </w:t>
      </w:r>
      <w:r w:rsidR="00E56867" w:rsidRPr="00E56867">
        <w:t>lain termasuk AJAX</w:t>
      </w:r>
      <w:r w:rsidR="00E56867">
        <w:fldChar w:fldCharType="begin" w:fldLock="1"/>
      </w:r>
      <w:r w:rsidR="00126E1A">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E56867">
        <w:fldChar w:fldCharType="separate"/>
      </w:r>
      <w:r w:rsidR="00A60782" w:rsidRPr="00A60782">
        <w:rPr>
          <w:noProof/>
        </w:rPr>
        <w:t>[19]</w:t>
      </w:r>
      <w:r w:rsidR="00E56867">
        <w:fldChar w:fldCharType="end"/>
      </w:r>
      <w:r w:rsidR="00E56867">
        <w:t>.</w:t>
      </w:r>
      <w:r w:rsidR="007F1F4F">
        <w:t xml:space="preserve"> </w:t>
      </w:r>
      <w:r w:rsidR="00E56867" w:rsidRPr="003071F6">
        <w:rPr>
          <w:i/>
        </w:rPr>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w:t>
      </w:r>
      <w:proofErr w:type="gramStart"/>
      <w:r w:rsidR="00E56867">
        <w:t>akan</w:t>
      </w:r>
      <w:proofErr w:type="gramEnd"/>
      <w:r w:rsidR="00E56867">
        <w:t xml:space="preserve"> terus terjalin selama tidak terjasi error atau ada permintaan pemutusan koneksi. </w:t>
      </w:r>
      <w:proofErr w:type="gramStart"/>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roofErr w:type="gramEnd"/>
    </w:p>
    <w:p w14:paraId="69144F1B" w14:textId="77777777" w:rsidR="00797057" w:rsidRDefault="00797057" w:rsidP="007F1F4F">
      <w:pPr>
        <w:ind w:firstLine="714"/>
      </w:pPr>
    </w:p>
    <w:p w14:paraId="321DE31E" w14:textId="19C18A3E" w:rsidR="00364247" w:rsidRDefault="00797057" w:rsidP="00797057">
      <w:pPr>
        <w:jc w:val="center"/>
      </w:pPr>
      <w:r>
        <w:rPr>
          <w:noProof/>
          <w:lang w:val="en-US"/>
        </w:rPr>
        <w:lastRenderedPageBreak/>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50881" cy="2799974"/>
                    </a:xfrm>
                    <a:prstGeom prst="rect">
                      <a:avLst/>
                    </a:prstGeom>
                  </pic:spPr>
                </pic:pic>
              </a:graphicData>
            </a:graphic>
          </wp:inline>
        </w:drawing>
      </w:r>
    </w:p>
    <w:p w14:paraId="4B2BA77C" w14:textId="188F87B7" w:rsidR="00797057" w:rsidRDefault="00797057" w:rsidP="00797057">
      <w:pPr>
        <w:pStyle w:val="LabelGambar"/>
      </w:pPr>
      <w:bookmarkStart w:id="111" w:name="_Toc142072521"/>
      <w:bookmarkStart w:id="112" w:name="_Toc142073171"/>
      <w:bookmarkStart w:id="113" w:name="_Toc143519956"/>
      <w:proofErr w:type="gramStart"/>
      <w:r w:rsidRPr="00797057">
        <w:rPr>
          <w:b/>
        </w:rPr>
        <w:t>Gambar 2.</w:t>
      </w:r>
      <w:proofErr w:type="gramEnd"/>
      <w:r w:rsidRPr="00797057">
        <w:rPr>
          <w:b/>
        </w:rPr>
        <w:fldChar w:fldCharType="begin"/>
      </w:r>
      <w:r w:rsidRPr="00797057">
        <w:rPr>
          <w:b/>
        </w:rPr>
        <w:instrText xml:space="preserve"> SEQ Gambar_2. \* ARABIC </w:instrText>
      </w:r>
      <w:r w:rsidRPr="00797057">
        <w:rPr>
          <w:b/>
        </w:rPr>
        <w:fldChar w:fldCharType="separate"/>
      </w:r>
      <w:r w:rsidR="00742A11">
        <w:rPr>
          <w:b/>
          <w:noProof/>
        </w:rPr>
        <w:t>10</w:t>
      </w:r>
      <w:r w:rsidRPr="00797057">
        <w:rPr>
          <w:b/>
        </w:rPr>
        <w:fldChar w:fldCharType="end"/>
      </w:r>
      <w:r w:rsidR="00283049">
        <w:t xml:space="preserve"> Diagram p</w:t>
      </w:r>
      <w:r>
        <w:t xml:space="preserve">usher </w:t>
      </w:r>
      <w:r w:rsidR="00283049">
        <w:rPr>
          <w:i/>
        </w:rPr>
        <w:t>c</w:t>
      </w:r>
      <w:r w:rsidRPr="00795F2F">
        <w:rPr>
          <w:i/>
        </w:rPr>
        <w:t>hannel</w:t>
      </w:r>
      <w:bookmarkEnd w:id="111"/>
      <w:bookmarkEnd w:id="112"/>
      <w:bookmarkEnd w:id="113"/>
    </w:p>
    <w:p w14:paraId="74B6C63C" w14:textId="77777777" w:rsidR="0069593F" w:rsidRDefault="0069593F" w:rsidP="00797057">
      <w:pPr>
        <w:pStyle w:val="LabelGambar"/>
      </w:pPr>
    </w:p>
    <w:p w14:paraId="473DB8E9" w14:textId="05CB349C" w:rsidR="00625BE9" w:rsidRDefault="00625BE9" w:rsidP="00625BE9">
      <w:pPr>
        <w:ind w:firstLine="720"/>
      </w:pPr>
      <w:r>
        <w:t>Gambar</w:t>
      </w:r>
      <w:r w:rsidR="00095C4D">
        <w:t xml:space="preserve"> 2.10</w:t>
      </w:r>
      <w:r>
        <w:t xml:space="preserve"> </w:t>
      </w:r>
      <w:r w:rsidR="0002563E">
        <w:t>di atas</w:t>
      </w:r>
      <w:r>
        <w:t xml:space="preserve"> menjelaskan bagian-bagian dari pusher channel, pusher hanya mendukung komunikasi satu arah yaitu dari </w:t>
      </w:r>
      <w:r w:rsidRPr="004522B7">
        <w:rPr>
          <w:i/>
        </w:rPr>
        <w:t>server</w:t>
      </w:r>
      <w:r>
        <w:t xml:space="preserve"> ke client dengan menggunakan metode broadcasting. Untuk bisa mendapatkan pesan dari broadcasting maka client harus terhubung ke salah satu channel dengan </w:t>
      </w:r>
      <w:proofErr w:type="gramStart"/>
      <w:r>
        <w:t>cara</w:t>
      </w:r>
      <w:proofErr w:type="gramEnd"/>
      <w:r>
        <w:t xml:space="preserve"> melakukan subscribe ke channel tersebut. Didalam pusher terdapat 3 channel </w:t>
      </w:r>
      <w:proofErr w:type="gramStart"/>
      <w:r>
        <w:t>yaitu :</w:t>
      </w:r>
      <w:proofErr w:type="gramEnd"/>
      <w:r>
        <w:t xml:space="preserve"> </w:t>
      </w:r>
    </w:p>
    <w:p w14:paraId="11708896" w14:textId="77777777" w:rsidR="00C850AF" w:rsidRDefault="00C850AF" w:rsidP="006247DA">
      <w:pPr>
        <w:pStyle w:val="ListParagraph"/>
        <w:numPr>
          <w:ilvl w:val="1"/>
          <w:numId w:val="16"/>
        </w:numPr>
        <w:ind w:left="709" w:hanging="426"/>
      </w:pPr>
      <w:r w:rsidRPr="00ED3F69">
        <w:rPr>
          <w:i/>
        </w:rPr>
        <w:t>Public</w:t>
      </w:r>
      <w:r>
        <w:t xml:space="preserve"> </w:t>
      </w:r>
      <w:r w:rsidRPr="00ED3F69">
        <w:rPr>
          <w:i/>
        </w:rPr>
        <w:t>Channel</w:t>
      </w:r>
    </w:p>
    <w:p w14:paraId="25349E49" w14:textId="3F41BFA7"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penggguna tanpa adanya proses autentikasi.</w:t>
      </w:r>
    </w:p>
    <w:p w14:paraId="6EA92E68" w14:textId="77777777" w:rsidR="00C850AF" w:rsidRDefault="00C850AF" w:rsidP="006247DA">
      <w:pPr>
        <w:pStyle w:val="ListParagraph"/>
        <w:numPr>
          <w:ilvl w:val="1"/>
          <w:numId w:val="16"/>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proses autentikasi untuk mendapatkan kode </w:t>
      </w:r>
      <w:r w:rsidRPr="00ED3F69">
        <w:rPr>
          <w:i/>
        </w:rPr>
        <w:t>signature</w:t>
      </w:r>
      <w:r>
        <w:t xml:space="preserve"> channel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47DA">
      <w:pPr>
        <w:pStyle w:val="ListParagraph"/>
        <w:numPr>
          <w:ilvl w:val="1"/>
          <w:numId w:val="16"/>
        </w:numPr>
        <w:ind w:left="709" w:hanging="426"/>
      </w:pPr>
      <w:r w:rsidRPr="00ED3F69">
        <w:rPr>
          <w:i/>
        </w:rPr>
        <w:t>Presence</w:t>
      </w:r>
      <w:r>
        <w:t xml:space="preserve"> </w:t>
      </w:r>
      <w:r w:rsidRPr="00ED3F69">
        <w:rPr>
          <w:i/>
        </w:rPr>
        <w:t>Channel</w:t>
      </w:r>
    </w:p>
    <w:p w14:paraId="0356E834" w14:textId="77777777"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client baru yang melakukan subcribe atau ada client yang keluar.</w:t>
      </w:r>
    </w:p>
    <w:p w14:paraId="2920DAF2" w14:textId="77777777" w:rsidR="00E56867" w:rsidRPr="00E56867" w:rsidRDefault="00E56867" w:rsidP="003873EF"/>
    <w:p w14:paraId="2D8836F4" w14:textId="6E2E9011" w:rsidR="007163C3" w:rsidRPr="00EC2C3C" w:rsidRDefault="004330E5" w:rsidP="004157BA">
      <w:pPr>
        <w:pStyle w:val="SubBabII"/>
        <w:ind w:left="720" w:hanging="720"/>
      </w:pPr>
      <w:bookmarkStart w:id="114" w:name="_Toc143523731"/>
      <w:r>
        <w:lastRenderedPageBreak/>
        <w:t>Penelitian Terdahulu</w:t>
      </w:r>
      <w:bookmarkEnd w:id="114"/>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w:t>
      </w:r>
      <w:r w:rsidR="00947D44" w:rsidRPr="00742A11">
        <w:rPr>
          <w:rFonts w:cs="Times New Roman"/>
          <w:i/>
          <w:szCs w:val="24"/>
        </w:rPr>
        <w:t>database</w:t>
      </w:r>
      <w:r w:rsidR="00947D44">
        <w:rPr>
          <w:rFonts w:cs="Times New Roman"/>
          <w:szCs w:val="24"/>
        </w:rPr>
        <w:t xml:space="preserve"> dan </w:t>
      </w:r>
      <w:r w:rsidR="00947D44" w:rsidRPr="004522B7">
        <w:rPr>
          <w:rFonts w:cs="Times New Roman"/>
          <w:i/>
          <w:szCs w:val="24"/>
        </w:rPr>
        <w:t>server</w:t>
      </w:r>
      <w:r w:rsidR="00947D44">
        <w:rPr>
          <w:rFonts w:cs="Times New Roman"/>
          <w:szCs w:val="24"/>
        </w:rPr>
        <w:t xml:space="preserve"> pada sistem keamanan kunci pintu gedung menggunakan access control</w:t>
      </w:r>
      <w:r w:rsidR="00AD2A86">
        <w:rPr>
          <w:rFonts w:cs="Times New Roman"/>
          <w:szCs w:val="24"/>
        </w:rPr>
        <w:t xml:space="preserve"> </w:t>
      </w:r>
      <w:proofErr w:type="gramStart"/>
      <w:r w:rsidR="00AD2A86">
        <w:rPr>
          <w:rFonts w:cs="Times New Roman"/>
          <w:szCs w:val="24"/>
        </w:rPr>
        <w:t>adalah</w:t>
      </w:r>
      <w:r w:rsidR="00947D44">
        <w:rPr>
          <w:rFonts w:cs="Times New Roman"/>
          <w:szCs w:val="24"/>
        </w:rPr>
        <w:t xml:space="preserve"> </w:t>
      </w:r>
      <w:r w:rsidR="00AD2A86">
        <w:rPr>
          <w:rFonts w:cs="Times New Roman"/>
          <w:szCs w:val="24"/>
        </w:rPr>
        <w:t>:</w:t>
      </w:r>
      <w:proofErr w:type="gramEnd"/>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7A18017" w:rsidR="00537540" w:rsidRPr="00537540" w:rsidRDefault="00537540" w:rsidP="002D6A66">
      <w:pPr>
        <w:pStyle w:val="Caption"/>
        <w:keepNext/>
        <w:spacing w:after="0" w:line="360" w:lineRule="auto"/>
        <w:contextualSpacing/>
        <w:rPr>
          <w:rFonts w:cs="Times New Roman"/>
          <w:b/>
          <w:bCs/>
          <w:i w:val="0"/>
          <w:iCs w:val="0"/>
          <w:color w:val="auto"/>
          <w:sz w:val="20"/>
          <w:szCs w:val="20"/>
        </w:rPr>
      </w:pPr>
      <w:proofErr w:type="gramStart"/>
      <w:r w:rsidRPr="00537540">
        <w:rPr>
          <w:rFonts w:cs="Times New Roman"/>
          <w:b/>
          <w:bCs/>
          <w:i w:val="0"/>
          <w:iCs w:val="0"/>
          <w:color w:val="auto"/>
          <w:sz w:val="20"/>
          <w:szCs w:val="20"/>
        </w:rPr>
        <w:t>Tabel 2.</w:t>
      </w:r>
      <w:proofErr w:type="gramEnd"/>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742A11">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00CA0592">
        <w:rPr>
          <w:rFonts w:cs="Times New Roman"/>
          <w:i w:val="0"/>
          <w:iCs w:val="0"/>
          <w:color w:val="auto"/>
          <w:sz w:val="20"/>
          <w:szCs w:val="20"/>
        </w:rPr>
        <w:t>Ringkasan penelitian t</w:t>
      </w:r>
      <w:r w:rsidRPr="00537540">
        <w:rPr>
          <w:rFonts w:cs="Times New Roman"/>
          <w:i w:val="0"/>
          <w:iCs w:val="0"/>
          <w:color w:val="auto"/>
          <w:sz w:val="20"/>
          <w:szCs w:val="20"/>
        </w:rPr>
        <w:t>erdahulu</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8"/>
        <w:gridCol w:w="897"/>
        <w:gridCol w:w="1815"/>
        <w:gridCol w:w="3118"/>
      </w:tblGrid>
      <w:tr w:rsidR="00AD2A86" w14:paraId="341477EB" w14:textId="77777777" w:rsidTr="009E722C">
        <w:tc>
          <w:tcPr>
            <w:tcW w:w="2108" w:type="dxa"/>
            <w:tcBorders>
              <w:top w:val="single" w:sz="4" w:space="0" w:color="auto"/>
              <w:bottom w:val="single" w:sz="4" w:space="0" w:color="auto"/>
            </w:tcBorders>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Borders>
              <w:top w:val="single" w:sz="4" w:space="0" w:color="auto"/>
              <w:bottom w:val="single" w:sz="4" w:space="0" w:color="auto"/>
            </w:tcBorders>
          </w:tcPr>
          <w:p w14:paraId="3397B59C" w14:textId="4B7FA26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Tahun</w:t>
            </w:r>
          </w:p>
        </w:tc>
        <w:tc>
          <w:tcPr>
            <w:tcW w:w="1815" w:type="dxa"/>
            <w:tcBorders>
              <w:top w:val="single" w:sz="4" w:space="0" w:color="auto"/>
              <w:bottom w:val="single" w:sz="4" w:space="0" w:color="auto"/>
            </w:tcBorders>
          </w:tcPr>
          <w:p w14:paraId="5E1EFA03" w14:textId="3798FADC"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nulis</w:t>
            </w:r>
          </w:p>
        </w:tc>
        <w:tc>
          <w:tcPr>
            <w:tcW w:w="3118" w:type="dxa"/>
            <w:tcBorders>
              <w:top w:val="single" w:sz="4" w:space="0" w:color="auto"/>
              <w:bottom w:val="single" w:sz="4" w:space="0" w:color="auto"/>
            </w:tcBorders>
          </w:tcPr>
          <w:p w14:paraId="656A24D9" w14:textId="511AB82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mbahasan</w:t>
            </w:r>
          </w:p>
        </w:tc>
      </w:tr>
      <w:tr w:rsidR="00AD2A86" w14:paraId="015EB9B2" w14:textId="77777777" w:rsidTr="009E722C">
        <w:tc>
          <w:tcPr>
            <w:tcW w:w="2108" w:type="dxa"/>
            <w:tcBorders>
              <w:top w:val="single" w:sz="4" w:space="0" w:color="auto"/>
            </w:tcBorders>
          </w:tcPr>
          <w:p w14:paraId="1049391B" w14:textId="1883F5A9" w:rsidR="00AD2A86" w:rsidRPr="000F6F3E" w:rsidRDefault="00FD4207" w:rsidP="00AA194A">
            <w:pPr>
              <w:tabs>
                <w:tab w:val="center" w:pos="3968"/>
              </w:tabs>
              <w:spacing w:before="120"/>
              <w:contextualSpacing/>
              <w:jc w:val="left"/>
              <w:rPr>
                <w:rFonts w:cs="Times New Roman"/>
                <w:i/>
                <w:iCs/>
                <w:szCs w:val="24"/>
              </w:rPr>
            </w:pPr>
            <w:r w:rsidRPr="000F6F3E">
              <w:rPr>
                <w:rFonts w:cs="Times New Roman"/>
                <w:i/>
                <w:iCs/>
                <w:szCs w:val="24"/>
              </w:rPr>
              <w:t>Perancangan Database</w:t>
            </w:r>
            <w:r w:rsidR="003D10F9">
              <w:rPr>
                <w:rFonts w:cs="Times New Roman"/>
                <w:i/>
                <w:iCs/>
                <w:szCs w:val="24"/>
              </w:rPr>
              <w:t xml:space="preserve"> IoT Berbasi Clou</w:t>
            </w:r>
            <w:r w:rsidRPr="000F6F3E">
              <w:rPr>
                <w:rFonts w:cs="Times New Roman"/>
                <w:i/>
                <w:iCs/>
                <w:szCs w:val="24"/>
              </w:rPr>
              <w:t>d dengan Restful API</w:t>
            </w:r>
          </w:p>
        </w:tc>
        <w:tc>
          <w:tcPr>
            <w:tcW w:w="897" w:type="dxa"/>
            <w:tcBorders>
              <w:top w:val="single" w:sz="4" w:space="0" w:color="auto"/>
            </w:tcBorders>
          </w:tcPr>
          <w:p w14:paraId="64208644" w14:textId="27802662" w:rsidR="00AD2A86" w:rsidRDefault="00FD4207" w:rsidP="00AA194A">
            <w:pPr>
              <w:tabs>
                <w:tab w:val="center" w:pos="3968"/>
              </w:tabs>
              <w:spacing w:before="120"/>
              <w:contextualSpacing/>
              <w:jc w:val="left"/>
              <w:rPr>
                <w:rFonts w:cs="Times New Roman"/>
                <w:szCs w:val="24"/>
              </w:rPr>
            </w:pPr>
            <w:r>
              <w:rPr>
                <w:rFonts w:cs="Times New Roman"/>
                <w:szCs w:val="24"/>
              </w:rPr>
              <w:t>2021</w:t>
            </w:r>
          </w:p>
        </w:tc>
        <w:tc>
          <w:tcPr>
            <w:tcW w:w="1815" w:type="dxa"/>
            <w:tcBorders>
              <w:top w:val="single" w:sz="4" w:space="0" w:color="auto"/>
            </w:tcBorders>
          </w:tcPr>
          <w:p w14:paraId="4ECBC727" w14:textId="01B93767" w:rsidR="00AD2A86" w:rsidRDefault="00FD4207" w:rsidP="00AA194A">
            <w:pPr>
              <w:tabs>
                <w:tab w:val="center" w:pos="3968"/>
              </w:tabs>
              <w:spacing w:before="120"/>
              <w:contextualSpacing/>
              <w:jc w:val="left"/>
              <w:rPr>
                <w:rFonts w:cs="Times New Roman"/>
                <w:szCs w:val="24"/>
              </w:rPr>
            </w:pPr>
            <w:r w:rsidRPr="00FD4207">
              <w:rPr>
                <w:rFonts w:cs="Times New Roman"/>
                <w:noProof/>
                <w:szCs w:val="24"/>
              </w:rPr>
              <w:t>M. Kasyful Anwar</w:t>
            </w:r>
          </w:p>
        </w:tc>
        <w:tc>
          <w:tcPr>
            <w:tcW w:w="3118" w:type="dxa"/>
            <w:tcBorders>
              <w:top w:val="single" w:sz="4" w:space="0" w:color="auto"/>
            </w:tcBorders>
          </w:tcPr>
          <w:p w14:paraId="7AA404F2" w14:textId="6D472ACC" w:rsidR="00AD2A86" w:rsidRDefault="00FD4207" w:rsidP="00AA194A">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sidRPr="009258B0">
              <w:rPr>
                <w:rFonts w:cs="Times New Roman"/>
                <w:i/>
                <w:szCs w:val="24"/>
              </w:rPr>
              <w:t>database</w:t>
            </w:r>
            <w:r w:rsidR="000F6F3E">
              <w:rPr>
                <w:rFonts w:cs="Times New Roman"/>
                <w:szCs w:val="24"/>
              </w:rPr>
              <w:t xml:space="preserv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w:t>
            </w:r>
            <w:r w:rsidRPr="009258B0">
              <w:rPr>
                <w:rFonts w:cs="Times New Roman"/>
                <w:i/>
                <w:szCs w:val="24"/>
              </w:rPr>
              <w:t>database</w:t>
            </w:r>
            <w:r>
              <w:rPr>
                <w:rFonts w:cs="Times New Roman"/>
                <w:szCs w:val="24"/>
              </w:rPr>
              <w:t>.</w:t>
            </w:r>
          </w:p>
        </w:tc>
      </w:tr>
      <w:tr w:rsidR="00AD2A86" w14:paraId="0343DBF8" w14:textId="77777777" w:rsidTr="009E722C">
        <w:tc>
          <w:tcPr>
            <w:tcW w:w="2108" w:type="dxa"/>
          </w:tcPr>
          <w:p w14:paraId="2A0685DB" w14:textId="0021F764" w:rsidR="00AD2A86" w:rsidRPr="000F6F3E" w:rsidRDefault="000F6F3E" w:rsidP="00AA194A">
            <w:pPr>
              <w:tabs>
                <w:tab w:val="center" w:pos="3968"/>
              </w:tabs>
              <w:spacing w:before="120"/>
              <w:contextualSpacing/>
              <w:jc w:val="left"/>
              <w:rPr>
                <w:rFonts w:cs="Times New Roman"/>
                <w:i/>
                <w:iCs/>
                <w:szCs w:val="24"/>
              </w:rPr>
            </w:pPr>
            <w:r w:rsidRPr="000F6F3E">
              <w:rPr>
                <w:rFonts w:cs="Times New Roman"/>
                <w:i/>
                <w:noProof/>
                <w:szCs w:val="24"/>
              </w:rPr>
              <w:t>Development of Intelligent Door Lock System for Room Management Using Multi Factor Authentication</w:t>
            </w:r>
          </w:p>
        </w:tc>
        <w:tc>
          <w:tcPr>
            <w:tcW w:w="897" w:type="dxa"/>
          </w:tcPr>
          <w:p w14:paraId="5749F222" w14:textId="508684CE" w:rsidR="00AD2A86" w:rsidRDefault="000F6F3E" w:rsidP="00AA194A">
            <w:pPr>
              <w:tabs>
                <w:tab w:val="center" w:pos="3968"/>
              </w:tabs>
              <w:spacing w:before="120"/>
              <w:contextualSpacing/>
              <w:jc w:val="left"/>
              <w:rPr>
                <w:rFonts w:cs="Times New Roman"/>
                <w:szCs w:val="24"/>
              </w:rPr>
            </w:pPr>
            <w:r>
              <w:rPr>
                <w:rFonts w:cs="Times New Roman"/>
                <w:szCs w:val="24"/>
              </w:rPr>
              <w:t>2023</w:t>
            </w:r>
          </w:p>
        </w:tc>
        <w:tc>
          <w:tcPr>
            <w:tcW w:w="1815" w:type="dxa"/>
          </w:tcPr>
          <w:p w14:paraId="4ADAE3F2" w14:textId="62FF71E1" w:rsidR="00AD2A86" w:rsidRDefault="000F6F3E" w:rsidP="00AA194A">
            <w:pPr>
              <w:tabs>
                <w:tab w:val="center" w:pos="3968"/>
              </w:tabs>
              <w:spacing w:before="120"/>
              <w:contextualSpacing/>
              <w:jc w:val="left"/>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AA194A">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E722C">
        <w:tc>
          <w:tcPr>
            <w:tcW w:w="2108" w:type="dxa"/>
            <w:tcBorders>
              <w:bottom w:val="single" w:sz="4" w:space="0" w:color="auto"/>
            </w:tcBorders>
          </w:tcPr>
          <w:p w14:paraId="5D5A727D" w14:textId="5B63059C" w:rsidR="00AD2A86" w:rsidRPr="00D62181" w:rsidRDefault="00D62181" w:rsidP="00AA194A">
            <w:pPr>
              <w:tabs>
                <w:tab w:val="center" w:pos="3968"/>
              </w:tabs>
              <w:spacing w:before="120"/>
              <w:contextualSpacing/>
              <w:jc w:val="left"/>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Borders>
              <w:bottom w:val="single" w:sz="4" w:space="0" w:color="auto"/>
            </w:tcBorders>
          </w:tcPr>
          <w:p w14:paraId="71E7047E" w14:textId="00DB0BF7" w:rsidR="00AD2A86" w:rsidRDefault="00D62181" w:rsidP="00AA194A">
            <w:pPr>
              <w:tabs>
                <w:tab w:val="center" w:pos="3968"/>
              </w:tabs>
              <w:spacing w:before="120"/>
              <w:contextualSpacing/>
              <w:jc w:val="left"/>
              <w:rPr>
                <w:rFonts w:cs="Times New Roman"/>
                <w:szCs w:val="24"/>
              </w:rPr>
            </w:pPr>
            <w:r>
              <w:rPr>
                <w:rFonts w:cs="Times New Roman"/>
                <w:szCs w:val="24"/>
              </w:rPr>
              <w:t>2015</w:t>
            </w:r>
          </w:p>
        </w:tc>
        <w:tc>
          <w:tcPr>
            <w:tcW w:w="1815" w:type="dxa"/>
            <w:tcBorders>
              <w:bottom w:val="single" w:sz="4" w:space="0" w:color="auto"/>
            </w:tcBorders>
          </w:tcPr>
          <w:p w14:paraId="46A459DF" w14:textId="22BDA11C" w:rsidR="00AD2A86" w:rsidRDefault="00D62181" w:rsidP="00AA194A">
            <w:pPr>
              <w:tabs>
                <w:tab w:val="center" w:pos="3968"/>
              </w:tabs>
              <w:spacing w:before="120"/>
              <w:contextualSpacing/>
              <w:jc w:val="left"/>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Borders>
              <w:bottom w:val="single" w:sz="4" w:space="0" w:color="auto"/>
            </w:tcBorders>
          </w:tcPr>
          <w:p w14:paraId="2A18A2D8" w14:textId="07408FF5" w:rsidR="00AD2A86" w:rsidRDefault="00D62181" w:rsidP="00AA194A">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lakukan absesnsi siswa sekaligus</w:t>
            </w:r>
            <w:r>
              <w:rPr>
                <w:rFonts w:cs="Times New Roman"/>
                <w:szCs w:val="24"/>
              </w:rPr>
              <w:t xml:space="preserve"> sebagai kunci untuk membuka pintu ruang kelas.</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C54B68">
          <w:headerReference w:type="first" r:id="rId31"/>
          <w:footerReference w:type="first" r:id="rId32"/>
          <w:pgSz w:w="11906" w:h="16838" w:code="9"/>
          <w:pgMar w:top="1701" w:right="1701" w:bottom="1701" w:left="1701" w:header="709" w:footer="709" w:gutter="567"/>
          <w:cols w:space="708"/>
          <w:titlePg/>
          <w:docGrid w:linePitch="360"/>
        </w:sectPr>
      </w:pPr>
    </w:p>
    <w:p w14:paraId="25238F84" w14:textId="5B0363D7" w:rsidR="00DB30C7" w:rsidRPr="00DB30C7" w:rsidRDefault="00DB30C7" w:rsidP="00AE0134">
      <w:pPr>
        <w:pStyle w:val="HeadingI"/>
      </w:pPr>
      <w:bookmarkStart w:id="115" w:name="_Toc106612730"/>
      <w:bookmarkStart w:id="116" w:name="_Toc133353429"/>
      <w:bookmarkStart w:id="117" w:name="_Toc133873628"/>
      <w:bookmarkStart w:id="118" w:name="_Toc143523732"/>
      <w:r w:rsidRPr="00DB30C7">
        <w:lastRenderedPageBreak/>
        <w:t>BAB III</w:t>
      </w:r>
      <w:bookmarkEnd w:id="115"/>
      <w:bookmarkEnd w:id="116"/>
      <w:bookmarkEnd w:id="117"/>
      <w:bookmarkEnd w:id="118"/>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bookmarkStart w:id="119" w:name="_Toc143523733"/>
      <w:r>
        <w:t>Metode Perancangan</w:t>
      </w:r>
      <w:bookmarkEnd w:id="119"/>
    </w:p>
    <w:p w14:paraId="51854B5C" w14:textId="4E67CE6A" w:rsidR="006B1176" w:rsidRDefault="006B1176" w:rsidP="006B1176">
      <w:pPr>
        <w:ind w:firstLine="720"/>
      </w:pPr>
      <w:proofErr w:type="gramStart"/>
      <w:r w:rsidRPr="006B1176">
        <w:t>Dal</w:t>
      </w:r>
      <w:r>
        <w:t xml:space="preserve">am perancangan tugas akhir ini menggunakan </w:t>
      </w:r>
      <w:r w:rsidRPr="006B1176">
        <w:t xml:space="preserve">pendekatan </w:t>
      </w:r>
      <w:r w:rsidRPr="00F02A18">
        <w:rPr>
          <w:i/>
        </w:rPr>
        <w:t>waterfall</w:t>
      </w:r>
      <w:r w:rsidRPr="006B1176">
        <w:t xml:space="preserve"> dengan pertimbangan yang matang.</w:t>
      </w:r>
      <w:proofErr w:type="gramEnd"/>
      <w:r w:rsidRPr="006B1176">
        <w:t xml:space="preserve"> </w:t>
      </w:r>
      <w:proofErr w:type="gramStart"/>
      <w:r w:rsidRPr="006B1176">
        <w:t xml:space="preserve">Metode </w:t>
      </w:r>
      <w:r w:rsidRPr="00F02A18">
        <w:rPr>
          <w:i/>
        </w:rPr>
        <w:t>waterfall</w:t>
      </w:r>
      <w:r w:rsidRPr="006B1176">
        <w:t xml:space="preserve"> memberikan struktur dan ketertiban yang sangat diperlukan dalam pengembangan proyek ini.</w:t>
      </w:r>
      <w:proofErr w:type="gramEnd"/>
      <w:r w:rsidRPr="006B1176">
        <w:t xml:space="preserve"> Setiap tahapan </w:t>
      </w:r>
      <w:proofErr w:type="gramStart"/>
      <w:r w:rsidRPr="006B1176">
        <w:t>akan</w:t>
      </w:r>
      <w:proofErr w:type="gramEnd"/>
      <w:r w:rsidRPr="006B1176">
        <w:t xml:space="preserve"> dilaksanakan secara berurutan ses</w:t>
      </w:r>
      <w:r w:rsidR="00982AF0">
        <w:t>uai dengan G</w:t>
      </w:r>
      <w:r w:rsidR="00A27E5D">
        <w:t>ambar 3.1.</w:t>
      </w:r>
    </w:p>
    <w:p w14:paraId="012B05E8" w14:textId="70088675" w:rsidR="0089350A" w:rsidRDefault="0089350A" w:rsidP="0089350A">
      <w:pPr>
        <w:jc w:val="center"/>
      </w:pPr>
      <w:r>
        <w:rPr>
          <w:noProof/>
          <w:lang w:val="en-US"/>
        </w:rPr>
        <w:drawing>
          <wp:inline distT="0" distB="0" distL="0" distR="0" wp14:anchorId="121B25DA" wp14:editId="07BA8D2C">
            <wp:extent cx="4509967" cy="3359888"/>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33">
                      <a:extLst>
                        <a:ext uri="{28A0092B-C50C-407E-A947-70E740481C1C}">
                          <a14:useLocalDpi xmlns:a14="http://schemas.microsoft.com/office/drawing/2010/main" val="0"/>
                        </a:ext>
                      </a:extLst>
                    </a:blip>
                    <a:stretch>
                      <a:fillRect/>
                    </a:stretch>
                  </pic:blipFill>
                  <pic:spPr>
                    <a:xfrm>
                      <a:off x="0" y="0"/>
                      <a:ext cx="4511724" cy="3361197"/>
                    </a:xfrm>
                    <a:prstGeom prst="rect">
                      <a:avLst/>
                    </a:prstGeom>
                  </pic:spPr>
                </pic:pic>
              </a:graphicData>
            </a:graphic>
          </wp:inline>
        </w:drawing>
      </w:r>
    </w:p>
    <w:p w14:paraId="174D2E03" w14:textId="58EF14A0" w:rsidR="009F4C1C" w:rsidRDefault="00A27E5D" w:rsidP="00A27E5D">
      <w:pPr>
        <w:pStyle w:val="LabelGambar"/>
      </w:pPr>
      <w:bookmarkStart w:id="120" w:name="_Toc142072555"/>
      <w:bookmarkStart w:id="121" w:name="_Toc142073172"/>
      <w:bookmarkStart w:id="122" w:name="_Toc143519957"/>
      <w:proofErr w:type="gramStart"/>
      <w:r w:rsidRPr="00A27E5D">
        <w:rPr>
          <w:b/>
        </w:rPr>
        <w:t>Gambar 3.</w:t>
      </w:r>
      <w:proofErr w:type="gramEnd"/>
      <w:r w:rsidRPr="00A27E5D">
        <w:rPr>
          <w:b/>
        </w:rPr>
        <w:fldChar w:fldCharType="begin"/>
      </w:r>
      <w:r w:rsidRPr="00A27E5D">
        <w:rPr>
          <w:b/>
        </w:rPr>
        <w:instrText xml:space="preserve"> SEQ Gambar_3. \* ARABIC </w:instrText>
      </w:r>
      <w:r w:rsidRPr="00A27E5D">
        <w:rPr>
          <w:b/>
        </w:rPr>
        <w:fldChar w:fldCharType="separate"/>
      </w:r>
      <w:r w:rsidR="00742A11">
        <w:rPr>
          <w:b/>
          <w:noProof/>
        </w:rPr>
        <w:t>1</w:t>
      </w:r>
      <w:r w:rsidRPr="00A27E5D">
        <w:rPr>
          <w:b/>
        </w:rPr>
        <w:fldChar w:fldCharType="end"/>
      </w:r>
      <w:r w:rsidR="00CA0592">
        <w:t xml:space="preserve"> Alur p</w:t>
      </w:r>
      <w:r>
        <w:t>erancangan</w:t>
      </w:r>
      <w:bookmarkEnd w:id="120"/>
      <w:bookmarkEnd w:id="121"/>
      <w:bookmarkEnd w:id="122"/>
    </w:p>
    <w:p w14:paraId="486725B7" w14:textId="77777777" w:rsidR="006B1176" w:rsidRDefault="006B1176" w:rsidP="006B1176"/>
    <w:p w14:paraId="18DAD440" w14:textId="62C76D2B" w:rsidR="00BD3896" w:rsidRDefault="006B1176" w:rsidP="00A27E5D">
      <w:pPr>
        <w:ind w:firstLine="709"/>
      </w:pPr>
      <w:proofErr w:type="gramStart"/>
      <w:r w:rsidRPr="006B1176">
        <w:t>Keputusan ini diambil karena proyek tugas akhir ini memiliki batasan waktu yang jelas dan persyaratan yang sudah ditetapkan dengan baik.</w:t>
      </w:r>
      <w:proofErr w:type="gramEnd"/>
      <w:r w:rsidRPr="006B1176">
        <w:t xml:space="preserve"> </w:t>
      </w:r>
      <w:proofErr w:type="gramStart"/>
      <w:r w:rsidRPr="006B1176">
        <w:t xml:space="preserve">Dengan menggunakan metode </w:t>
      </w:r>
      <w:r w:rsidRPr="00F02A18">
        <w:rPr>
          <w:i/>
        </w:rPr>
        <w:t>waterfall</w:t>
      </w:r>
      <w:r w:rsidR="00B017DA">
        <w:t>, kita dapat mem</w:t>
      </w:r>
      <w:r w:rsidRPr="006B1176">
        <w:t>astikan bahwa setiap tahapan diselesaikan dengan cermat sebelum melanjutkan ke tahap berikutnya, sehingga mengurangi risiko kesalahan dan memastikan kelancaran jalannya proyek.</w:t>
      </w:r>
      <w:proofErr w:type="gramEnd"/>
      <w:r w:rsidRPr="006B1176">
        <w:t xml:space="preserve"> </w:t>
      </w:r>
      <w:proofErr w:type="gramStart"/>
      <w:r w:rsidRPr="006B1176">
        <w:t>Selain itu, pendekatan ini juga memungkinkan untuk melakukan perencanaan yang lebih terperinci, memahami kebutuhan proyek secara menyeluruh, dan mengidentifikasi risiko potensial dengan lebih baik.</w:t>
      </w:r>
      <w:proofErr w:type="gramEnd"/>
      <w:r w:rsidRPr="006B1176">
        <w:t xml:space="preserve"> </w:t>
      </w:r>
      <w:proofErr w:type="gramStart"/>
      <w:r w:rsidRPr="006B1176">
        <w:t xml:space="preserve">Dengan demikian, metode </w:t>
      </w:r>
      <w:r w:rsidRPr="00F02A18">
        <w:rPr>
          <w:i/>
        </w:rPr>
        <w:t>waterfall</w:t>
      </w:r>
      <w:r w:rsidRPr="006B1176">
        <w:t xml:space="preserve"> menjadi pilihan yang tepat untuk memastikan keberhasilan dan kualitas dari tugas akhir </w:t>
      </w:r>
      <w:r w:rsidRPr="006B1176">
        <w:lastRenderedPageBreak/>
        <w:t>ini.</w:t>
      </w:r>
      <w:proofErr w:type="gramEnd"/>
      <w:r w:rsidR="00982AF0">
        <w:t xml:space="preserve"> Pada G</w:t>
      </w:r>
      <w:r w:rsidR="00A27E5D">
        <w:t xml:space="preserve">ambar 3.1 terlihat alur perancangan dimulai dari proses perencanaan samapi dengan proses pemeliharaan dengan penjelasan sebagai </w:t>
      </w:r>
      <w:proofErr w:type="gramStart"/>
      <w:r w:rsidR="00A27E5D">
        <w:t>berikut :</w:t>
      </w:r>
      <w:proofErr w:type="gramEnd"/>
    </w:p>
    <w:p w14:paraId="5E3ED7AA" w14:textId="24A9409B" w:rsidR="00A27E5D" w:rsidRDefault="00A27E5D" w:rsidP="006247DA">
      <w:pPr>
        <w:pStyle w:val="ListParagraph"/>
        <w:numPr>
          <w:ilvl w:val="2"/>
          <w:numId w:val="16"/>
        </w:numPr>
        <w:tabs>
          <w:tab w:val="clear" w:pos="2160"/>
        </w:tabs>
        <w:ind w:left="709" w:hanging="425"/>
      </w:pPr>
      <w:r>
        <w:t>Perencanaan</w:t>
      </w:r>
    </w:p>
    <w:p w14:paraId="6F60F927" w14:textId="5A08E260" w:rsidR="00A27E5D" w:rsidRDefault="00A27E5D" w:rsidP="007C4BB8">
      <w:pPr>
        <w:ind w:left="709"/>
      </w:pPr>
      <w:proofErr w:type="gramStart"/>
      <w:r>
        <w:t>Pada tahap perencanaan dilakukan pengumpuna informasi mengenai tujuan serta batasan-batasan proyek yang harus terpenuhi.</w:t>
      </w:r>
      <w:proofErr w:type="gramEnd"/>
      <w:r>
        <w:t xml:space="preserve"> </w:t>
      </w:r>
      <w:proofErr w:type="gramStart"/>
      <w:r>
        <w:t xml:space="preserve">Pada tahap perencanaan juga mendefinisikan beberapa </w:t>
      </w:r>
      <w:r w:rsidR="00E21A1F">
        <w:t>kebutuhan fungsional</w:t>
      </w:r>
      <w:r>
        <w:t xml:space="preserve"> dan </w:t>
      </w:r>
      <w:r w:rsidR="00E21A1F">
        <w:t xml:space="preserve">kebutuhan non-fungsional </w:t>
      </w:r>
      <w:r>
        <w:t>pada rancangan sistem untuk dikembangkan lebih lanjut.</w:t>
      </w:r>
      <w:proofErr w:type="gramEnd"/>
    </w:p>
    <w:p w14:paraId="429A6F34" w14:textId="1D91AB0E" w:rsidR="00A27E5D" w:rsidRDefault="00A27E5D" w:rsidP="006247DA">
      <w:pPr>
        <w:pStyle w:val="ListParagraph"/>
        <w:numPr>
          <w:ilvl w:val="2"/>
          <w:numId w:val="16"/>
        </w:numPr>
        <w:tabs>
          <w:tab w:val="clear" w:pos="2160"/>
        </w:tabs>
        <w:ind w:left="709" w:hanging="425"/>
      </w:pPr>
      <w:r>
        <w:t>Analisa</w:t>
      </w:r>
    </w:p>
    <w:p w14:paraId="4E07E7E7" w14:textId="410C1C39" w:rsidR="007C4BB8" w:rsidRDefault="007C4BB8" w:rsidP="007C4BB8">
      <w:pPr>
        <w:ind w:left="709"/>
      </w:pPr>
      <w:r>
        <w:t xml:space="preserve">Pada tahap analisa dilakukan studi lieratur mengenai tujuan dan batasan-batasan proyek serta melakukan pengumpulan informasi mengenai sistem yang </w:t>
      </w:r>
      <w:proofErr w:type="gramStart"/>
      <w:r>
        <w:t>akan</w:t>
      </w:r>
      <w:proofErr w:type="gramEnd"/>
      <w:r>
        <w:t xml:space="preserve"> dibuat dengan melihat dan mempelajari penelitian/perancangan terdahulu. Analisa dilakukan bersama kelompok</w:t>
      </w:r>
      <w:r w:rsidR="00F02A18">
        <w:t xml:space="preserve"> tugas akhir</w:t>
      </w:r>
      <w:r>
        <w:t xml:space="preserve"> dengan melakukan penelusuran pustaka serta referensi yang relevan dan disertai dengan diskusi sehingga menghasilkan keluaran berupa gambaran umum mengenai bagian-bagian dari sistem yang </w:t>
      </w:r>
      <w:proofErr w:type="gramStart"/>
      <w:r>
        <w:t>akan</w:t>
      </w:r>
      <w:proofErr w:type="gramEnd"/>
      <w:r>
        <w:t xml:space="preserve"> digunakan pada tahap selanjutnya.</w:t>
      </w:r>
    </w:p>
    <w:p w14:paraId="0C204C49" w14:textId="3223C18B" w:rsidR="00A27E5D" w:rsidRDefault="00A27E5D" w:rsidP="006247DA">
      <w:pPr>
        <w:pStyle w:val="ListParagraph"/>
        <w:numPr>
          <w:ilvl w:val="2"/>
          <w:numId w:val="16"/>
        </w:numPr>
        <w:tabs>
          <w:tab w:val="clear" w:pos="2160"/>
        </w:tabs>
        <w:ind w:left="709" w:hanging="425"/>
      </w:pPr>
      <w:r>
        <w:t>Desain</w:t>
      </w:r>
    </w:p>
    <w:p w14:paraId="24A10A1F" w14:textId="55C687B4" w:rsidR="007C4BB8" w:rsidRDefault="007C4BB8" w:rsidP="001248F2">
      <w:pPr>
        <w:ind w:left="709"/>
      </w:pPr>
      <w:r>
        <w:t xml:space="preserve">Setelah mendapatkan gambaran mengenai sistem yang </w:t>
      </w:r>
      <w:proofErr w:type="gramStart"/>
      <w:r>
        <w:t>akan</w:t>
      </w:r>
      <w:proofErr w:type="gramEnd"/>
      <w:r>
        <w:t xml:space="preserve"> dibuat, selanjutnya dilakukan pemodelan sistem dengan menggunakan diagram pemodelan. Diagram pemodelan digunakan untuk menggambarkan hubungan dan interaksi antar komponen didalam sistem, dengan menggunakan diagram maka </w:t>
      </w:r>
      <w:proofErr w:type="gramStart"/>
      <w:r>
        <w:t>akan</w:t>
      </w:r>
      <w:proofErr w:type="gramEnd"/>
      <w:r>
        <w:t xml:space="preserve"> menghasilkan gambar sistem yang lebih rinci yang digunakan untuk membangun sistem.</w:t>
      </w:r>
    </w:p>
    <w:p w14:paraId="785BF5F9" w14:textId="7FB5EECD" w:rsidR="00A27E5D" w:rsidRDefault="00A27E5D" w:rsidP="006247DA">
      <w:pPr>
        <w:pStyle w:val="ListParagraph"/>
        <w:numPr>
          <w:ilvl w:val="2"/>
          <w:numId w:val="16"/>
        </w:numPr>
        <w:tabs>
          <w:tab w:val="clear" w:pos="2160"/>
        </w:tabs>
        <w:ind w:left="709" w:hanging="425"/>
      </w:pPr>
      <w:r>
        <w:t>Implementasi</w:t>
      </w:r>
    </w:p>
    <w:p w14:paraId="0CD23F4B" w14:textId="77777777" w:rsidR="001248F2" w:rsidRDefault="001248F2" w:rsidP="001248F2">
      <w:pPr>
        <w:ind w:left="709"/>
      </w:pPr>
      <w:proofErr w:type="gramStart"/>
      <w:r>
        <w:t>Pada tahap implementasi, gambar pemodelan dari sistem kemudian diterjemahkan atau diimplementasikan menggunakan kode program untuk membuat sistem dapat bekerja sesuai dengan dasain awal yang telah ditentukan.</w:t>
      </w:r>
      <w:proofErr w:type="gramEnd"/>
    </w:p>
    <w:p w14:paraId="67C85E30" w14:textId="05A53FC5" w:rsidR="001248F2" w:rsidRDefault="001248F2" w:rsidP="005C6C53">
      <w:pPr>
        <w:ind w:left="709"/>
      </w:pPr>
      <w:proofErr w:type="gramStart"/>
      <w:r>
        <w:t xml:space="preserve">Implementasi dilakukan dengan menggunakan bahasa pemrograman PHP dengan menggunakan </w:t>
      </w:r>
      <w:r w:rsidRPr="00F02A18">
        <w:rPr>
          <w:i/>
        </w:rPr>
        <w:t>framework</w:t>
      </w:r>
      <w:r>
        <w:t xml:space="preserve"> Laravel.</w:t>
      </w:r>
      <w:proofErr w:type="gramEnd"/>
      <w:r>
        <w:t xml:space="preserve"> Laravel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w:t>
      </w:r>
      <w:r>
        <w:lastRenderedPageBreak/>
        <w:t xml:space="preserve">implementasi dapat dilaksanakan dengan cepat dan efisien, Laravel juga menyediakan komponen-komponen yang akan digunakan didalam sistem seperti autentikasi, antrian, notifikasi pesan, </w:t>
      </w:r>
      <w:r w:rsidRPr="00F02A18">
        <w:rPr>
          <w:i/>
        </w:rPr>
        <w:t>websocket</w:t>
      </w:r>
      <w:r w:rsidR="00F02A18">
        <w:t>, dan lain sebagain</w:t>
      </w:r>
      <w:r>
        <w:t>ya sehingga dapat mempermudah proses implementasi.</w:t>
      </w:r>
    </w:p>
    <w:p w14:paraId="20C4C950" w14:textId="74BE7F79" w:rsidR="00A27E5D" w:rsidRDefault="00A27E5D" w:rsidP="006247DA">
      <w:pPr>
        <w:pStyle w:val="ListParagraph"/>
        <w:numPr>
          <w:ilvl w:val="2"/>
          <w:numId w:val="16"/>
        </w:numPr>
        <w:tabs>
          <w:tab w:val="clear" w:pos="2160"/>
        </w:tabs>
        <w:ind w:left="709" w:hanging="425"/>
      </w:pPr>
      <w:r>
        <w:t xml:space="preserve">Pengujian </w:t>
      </w:r>
    </w:p>
    <w:p w14:paraId="192C33D7" w14:textId="2652A1BA" w:rsidR="005C6C53" w:rsidRDefault="005C6C53" w:rsidP="005C6C53">
      <w:pPr>
        <w:ind w:left="709"/>
      </w:pPr>
      <w:proofErr w:type="gramStart"/>
      <w:r>
        <w:t>Pada tahap pengujian, sistem yang telah dibangun diuji kinerjanya dengan mengirimkan beberapa permintaan data dan menganalisa hasil keluaran yang diberikan apakah sesuai atau tidak.</w:t>
      </w:r>
      <w:proofErr w:type="gramEnd"/>
      <w:r w:rsidR="00F90A88">
        <w:t xml:space="preserve"> Proses pengujian bertujuan untuk mengetahu kesesuaian hasil implementasi dengan desain awal dan juga untuk mengetahui performa dari sistem yang telah dibuat.</w:t>
      </w:r>
    </w:p>
    <w:p w14:paraId="4B2D340A" w14:textId="1C86E042" w:rsidR="00A27E5D" w:rsidRDefault="00A27E5D" w:rsidP="006247DA">
      <w:pPr>
        <w:pStyle w:val="ListParagraph"/>
        <w:numPr>
          <w:ilvl w:val="2"/>
          <w:numId w:val="16"/>
        </w:numPr>
        <w:tabs>
          <w:tab w:val="clear" w:pos="2160"/>
        </w:tabs>
        <w:ind w:left="709" w:hanging="425"/>
      </w:pPr>
      <w:r>
        <w:t>Pengiriman</w:t>
      </w:r>
    </w:p>
    <w:p w14:paraId="3688E8B7" w14:textId="10521A23" w:rsidR="00845CF0" w:rsidRDefault="00845CF0" w:rsidP="00845CF0">
      <w:pPr>
        <w:ind w:left="709"/>
      </w:pPr>
      <w:r>
        <w:t xml:space="preserve">Pada tahap pengiriman, aplikasi yang sudah selesai dilakukan pengujian dan dinyatakan lolos uji selanjutkan </w:t>
      </w:r>
      <w:proofErr w:type="gramStart"/>
      <w:r>
        <w:t>akan</w:t>
      </w:r>
      <w:proofErr w:type="gramEnd"/>
      <w:r>
        <w:t xml:space="preserve"> dipasang atau diinstall pada </w:t>
      </w:r>
      <w:r w:rsidRPr="004522B7">
        <w:rPr>
          <w:i/>
        </w:rPr>
        <w:t>server</w:t>
      </w:r>
      <w:r>
        <w:t xml:space="preserve">. Pada proses deployment juga </w:t>
      </w:r>
      <w:proofErr w:type="gramStart"/>
      <w:r>
        <w:t>akan</w:t>
      </w:r>
      <w:proofErr w:type="gramEnd"/>
      <w:r>
        <w:t xml:space="preserve"> dilakukan pemasangan</w:t>
      </w:r>
      <w:r w:rsidR="00F90A88">
        <w:t xml:space="preserve"> aplikasi tambahan seperti </w:t>
      </w:r>
      <w:r w:rsidR="00F90A88" w:rsidRPr="00F90A88">
        <w:rPr>
          <w:i/>
        </w:rPr>
        <w:t>database</w:t>
      </w:r>
      <w:r>
        <w:t xml:space="preserve">, penjadwalan, </w:t>
      </w:r>
      <w:r w:rsidRPr="00F90A88">
        <w:rPr>
          <w:i/>
        </w:rPr>
        <w:t>firewall</w:t>
      </w:r>
      <w:r>
        <w:t xml:space="preserve">, dan lain sebagainya. </w:t>
      </w:r>
      <w:proofErr w:type="gramStart"/>
      <w:r>
        <w:t>Pada tahap ini sistem yang sudah dibuat dapat digunakan oleh pengguna umum.</w:t>
      </w:r>
      <w:proofErr w:type="gramEnd"/>
    </w:p>
    <w:p w14:paraId="20323515" w14:textId="10A88D4F" w:rsidR="00A27E5D" w:rsidRDefault="00A27E5D" w:rsidP="006247DA">
      <w:pPr>
        <w:pStyle w:val="ListParagraph"/>
        <w:numPr>
          <w:ilvl w:val="2"/>
          <w:numId w:val="16"/>
        </w:numPr>
        <w:tabs>
          <w:tab w:val="clear" w:pos="2160"/>
        </w:tabs>
        <w:ind w:left="709" w:hanging="425"/>
      </w:pPr>
      <w:r>
        <w:t>Perawatan</w:t>
      </w:r>
    </w:p>
    <w:p w14:paraId="2F1A5DE0" w14:textId="77777777" w:rsidR="00845CF0" w:rsidRDefault="00845CF0" w:rsidP="00845CF0">
      <w:pPr>
        <w:ind w:left="709"/>
      </w:pPr>
      <w:proofErr w:type="gramStart"/>
      <w:r>
        <w:t xml:space="preserve">Pada tahap pemeliharaan atau perawatan dilakukan pengecekan secara berkala pada aplikasi yang sudah berjalan pada </w:t>
      </w:r>
      <w:r w:rsidRPr="004522B7">
        <w:rPr>
          <w:i/>
        </w:rPr>
        <w:t>server</w:t>
      </w:r>
      <w:r>
        <w:t>.</w:t>
      </w:r>
      <w:proofErr w:type="gramEnd"/>
      <w:r>
        <w:t xml:space="preserve"> </w:t>
      </w:r>
      <w:proofErr w:type="gramStart"/>
      <w:r>
        <w:t>dengan</w:t>
      </w:r>
      <w:proofErr w:type="gramEnd"/>
      <w:r>
        <w:t xml:space="preserve"> adanya perawatan secara teratur jika ditemukan permasalahan atau komponen yang tidak bekerja maka  akan langsung diperbaiki sehingga tidak mengganggu kinerja dari </w:t>
      </w:r>
      <w:r w:rsidRPr="004522B7">
        <w:rPr>
          <w:i/>
        </w:rPr>
        <w:t>server</w:t>
      </w:r>
      <w:r>
        <w:t>.</w:t>
      </w:r>
    </w:p>
    <w:p w14:paraId="5400EA65" w14:textId="77777777" w:rsidR="00845CF0" w:rsidRDefault="00845CF0" w:rsidP="00845CF0">
      <w:pPr>
        <w:ind w:left="709"/>
      </w:pPr>
    </w:p>
    <w:p w14:paraId="5874069A" w14:textId="50FFBA9E" w:rsidR="00404441" w:rsidRDefault="00404441" w:rsidP="00B50DB0">
      <w:pPr>
        <w:pStyle w:val="SubBabIII"/>
        <w:ind w:hanging="720"/>
      </w:pPr>
      <w:bookmarkStart w:id="123" w:name="_Toc143523734"/>
      <w:r>
        <w:t>Kebutuhan Fungsional dan Non-Fungsional</w:t>
      </w:r>
      <w:bookmarkEnd w:id="123"/>
    </w:p>
    <w:p w14:paraId="408E1465" w14:textId="2739B8CA" w:rsidR="005A0E85" w:rsidRDefault="005A0E85" w:rsidP="005A0E85">
      <w:pPr>
        <w:ind w:firstLine="720"/>
      </w:pPr>
      <w:r>
        <w:t xml:space="preserve">Kebutuhan fungsional menggambarkan </w:t>
      </w:r>
      <w:proofErr w:type="gramStart"/>
      <w:r>
        <w:t>apa</w:t>
      </w:r>
      <w:proofErr w:type="gramEnd"/>
      <w:r>
        <w:t xml:space="preserve"> saja yang dimiliki dan bisa dilakukan oleh sistem yang akan dibuat sedangkan kebutuhan non-fungsional lebih menekankan keunggulan yang dimiliki oleh sistem yang akan dibuat. Dengan adanya analisa kebutuhan fungsional dan non-fungsional </w:t>
      </w:r>
      <w:proofErr w:type="gramStart"/>
      <w:r>
        <w:t>akan</w:t>
      </w:r>
      <w:proofErr w:type="gramEnd"/>
      <w:r>
        <w:t xml:space="preserve"> memberikan gambaran tentang batasan dan pencapaian yang harus dimiliki oleh sistem agar sistem tersebut dapat dikatakan sesuai dengan rangcangan awal. </w:t>
      </w:r>
      <w:proofErr w:type="gramStart"/>
      <w:r>
        <w:t xml:space="preserve">Bedasarkan analisa pada tahap perancangan maka didapat hasil kebutuhan </w:t>
      </w:r>
      <w:r w:rsidR="006755D9">
        <w:lastRenderedPageBreak/>
        <w:t>fungsional sesuai pada T</w:t>
      </w:r>
      <w:r w:rsidR="007068A8">
        <w:t>abel 3.1</w:t>
      </w:r>
      <w:r>
        <w:t xml:space="preserve"> dan kebutuhan non </w:t>
      </w:r>
      <w:r w:rsidR="006755D9">
        <w:t>fungsinal sesuai dengan T</w:t>
      </w:r>
      <w:r w:rsidR="007068A8">
        <w:t>abel 3.2</w:t>
      </w:r>
      <w:r>
        <w:t>.</w:t>
      </w:r>
      <w:proofErr w:type="gramEnd"/>
    </w:p>
    <w:p w14:paraId="6D9B0A15" w14:textId="77777777" w:rsidR="00F37E3B" w:rsidRDefault="00F37E3B" w:rsidP="005A0E85">
      <w:pPr>
        <w:ind w:firstLine="720"/>
      </w:pPr>
    </w:p>
    <w:p w14:paraId="6FDEBC24" w14:textId="5FCFA046" w:rsidR="00F37E3B" w:rsidRDefault="001E4779" w:rsidP="001E4779">
      <w:pPr>
        <w:pStyle w:val="LabelGambar"/>
        <w:jc w:val="left"/>
      </w:pPr>
      <w:bookmarkStart w:id="124" w:name="_Toc142072718"/>
      <w:bookmarkStart w:id="125" w:name="_Toc143519700"/>
      <w:bookmarkStart w:id="126" w:name="_Toc143519870"/>
      <w:proofErr w:type="gramStart"/>
      <w:r w:rsidRPr="001E4779">
        <w:rPr>
          <w:b/>
        </w:rPr>
        <w:t>Tabel 3.</w:t>
      </w:r>
      <w:proofErr w:type="gramEnd"/>
      <w:r w:rsidRPr="001E4779">
        <w:rPr>
          <w:b/>
        </w:rPr>
        <w:fldChar w:fldCharType="begin"/>
      </w:r>
      <w:r w:rsidRPr="001E4779">
        <w:rPr>
          <w:b/>
        </w:rPr>
        <w:instrText xml:space="preserve"> SEQ Tabel_3. \* ARABIC </w:instrText>
      </w:r>
      <w:r w:rsidRPr="001E4779">
        <w:rPr>
          <w:b/>
        </w:rPr>
        <w:fldChar w:fldCharType="separate"/>
      </w:r>
      <w:r w:rsidR="00742A11">
        <w:rPr>
          <w:b/>
          <w:noProof/>
        </w:rPr>
        <w:t>1</w:t>
      </w:r>
      <w:r w:rsidRPr="001E4779">
        <w:rPr>
          <w:b/>
        </w:rPr>
        <w:fldChar w:fldCharType="end"/>
      </w:r>
      <w:r>
        <w:t xml:space="preserve"> </w:t>
      </w:r>
      <w:r w:rsidR="00CA0592">
        <w:t>Kebutuhan f</w:t>
      </w:r>
      <w:r w:rsidRPr="00F21BA3">
        <w:t>ungional</w:t>
      </w:r>
      <w:bookmarkEnd w:id="124"/>
      <w:bookmarkEnd w:id="125"/>
      <w:bookmarkEnd w:id="126"/>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AA194A">
        <w:trPr>
          <w:trHeight w:val="300"/>
        </w:trPr>
        <w:tc>
          <w:tcPr>
            <w:tcW w:w="567" w:type="dxa"/>
            <w:tcBorders>
              <w:top w:val="single" w:sz="4" w:space="0" w:color="auto"/>
              <w:left w:val="nil"/>
              <w:bottom w:val="nil"/>
              <w:right w:val="nil"/>
            </w:tcBorders>
            <w:shd w:val="clear" w:color="auto" w:fill="auto"/>
            <w:noWrap/>
            <w:hideMark/>
          </w:tcPr>
          <w:p w14:paraId="418C197E"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36BACCDE" w14:textId="6B50C08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 xml:space="preserve">utentikasi </w:t>
            </w:r>
            <w:r w:rsidRPr="00065B47">
              <w:rPr>
                <w:rFonts w:eastAsia="Times New Roman" w:cs="Times New Roman"/>
                <w:i/>
                <w:color w:val="000000"/>
                <w:szCs w:val="24"/>
                <w:lang w:val="en-US"/>
              </w:rPr>
              <w:t>login</w:t>
            </w:r>
            <w:r w:rsidRPr="00F37E3B">
              <w:rPr>
                <w:rFonts w:eastAsia="Times New Roman" w:cs="Times New Roman"/>
                <w:color w:val="000000"/>
                <w:szCs w:val="24"/>
                <w:lang w:val="en-US"/>
              </w:rPr>
              <w:t xml:space="preserve"> dan logout</w:t>
            </w:r>
          </w:p>
        </w:tc>
        <w:tc>
          <w:tcPr>
            <w:tcW w:w="5244" w:type="dxa"/>
            <w:tcBorders>
              <w:top w:val="single" w:sz="4" w:space="0" w:color="auto"/>
              <w:left w:val="nil"/>
              <w:bottom w:val="nil"/>
              <w:right w:val="nil"/>
            </w:tcBorders>
            <w:shd w:val="clear" w:color="auto" w:fill="auto"/>
            <w:noWrap/>
            <w:hideMark/>
          </w:tcPr>
          <w:p w14:paraId="37522F2D" w14:textId="2EC3015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autentikasi untuk melakukan </w:t>
            </w:r>
            <w:r w:rsidR="00A12BFC" w:rsidRPr="00065B47">
              <w:rPr>
                <w:rFonts w:eastAsia="Times New Roman" w:cs="Times New Roman"/>
                <w:i/>
                <w:color w:val="000000"/>
                <w:szCs w:val="24"/>
                <w:lang w:val="en-US"/>
              </w:rPr>
              <w:t>login</w:t>
            </w:r>
            <w:r w:rsidR="00A12BFC" w:rsidRPr="00F37E3B">
              <w:rPr>
                <w:rFonts w:eastAsia="Times New Roman" w:cs="Times New Roman"/>
                <w:color w:val="000000"/>
                <w:szCs w:val="24"/>
                <w:lang w:val="en-US"/>
              </w:rPr>
              <w:t xml:space="preserve"> dan </w:t>
            </w:r>
            <w:r w:rsidR="00A12BFC" w:rsidRPr="00065B47">
              <w:rPr>
                <w:rFonts w:eastAsia="Times New Roman" w:cs="Times New Roman"/>
                <w:i/>
                <w:color w:val="000000"/>
                <w:szCs w:val="24"/>
                <w:lang w:val="en-US"/>
              </w:rPr>
              <w:t>logout</w:t>
            </w:r>
          </w:p>
        </w:tc>
      </w:tr>
      <w:tr w:rsidR="00A12BFC" w:rsidRPr="00F37E3B" w14:paraId="411486DC" w14:textId="77777777" w:rsidTr="00AA194A">
        <w:trPr>
          <w:trHeight w:val="300"/>
        </w:trPr>
        <w:tc>
          <w:tcPr>
            <w:tcW w:w="567" w:type="dxa"/>
            <w:tcBorders>
              <w:top w:val="nil"/>
              <w:left w:val="nil"/>
              <w:bottom w:val="nil"/>
              <w:right w:val="nil"/>
            </w:tcBorders>
            <w:shd w:val="clear" w:color="auto" w:fill="auto"/>
            <w:noWrap/>
            <w:hideMark/>
          </w:tcPr>
          <w:p w14:paraId="034D4C88"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hideMark/>
          </w:tcPr>
          <w:p w14:paraId="477DB96C" w14:textId="6DA25F76"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 xml:space="preserve">anti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3D3F5108" w14:textId="3D5475F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gganti </w:t>
            </w:r>
            <w:r w:rsidR="00A12BFC" w:rsidRPr="00412987">
              <w:rPr>
                <w:rFonts w:eastAsia="Times New Roman" w:cs="Times New Roman"/>
                <w:i/>
                <w:color w:val="000000"/>
                <w:szCs w:val="24"/>
                <w:lang w:val="en-US"/>
              </w:rPr>
              <w:t>password</w:t>
            </w:r>
          </w:p>
        </w:tc>
      </w:tr>
      <w:tr w:rsidR="00A12BFC" w:rsidRPr="00F37E3B" w14:paraId="065AC649" w14:textId="77777777" w:rsidTr="00AA194A">
        <w:trPr>
          <w:trHeight w:val="300"/>
        </w:trPr>
        <w:tc>
          <w:tcPr>
            <w:tcW w:w="567" w:type="dxa"/>
            <w:tcBorders>
              <w:top w:val="nil"/>
              <w:left w:val="nil"/>
              <w:bottom w:val="nil"/>
              <w:right w:val="nil"/>
            </w:tcBorders>
            <w:shd w:val="clear" w:color="auto" w:fill="auto"/>
            <w:noWrap/>
            <w:hideMark/>
          </w:tcPr>
          <w:p w14:paraId="4B866F6D"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hideMark/>
          </w:tcPr>
          <w:p w14:paraId="7F6D89B4" w14:textId="541484A8"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 xml:space="preserve">eset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2848A7D1" w14:textId="0E379AE2"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angani kondisi lupa </w:t>
            </w:r>
            <w:r w:rsidR="00A12BFC" w:rsidRPr="00412987">
              <w:rPr>
                <w:rFonts w:eastAsia="Times New Roman" w:cs="Times New Roman"/>
                <w:i/>
                <w:color w:val="000000"/>
                <w:szCs w:val="24"/>
                <w:lang w:val="en-US"/>
              </w:rPr>
              <w:t>password</w:t>
            </w:r>
          </w:p>
        </w:tc>
      </w:tr>
      <w:tr w:rsidR="00A12BFC" w:rsidRPr="00F37E3B" w14:paraId="452D6B89" w14:textId="77777777" w:rsidTr="00AA194A">
        <w:trPr>
          <w:trHeight w:val="300"/>
        </w:trPr>
        <w:tc>
          <w:tcPr>
            <w:tcW w:w="567" w:type="dxa"/>
            <w:tcBorders>
              <w:top w:val="nil"/>
              <w:left w:val="nil"/>
              <w:bottom w:val="nil"/>
              <w:right w:val="nil"/>
            </w:tcBorders>
            <w:shd w:val="clear" w:color="auto" w:fill="auto"/>
            <w:noWrap/>
            <w:hideMark/>
          </w:tcPr>
          <w:p w14:paraId="63758B53"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hideMark/>
          </w:tcPr>
          <w:p w14:paraId="2F6EE0D2" w14:textId="0FF546BB"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 xml:space="preserve">erifikasi </w:t>
            </w:r>
            <w:r w:rsidR="00780C9B" w:rsidRPr="00780C9B">
              <w:rPr>
                <w:rFonts w:eastAsia="Times New Roman" w:cs="Times New Roman"/>
                <w:i/>
                <w:color w:val="000000"/>
                <w:szCs w:val="24"/>
                <w:lang w:val="en-US"/>
              </w:rPr>
              <w:t>email</w:t>
            </w:r>
          </w:p>
        </w:tc>
        <w:tc>
          <w:tcPr>
            <w:tcW w:w="5244" w:type="dxa"/>
            <w:tcBorders>
              <w:top w:val="nil"/>
              <w:left w:val="nil"/>
              <w:bottom w:val="nil"/>
              <w:right w:val="nil"/>
            </w:tcBorders>
            <w:shd w:val="clear" w:color="auto" w:fill="auto"/>
            <w:noWrap/>
            <w:hideMark/>
          </w:tcPr>
          <w:p w14:paraId="4BB3A0D2" w14:textId="5D8B173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verifikasi </w:t>
            </w:r>
            <w:r w:rsidR="00780C9B" w:rsidRPr="00780C9B">
              <w:rPr>
                <w:rFonts w:eastAsia="Times New Roman" w:cs="Times New Roman"/>
                <w:i/>
                <w:color w:val="000000"/>
                <w:szCs w:val="24"/>
                <w:lang w:val="en-US"/>
              </w:rPr>
              <w:t>email</w:t>
            </w:r>
          </w:p>
        </w:tc>
      </w:tr>
      <w:tr w:rsidR="00A12BFC" w:rsidRPr="00F37E3B" w14:paraId="6DA985AE" w14:textId="77777777" w:rsidTr="00AA194A">
        <w:trPr>
          <w:trHeight w:val="300"/>
        </w:trPr>
        <w:tc>
          <w:tcPr>
            <w:tcW w:w="567" w:type="dxa"/>
            <w:tcBorders>
              <w:top w:val="nil"/>
              <w:left w:val="nil"/>
              <w:bottom w:val="nil"/>
              <w:right w:val="nil"/>
            </w:tcBorders>
            <w:shd w:val="clear" w:color="auto" w:fill="auto"/>
            <w:noWrap/>
          </w:tcPr>
          <w:p w14:paraId="53562141" w14:textId="1B7A68E9"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tcPr>
          <w:p w14:paraId="2A46AEAE" w14:textId="7E70800E"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tcPr>
          <w:p w14:paraId="74A80A8C" w14:textId="33F9BDA9"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AA194A">
        <w:trPr>
          <w:trHeight w:val="300"/>
        </w:trPr>
        <w:tc>
          <w:tcPr>
            <w:tcW w:w="567" w:type="dxa"/>
            <w:tcBorders>
              <w:top w:val="nil"/>
              <w:left w:val="nil"/>
              <w:bottom w:val="nil"/>
              <w:right w:val="nil"/>
            </w:tcBorders>
            <w:shd w:val="clear" w:color="auto" w:fill="auto"/>
            <w:noWrap/>
            <w:hideMark/>
          </w:tcPr>
          <w:p w14:paraId="7A83390A" w14:textId="5491355B"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hideMark/>
          </w:tcPr>
          <w:p w14:paraId="17301F69" w14:textId="7FF9764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hideMark/>
          </w:tcPr>
          <w:p w14:paraId="2C31AC7A" w14:textId="4100539D"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akse yang dimiliki oleh pengguna</w:t>
            </w:r>
          </w:p>
        </w:tc>
      </w:tr>
      <w:tr w:rsidR="00A12BFC" w:rsidRPr="00F37E3B" w14:paraId="5CDBA7E0" w14:textId="77777777" w:rsidTr="00AA194A">
        <w:trPr>
          <w:trHeight w:val="300"/>
        </w:trPr>
        <w:tc>
          <w:tcPr>
            <w:tcW w:w="567" w:type="dxa"/>
            <w:tcBorders>
              <w:top w:val="nil"/>
              <w:left w:val="nil"/>
              <w:bottom w:val="nil"/>
              <w:right w:val="nil"/>
            </w:tcBorders>
            <w:shd w:val="clear" w:color="auto" w:fill="auto"/>
            <w:noWrap/>
            <w:hideMark/>
          </w:tcPr>
          <w:p w14:paraId="46CC43AE" w14:textId="0A762E68"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hideMark/>
          </w:tcPr>
          <w:p w14:paraId="254D4015" w14:textId="00A13352"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hideMark/>
          </w:tcPr>
          <w:p w14:paraId="1FA01F40" w14:textId="0EAC6AE4"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AA194A">
        <w:trPr>
          <w:trHeight w:val="300"/>
        </w:trPr>
        <w:tc>
          <w:tcPr>
            <w:tcW w:w="567" w:type="dxa"/>
            <w:tcBorders>
              <w:top w:val="nil"/>
              <w:left w:val="nil"/>
              <w:bottom w:val="nil"/>
              <w:right w:val="nil"/>
            </w:tcBorders>
            <w:shd w:val="clear" w:color="auto" w:fill="auto"/>
            <w:noWrap/>
            <w:hideMark/>
          </w:tcPr>
          <w:p w14:paraId="71C41D1B" w14:textId="71496942"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hideMark/>
          </w:tcPr>
          <w:p w14:paraId="0B9D81C2" w14:textId="37E54B62"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riwayat aktifitas</w:t>
            </w:r>
          </w:p>
        </w:tc>
        <w:tc>
          <w:tcPr>
            <w:tcW w:w="5244" w:type="dxa"/>
            <w:tcBorders>
              <w:top w:val="nil"/>
              <w:left w:val="nil"/>
              <w:bottom w:val="nil"/>
              <w:right w:val="nil"/>
            </w:tcBorders>
            <w:shd w:val="clear" w:color="auto" w:fill="auto"/>
            <w:noWrap/>
            <w:hideMark/>
          </w:tcPr>
          <w:p w14:paraId="3487A700" w14:textId="556105C2"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aktifitas </w:t>
            </w:r>
          </w:p>
        </w:tc>
      </w:tr>
      <w:tr w:rsidR="00A12BFC" w:rsidRPr="00F37E3B" w14:paraId="16031DD9" w14:textId="77777777" w:rsidTr="00AA194A">
        <w:trPr>
          <w:trHeight w:val="300"/>
        </w:trPr>
        <w:tc>
          <w:tcPr>
            <w:tcW w:w="567" w:type="dxa"/>
            <w:tcBorders>
              <w:top w:val="nil"/>
              <w:left w:val="nil"/>
              <w:bottom w:val="nil"/>
              <w:right w:val="nil"/>
            </w:tcBorders>
            <w:shd w:val="clear" w:color="auto" w:fill="auto"/>
            <w:noWrap/>
            <w:hideMark/>
          </w:tcPr>
          <w:p w14:paraId="5287F88C" w14:textId="4FD5EFF7"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hideMark/>
          </w:tcPr>
          <w:p w14:paraId="4556F551" w14:textId="2BC15E6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hideMark/>
          </w:tcPr>
          <w:p w14:paraId="340DF1D4" w14:textId="17D1F73F"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AA194A">
        <w:trPr>
          <w:trHeight w:val="300"/>
        </w:trPr>
        <w:tc>
          <w:tcPr>
            <w:tcW w:w="567" w:type="dxa"/>
            <w:tcBorders>
              <w:top w:val="nil"/>
              <w:left w:val="nil"/>
              <w:bottom w:val="nil"/>
              <w:right w:val="nil"/>
            </w:tcBorders>
            <w:shd w:val="clear" w:color="auto" w:fill="auto"/>
            <w:noWrap/>
            <w:hideMark/>
          </w:tcPr>
          <w:p w14:paraId="109CBA6B" w14:textId="533A9111"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bottom w:val="nil"/>
              <w:right w:val="nil"/>
            </w:tcBorders>
            <w:shd w:val="clear" w:color="auto" w:fill="auto"/>
            <w:noWrap/>
            <w:hideMark/>
          </w:tcPr>
          <w:p w14:paraId="67A85144" w14:textId="40727E0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bottom w:val="nil"/>
              <w:right w:val="nil"/>
            </w:tcBorders>
            <w:shd w:val="clear" w:color="auto" w:fill="auto"/>
            <w:noWrap/>
            <w:hideMark/>
          </w:tcPr>
          <w:p w14:paraId="3F4298F6" w14:textId="3D65D0E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AA194A">
        <w:trPr>
          <w:trHeight w:val="300"/>
        </w:trPr>
        <w:tc>
          <w:tcPr>
            <w:tcW w:w="567" w:type="dxa"/>
            <w:tcBorders>
              <w:top w:val="nil"/>
              <w:left w:val="nil"/>
              <w:bottom w:val="nil"/>
              <w:right w:val="nil"/>
            </w:tcBorders>
            <w:shd w:val="clear" w:color="auto" w:fill="auto"/>
            <w:noWrap/>
            <w:hideMark/>
          </w:tcPr>
          <w:p w14:paraId="19A78340" w14:textId="2644D1F0"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nil"/>
              <w:right w:val="nil"/>
            </w:tcBorders>
            <w:shd w:val="clear" w:color="auto" w:fill="auto"/>
            <w:noWrap/>
            <w:hideMark/>
          </w:tcPr>
          <w:p w14:paraId="4A62E3D3" w14:textId="23E06A2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nil"/>
              <w:right w:val="nil"/>
            </w:tcBorders>
            <w:shd w:val="clear" w:color="auto" w:fill="auto"/>
            <w:noWrap/>
            <w:hideMark/>
          </w:tcPr>
          <w:p w14:paraId="4ECAEA9F" w14:textId="23EE8D8C"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r w:rsidR="00A12BFC" w:rsidRPr="00F37E3B" w14:paraId="3AC937BC" w14:textId="77777777" w:rsidTr="00AA194A">
        <w:trPr>
          <w:trHeight w:val="300"/>
        </w:trPr>
        <w:tc>
          <w:tcPr>
            <w:tcW w:w="567" w:type="dxa"/>
            <w:tcBorders>
              <w:top w:val="nil"/>
              <w:left w:val="nil"/>
              <w:bottom w:val="nil"/>
              <w:right w:val="nil"/>
            </w:tcBorders>
            <w:shd w:val="clear" w:color="auto" w:fill="auto"/>
            <w:noWrap/>
            <w:hideMark/>
          </w:tcPr>
          <w:p w14:paraId="2B1BB9E9" w14:textId="65CEBCEA"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nil"/>
              <w:left w:val="nil"/>
              <w:bottom w:val="nil"/>
              <w:right w:val="nil"/>
            </w:tcBorders>
            <w:shd w:val="clear" w:color="auto" w:fill="auto"/>
            <w:noWrap/>
            <w:hideMark/>
          </w:tcPr>
          <w:p w14:paraId="61B7FBE1" w14:textId="0A7E878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oneksi websocket untuk pintu</w:t>
            </w:r>
          </w:p>
        </w:tc>
        <w:tc>
          <w:tcPr>
            <w:tcW w:w="5244" w:type="dxa"/>
            <w:tcBorders>
              <w:top w:val="nil"/>
              <w:left w:val="nil"/>
              <w:bottom w:val="nil"/>
              <w:right w:val="nil"/>
            </w:tcBorders>
            <w:shd w:val="clear" w:color="auto" w:fill="auto"/>
            <w:noWrap/>
            <w:hideMark/>
          </w:tcPr>
          <w:p w14:paraId="6A46D794" w14:textId="32D34FB0"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jalur komunikasi menggunakan websocket</w:t>
            </w:r>
          </w:p>
        </w:tc>
      </w:tr>
      <w:tr w:rsidR="00A12BFC" w:rsidRPr="00F37E3B" w14:paraId="01832A4D" w14:textId="77777777" w:rsidTr="00AA194A">
        <w:trPr>
          <w:trHeight w:val="300"/>
        </w:trPr>
        <w:tc>
          <w:tcPr>
            <w:tcW w:w="567" w:type="dxa"/>
            <w:tcBorders>
              <w:top w:val="nil"/>
              <w:left w:val="nil"/>
              <w:bottom w:val="nil"/>
              <w:right w:val="nil"/>
            </w:tcBorders>
            <w:shd w:val="clear" w:color="auto" w:fill="auto"/>
            <w:noWrap/>
            <w:hideMark/>
          </w:tcPr>
          <w:p w14:paraId="546C0182" w14:textId="6ED41EED"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hideMark/>
          </w:tcPr>
          <w:p w14:paraId="4E82CCBD" w14:textId="39B331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ndapatkan signature</w:t>
            </w:r>
          </w:p>
        </w:tc>
        <w:tc>
          <w:tcPr>
            <w:tcW w:w="5244" w:type="dxa"/>
            <w:tcBorders>
              <w:top w:val="nil"/>
              <w:left w:val="nil"/>
              <w:bottom w:val="nil"/>
              <w:right w:val="nil"/>
            </w:tcBorders>
            <w:shd w:val="clear" w:color="auto" w:fill="auto"/>
            <w:noWrap/>
            <w:hideMark/>
          </w:tcPr>
          <w:p w14:paraId="0AF559D0" w14:textId="0C93756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peroleh signature untuk melakukan subscribe ke channel websocket</w:t>
            </w:r>
          </w:p>
        </w:tc>
      </w:tr>
      <w:tr w:rsidR="00A12BFC" w:rsidRPr="00F37E3B" w14:paraId="40ADAF14" w14:textId="77777777" w:rsidTr="00AA194A">
        <w:trPr>
          <w:trHeight w:val="300"/>
        </w:trPr>
        <w:tc>
          <w:tcPr>
            <w:tcW w:w="567" w:type="dxa"/>
            <w:tcBorders>
              <w:top w:val="nil"/>
              <w:left w:val="nil"/>
              <w:right w:val="nil"/>
            </w:tcBorders>
            <w:shd w:val="clear" w:color="auto" w:fill="auto"/>
            <w:noWrap/>
            <w:hideMark/>
          </w:tcPr>
          <w:p w14:paraId="1FFA861F" w14:textId="1007A053"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hideMark/>
          </w:tcPr>
          <w:p w14:paraId="68F804F0" w14:textId="148D881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Pr="00F37E3B">
              <w:rPr>
                <w:rFonts w:eastAsia="Times New Roman" w:cs="Times New Roman"/>
                <w:color w:val="000000"/>
                <w:szCs w:val="24"/>
                <w:lang w:val="en-US"/>
              </w:rPr>
              <w:t>pdate status pintu</w:t>
            </w:r>
          </w:p>
        </w:tc>
        <w:tc>
          <w:tcPr>
            <w:tcW w:w="5244" w:type="dxa"/>
            <w:tcBorders>
              <w:top w:val="nil"/>
              <w:left w:val="nil"/>
              <w:right w:val="nil"/>
            </w:tcBorders>
            <w:shd w:val="clear" w:color="auto" w:fill="auto"/>
            <w:noWrap/>
            <w:hideMark/>
          </w:tcPr>
          <w:p w14:paraId="0DE260F1" w14:textId="7E94D12D"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update status pintu</w:t>
            </w:r>
          </w:p>
        </w:tc>
      </w:tr>
      <w:tr w:rsidR="00A12BFC" w:rsidRPr="00F37E3B" w14:paraId="7065C6D1" w14:textId="77777777" w:rsidTr="00AA194A">
        <w:trPr>
          <w:trHeight w:val="300"/>
        </w:trPr>
        <w:tc>
          <w:tcPr>
            <w:tcW w:w="567" w:type="dxa"/>
            <w:tcBorders>
              <w:top w:val="nil"/>
              <w:left w:val="nil"/>
              <w:bottom w:val="single" w:sz="4" w:space="0" w:color="auto"/>
              <w:right w:val="nil"/>
            </w:tcBorders>
            <w:shd w:val="clear" w:color="auto" w:fill="auto"/>
            <w:noWrap/>
            <w:hideMark/>
          </w:tcPr>
          <w:p w14:paraId="62226E93" w14:textId="61FCAADF"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hideMark/>
          </w:tcPr>
          <w:p w14:paraId="5DF8F536" w14:textId="4E09E6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hideMark/>
          </w:tcPr>
          <w:p w14:paraId="32E40377" w14:textId="3D7D6EE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oleh pintu untuk mengirim peringatan</w:t>
            </w:r>
          </w:p>
        </w:tc>
      </w:tr>
    </w:tbl>
    <w:p w14:paraId="2A0E05AA" w14:textId="3C477D5F" w:rsidR="00CE3A24" w:rsidRDefault="00746647" w:rsidP="00CE3A24">
      <w:pPr>
        <w:ind w:firstLine="720"/>
      </w:pPr>
      <w:r>
        <w:lastRenderedPageBreak/>
        <w:t xml:space="preserve">Tabel </w:t>
      </w:r>
      <w:r w:rsidR="004D143A">
        <w:t>3.1 menjelas</w:t>
      </w:r>
      <w:r>
        <w:t xml:space="preserve">kan </w:t>
      </w:r>
      <w:r w:rsidR="004D143A">
        <w:t xml:space="preserve">kebutuhan fungsional yang harus disediakan oleh sistem yang </w:t>
      </w:r>
      <w:proofErr w:type="gramStart"/>
      <w:r w:rsidR="004D143A">
        <w:t>akan</w:t>
      </w:r>
      <w:proofErr w:type="gramEnd"/>
      <w:r w:rsidR="004D143A">
        <w:t xml:space="preserve">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layana untuk 2 jenis </w:t>
      </w:r>
      <w:r w:rsidR="004D143A" w:rsidRPr="004D143A">
        <w:rPr>
          <w:i/>
        </w:rPr>
        <w:t>client</w:t>
      </w:r>
      <w:r w:rsidR="004D143A">
        <w:t xml:space="preserve">, pertama yaitu perngkat aplikasi mobile yang dipakai oleh operator dan pengguna, yang kedua yaitu perangkat kunci pintu berbasi IoT. </w:t>
      </w:r>
      <w:r w:rsidR="002A2710">
        <w:t xml:space="preserve">Untuk jenis client ini sistem yang dibuat akan memberikan layanan API yang digunakan untuk melakukan </w:t>
      </w:r>
      <w:r w:rsidR="00F218E6">
        <w:t xml:space="preserve">beberapa kegiatan seperti </w:t>
      </w:r>
      <w:r w:rsidR="00F218E6" w:rsidRPr="00065B47">
        <w:rPr>
          <w:i/>
        </w:rPr>
        <w:t>login</w:t>
      </w:r>
      <w:r w:rsidR="00F218E6">
        <w:t xml:space="preserve">, </w:t>
      </w:r>
      <w:r w:rsidR="00F218E6" w:rsidRPr="00065B47">
        <w:rPr>
          <w:i/>
        </w:rPr>
        <w:t>logout</w:t>
      </w:r>
      <w:r w:rsidR="00F218E6">
        <w:t xml:space="preserve">, ganti </w:t>
      </w:r>
      <w:r w:rsidR="00F218E6" w:rsidRPr="00065B47">
        <w:rPr>
          <w:i/>
        </w:rPr>
        <w:t>password</w:t>
      </w:r>
      <w:r w:rsidR="00F218E6">
        <w:t xml:space="preserve">, </w:t>
      </w:r>
      <w:r w:rsidR="00F218E6" w:rsidRPr="00065B47">
        <w:rPr>
          <w:i/>
        </w:rPr>
        <w:t>reset</w:t>
      </w:r>
      <w:r w:rsidR="00F218E6">
        <w:t xml:space="preserve"> </w:t>
      </w:r>
      <w:r w:rsidR="00F218E6" w:rsidRPr="00065B47">
        <w:rPr>
          <w:i/>
        </w:rPr>
        <w:t>password</w:t>
      </w:r>
      <w:r w:rsidR="00F218E6">
        <w:t xml:space="preserve">, verifikasi </w:t>
      </w:r>
      <w:r w:rsidR="00780C9B" w:rsidRPr="00780C9B">
        <w:rPr>
          <w:i/>
        </w:rPr>
        <w:t>email</w:t>
      </w:r>
      <w:r w:rsidR="00F218E6">
        <w:t>, verifikasi akses dan lain sebagainya.</w:t>
      </w:r>
    </w:p>
    <w:p w14:paraId="2E5BBCC5" w14:textId="77777777" w:rsidR="005A0E85" w:rsidRDefault="005A0E85" w:rsidP="00C00FD4"/>
    <w:p w14:paraId="0DBD868D" w14:textId="6EB16E1E" w:rsidR="005B0DD3" w:rsidRDefault="005B0DD3" w:rsidP="005B0DD3">
      <w:pPr>
        <w:pStyle w:val="LabelGambar"/>
        <w:jc w:val="left"/>
      </w:pPr>
      <w:bookmarkStart w:id="127" w:name="_Toc142072719"/>
      <w:bookmarkStart w:id="128" w:name="_Toc143519701"/>
      <w:bookmarkStart w:id="129" w:name="_Toc143519871"/>
      <w:proofErr w:type="gramStart"/>
      <w:r w:rsidRPr="005B0DD3">
        <w:rPr>
          <w:b/>
        </w:rPr>
        <w:t>Tabel 3.</w:t>
      </w:r>
      <w:proofErr w:type="gramEnd"/>
      <w:r w:rsidRPr="005B0DD3">
        <w:rPr>
          <w:b/>
        </w:rPr>
        <w:fldChar w:fldCharType="begin"/>
      </w:r>
      <w:r w:rsidRPr="005B0DD3">
        <w:rPr>
          <w:b/>
        </w:rPr>
        <w:instrText xml:space="preserve"> SEQ Tabel_3. \* ARABIC </w:instrText>
      </w:r>
      <w:r w:rsidRPr="005B0DD3">
        <w:rPr>
          <w:b/>
        </w:rPr>
        <w:fldChar w:fldCharType="separate"/>
      </w:r>
      <w:r w:rsidR="00742A11">
        <w:rPr>
          <w:b/>
          <w:noProof/>
        </w:rPr>
        <w:t>2</w:t>
      </w:r>
      <w:r w:rsidRPr="005B0DD3">
        <w:rPr>
          <w:b/>
        </w:rPr>
        <w:fldChar w:fldCharType="end"/>
      </w:r>
      <w:r w:rsidR="00CA0592">
        <w:t xml:space="preserve"> Kebutuhan non-f</w:t>
      </w:r>
      <w:r>
        <w:t>ungsional</w:t>
      </w:r>
      <w:bookmarkEnd w:id="127"/>
      <w:bookmarkEnd w:id="128"/>
      <w:bookmarkEnd w:id="129"/>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AA194A">
        <w:trPr>
          <w:trHeight w:val="300"/>
        </w:trPr>
        <w:tc>
          <w:tcPr>
            <w:tcW w:w="567" w:type="dxa"/>
            <w:tcBorders>
              <w:top w:val="single" w:sz="4" w:space="0" w:color="auto"/>
              <w:left w:val="nil"/>
              <w:bottom w:val="nil"/>
              <w:right w:val="nil"/>
            </w:tcBorders>
            <w:shd w:val="clear" w:color="auto" w:fill="auto"/>
            <w:noWrap/>
            <w:hideMark/>
          </w:tcPr>
          <w:p w14:paraId="2B5C7EA5"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167352BD" w14:textId="17516077"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hideMark/>
          </w:tcPr>
          <w:p w14:paraId="6139EB7C" w14:textId="60301564"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AA194A">
        <w:trPr>
          <w:trHeight w:val="300"/>
        </w:trPr>
        <w:tc>
          <w:tcPr>
            <w:tcW w:w="567" w:type="dxa"/>
            <w:tcBorders>
              <w:top w:val="nil"/>
              <w:left w:val="nil"/>
              <w:right w:val="nil"/>
            </w:tcBorders>
            <w:shd w:val="clear" w:color="auto" w:fill="auto"/>
            <w:noWrap/>
            <w:hideMark/>
          </w:tcPr>
          <w:p w14:paraId="0E64C973"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hideMark/>
          </w:tcPr>
          <w:p w14:paraId="4B90FE4B" w14:textId="046C88C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hideMark/>
          </w:tcPr>
          <w:p w14:paraId="147861F5" w14:textId="4B0C668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AA194A">
        <w:trPr>
          <w:trHeight w:val="300"/>
        </w:trPr>
        <w:tc>
          <w:tcPr>
            <w:tcW w:w="567" w:type="dxa"/>
            <w:tcBorders>
              <w:top w:val="nil"/>
              <w:left w:val="nil"/>
              <w:bottom w:val="single" w:sz="4" w:space="0" w:color="auto"/>
              <w:right w:val="nil"/>
            </w:tcBorders>
            <w:shd w:val="clear" w:color="auto" w:fill="auto"/>
            <w:noWrap/>
            <w:hideMark/>
          </w:tcPr>
          <w:p w14:paraId="2659C40B"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hideMark/>
          </w:tcPr>
          <w:p w14:paraId="5CC29A35" w14:textId="00E77B61"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hideMark/>
          </w:tcPr>
          <w:p w14:paraId="30A2D6A5" w14:textId="33AA2ED5"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058EEFE4" w:rsidR="00CE3A24" w:rsidRDefault="007068A8" w:rsidP="00CE3A24">
      <w:pPr>
        <w:ind w:firstLine="720"/>
      </w:pPr>
      <w:r>
        <w:t>Tabel 3.2</w:t>
      </w:r>
      <w:r w:rsidR="00CE3A24">
        <w:t xml:space="preserve"> menjelaskan kebutuhan non-fungsional pada sistem, kebutuhan non-fungsional menggambarkan keunggulan dari sistem seperti sistem harus dapat bekerja 24 jam penuh, sistem harus memberikan respon dengan cepat dan juga sistem harus menyimpan dan mengirim data dengan aman.</w:t>
      </w:r>
    </w:p>
    <w:p w14:paraId="28067D00" w14:textId="77777777" w:rsidR="00CE3A24" w:rsidRDefault="00CE3A24" w:rsidP="005B0DD3">
      <w:pPr>
        <w:pStyle w:val="LabelGambar"/>
        <w:jc w:val="left"/>
      </w:pPr>
    </w:p>
    <w:p w14:paraId="39CD2D83" w14:textId="3F45A8C4" w:rsidR="00B50DB0" w:rsidRDefault="00EF074D" w:rsidP="00B50DB0">
      <w:pPr>
        <w:pStyle w:val="SubBabIII"/>
        <w:ind w:hanging="720"/>
      </w:pPr>
      <w:bookmarkStart w:id="130" w:name="_Toc143523735"/>
      <w:r>
        <w:t xml:space="preserve">Perancangan </w:t>
      </w:r>
      <w:r w:rsidRPr="000F2C5C">
        <w:rPr>
          <w:i/>
        </w:rPr>
        <w:t>Database</w:t>
      </w:r>
      <w:bookmarkEnd w:id="130"/>
    </w:p>
    <w:p w14:paraId="64395CFC" w14:textId="3E5F4082" w:rsidR="0055760F" w:rsidRDefault="00D50C20" w:rsidP="00D50C20">
      <w:pPr>
        <w:ind w:firstLine="720"/>
      </w:pPr>
      <w:proofErr w:type="gramStart"/>
      <w:r w:rsidRPr="000F2C5C">
        <w:rPr>
          <w:i/>
        </w:rPr>
        <w:t>Database</w:t>
      </w:r>
      <w:r>
        <w:t xml:space="preserve"> digunakan untuk menyimpan data yang digunakan dalam sistem penguncian pintu gedung seperti data pengguna, data pintu, data </w:t>
      </w:r>
      <w:r w:rsidR="000F2C5C">
        <w:t>akses</w:t>
      </w:r>
      <w:r>
        <w:t xml:space="preserve"> dan lain sebagainya.</w:t>
      </w:r>
      <w:proofErr w:type="gramEnd"/>
      <w:r>
        <w:t xml:space="preserve"> </w:t>
      </w:r>
      <w:proofErr w:type="gramStart"/>
      <w:r w:rsidRPr="000F2C5C">
        <w:rPr>
          <w:i/>
        </w:rPr>
        <w:t>Database</w:t>
      </w:r>
      <w:r>
        <w:t xml:space="preserve"> yang digunakan harus dapat menunjang kinerja sistem dengan karakteristik respon yang cepat dan pengelolaan data terstruktur.</w:t>
      </w:r>
      <w:proofErr w:type="gramEnd"/>
    </w:p>
    <w:p w14:paraId="66A2ADB3" w14:textId="6ECE4C51" w:rsidR="00D50C20" w:rsidRDefault="00D50C20" w:rsidP="00D50C20">
      <w:pPr>
        <w:ind w:firstLine="720"/>
      </w:pPr>
      <w:r>
        <w:t xml:space="preserve">Berdasarkan penelitian </w:t>
      </w:r>
      <w:r>
        <w:fldChar w:fldCharType="begin" w:fldLock="1"/>
      </w:r>
      <w:r w:rsidR="00126E1A">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fldChar w:fldCharType="separate"/>
      </w:r>
      <w:r w:rsidR="00A60782" w:rsidRPr="00A60782">
        <w:rPr>
          <w:noProof/>
        </w:rPr>
        <w:t>[20]</w:t>
      </w:r>
      <w:r>
        <w:fldChar w:fldCharType="end"/>
      </w:r>
      <w:r>
        <w:t xml:space="preserve"> yang membandingkan kinerja dari berbagai tipe dan jenis </w:t>
      </w:r>
      <w:r w:rsidRPr="00F00482">
        <w:rPr>
          <w:i/>
        </w:rPr>
        <w:t>database</w:t>
      </w:r>
      <w:r>
        <w:t xml:space="preserve"> didapatkan hasil penggunaan MySQL menunjukkan hasil kinerja yang bagus dalam hal waktu eksekusi permintaan, dengan </w:t>
      </w:r>
      <w:r w:rsidR="00E84708">
        <w:t>sistem penyimpanan data bersifat</w:t>
      </w:r>
      <w:r>
        <w:t xml:space="preserve"> relasional</w:t>
      </w:r>
      <w:r w:rsidR="00E84708">
        <w:t xml:space="preserve"> dan terstruktur</w:t>
      </w:r>
      <w:r>
        <w:t xml:space="preserve"> </w:t>
      </w:r>
      <w:r w:rsidR="00096B94">
        <w:t xml:space="preserve">maka MySQL dapat </w:t>
      </w:r>
      <w:r w:rsidR="00096B94">
        <w:lastRenderedPageBreak/>
        <w:t>diterapkan pada sistem penguncian pintu gedung ini.</w:t>
      </w:r>
      <w:r w:rsidR="00F00482">
        <w:t xml:space="preserve"> </w:t>
      </w:r>
      <w:proofErr w:type="gramStart"/>
      <w:r w:rsidR="00F00482">
        <w:t>Diagram ER (</w:t>
      </w:r>
      <w:r w:rsidR="00F00482" w:rsidRPr="009258B0">
        <w:rPr>
          <w:i/>
        </w:rPr>
        <w:t>entity</w:t>
      </w:r>
      <w:r w:rsidR="00F00482">
        <w:t xml:space="preserve"> </w:t>
      </w:r>
      <w:r w:rsidR="00F00482" w:rsidRPr="009258B0">
        <w:rPr>
          <w:i/>
        </w:rPr>
        <w:t>relation</w:t>
      </w:r>
      <w:r w:rsidR="00F00482">
        <w:t xml:space="preserve">) dari </w:t>
      </w:r>
      <w:r w:rsidR="00F00482" w:rsidRPr="009258B0">
        <w:rPr>
          <w:i/>
        </w:rPr>
        <w:t>database</w:t>
      </w:r>
      <w:r w:rsidR="00F00482">
        <w:t xml:space="preserve"> pada sistem penguncian gedung i</w:t>
      </w:r>
      <w:r w:rsidR="0094678C">
        <w:t xml:space="preserve">ni dapat dilihat pada </w:t>
      </w:r>
      <w:r w:rsidR="00982AF0">
        <w:t>G</w:t>
      </w:r>
      <w:r w:rsidR="0094678C">
        <w:t>ambar 3.2</w:t>
      </w:r>
      <w:r w:rsidR="00A60489">
        <w:t>.</w:t>
      </w:r>
      <w:proofErr w:type="gramEnd"/>
    </w:p>
    <w:p w14:paraId="0E19BB9A" w14:textId="23AEF575" w:rsidR="00D558EC" w:rsidRDefault="00A60489" w:rsidP="0094678C">
      <w:pPr>
        <w:jc w:val="center"/>
      </w:pPr>
      <w:r>
        <w:rPr>
          <w:noProof/>
          <w:lang w:val="en-US"/>
        </w:rPr>
        <w:drawing>
          <wp:inline distT="0" distB="0" distL="0" distR="0" wp14:anchorId="0A0B4839" wp14:editId="4348CF0A">
            <wp:extent cx="4824851" cy="4926965"/>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4">
                      <a:extLst>
                        <a:ext uri="{28A0092B-C50C-407E-A947-70E740481C1C}">
                          <a14:useLocalDpi xmlns:a14="http://schemas.microsoft.com/office/drawing/2010/main" val="0"/>
                        </a:ext>
                      </a:extLst>
                    </a:blip>
                    <a:stretch>
                      <a:fillRect/>
                    </a:stretch>
                  </pic:blipFill>
                  <pic:spPr>
                    <a:xfrm>
                      <a:off x="0" y="0"/>
                      <a:ext cx="4824851" cy="4926965"/>
                    </a:xfrm>
                    <a:prstGeom prst="rect">
                      <a:avLst/>
                    </a:prstGeom>
                  </pic:spPr>
                </pic:pic>
              </a:graphicData>
            </a:graphic>
          </wp:inline>
        </w:drawing>
      </w:r>
    </w:p>
    <w:p w14:paraId="602B25D6" w14:textId="0069D39D" w:rsidR="00A60489" w:rsidRDefault="00A60489" w:rsidP="00A60489">
      <w:pPr>
        <w:pStyle w:val="LabelGambar"/>
      </w:pPr>
      <w:bookmarkStart w:id="131" w:name="_Toc142072556"/>
      <w:bookmarkStart w:id="132" w:name="_Toc142073173"/>
      <w:bookmarkStart w:id="133" w:name="_Toc143519958"/>
      <w:proofErr w:type="gramStart"/>
      <w:r w:rsidRPr="00A60489">
        <w:rPr>
          <w:b/>
        </w:rPr>
        <w:t>Gambar 3.</w:t>
      </w:r>
      <w:proofErr w:type="gramEnd"/>
      <w:r w:rsidRPr="00A60489">
        <w:rPr>
          <w:b/>
        </w:rPr>
        <w:fldChar w:fldCharType="begin"/>
      </w:r>
      <w:r w:rsidRPr="00A60489">
        <w:rPr>
          <w:b/>
        </w:rPr>
        <w:instrText xml:space="preserve"> SEQ Gambar_3. \* ARABIC </w:instrText>
      </w:r>
      <w:r w:rsidRPr="00A60489">
        <w:rPr>
          <w:b/>
        </w:rPr>
        <w:fldChar w:fldCharType="separate"/>
      </w:r>
      <w:r w:rsidR="00742A11">
        <w:rPr>
          <w:b/>
          <w:noProof/>
        </w:rPr>
        <w:t>2</w:t>
      </w:r>
      <w:r w:rsidRPr="00A60489">
        <w:rPr>
          <w:b/>
        </w:rPr>
        <w:fldChar w:fldCharType="end"/>
      </w:r>
      <w:r>
        <w:t xml:space="preserve"> ERD </w:t>
      </w:r>
      <w:r w:rsidR="00CA0592">
        <w:rPr>
          <w:i/>
        </w:rPr>
        <w:t>d</w:t>
      </w:r>
      <w:r w:rsidRPr="009258B0">
        <w:rPr>
          <w:i/>
        </w:rPr>
        <w:t>atabase</w:t>
      </w:r>
      <w:bookmarkEnd w:id="131"/>
      <w:bookmarkEnd w:id="132"/>
      <w:bookmarkEnd w:id="133"/>
    </w:p>
    <w:p w14:paraId="5E4767D1" w14:textId="77777777" w:rsidR="00A60489" w:rsidRDefault="00A60489" w:rsidP="00A60489"/>
    <w:p w14:paraId="280C0707" w14:textId="084EDC5A" w:rsidR="002001C6" w:rsidRDefault="00982AF0" w:rsidP="0094678C">
      <w:pPr>
        <w:ind w:firstLine="720"/>
      </w:pPr>
      <w:proofErr w:type="gramStart"/>
      <w:r>
        <w:t>Pada G</w:t>
      </w:r>
      <w:r w:rsidR="0094678C">
        <w:t xml:space="preserve">ambar 3.2 terlihat relasi antar entitas didalam </w:t>
      </w:r>
      <w:r w:rsidR="0094678C" w:rsidRPr="0026081A">
        <w:rPr>
          <w:i/>
        </w:rPr>
        <w:t>database</w:t>
      </w:r>
      <w:r w:rsidR="0094678C">
        <w:t xml:space="preserve"> sistem penguncian pintu gedung.</w:t>
      </w:r>
      <w:proofErr w:type="gramEnd"/>
      <w:r w:rsidR="0094678C">
        <w:t xml:space="preserve"> </w:t>
      </w:r>
      <w:r w:rsidR="0038514D">
        <w:t xml:space="preserve">Pada </w:t>
      </w:r>
      <w:r w:rsidR="0038514D" w:rsidRPr="009258B0">
        <w:rPr>
          <w:i/>
        </w:rPr>
        <w:t>database</w:t>
      </w:r>
      <w:r w:rsidR="0038514D">
        <w:t xml:space="preserve"> sistem penguncian pintu gedung terdapat beberapa entitas seperti pengguna, pintu, gedung dan </w:t>
      </w:r>
      <w:r w:rsidR="0038514D" w:rsidRPr="0038514D">
        <w:rPr>
          <w:i/>
        </w:rPr>
        <w:t>log</w:t>
      </w:r>
      <w:r w:rsidR="0038514D">
        <w:t xml:space="preserve"> akses, entitas tersebut digunakan untuk meyimpan data yang </w:t>
      </w:r>
      <w:proofErr w:type="gramStart"/>
      <w:r w:rsidR="0038514D">
        <w:t>akan</w:t>
      </w:r>
      <w:proofErr w:type="gramEnd"/>
      <w:r w:rsidR="0038514D">
        <w:t xml:space="preserve"> digunakan didalam pengelolaan sistem dengan isi data sesuai dengan atribut dari masing-masing entitas. Dialam sistem </w:t>
      </w:r>
      <w:r w:rsidR="0038514D" w:rsidRPr="009258B0">
        <w:rPr>
          <w:i/>
        </w:rPr>
        <w:t>database</w:t>
      </w:r>
      <w:r w:rsidR="0038514D">
        <w:t xml:space="preserve"> juga terdapat relasi, relasi menunjukkan hubungan antar entitas seperti menempati, memiliki, menjadwalkan dan mengakses, khusus untuk relasi m</w:t>
      </w:r>
      <w:r>
        <w:t>enjadwalkan dan mengakses pada G</w:t>
      </w:r>
      <w:r w:rsidR="0038514D">
        <w:t xml:space="preserve">ambar 3.2 terlihat bahwa relasi tersebut </w:t>
      </w:r>
      <w:r w:rsidR="00B01391">
        <w:t xml:space="preserve">memiliki aktribut yang menandakan bahwa relasi tersebut juga bertindak sebagai </w:t>
      </w:r>
      <w:r w:rsidR="00B01391">
        <w:lastRenderedPageBreak/>
        <w:t xml:space="preserve">entitas yang menjadi penghubung antara 2 entitas yang berbeda, pada umumnya kondisi seperti ini berarti relasi tersebut menunjukkan kardinalitas </w:t>
      </w:r>
      <w:r w:rsidR="003173EB" w:rsidRPr="003173EB">
        <w:rPr>
          <w:i/>
        </w:rPr>
        <w:t>many-to-many</w:t>
      </w:r>
      <w:r w:rsidR="003173EB">
        <w:t xml:space="preserve"> </w:t>
      </w:r>
      <w:r w:rsidR="00B01391">
        <w:t xml:space="preserve">dimana relasi tersebut bertindak sebagai entitas pivot untuk menghubungkan relasi </w:t>
      </w:r>
      <w:r w:rsidR="003173EB" w:rsidRPr="003173EB">
        <w:rPr>
          <w:i/>
        </w:rPr>
        <w:t>many-to-many</w:t>
      </w:r>
      <w:r w:rsidR="00B01391">
        <w:t xml:space="preserve"> dari 2 entitas </w:t>
      </w:r>
      <w:r w:rsidR="003173EB">
        <w:t>lainnya</w:t>
      </w:r>
      <w:r w:rsidR="00B01391">
        <w:t>.</w:t>
      </w:r>
    </w:p>
    <w:p w14:paraId="70764DF1" w14:textId="77777777" w:rsidR="002001C6" w:rsidRDefault="002001C6" w:rsidP="00A60489"/>
    <w:p w14:paraId="5797238E" w14:textId="6AA2A668" w:rsidR="004B7EBA" w:rsidRDefault="00E23BDE" w:rsidP="009338D0">
      <w:pPr>
        <w:pStyle w:val="SubBabIII"/>
        <w:ind w:hanging="720"/>
      </w:pPr>
      <w:bookmarkStart w:id="134" w:name="_Toc143523736"/>
      <w:r>
        <w:t xml:space="preserve">Perancangan </w:t>
      </w:r>
      <w:r w:rsidRPr="00653741">
        <w:rPr>
          <w:i/>
        </w:rPr>
        <w:t>Backend</w:t>
      </w:r>
      <w:r>
        <w:t xml:space="preserve"> API</w:t>
      </w:r>
      <w:bookmarkEnd w:id="134"/>
    </w:p>
    <w:p w14:paraId="73DC748A" w14:textId="15287FBC" w:rsidR="00F358E8" w:rsidRDefault="003D02C6" w:rsidP="003D02C6">
      <w:pPr>
        <w:ind w:firstLine="720"/>
      </w:pPr>
      <w:proofErr w:type="gramStart"/>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w:t>
      </w:r>
      <w:proofErr w:type="gramEnd"/>
      <w:r>
        <w:t xml:space="preserve"> </w:t>
      </w:r>
      <w:proofErr w:type="gramStart"/>
      <w:r>
        <w:t xml:space="preserve">Selain terdapat </w:t>
      </w:r>
      <w:r w:rsidRPr="00653741">
        <w:rPr>
          <w:i/>
        </w:rPr>
        <w:t>website</w:t>
      </w:r>
      <w:r>
        <w:t xml:space="preserve"> yang digunak</w:t>
      </w:r>
      <w:r w:rsidR="00653741">
        <w:t>an</w:t>
      </w:r>
      <w:r>
        <w:t xml:space="preserve"> sebagai antarmuka utama dalam mengelola 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roofErr w:type="gramEnd"/>
    </w:p>
    <w:p w14:paraId="5D30931C" w14:textId="564680E3" w:rsidR="002B284D" w:rsidRDefault="002B284D" w:rsidP="003D02C6">
      <w:pPr>
        <w:ind w:firstLine="720"/>
      </w:pPr>
      <w:proofErr w:type="gramStart"/>
      <w:r w:rsidRPr="00E16E35">
        <w:rPr>
          <w:i/>
        </w:rPr>
        <w:t>Backend</w:t>
      </w:r>
      <w:r>
        <w:t xml:space="preserve"> </w:t>
      </w:r>
      <w:r w:rsidR="00702B11">
        <w:t>API yang dikem</w:t>
      </w:r>
      <w:r>
        <w:t xml:space="preserve">bangkan menggunakan </w:t>
      </w:r>
      <w:r w:rsidR="00702B11">
        <w:t>bahasa pemrograman PHP dengan menggunakan kerangka kerja dari Laravel.</w:t>
      </w:r>
      <w:proofErr w:type="gramEnd"/>
      <w:r w:rsidR="00702B11">
        <w:t xml:space="preserve"> Laravel menyediakan beberapa fitur yang siap digunakan seperti autentikasi </w:t>
      </w:r>
      <w:r w:rsidR="00702B11" w:rsidRPr="00E16E35">
        <w:rPr>
          <w:i/>
        </w:rPr>
        <w:t>login</w:t>
      </w:r>
      <w:r w:rsidR="00702B11">
        <w:t>, re</w:t>
      </w:r>
      <w:r w:rsidR="008C1CF8">
        <w:t xml:space="preserve">set </w:t>
      </w:r>
      <w:r w:rsidR="008C1CF8" w:rsidRPr="00E16E35">
        <w:rPr>
          <w:i/>
        </w:rPr>
        <w:t>password</w:t>
      </w:r>
      <w:r w:rsidR="008C1CF8">
        <w:t>, no</w:t>
      </w:r>
      <w:r w:rsidR="00E16E35">
        <w:t xml:space="preserve">tifikasi </w:t>
      </w:r>
      <w:r w:rsidR="00780C9B" w:rsidRPr="00780C9B">
        <w:rPr>
          <w:i/>
        </w:rPr>
        <w:t>email</w:t>
      </w:r>
      <w:r w:rsidR="00E16E35">
        <w:t xml:space="preserve"> dan lain sebagain</w:t>
      </w:r>
      <w:r w:rsidR="008C1CF8">
        <w:t xml:space="preserve">nya sehingga mempermudah dan mempercepat proses pengkodean. </w:t>
      </w:r>
    </w:p>
    <w:p w14:paraId="61AB1370" w14:textId="77777777" w:rsidR="004E6B71" w:rsidRDefault="004E6B71" w:rsidP="003D02C6">
      <w:pPr>
        <w:ind w:firstLine="720"/>
      </w:pPr>
    </w:p>
    <w:p w14:paraId="779C8E2B" w14:textId="47DABCA5" w:rsidR="004E6B71" w:rsidRDefault="004E6B71" w:rsidP="004E6B71">
      <w:pPr>
        <w:pStyle w:val="SubBabIIIIII"/>
      </w:pPr>
      <w:bookmarkStart w:id="135" w:name="_Toc143523737"/>
      <w:r>
        <w:t xml:space="preserve">Diagram </w:t>
      </w:r>
      <w:r w:rsidRPr="00803A99">
        <w:rPr>
          <w:i/>
        </w:rPr>
        <w:t>Use Case</w:t>
      </w:r>
      <w:r>
        <w:t xml:space="preserve"> API</w:t>
      </w:r>
      <w:bookmarkEnd w:id="135"/>
    </w:p>
    <w:p w14:paraId="54F34A93" w14:textId="2CB2B9EF" w:rsidR="002B284D" w:rsidRDefault="002B284D" w:rsidP="00A021DE">
      <w:pPr>
        <w:ind w:firstLine="720"/>
      </w:pPr>
      <w:r>
        <w:t>Tidak semua fitur</w:t>
      </w:r>
      <w:r w:rsidR="008C1CF8">
        <w:t xml:space="preserve"> yang ada pada </w:t>
      </w:r>
      <w:r w:rsidR="008C1CF8" w:rsidRPr="00A066AE">
        <w:rPr>
          <w:i/>
        </w:rPr>
        <w:t>website</w:t>
      </w:r>
      <w:r w:rsidR="008C1CF8">
        <w:t xml:space="preserve"> dii</w:t>
      </w:r>
      <w:r w:rsidR="00A021DE">
        <w:t xml:space="preserve">mplementasikan dalam bentuk API, </w:t>
      </w:r>
      <w:r w:rsidR="008C1CF8">
        <w:t xml:space="preserve">hal ini berkaitan dengan kompleksitas dari sistem yang dikembangkan, fitur yang berkaitan dengan manajemen penguncian seperti menambah pintu baru, membuat jadwal, menambahakan pengguna baru, memberikan akses ke pengguna </w:t>
      </w:r>
      <w:r w:rsidR="00A04617">
        <w:t xml:space="preserve">dan lain sebagainya </w:t>
      </w:r>
      <w:r w:rsidR="008C1CF8">
        <w:t xml:space="preserve">hanya bisa dilakukan melalui website </w:t>
      </w:r>
      <w:r w:rsidR="00A021DE">
        <w:t xml:space="preserve">hal ini dimaksudkan untuk </w:t>
      </w:r>
      <w:r w:rsidR="00A021DE" w:rsidRPr="00A021DE">
        <w:t>mempertahankan kontrol yang lebih ketat terhadap akses dan perubahan yang dilakukan pada sistem. Dengan membatasi akses langsung melalui API, administrator sistem dapat memastikan bahwa hanya proses yang telah melalui lapisan keamanan dan validasi yang benar yang dapat mempengaruhi manajemen penguncian dan pengaturan lainnya.</w:t>
      </w:r>
      <w:r w:rsidR="007542F7">
        <w:t xml:space="preserve"> </w:t>
      </w:r>
      <w:proofErr w:type="gramStart"/>
      <w:r w:rsidR="007542F7">
        <w:t xml:space="preserve">Diagram </w:t>
      </w:r>
      <w:r w:rsidR="007542F7" w:rsidRPr="00803A99">
        <w:rPr>
          <w:i/>
        </w:rPr>
        <w:t>Use</w:t>
      </w:r>
      <w:r w:rsidR="007542F7">
        <w:t xml:space="preserve"> </w:t>
      </w:r>
      <w:r w:rsidR="007542F7" w:rsidRPr="00803A99">
        <w:rPr>
          <w:i/>
        </w:rPr>
        <w:t>Case</w:t>
      </w:r>
      <w:r w:rsidR="007542F7">
        <w:t xml:space="preserve"> dari </w:t>
      </w:r>
      <w:r w:rsidR="007542F7" w:rsidRPr="00803A99">
        <w:rPr>
          <w:i/>
        </w:rPr>
        <w:t>Backend</w:t>
      </w:r>
      <w:r w:rsidR="007542F7">
        <w:t xml:space="preserve"> A</w:t>
      </w:r>
      <w:r w:rsidR="00982AF0">
        <w:t>PI dapat dilihat pada G</w:t>
      </w:r>
      <w:r w:rsidR="00DD2CBC">
        <w:t>ambar 3.3</w:t>
      </w:r>
      <w:r w:rsidR="007542F7">
        <w:t xml:space="preserve"> di</w:t>
      </w:r>
      <w:r w:rsidR="0002563E">
        <w:t xml:space="preserve"> </w:t>
      </w:r>
      <w:r w:rsidR="007542F7">
        <w:t>bawah.</w:t>
      </w:r>
      <w:proofErr w:type="gramEnd"/>
    </w:p>
    <w:p w14:paraId="20F3402B" w14:textId="046A1A72" w:rsidR="007542F7" w:rsidRDefault="0038514D" w:rsidP="007542F7">
      <w:pPr>
        <w:jc w:val="center"/>
      </w:pPr>
      <w:r>
        <w:rPr>
          <w:noProof/>
          <w:lang w:val="en-US"/>
        </w:rPr>
        <w:lastRenderedPageBreak/>
        <w:drawing>
          <wp:inline distT="0" distB="0" distL="0" distR="0" wp14:anchorId="758540CE" wp14:editId="764521F1">
            <wp:extent cx="5039995" cy="5698490"/>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5">
                      <a:extLst>
                        <a:ext uri="{28A0092B-C50C-407E-A947-70E740481C1C}">
                          <a14:useLocalDpi xmlns:a14="http://schemas.microsoft.com/office/drawing/2010/main" val="0"/>
                        </a:ext>
                      </a:extLst>
                    </a:blip>
                    <a:stretch>
                      <a:fillRect/>
                    </a:stretch>
                  </pic:blipFill>
                  <pic:spPr>
                    <a:xfrm>
                      <a:off x="0" y="0"/>
                      <a:ext cx="5039995" cy="5698490"/>
                    </a:xfrm>
                    <a:prstGeom prst="rect">
                      <a:avLst/>
                    </a:prstGeom>
                  </pic:spPr>
                </pic:pic>
              </a:graphicData>
            </a:graphic>
          </wp:inline>
        </w:drawing>
      </w:r>
    </w:p>
    <w:p w14:paraId="07C898A6" w14:textId="57D8D867" w:rsidR="007542F7" w:rsidRDefault="00803A99" w:rsidP="00803A99">
      <w:pPr>
        <w:pStyle w:val="LabelGambar"/>
      </w:pPr>
      <w:bookmarkStart w:id="136" w:name="_Toc142072557"/>
      <w:bookmarkStart w:id="137" w:name="_Toc142073174"/>
      <w:bookmarkStart w:id="138" w:name="_Toc143519959"/>
      <w:proofErr w:type="gramStart"/>
      <w:r w:rsidRPr="00803A99">
        <w:rPr>
          <w:b/>
        </w:rPr>
        <w:t>Gambar 3.</w:t>
      </w:r>
      <w:proofErr w:type="gramEnd"/>
      <w:r w:rsidRPr="00803A99">
        <w:rPr>
          <w:b/>
        </w:rPr>
        <w:fldChar w:fldCharType="begin"/>
      </w:r>
      <w:r w:rsidRPr="00803A99">
        <w:rPr>
          <w:b/>
        </w:rPr>
        <w:instrText xml:space="preserve"> SEQ Gambar_3. \* ARABIC </w:instrText>
      </w:r>
      <w:r w:rsidRPr="00803A99">
        <w:rPr>
          <w:b/>
        </w:rPr>
        <w:fldChar w:fldCharType="separate"/>
      </w:r>
      <w:r w:rsidR="00742A11">
        <w:rPr>
          <w:b/>
          <w:noProof/>
        </w:rPr>
        <w:t>3</w:t>
      </w:r>
      <w:r w:rsidRPr="00803A99">
        <w:rPr>
          <w:b/>
        </w:rPr>
        <w:fldChar w:fldCharType="end"/>
      </w:r>
      <w:r>
        <w:t xml:space="preserve"> </w:t>
      </w:r>
      <w:r w:rsidR="00CA0592">
        <w:t>Diagram use c</w:t>
      </w:r>
      <w:r w:rsidRPr="00294D18">
        <w:t>ase API</w:t>
      </w:r>
      <w:bookmarkEnd w:id="136"/>
      <w:bookmarkEnd w:id="137"/>
      <w:bookmarkEnd w:id="138"/>
    </w:p>
    <w:p w14:paraId="2D7AF468" w14:textId="77777777" w:rsidR="00803A99" w:rsidRDefault="00803A99" w:rsidP="00803A99">
      <w:pPr>
        <w:pStyle w:val="LabelGambar"/>
      </w:pPr>
    </w:p>
    <w:p w14:paraId="202E285D" w14:textId="3232032A" w:rsidR="00A021DE" w:rsidRDefault="00982AF0" w:rsidP="003D566A">
      <w:pPr>
        <w:ind w:firstLine="720"/>
      </w:pPr>
      <w:r>
        <w:t>Dapat dilihat pada G</w:t>
      </w:r>
      <w:r w:rsidR="00DD2CBC">
        <w:t>ambar 3.3</w:t>
      </w:r>
      <w:r w:rsidR="007542F7">
        <w:t xml:space="preserve"> </w:t>
      </w:r>
      <w:r w:rsidR="0002563E">
        <w:t>di atas</w:t>
      </w:r>
      <w:r w:rsidR="007542F7">
        <w:t xml:space="preserve">, terdapat 3 aktor yang berinteraksi dengan sistem melalui API yaitu pintu, pengguna dan operator. </w:t>
      </w:r>
      <w:proofErr w:type="gramStart"/>
      <w:r w:rsidR="007542F7">
        <w:t xml:space="preserve">Pintu merupakan perangkat IoT yang digunakan untuk melakukan penguncian pada gedung, sedangkan pengguna dan operator merupakan aplikasi mobile </w:t>
      </w:r>
      <w:r w:rsidR="003D566A">
        <w:t>yang digunakan sebagai antarmuka sistem.</w:t>
      </w:r>
      <w:proofErr w:type="gramEnd"/>
    </w:p>
    <w:p w14:paraId="43FFA35C" w14:textId="40ED1A92" w:rsidR="007401EB" w:rsidRDefault="00982AF0" w:rsidP="003D566A">
      <w:pPr>
        <w:ind w:firstLine="720"/>
      </w:pPr>
      <w:r>
        <w:t>Pada G</w:t>
      </w:r>
      <w:r w:rsidR="00DD2CBC">
        <w:t>ambar 3.3</w:t>
      </w:r>
      <w:r w:rsidR="007401EB">
        <w:t xml:space="preserve"> juga terlihat beberapa fungsi seperti </w:t>
      </w:r>
      <w:r w:rsidR="00DB76EF" w:rsidRPr="00DD2CBC">
        <w:rPr>
          <w:i/>
        </w:rPr>
        <w:t>update</w:t>
      </w:r>
      <w:r w:rsidR="00DB76EF">
        <w:t xml:space="preserve"> profil, lihat avatar, verifikasi akses dan lain sebagainya merupakan </w:t>
      </w:r>
      <w:r w:rsidR="00DB76EF" w:rsidRPr="00DD2CBC">
        <w:rPr>
          <w:i/>
        </w:rPr>
        <w:t>extends</w:t>
      </w:r>
      <w:r w:rsidR="00DB76EF">
        <w:t xml:space="preserve"> dari fungsi verifikasi </w:t>
      </w:r>
      <w:r w:rsidR="00780C9B" w:rsidRPr="00780C9B">
        <w:rPr>
          <w:i/>
        </w:rPr>
        <w:t>email</w:t>
      </w:r>
      <w:r w:rsidR="00DB76EF">
        <w:t xml:space="preserve"> yang menandakan bahawa fungsi-fungsi </w:t>
      </w:r>
      <w:r w:rsidR="00DD2CBC">
        <w:t>tersebut hanya bisa diakses jika</w:t>
      </w:r>
      <w:r w:rsidR="00DB76EF">
        <w:t xml:space="preserve"> </w:t>
      </w:r>
      <w:r w:rsidR="00DB76EF" w:rsidRPr="00DD2CBC">
        <w:rPr>
          <w:i/>
        </w:rPr>
        <w:t>client</w:t>
      </w:r>
      <w:r w:rsidR="00DB76EF">
        <w:t xml:space="preserve"> sudah melakukan proses verifikasi </w:t>
      </w:r>
      <w:r w:rsidR="00780C9B" w:rsidRPr="00780C9B">
        <w:rPr>
          <w:i/>
        </w:rPr>
        <w:t>email</w:t>
      </w:r>
      <w:r w:rsidR="00DB76EF">
        <w:t xml:space="preserve">. Fungsi verifikasi </w:t>
      </w:r>
      <w:r w:rsidR="00780C9B" w:rsidRPr="00780C9B">
        <w:rPr>
          <w:i/>
        </w:rPr>
        <w:lastRenderedPageBreak/>
        <w:t>email</w:t>
      </w:r>
      <w:r w:rsidR="00DB76EF">
        <w:t xml:space="preserve"> juga merupakan </w:t>
      </w:r>
      <w:r w:rsidR="00DB76EF" w:rsidRPr="00DD2CBC">
        <w:rPr>
          <w:i/>
        </w:rPr>
        <w:t>extends</w:t>
      </w:r>
      <w:r w:rsidR="00DB76EF">
        <w:t xml:space="preserve"> dari fungsi </w:t>
      </w:r>
      <w:r w:rsidR="00DB76EF" w:rsidRPr="00065B47">
        <w:rPr>
          <w:i/>
        </w:rPr>
        <w:t>login</w:t>
      </w:r>
      <w:r w:rsidR="00DB76EF">
        <w:t xml:space="preserve"> sehingga fungsi verifikasi </w:t>
      </w:r>
      <w:r w:rsidR="00780C9B" w:rsidRPr="00780C9B">
        <w:rPr>
          <w:i/>
        </w:rPr>
        <w:t>email</w:t>
      </w:r>
      <w:r w:rsidR="00DB76EF">
        <w:t xml:space="preserve"> hanya bi</w:t>
      </w:r>
      <w:r w:rsidR="00DD2CBC">
        <w:t>sa diakses jika client sudah me</w:t>
      </w:r>
      <w:r w:rsidR="00DB76EF">
        <w:t xml:space="preserve">lakukan autentikasi </w:t>
      </w:r>
      <w:r w:rsidR="00DB76EF" w:rsidRPr="00065B47">
        <w:rPr>
          <w:i/>
        </w:rPr>
        <w:t>login</w:t>
      </w:r>
      <w:r w:rsidR="00DB76EF">
        <w:t xml:space="preserve">. </w:t>
      </w:r>
      <w:proofErr w:type="gramStart"/>
      <w:r w:rsidR="00DB76EF">
        <w:t>Hal ini dimaksudkan supaya hanya client yang terautentikasi dan terverifikasi yang dapat mengakses sumber daya yang disediakan.</w:t>
      </w:r>
      <w:proofErr w:type="gramEnd"/>
    </w:p>
    <w:p w14:paraId="175D82BC" w14:textId="77777777" w:rsidR="003D566A" w:rsidRDefault="003D566A" w:rsidP="00DB76EF"/>
    <w:p w14:paraId="53421D02" w14:textId="1E89553F" w:rsidR="0029315F" w:rsidRDefault="0029315F" w:rsidP="004E6B71">
      <w:pPr>
        <w:pStyle w:val="SubBabIIIIII"/>
      </w:pPr>
      <w:bookmarkStart w:id="139" w:name="_Toc143523738"/>
      <w:r w:rsidRPr="00C65681">
        <w:rPr>
          <w:i/>
        </w:rPr>
        <w:t>Endpoint</w:t>
      </w:r>
      <w:r>
        <w:t xml:space="preserve"> </w:t>
      </w:r>
      <w:r w:rsidR="00D068FE">
        <w:t>API</w:t>
      </w:r>
      <w:bookmarkEnd w:id="139"/>
    </w:p>
    <w:p w14:paraId="7F5699FB" w14:textId="7B2FA8B7" w:rsidR="0029315F" w:rsidRDefault="0029315F" w:rsidP="0010726B">
      <w:pPr>
        <w:ind w:firstLine="720"/>
      </w:pPr>
      <w:proofErr w:type="gramStart"/>
      <w:r>
        <w:t xml:space="preserve">Dalam perancangan </w:t>
      </w:r>
      <w:r w:rsidR="0010726B" w:rsidRPr="00C65681">
        <w:rPr>
          <w:i/>
        </w:rPr>
        <w:t>Backend</w:t>
      </w:r>
      <w:r w:rsidR="0010726B">
        <w:t xml:space="preserve"> 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rsidR="0010726B">
        <w:t xml:space="preserve"> dan fungsi</w:t>
      </w:r>
      <w:r w:rsidR="006755D9">
        <w:t>nya dapat dilihat pada T</w:t>
      </w:r>
      <w:r w:rsidR="00C65681">
        <w:t>abel 3.1</w:t>
      </w:r>
      <w:r w:rsidR="0010726B">
        <w:t xml:space="preserve"> diabawah.</w:t>
      </w:r>
      <w:proofErr w:type="gramEnd"/>
    </w:p>
    <w:p w14:paraId="45DB1D88" w14:textId="77777777" w:rsidR="0010726B" w:rsidRDefault="0010726B" w:rsidP="0010726B"/>
    <w:p w14:paraId="23509058" w14:textId="59F57EC7" w:rsidR="005A0ABA" w:rsidRDefault="00C65681" w:rsidP="00C65681">
      <w:pPr>
        <w:pStyle w:val="LabelGambar"/>
        <w:jc w:val="both"/>
      </w:pPr>
      <w:bookmarkStart w:id="140" w:name="_Toc142072720"/>
      <w:bookmarkStart w:id="141" w:name="_Toc143519702"/>
      <w:bookmarkStart w:id="142" w:name="_Toc143519872"/>
      <w:proofErr w:type="gramStart"/>
      <w:r w:rsidRPr="00C65681">
        <w:rPr>
          <w:b/>
        </w:rPr>
        <w:t>Tabel 3.</w:t>
      </w:r>
      <w:proofErr w:type="gramEnd"/>
      <w:r w:rsidRPr="00C65681">
        <w:rPr>
          <w:b/>
        </w:rPr>
        <w:fldChar w:fldCharType="begin"/>
      </w:r>
      <w:r w:rsidRPr="00C65681">
        <w:rPr>
          <w:b/>
        </w:rPr>
        <w:instrText xml:space="preserve"> SEQ Tabel_3. \* ARABIC </w:instrText>
      </w:r>
      <w:r w:rsidRPr="00C65681">
        <w:rPr>
          <w:b/>
        </w:rPr>
        <w:fldChar w:fldCharType="separate"/>
      </w:r>
      <w:proofErr w:type="gramStart"/>
      <w:r w:rsidR="00742A11">
        <w:rPr>
          <w:b/>
          <w:noProof/>
        </w:rPr>
        <w:t>3</w:t>
      </w:r>
      <w:r w:rsidRPr="00C65681">
        <w:rPr>
          <w:b/>
        </w:rPr>
        <w:fldChar w:fldCharType="end"/>
      </w:r>
      <w:r>
        <w:t xml:space="preserve"> </w:t>
      </w:r>
      <w:r w:rsidRPr="00C65681">
        <w:rPr>
          <w:i/>
        </w:rPr>
        <w:t xml:space="preserve">Endpoint </w:t>
      </w:r>
      <w:r w:rsidRPr="00D04E0B">
        <w:t>API</w:t>
      </w:r>
      <w:bookmarkEnd w:id="140"/>
      <w:bookmarkEnd w:id="141"/>
      <w:bookmarkEnd w:id="142"/>
      <w:proofErr w:type="gramEnd"/>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A21034">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A21034">
        <w:trPr>
          <w:trHeight w:val="300"/>
        </w:trPr>
        <w:tc>
          <w:tcPr>
            <w:tcW w:w="851" w:type="dxa"/>
            <w:tcBorders>
              <w:top w:val="single" w:sz="4" w:space="0" w:color="auto"/>
            </w:tcBorders>
            <w:shd w:val="clear" w:color="auto" w:fill="auto"/>
            <w:vAlign w:val="center"/>
            <w:hideMark/>
          </w:tcPr>
          <w:p w14:paraId="49BD8850"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ngguna dan operator</w:t>
            </w:r>
          </w:p>
        </w:tc>
      </w:tr>
      <w:tr w:rsidR="005A0ABA" w:rsidRPr="005A0ABA" w14:paraId="64E8F7C7" w14:textId="77777777" w:rsidTr="00A21034">
        <w:trPr>
          <w:trHeight w:val="300"/>
        </w:trPr>
        <w:tc>
          <w:tcPr>
            <w:tcW w:w="851" w:type="dxa"/>
            <w:shd w:val="clear" w:color="auto" w:fill="auto"/>
            <w:vAlign w:val="center"/>
            <w:hideMark/>
          </w:tcPr>
          <w:p w14:paraId="7853033C"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23B00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0D082B4A" w:rsidR="005A0ABA" w:rsidRPr="003821B2" w:rsidRDefault="005A0ABA" w:rsidP="003821B2">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sidRPr="003821B2">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p>
        </w:tc>
      </w:tr>
      <w:tr w:rsidR="005A0ABA" w:rsidRPr="005A0ABA" w14:paraId="60EB1CFD" w14:textId="77777777" w:rsidTr="00A21034">
        <w:trPr>
          <w:trHeight w:val="300"/>
        </w:trPr>
        <w:tc>
          <w:tcPr>
            <w:tcW w:w="851" w:type="dxa"/>
            <w:shd w:val="clear" w:color="auto" w:fill="auto"/>
            <w:vAlign w:val="center"/>
            <w:hideMark/>
          </w:tcPr>
          <w:p w14:paraId="58768A92"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6AEF7DA" w14:textId="548D2CF4"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verify-</w:t>
            </w:r>
            <w:r w:rsidR="00780C9B" w:rsidRPr="00780C9B">
              <w:rPr>
                <w:rFonts w:eastAsia="Times New Roman" w:cs="Times New Roman"/>
                <w:i/>
                <w:color w:val="000000"/>
                <w:szCs w:val="24"/>
                <w:lang w:val="en-US"/>
              </w:rPr>
              <w:t>email</w:t>
            </w:r>
          </w:p>
        </w:tc>
        <w:tc>
          <w:tcPr>
            <w:tcW w:w="1134" w:type="dxa"/>
            <w:shd w:val="clear" w:color="auto" w:fill="auto"/>
            <w:vAlign w:val="center"/>
            <w:hideMark/>
          </w:tcPr>
          <w:p w14:paraId="116746D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4215FF2C" w14:textId="42A68868"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p>
        </w:tc>
      </w:tr>
      <w:tr w:rsidR="005A0ABA" w:rsidRPr="005A0ABA" w14:paraId="483DAD25" w14:textId="77777777" w:rsidTr="00A21034">
        <w:trPr>
          <w:trHeight w:val="300"/>
        </w:trPr>
        <w:tc>
          <w:tcPr>
            <w:tcW w:w="851" w:type="dxa"/>
            <w:shd w:val="clear" w:color="auto" w:fill="auto"/>
            <w:vAlign w:val="center"/>
            <w:hideMark/>
          </w:tcPr>
          <w:p w14:paraId="36C4063B"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192FC3A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logout</w:t>
            </w:r>
          </w:p>
        </w:tc>
        <w:tc>
          <w:tcPr>
            <w:tcW w:w="1134" w:type="dxa"/>
            <w:shd w:val="clear" w:color="auto" w:fill="auto"/>
            <w:vAlign w:val="center"/>
            <w:hideMark/>
          </w:tcPr>
          <w:p w14:paraId="5870A1D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ngguna dan operator</w:t>
            </w:r>
          </w:p>
        </w:tc>
      </w:tr>
      <w:tr w:rsidR="005A0ABA" w:rsidRPr="005A0ABA" w14:paraId="2D52009A" w14:textId="77777777" w:rsidTr="00A21034">
        <w:trPr>
          <w:trHeight w:val="600"/>
        </w:trPr>
        <w:tc>
          <w:tcPr>
            <w:tcW w:w="851" w:type="dxa"/>
            <w:shd w:val="clear" w:color="auto" w:fill="auto"/>
            <w:vAlign w:val="center"/>
            <w:hideMark/>
          </w:tcPr>
          <w:p w14:paraId="012851C4"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02D58035"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update-profile</w:t>
            </w:r>
          </w:p>
        </w:tc>
        <w:tc>
          <w:tcPr>
            <w:tcW w:w="1134" w:type="dxa"/>
            <w:shd w:val="clear" w:color="auto" w:fill="auto"/>
            <w:vAlign w:val="center"/>
            <w:hideMark/>
          </w:tcPr>
          <w:p w14:paraId="53A426F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5B783339" w14:textId="6C60BD54"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update profile nama, </w:t>
            </w:r>
            <w:r w:rsidR="00780C9B" w:rsidRPr="00780C9B">
              <w:rPr>
                <w:rFonts w:eastAsia="Times New Roman" w:cs="Times New Roman"/>
                <w:i/>
                <w:color w:val="000000"/>
                <w:szCs w:val="24"/>
                <w:lang w:val="en-US"/>
              </w:rPr>
              <w:t>email</w:t>
            </w:r>
            <w:r w:rsidRPr="003821B2">
              <w:rPr>
                <w:rFonts w:eastAsia="Times New Roman" w:cs="Times New Roman"/>
                <w:color w:val="000000"/>
                <w:szCs w:val="24"/>
                <w:lang w:val="en-US"/>
              </w:rPr>
              <w:t>, dan lainnya</w:t>
            </w:r>
          </w:p>
        </w:tc>
      </w:tr>
      <w:tr w:rsidR="005A0ABA" w:rsidRPr="005A0ABA" w14:paraId="18982632" w14:textId="77777777" w:rsidTr="00A21034">
        <w:trPr>
          <w:trHeight w:val="600"/>
        </w:trPr>
        <w:tc>
          <w:tcPr>
            <w:tcW w:w="851" w:type="dxa"/>
            <w:shd w:val="clear" w:color="auto" w:fill="auto"/>
            <w:vAlign w:val="center"/>
            <w:hideMark/>
          </w:tcPr>
          <w:p w14:paraId="3DEDE731"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6ACB151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avatar</w:t>
            </w:r>
          </w:p>
        </w:tc>
        <w:tc>
          <w:tcPr>
            <w:tcW w:w="1134" w:type="dxa"/>
            <w:shd w:val="clear" w:color="auto" w:fill="auto"/>
            <w:vAlign w:val="center"/>
            <w:hideMark/>
          </w:tcPr>
          <w:p w14:paraId="0BF43E5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A21034">
        <w:trPr>
          <w:trHeight w:val="600"/>
        </w:trPr>
        <w:tc>
          <w:tcPr>
            <w:tcW w:w="851" w:type="dxa"/>
            <w:shd w:val="clear" w:color="auto" w:fill="auto"/>
            <w:vAlign w:val="center"/>
            <w:hideMark/>
          </w:tcPr>
          <w:p w14:paraId="1FFE1E36" w14:textId="60C0604A"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72D9D37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avatar</w:t>
            </w:r>
          </w:p>
        </w:tc>
        <w:tc>
          <w:tcPr>
            <w:tcW w:w="1134" w:type="dxa"/>
            <w:shd w:val="clear" w:color="auto" w:fill="auto"/>
            <w:vAlign w:val="center"/>
            <w:hideMark/>
          </w:tcPr>
          <w:p w14:paraId="29931C08"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A21034">
        <w:trPr>
          <w:trHeight w:val="600"/>
        </w:trPr>
        <w:tc>
          <w:tcPr>
            <w:tcW w:w="851" w:type="dxa"/>
            <w:shd w:val="clear" w:color="auto" w:fill="auto"/>
            <w:vAlign w:val="center"/>
            <w:hideMark/>
          </w:tcPr>
          <w:p w14:paraId="39F71B8D"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7E8CE7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change-password</w:t>
            </w:r>
          </w:p>
        </w:tc>
        <w:tc>
          <w:tcPr>
            <w:tcW w:w="1134" w:type="dxa"/>
            <w:shd w:val="clear" w:color="auto" w:fill="auto"/>
            <w:vAlign w:val="center"/>
            <w:hideMark/>
          </w:tcPr>
          <w:p w14:paraId="194631D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ubah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pengguna atau operator</w:t>
            </w:r>
          </w:p>
        </w:tc>
      </w:tr>
      <w:tr w:rsidR="005A0ABA" w:rsidRPr="005A0ABA" w14:paraId="6EE84EA2" w14:textId="77777777" w:rsidTr="00A21034">
        <w:trPr>
          <w:trHeight w:val="600"/>
        </w:trPr>
        <w:tc>
          <w:tcPr>
            <w:tcW w:w="851" w:type="dxa"/>
            <w:shd w:val="clear" w:color="auto" w:fill="auto"/>
            <w:vAlign w:val="center"/>
            <w:hideMark/>
          </w:tcPr>
          <w:p w14:paraId="5FBF588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4AB4314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my-access</w:t>
            </w:r>
          </w:p>
        </w:tc>
        <w:tc>
          <w:tcPr>
            <w:tcW w:w="1134" w:type="dxa"/>
            <w:shd w:val="clear" w:color="auto" w:fill="auto"/>
            <w:vAlign w:val="center"/>
            <w:hideMark/>
          </w:tcPr>
          <w:p w14:paraId="7DD40CE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4B008B2E"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r w:rsidR="005A0ABA" w:rsidRPr="005A0ABA" w14:paraId="357A1336" w14:textId="77777777" w:rsidTr="00A21034">
        <w:trPr>
          <w:trHeight w:val="600"/>
        </w:trPr>
        <w:tc>
          <w:tcPr>
            <w:tcW w:w="851" w:type="dxa"/>
            <w:shd w:val="clear" w:color="auto" w:fill="auto"/>
            <w:vAlign w:val="center"/>
            <w:hideMark/>
          </w:tcPr>
          <w:p w14:paraId="611D7E6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438748A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get-doors</w:t>
            </w:r>
          </w:p>
        </w:tc>
        <w:tc>
          <w:tcPr>
            <w:tcW w:w="1134" w:type="dxa"/>
            <w:shd w:val="clear" w:color="auto" w:fill="auto"/>
            <w:vAlign w:val="center"/>
            <w:hideMark/>
          </w:tcPr>
          <w:p w14:paraId="37FB059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1219F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926D56" w:rsidRPr="005A0ABA" w14:paraId="72243D1C" w14:textId="77777777" w:rsidTr="00A21034">
        <w:trPr>
          <w:trHeight w:val="600"/>
        </w:trPr>
        <w:tc>
          <w:tcPr>
            <w:tcW w:w="851" w:type="dxa"/>
            <w:tcBorders>
              <w:bottom w:val="single" w:sz="4" w:space="0" w:color="auto"/>
            </w:tcBorders>
            <w:shd w:val="clear" w:color="auto" w:fill="auto"/>
            <w:vAlign w:val="center"/>
          </w:tcPr>
          <w:p w14:paraId="43C0F0DE" w14:textId="7349450B" w:rsidR="00926D56" w:rsidRPr="003821B2" w:rsidRDefault="00926D56"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tcBorders>
              <w:bottom w:val="single" w:sz="4" w:space="0" w:color="auto"/>
            </w:tcBorders>
            <w:shd w:val="clear" w:color="auto" w:fill="auto"/>
            <w:vAlign w:val="center"/>
          </w:tcPr>
          <w:p w14:paraId="5BE5609E" w14:textId="318EC7C7" w:rsidR="00926D56" w:rsidRPr="003821B2" w:rsidRDefault="00926D56"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my-history</w:t>
            </w:r>
          </w:p>
        </w:tc>
        <w:tc>
          <w:tcPr>
            <w:tcW w:w="1134" w:type="dxa"/>
            <w:tcBorders>
              <w:bottom w:val="single" w:sz="4" w:space="0" w:color="auto"/>
            </w:tcBorders>
            <w:shd w:val="clear" w:color="auto" w:fill="auto"/>
            <w:vAlign w:val="center"/>
          </w:tcPr>
          <w:p w14:paraId="09B883CA" w14:textId="22A72920" w:rsidR="00926D56" w:rsidRPr="003821B2" w:rsidRDefault="00921953"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tcBorders>
              <w:bottom w:val="single" w:sz="4" w:space="0" w:color="auto"/>
            </w:tcBorders>
            <w:shd w:val="clear" w:color="auto" w:fill="auto"/>
            <w:vAlign w:val="center"/>
          </w:tcPr>
          <w:p w14:paraId="06A48F90" w14:textId="4E9A2F9C" w:rsidR="00926D56" w:rsidRPr="003821B2" w:rsidRDefault="00921953"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bl>
    <w:p w14:paraId="12E6EB67" w14:textId="77777777" w:rsidR="005A0ABA" w:rsidRDefault="005A0ABA" w:rsidP="0010726B"/>
    <w:p w14:paraId="1F273C59" w14:textId="77777777" w:rsidR="00A21034" w:rsidRDefault="00A21034" w:rsidP="0010726B"/>
    <w:p w14:paraId="0F8588C5" w14:textId="43B23F83" w:rsidR="00A21034" w:rsidRPr="00CA0592" w:rsidRDefault="00A21034" w:rsidP="00A21034">
      <w:pPr>
        <w:pStyle w:val="LabelGambar"/>
        <w:jc w:val="both"/>
      </w:pPr>
      <w:r w:rsidRPr="00C65681">
        <w:rPr>
          <w:b/>
        </w:rPr>
        <w:lastRenderedPageBreak/>
        <w:t>Tabel 3.</w:t>
      </w:r>
      <w:r w:rsidRPr="00C65681">
        <w:rPr>
          <w:b/>
        </w:rPr>
        <w:fldChar w:fldCharType="begin"/>
      </w:r>
      <w:r w:rsidRPr="00C65681">
        <w:rPr>
          <w:b/>
        </w:rPr>
        <w:instrText xml:space="preserve"> SEQ Tabel_3. \* ARABIC </w:instrText>
      </w:r>
      <w:r w:rsidRPr="00C65681">
        <w:rPr>
          <w:b/>
        </w:rPr>
        <w:fldChar w:fldCharType="separate"/>
      </w:r>
      <w:r w:rsidR="00742A11">
        <w:rPr>
          <w:b/>
          <w:noProof/>
        </w:rPr>
        <w:t>4</w:t>
      </w:r>
      <w:r w:rsidRPr="00C65681">
        <w:rPr>
          <w:b/>
        </w:rPr>
        <w:fldChar w:fldCharType="end"/>
      </w:r>
      <w:r>
        <w:t xml:space="preserve"> </w:t>
      </w:r>
      <w:r w:rsidR="00A066AE">
        <w:t>(lanjutan)</w:t>
      </w:r>
      <w:bookmarkStart w:id="143" w:name="_GoBack"/>
      <w:bookmarkEnd w:id="143"/>
    </w:p>
    <w:tbl>
      <w:tblPr>
        <w:tblW w:w="7938" w:type="dxa"/>
        <w:tblInd w:w="108" w:type="dxa"/>
        <w:tblLook w:val="04A0" w:firstRow="1" w:lastRow="0" w:firstColumn="1" w:lastColumn="0" w:noHBand="0" w:noVBand="1"/>
      </w:tblPr>
      <w:tblGrid>
        <w:gridCol w:w="851"/>
        <w:gridCol w:w="2790"/>
        <w:gridCol w:w="1134"/>
        <w:gridCol w:w="3163"/>
      </w:tblGrid>
      <w:tr w:rsidR="00A21034" w:rsidRPr="005A0ABA" w14:paraId="661D93E1" w14:textId="77777777" w:rsidTr="00A21034">
        <w:trPr>
          <w:trHeight w:val="465"/>
        </w:trPr>
        <w:tc>
          <w:tcPr>
            <w:tcW w:w="851" w:type="dxa"/>
            <w:tcBorders>
              <w:top w:val="single" w:sz="4" w:space="0" w:color="auto"/>
              <w:bottom w:val="single" w:sz="4" w:space="0" w:color="auto"/>
            </w:tcBorders>
            <w:shd w:val="clear" w:color="auto" w:fill="auto"/>
            <w:noWrap/>
            <w:vAlign w:val="center"/>
            <w:hideMark/>
          </w:tcPr>
          <w:p w14:paraId="06708770"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260888D0" w14:textId="77777777" w:rsidR="00A21034" w:rsidRPr="003821B2" w:rsidRDefault="00A21034" w:rsidP="00A21034">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30756516" w14:textId="77777777" w:rsidR="00A21034" w:rsidRPr="003821B2" w:rsidRDefault="00A21034" w:rsidP="00A21034">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22B3C872"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A21034" w:rsidRPr="005A0ABA" w14:paraId="3708F564" w14:textId="77777777" w:rsidTr="00A21034">
        <w:trPr>
          <w:trHeight w:val="300"/>
        </w:trPr>
        <w:tc>
          <w:tcPr>
            <w:tcW w:w="851" w:type="dxa"/>
            <w:tcBorders>
              <w:top w:val="single" w:sz="4" w:space="0" w:color="auto"/>
            </w:tcBorders>
            <w:shd w:val="clear" w:color="auto" w:fill="auto"/>
            <w:vAlign w:val="center"/>
          </w:tcPr>
          <w:p w14:paraId="17BF101C" w14:textId="19EAC983"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tcBorders>
              <w:top w:val="single" w:sz="4" w:space="0" w:color="auto"/>
            </w:tcBorders>
            <w:shd w:val="clear" w:color="auto" w:fill="auto"/>
            <w:vAlign w:val="center"/>
          </w:tcPr>
          <w:p w14:paraId="17D9AED5" w14:textId="5F417364"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verify-access/{door_id}</w:t>
            </w:r>
          </w:p>
        </w:tc>
        <w:tc>
          <w:tcPr>
            <w:tcW w:w="1134" w:type="dxa"/>
            <w:tcBorders>
              <w:top w:val="single" w:sz="4" w:space="0" w:color="auto"/>
            </w:tcBorders>
            <w:shd w:val="clear" w:color="auto" w:fill="auto"/>
            <w:vAlign w:val="center"/>
          </w:tcPr>
          <w:p w14:paraId="1514DEC0" w14:textId="6CF4A422"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tcBorders>
              <w:top w:val="single" w:sz="4" w:space="0" w:color="auto"/>
            </w:tcBorders>
            <w:shd w:val="clear" w:color="auto" w:fill="auto"/>
            <w:vAlign w:val="center"/>
          </w:tcPr>
          <w:p w14:paraId="5CB21628" w14:textId="0049A045"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akses dari kode QR pintu</w:t>
            </w:r>
          </w:p>
        </w:tc>
      </w:tr>
      <w:tr w:rsidR="00A21034" w:rsidRPr="005A0ABA" w14:paraId="2530CC1D" w14:textId="77777777" w:rsidTr="00A21034">
        <w:trPr>
          <w:trHeight w:val="300"/>
        </w:trPr>
        <w:tc>
          <w:tcPr>
            <w:tcW w:w="851" w:type="dxa"/>
            <w:shd w:val="clear" w:color="auto" w:fill="auto"/>
            <w:vAlign w:val="center"/>
          </w:tcPr>
          <w:p w14:paraId="6DBAD6A4" w14:textId="23962A8B"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tcPr>
          <w:p w14:paraId="33C93F33" w14:textId="52EAE82B"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remote-access</w:t>
            </w:r>
          </w:p>
        </w:tc>
        <w:tc>
          <w:tcPr>
            <w:tcW w:w="1134" w:type="dxa"/>
            <w:shd w:val="clear" w:color="auto" w:fill="auto"/>
            <w:vAlign w:val="center"/>
          </w:tcPr>
          <w:p w14:paraId="4A8A577A" w14:textId="18D9A166"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tcPr>
          <w:p w14:paraId="384AB5E4" w14:textId="70118F7B"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A21034" w:rsidRPr="005A0ABA" w14:paraId="34410245" w14:textId="77777777" w:rsidTr="00A21034">
        <w:trPr>
          <w:trHeight w:val="300"/>
        </w:trPr>
        <w:tc>
          <w:tcPr>
            <w:tcW w:w="851" w:type="dxa"/>
            <w:shd w:val="clear" w:color="auto" w:fill="auto"/>
            <w:vAlign w:val="center"/>
          </w:tcPr>
          <w:p w14:paraId="5C1337AB" w14:textId="6CBA622F"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tcPr>
          <w:p w14:paraId="684B91BB" w14:textId="455592B2"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login</w:t>
            </w:r>
          </w:p>
        </w:tc>
        <w:tc>
          <w:tcPr>
            <w:tcW w:w="1134" w:type="dxa"/>
            <w:shd w:val="clear" w:color="auto" w:fill="auto"/>
            <w:vAlign w:val="center"/>
          </w:tcPr>
          <w:p w14:paraId="3622A161" w14:textId="7EE9869C"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tcPr>
          <w:p w14:paraId="6995D609" w14:textId="5FDE079B" w:rsidR="00A21034" w:rsidRPr="003821B2" w:rsidRDefault="00A21034" w:rsidP="00A21034">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rangkat kunci pintu</w:t>
            </w:r>
          </w:p>
        </w:tc>
      </w:tr>
      <w:tr w:rsidR="00A21034" w:rsidRPr="005A0ABA" w14:paraId="2F0D9581" w14:textId="77777777" w:rsidTr="00A21034">
        <w:trPr>
          <w:trHeight w:val="300"/>
        </w:trPr>
        <w:tc>
          <w:tcPr>
            <w:tcW w:w="851" w:type="dxa"/>
            <w:shd w:val="clear" w:color="auto" w:fill="auto"/>
            <w:vAlign w:val="center"/>
          </w:tcPr>
          <w:p w14:paraId="3D00D33B" w14:textId="63D6A597"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tcPr>
          <w:p w14:paraId="63B440D1" w14:textId="3C9B7B5B"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register</w:t>
            </w:r>
          </w:p>
        </w:tc>
        <w:tc>
          <w:tcPr>
            <w:tcW w:w="1134" w:type="dxa"/>
            <w:shd w:val="clear" w:color="auto" w:fill="auto"/>
            <w:vAlign w:val="center"/>
          </w:tcPr>
          <w:p w14:paraId="15278F95" w14:textId="33D8224F"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tcPr>
          <w:p w14:paraId="29BC120F" w14:textId="05A8F8C9"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A21034" w:rsidRPr="005A0ABA" w14:paraId="2DB261BB" w14:textId="77777777" w:rsidTr="00A21034">
        <w:trPr>
          <w:trHeight w:val="600"/>
        </w:trPr>
        <w:tc>
          <w:tcPr>
            <w:tcW w:w="851" w:type="dxa"/>
            <w:shd w:val="clear" w:color="auto" w:fill="auto"/>
            <w:vAlign w:val="center"/>
          </w:tcPr>
          <w:p w14:paraId="372D375A" w14:textId="3E5CE075"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tcPr>
          <w:p w14:paraId="5CB14818" w14:textId="0C1BAD24"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logout</w:t>
            </w:r>
          </w:p>
        </w:tc>
        <w:tc>
          <w:tcPr>
            <w:tcW w:w="1134" w:type="dxa"/>
            <w:shd w:val="clear" w:color="auto" w:fill="auto"/>
            <w:vAlign w:val="center"/>
          </w:tcPr>
          <w:p w14:paraId="182796BD" w14:textId="1CCE003E"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tcPr>
          <w:p w14:paraId="41CE9838" w14:textId="25EC0CE9"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rangkat kunci pintu</w:t>
            </w:r>
          </w:p>
        </w:tc>
      </w:tr>
      <w:tr w:rsidR="00A21034" w:rsidRPr="005A0ABA" w14:paraId="484568EE" w14:textId="77777777" w:rsidTr="00A21034">
        <w:trPr>
          <w:trHeight w:val="600"/>
        </w:trPr>
        <w:tc>
          <w:tcPr>
            <w:tcW w:w="851" w:type="dxa"/>
            <w:shd w:val="clear" w:color="auto" w:fill="auto"/>
            <w:vAlign w:val="center"/>
          </w:tcPr>
          <w:p w14:paraId="2F5BFE0E" w14:textId="6BB81DEF"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tcPr>
          <w:p w14:paraId="772E1E9F" w14:textId="11614B1E"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get-signature</w:t>
            </w:r>
          </w:p>
        </w:tc>
        <w:tc>
          <w:tcPr>
            <w:tcW w:w="1134" w:type="dxa"/>
            <w:shd w:val="clear" w:color="auto" w:fill="auto"/>
            <w:vAlign w:val="center"/>
          </w:tcPr>
          <w:p w14:paraId="3F59BB2A" w14:textId="5C8B89F3"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tcPr>
          <w:p w14:paraId="706E0868" w14:textId="70381720"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kode signature channel pusher</w:t>
            </w:r>
          </w:p>
        </w:tc>
      </w:tr>
      <w:tr w:rsidR="00A21034" w:rsidRPr="005A0ABA" w14:paraId="733F3697" w14:textId="77777777" w:rsidTr="00A21034">
        <w:trPr>
          <w:trHeight w:val="600"/>
        </w:trPr>
        <w:tc>
          <w:tcPr>
            <w:tcW w:w="851" w:type="dxa"/>
            <w:shd w:val="clear" w:color="auto" w:fill="auto"/>
            <w:vAlign w:val="center"/>
          </w:tcPr>
          <w:p w14:paraId="29D74290" w14:textId="32DC1D63"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tcPr>
          <w:p w14:paraId="42214875" w14:textId="4160350F"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update-status</w:t>
            </w:r>
          </w:p>
        </w:tc>
        <w:tc>
          <w:tcPr>
            <w:tcW w:w="1134" w:type="dxa"/>
            <w:shd w:val="clear" w:color="auto" w:fill="auto"/>
            <w:vAlign w:val="center"/>
          </w:tcPr>
          <w:p w14:paraId="11E5888C" w14:textId="22E04EFA"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tcPr>
          <w:p w14:paraId="2DB426BF" w14:textId="12428E16"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 status pintu</w:t>
            </w:r>
          </w:p>
        </w:tc>
      </w:tr>
      <w:tr w:rsidR="00A21034" w:rsidRPr="005A0ABA" w14:paraId="61FD7878" w14:textId="77777777" w:rsidTr="00A21034">
        <w:trPr>
          <w:trHeight w:val="600"/>
        </w:trPr>
        <w:tc>
          <w:tcPr>
            <w:tcW w:w="851" w:type="dxa"/>
            <w:tcBorders>
              <w:bottom w:val="single" w:sz="4" w:space="0" w:color="auto"/>
            </w:tcBorders>
            <w:shd w:val="clear" w:color="auto" w:fill="auto"/>
            <w:vAlign w:val="center"/>
          </w:tcPr>
          <w:p w14:paraId="5B1E2A73" w14:textId="1E519D7D"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tcBorders>
              <w:bottom w:val="single" w:sz="4" w:space="0" w:color="auto"/>
            </w:tcBorders>
            <w:shd w:val="clear" w:color="auto" w:fill="auto"/>
            <w:vAlign w:val="center"/>
          </w:tcPr>
          <w:p w14:paraId="2F4F77B0" w14:textId="3C13806E"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alert</w:t>
            </w:r>
          </w:p>
        </w:tc>
        <w:tc>
          <w:tcPr>
            <w:tcW w:w="1134" w:type="dxa"/>
            <w:tcBorders>
              <w:bottom w:val="single" w:sz="4" w:space="0" w:color="auto"/>
            </w:tcBorders>
            <w:shd w:val="clear" w:color="auto" w:fill="auto"/>
            <w:vAlign w:val="center"/>
          </w:tcPr>
          <w:p w14:paraId="16AF62B9" w14:textId="5332C265"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tcBorders>
              <w:bottom w:val="single" w:sz="4" w:space="0" w:color="auto"/>
            </w:tcBorders>
            <w:shd w:val="clear" w:color="auto" w:fill="auto"/>
            <w:vAlign w:val="center"/>
          </w:tcPr>
          <w:p w14:paraId="616B0721" w14:textId="5D586CA3"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2D8463D5" w14:textId="77777777" w:rsidR="00A21034" w:rsidRDefault="00A21034" w:rsidP="0010726B"/>
    <w:p w14:paraId="0E5EA860" w14:textId="59CDAA76" w:rsidR="0075481F" w:rsidRDefault="006755D9" w:rsidP="00E469BE">
      <w:pPr>
        <w:ind w:firstLine="720"/>
      </w:pPr>
      <w:proofErr w:type="gramStart"/>
      <w:r>
        <w:t>Dapat dilihat pada T</w:t>
      </w:r>
      <w:r w:rsidR="00796B8E">
        <w:t>abel 3.1</w:t>
      </w:r>
      <w:r w:rsidR="006047CA">
        <w:t xml:space="preserve"> </w:t>
      </w:r>
      <w:r w:rsidR="0002563E">
        <w:t>di atas</w:t>
      </w:r>
      <w:r w:rsidR="006047CA">
        <w:t xml:space="preserve">, API terbagi menjadi 2 bagian yang ditandai dengan </w:t>
      </w:r>
      <w:r w:rsidR="00796B8E">
        <w:t>awalan (</w:t>
      </w:r>
      <w:r w:rsidR="00796B8E">
        <w:rPr>
          <w:i/>
        </w:rPr>
        <w:t>prefix</w:t>
      </w:r>
      <w:r w:rsidR="00796B8E">
        <w:t xml:space="preserve">) </w:t>
      </w:r>
      <w:r w:rsidR="006047CA">
        <w:t>“/api” dan “/door”.</w:t>
      </w:r>
      <w:proofErr w:type="gramEnd"/>
      <w:r w:rsidR="006047CA">
        <w:t xml:space="preserve"> </w:t>
      </w:r>
      <w:r w:rsidR="00796B8E">
        <w:t>Awalan</w:t>
      </w:r>
      <w:r w:rsidR="006047CA">
        <w:t xml:space="preserve"> “/api” merupakan </w:t>
      </w:r>
      <w:r w:rsidR="006047CA" w:rsidRPr="00796B8E">
        <w:rPr>
          <w:i/>
        </w:rPr>
        <w:t>endpoint</w:t>
      </w:r>
      <w:r w:rsidR="006047CA">
        <w:t xml:space="preserve"> A</w:t>
      </w:r>
      <w:r w:rsidR="000858EC">
        <w:t>PI yang khusus ditujukan untuk p</w:t>
      </w:r>
      <w:r w:rsidR="006047CA">
        <w:t xml:space="preserve">enggunaan aplikasi mobile pengguna dan operator sedangkan </w:t>
      </w:r>
      <w:r w:rsidR="00796B8E">
        <w:t xml:space="preserve">awalan </w:t>
      </w:r>
      <w:r w:rsidR="006047CA">
        <w:t xml:space="preserve">“/door” merupakan API yang ditujukan untuk perangkat kunci IoT sehingga dengan menggunakan </w:t>
      </w:r>
      <w:r w:rsidR="00E469BE">
        <w:t xml:space="preserve">API yang terpisah maka API </w:t>
      </w:r>
      <w:proofErr w:type="gramStart"/>
      <w:r w:rsidR="00E469BE">
        <w:t>akan</w:t>
      </w:r>
      <w:proofErr w:type="gramEnd"/>
      <w:r w:rsidR="00E469BE">
        <w:t xml:space="preserve"> semakin terorganisir dengan baik.</w:t>
      </w:r>
    </w:p>
    <w:p w14:paraId="44A40FB9" w14:textId="42D12EA6" w:rsidR="00E469BE" w:rsidRDefault="006755D9" w:rsidP="00E469BE">
      <w:pPr>
        <w:ind w:firstLine="720"/>
      </w:pPr>
      <w:r>
        <w:t>Pada T</w:t>
      </w:r>
      <w:r w:rsidR="00796B8E">
        <w:t>abel 3.1 juga terlihat b</w:t>
      </w:r>
      <w:r w:rsidR="00E469BE">
        <w:t xml:space="preserve">ahwa beberapa </w:t>
      </w:r>
      <w:r w:rsidR="00E469BE" w:rsidRPr="00796B8E">
        <w:rPr>
          <w:i/>
        </w:rPr>
        <w:t>endpoint</w:t>
      </w:r>
      <w:r w:rsidR="00E469BE">
        <w:t xml:space="preserve"> memerlukan autentikasi sanctum dan </w:t>
      </w:r>
      <w:r w:rsidR="00E469BE" w:rsidRPr="00796B8E">
        <w:rPr>
          <w:i/>
        </w:rPr>
        <w:t>verified</w:t>
      </w:r>
      <w:r w:rsidR="00E469BE">
        <w:t>. Autentikasi sanctum merupakan sebuah metode autentikasi berbasis token yang digunakan untuk mengamankan sumber</w:t>
      </w:r>
      <w:r w:rsidR="00796B8E">
        <w:t xml:space="preserve"> </w:t>
      </w:r>
      <w:r w:rsidR="00E469BE">
        <w:t xml:space="preserve">daya API dari </w:t>
      </w:r>
      <w:r w:rsidR="00E469BE" w:rsidRPr="00796B8E">
        <w:rPr>
          <w:i/>
        </w:rPr>
        <w:t>client</w:t>
      </w:r>
      <w:r w:rsidR="00E469BE">
        <w:t xml:space="preserve"> dengan hanya mengijinkan pengguna yang sudah terautentikasi yang dapat mengakses API tersebut. Sedangkan </w:t>
      </w:r>
      <w:r w:rsidR="00E469BE" w:rsidRPr="00796B8E">
        <w:rPr>
          <w:i/>
        </w:rPr>
        <w:t>verified</w:t>
      </w:r>
      <w:r w:rsidR="00E469BE">
        <w:t xml:space="preserve"> merupakan autentikasi tambahan yang digunakan untuk memastikan bahwa client (pengguna dan operator) sudah melakukan verifikasi </w:t>
      </w:r>
      <w:r w:rsidR="00780C9B" w:rsidRPr="00780C9B">
        <w:rPr>
          <w:i/>
        </w:rPr>
        <w:t>email</w:t>
      </w:r>
      <w:r w:rsidR="00E469BE">
        <w:t xml:space="preserve"> sehingga dapat meningkatkan keamanan API.</w:t>
      </w:r>
    </w:p>
    <w:p w14:paraId="5DCABBF7" w14:textId="77777777" w:rsidR="006047CA" w:rsidRDefault="006047CA" w:rsidP="0010726B"/>
    <w:p w14:paraId="7B1593B7" w14:textId="27FD1D39" w:rsidR="004E6B71" w:rsidRDefault="00092325" w:rsidP="004E6B71">
      <w:pPr>
        <w:pStyle w:val="SubBabIIIIII"/>
      </w:pPr>
      <w:bookmarkStart w:id="144" w:name="_Toc143523739"/>
      <w:r>
        <w:lastRenderedPageBreak/>
        <w:t xml:space="preserve">API </w:t>
      </w:r>
      <w:r w:rsidR="004E6B71" w:rsidRPr="00A45B22">
        <w:rPr>
          <w:i/>
        </w:rPr>
        <w:t>Login</w:t>
      </w:r>
      <w:bookmarkEnd w:id="144"/>
    </w:p>
    <w:p w14:paraId="796D1BDE" w14:textId="2A128D14"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yang dikirimkan, </w:t>
      </w:r>
      <w:r>
        <w:t xml:space="preserve">API </w:t>
      </w:r>
      <w:r w:rsidRPr="00A45B22">
        <w:rPr>
          <w:i/>
        </w:rPr>
        <w:t>login</w:t>
      </w:r>
      <w:r>
        <w:t xml:space="preserve"> juga </w:t>
      </w:r>
      <w:r w:rsidR="00A45B22">
        <w:t>memeriksa</w:t>
      </w:r>
      <w:r>
        <w:t xml:space="preserve"> apakah</w:t>
      </w:r>
      <w:r w:rsidR="003D566A">
        <w:t xml:space="preserve"> pengguna dan operator sudah melakukan verifiaksi </w:t>
      </w:r>
      <w:r w:rsidR="00780C9B" w:rsidRPr="00780C9B">
        <w:rPr>
          <w:i/>
        </w:rPr>
        <w:t>email</w:t>
      </w:r>
      <w:r w:rsidR="003D566A">
        <w:t xml:space="preserve">, jika belum maka </w:t>
      </w:r>
      <w:r w:rsidR="003D566A" w:rsidRPr="00A45B22">
        <w:rPr>
          <w:i/>
        </w:rPr>
        <w:t>login</w:t>
      </w:r>
      <w:r w:rsidR="003D566A">
        <w:t xml:space="preserve"> </w:t>
      </w:r>
      <w:proofErr w:type="gramStart"/>
      <w:r w:rsidR="003D566A">
        <w:t>akan</w:t>
      </w:r>
      <w:proofErr w:type="gramEnd"/>
      <w:r w:rsidR="003D566A">
        <w:t xml:space="preserve"> tertahan sampai pengguna melalukan verifikasi </w:t>
      </w:r>
      <w:r w:rsidR="00780C9B" w:rsidRPr="00780C9B">
        <w:rPr>
          <w:i/>
        </w:rPr>
        <w:t>email</w:t>
      </w:r>
      <w:r w:rsidR="003D566A">
        <w:t xml:space="preserve">. </w:t>
      </w:r>
      <w:proofErr w:type="gramStart"/>
      <w:r w:rsidR="003D566A">
        <w:t xml:space="preserve">Diagram fungsi </w:t>
      </w:r>
      <w:r w:rsidR="003D566A" w:rsidRPr="00065B47">
        <w:rPr>
          <w:i/>
        </w:rPr>
        <w:t>log</w:t>
      </w:r>
      <w:r w:rsidR="00982AF0" w:rsidRPr="00065B47">
        <w:rPr>
          <w:i/>
        </w:rPr>
        <w:t>in</w:t>
      </w:r>
      <w:r w:rsidR="00982AF0">
        <w:t xml:space="preserve"> dapat dilihat pada G</w:t>
      </w:r>
      <w:r w:rsidR="00FB4361">
        <w:t>ambar 3.4</w:t>
      </w:r>
      <w:r w:rsidR="003D566A">
        <w:t xml:space="preserve"> </w:t>
      </w:r>
      <w:r w:rsidR="0002563E">
        <w:t>di bawah</w:t>
      </w:r>
      <w:r w:rsidR="003D566A">
        <w:t>.</w:t>
      </w:r>
      <w:proofErr w:type="gramEnd"/>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6">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173C7AD8" w:rsidR="003D566A" w:rsidRDefault="007F0B2C" w:rsidP="007F0B2C">
      <w:pPr>
        <w:pStyle w:val="LabelGambar"/>
        <w:rPr>
          <w:i/>
        </w:rPr>
      </w:pPr>
      <w:bookmarkStart w:id="145" w:name="_Toc142072558"/>
      <w:bookmarkStart w:id="146" w:name="_Toc142073175"/>
      <w:bookmarkStart w:id="147" w:name="_Toc143519960"/>
      <w:proofErr w:type="gramStart"/>
      <w:r>
        <w:t>Gambar 3.</w:t>
      </w:r>
      <w:proofErr w:type="gramEnd"/>
      <w:r w:rsidR="005C362A">
        <w:fldChar w:fldCharType="begin"/>
      </w:r>
      <w:r w:rsidR="005C362A">
        <w:instrText xml:space="preserve"> SEQ Gambar_3. \* ARABIC </w:instrText>
      </w:r>
      <w:r w:rsidR="005C362A">
        <w:fldChar w:fldCharType="separate"/>
      </w:r>
      <w:r w:rsidR="00742A11">
        <w:rPr>
          <w:noProof/>
        </w:rPr>
        <w:t>4</w:t>
      </w:r>
      <w:r w:rsidR="005C362A">
        <w:rPr>
          <w:noProof/>
        </w:rPr>
        <w:fldChar w:fldCharType="end"/>
      </w:r>
      <w:r>
        <w:t xml:space="preserve"> </w:t>
      </w:r>
      <w:r w:rsidRPr="007F0B2C">
        <w:rPr>
          <w:i/>
        </w:rPr>
        <w:t>Sequence</w:t>
      </w:r>
      <w:r w:rsidR="00CA0592">
        <w:t xml:space="preserve"> d</w:t>
      </w:r>
      <w:r w:rsidRPr="00232DFE">
        <w:t>iagram</w:t>
      </w:r>
      <w:r>
        <w:t xml:space="preserve"> API</w:t>
      </w:r>
      <w:r w:rsidRPr="00232DFE">
        <w:t xml:space="preserve"> </w:t>
      </w:r>
      <w:r w:rsidR="00CA0592">
        <w:rPr>
          <w:i/>
        </w:rPr>
        <w:t>l</w:t>
      </w:r>
      <w:r w:rsidRPr="007F0B2C">
        <w:rPr>
          <w:i/>
        </w:rPr>
        <w:t>ogin</w:t>
      </w:r>
      <w:bookmarkEnd w:id="145"/>
      <w:bookmarkEnd w:id="146"/>
      <w:bookmarkEnd w:id="147"/>
    </w:p>
    <w:p w14:paraId="1EFB0F09" w14:textId="77777777" w:rsidR="007F0B2C" w:rsidRDefault="007F0B2C" w:rsidP="007F0B2C">
      <w:pPr>
        <w:pStyle w:val="LabelGambar"/>
      </w:pPr>
    </w:p>
    <w:p w14:paraId="1CC61CC6" w14:textId="243FED42" w:rsidR="00221F66" w:rsidRDefault="00376DC3" w:rsidP="005E06BD">
      <w:pPr>
        <w:ind w:firstLine="720"/>
      </w:pPr>
      <w:r>
        <w:t xml:space="preserve">API </w:t>
      </w:r>
      <w:r w:rsidR="00221F66" w:rsidRPr="00A635F2">
        <w:rPr>
          <w:i/>
        </w:rPr>
        <w:t>login</w:t>
      </w:r>
      <w:r w:rsidR="00221F66">
        <w:t xml:space="preserve"> dimulai oleh </w:t>
      </w:r>
      <w:r w:rsidR="00221F66" w:rsidRPr="00A635F2">
        <w:rPr>
          <w:i/>
        </w:rPr>
        <w:t>client</w:t>
      </w:r>
      <w:r w:rsidR="00221F66">
        <w:t xml:space="preserve">, </w:t>
      </w:r>
      <w:r w:rsidR="00221F66" w:rsidRPr="00A635F2">
        <w:rPr>
          <w:i/>
        </w:rPr>
        <w:t>client</w:t>
      </w:r>
      <w:r w:rsidR="00221F66">
        <w:t xml:space="preserve"> akan 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api</w:t>
      </w:r>
      <w:r w:rsidR="00221F66">
        <w:t xml:space="preserve">/login” kemudian </w:t>
      </w:r>
      <w:r w:rsidR="00221F66" w:rsidRPr="00A635F2">
        <w:rPr>
          <w:i/>
        </w:rPr>
        <w:t>route</w:t>
      </w:r>
      <w:r w:rsidR="00221F66">
        <w:t xml:space="preserve"> akan memanggil fungsi </w:t>
      </w:r>
      <w:r w:rsidR="00221F66" w:rsidRPr="00A635F2">
        <w:rPr>
          <w:i/>
        </w:rPr>
        <w:t>login</w:t>
      </w:r>
      <w:r w:rsidR="00221F66">
        <w:t xml:space="preserve"> di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jika cocok maka kontroler akan membuat token menggunakan modul sanctum.</w:t>
      </w:r>
      <w:r w:rsidR="00387E05">
        <w:t xml:space="preserve"> </w:t>
      </w:r>
      <w:proofErr w:type="gramStart"/>
      <w:r w:rsidR="00387E05" w:rsidRPr="00387E05">
        <w:t>Sanctum adalah sebuah paket autentikasi dan autorisasi yang disediakan oleh Laravel</w:t>
      </w:r>
      <w:r w:rsidR="00387E05">
        <w:t xml:space="preserve"> yang </w:t>
      </w:r>
      <w:r w:rsidR="00387E05" w:rsidRPr="00387E05">
        <w:t>dirancang untuk memudahkan implementasi otentikasi API yang sederhana namun aman pada aplikasi Laravel.</w:t>
      </w:r>
      <w:proofErr w:type="gramEnd"/>
      <w:r w:rsidR="00387E05">
        <w:t xml:space="preserve"> Setelah mendapatkan token kemudian kontroler </w:t>
      </w:r>
      <w:proofErr w:type="gramStart"/>
      <w:r w:rsidR="00387E05">
        <w:t>akan</w:t>
      </w:r>
      <w:proofErr w:type="gramEnd"/>
      <w:r w:rsidR="00387E05">
        <w:t xml:space="preserve"> mengembalikan token tersebut disertai dengan </w:t>
      </w:r>
      <w:r w:rsidR="00A635F2">
        <w:t xml:space="preserve">data </w:t>
      </w:r>
      <w:r w:rsidR="00387E05" w:rsidRPr="00A635F2">
        <w:rPr>
          <w:i/>
        </w:rPr>
        <w:t>client</w:t>
      </w:r>
      <w:r w:rsidR="00387E05">
        <w:t xml:space="preserve"> seperti nama, </w:t>
      </w:r>
      <w:r w:rsidR="00780C9B" w:rsidRPr="00780C9B">
        <w:rPr>
          <w:i/>
        </w:rPr>
        <w:t>email</w:t>
      </w:r>
      <w:r w:rsidR="00387E05">
        <w:t xml:space="preserve">, nomor hp dan lain sebagainya. Jika terdeteksi </w:t>
      </w:r>
      <w:r w:rsidR="00387E05" w:rsidRPr="00A635F2">
        <w:rPr>
          <w:i/>
        </w:rPr>
        <w:t>client</w:t>
      </w:r>
      <w:r w:rsidR="00387E05">
        <w:t xml:space="preserve"> belum malakukan verifikasi </w:t>
      </w:r>
      <w:r w:rsidR="00780C9B" w:rsidRPr="00780C9B">
        <w:rPr>
          <w:i/>
        </w:rPr>
        <w:t>email</w:t>
      </w:r>
      <w:r w:rsidR="00387E05">
        <w:t xml:space="preserve"> maka </w:t>
      </w:r>
      <w:r w:rsidR="00387E05">
        <w:lastRenderedPageBreak/>
        <w:t xml:space="preserve">kontroler </w:t>
      </w:r>
      <w:proofErr w:type="gramStart"/>
      <w:r w:rsidR="00387E05">
        <w:t>akan</w:t>
      </w:r>
      <w:proofErr w:type="gramEnd"/>
      <w:r w:rsidR="00387E05">
        <w:t xml:space="preserve">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387E05">
        <w:t xml:space="preserve">kan kode terkesebut ke </w:t>
      </w:r>
      <w:r w:rsidR="00780C9B" w:rsidRPr="00780C9B">
        <w:rPr>
          <w:i/>
        </w:rPr>
        <w:t>email</w:t>
      </w:r>
      <w:r w:rsidR="00387E05">
        <w:t xml:space="preserve"> </w:t>
      </w:r>
      <w:r w:rsidR="00387E05" w:rsidRPr="00A635F2">
        <w:rPr>
          <w:i/>
        </w:rPr>
        <w:t>client</w:t>
      </w:r>
      <w:r w:rsidR="00206FBC">
        <w:t>. Jika autentika</w:t>
      </w:r>
      <w:r w:rsidR="00AC6828">
        <w:t>s</w:t>
      </w:r>
      <w:r w:rsidR="00206FBC">
        <w:t xml:space="preserve">i yang dilakukan gagal, maka kontroler </w:t>
      </w:r>
      <w:proofErr w:type="gramStart"/>
      <w:r w:rsidR="00206FBC">
        <w:t>akan</w:t>
      </w:r>
      <w:proofErr w:type="gramEnd"/>
      <w:r w:rsidR="00206FBC">
        <w:t xml:space="preserve"> mengembalikan respon error ke </w:t>
      </w:r>
      <w:r w:rsidR="00206FBC" w:rsidRPr="00A635F2">
        <w:rPr>
          <w:i/>
        </w:rPr>
        <w:t>client</w:t>
      </w:r>
      <w:r w:rsidR="00206FBC">
        <w:t>.</w:t>
      </w:r>
    </w:p>
    <w:p w14:paraId="05D0C021" w14:textId="01A22F0D" w:rsidR="004E6B71" w:rsidRDefault="00376DC3" w:rsidP="004E6B71">
      <w:pPr>
        <w:pStyle w:val="SubBabIIIIII"/>
      </w:pPr>
      <w:bookmarkStart w:id="148" w:name="_Toc143523740"/>
      <w:r>
        <w:t>API</w:t>
      </w:r>
      <w:r w:rsidR="004E6B71">
        <w:t xml:space="preserve"> </w:t>
      </w:r>
      <w:r w:rsidR="004E6B71" w:rsidRPr="00FB4361">
        <w:rPr>
          <w:i/>
        </w:rPr>
        <w:t>Logout</w:t>
      </w:r>
      <w:bookmarkEnd w:id="148"/>
    </w:p>
    <w:p w14:paraId="6081DFA8" w14:textId="2261636F"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376DC3">
        <w:t>pengguna dan operator</w:t>
      </w:r>
      <w:r w:rsidR="00AC6828">
        <w:t xml:space="preserve"> </w:t>
      </w:r>
      <w:r>
        <w:t xml:space="preserve">dengan </w:t>
      </w:r>
      <w:proofErr w:type="gramStart"/>
      <w:r>
        <w:t>cara</w:t>
      </w:r>
      <w:proofErr w:type="gramEnd"/>
      <w:r>
        <w:t xml:space="preserve"> menghapu</w:t>
      </w:r>
      <w:r w:rsidR="00376DC3">
        <w:t>s semua token yang dimilikinya</w:t>
      </w:r>
      <w:r>
        <w:t>.</w:t>
      </w:r>
      <w:r w:rsidR="00AC6828">
        <w:t xml:space="preserve"> </w:t>
      </w:r>
      <w:proofErr w:type="gramStart"/>
      <w:r w:rsidR="00AC6828">
        <w:t xml:space="preserve">Diagram dari </w:t>
      </w:r>
      <w:r w:rsidR="00376DC3">
        <w:t>API</w:t>
      </w:r>
      <w:r w:rsidR="00AC6828">
        <w:t xml:space="preserve"> </w:t>
      </w:r>
      <w:r w:rsidR="00AC6828" w:rsidRPr="00FB4361">
        <w:rPr>
          <w:i/>
        </w:rPr>
        <w:t>logout</w:t>
      </w:r>
      <w:r w:rsidR="00982AF0">
        <w:t xml:space="preserve"> dapat dilihat pada G</w:t>
      </w:r>
      <w:r w:rsidR="00AC6828">
        <w:t xml:space="preserve">ambar </w:t>
      </w:r>
      <w:r w:rsidR="005B7555">
        <w:t>3.5</w:t>
      </w:r>
      <w:r w:rsidR="00AC6828">
        <w:t xml:space="preserve"> </w:t>
      </w:r>
      <w:r w:rsidR="0002563E">
        <w:t>di bawah</w:t>
      </w:r>
      <w:r w:rsidR="00AC6828">
        <w:t>.</w:t>
      </w:r>
      <w:proofErr w:type="gramEnd"/>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37">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32513A5D" w:rsidR="00AC6828" w:rsidRDefault="005B7555" w:rsidP="005B7555">
      <w:pPr>
        <w:pStyle w:val="LabelGambar"/>
        <w:rPr>
          <w:i/>
        </w:rPr>
      </w:pPr>
      <w:bookmarkStart w:id="149" w:name="_Toc142072559"/>
      <w:bookmarkStart w:id="150" w:name="_Toc142073176"/>
      <w:bookmarkStart w:id="151" w:name="_Toc143519961"/>
      <w:proofErr w:type="gramStart"/>
      <w:r w:rsidRPr="005B7555">
        <w:rPr>
          <w:b/>
        </w:rPr>
        <w:t>Gambar 3.</w:t>
      </w:r>
      <w:proofErr w:type="gramEnd"/>
      <w:r w:rsidRPr="005B7555">
        <w:rPr>
          <w:b/>
        </w:rPr>
        <w:fldChar w:fldCharType="begin"/>
      </w:r>
      <w:r w:rsidRPr="005B7555">
        <w:rPr>
          <w:b/>
        </w:rPr>
        <w:instrText xml:space="preserve"> SEQ Gambar_3. \* ARABIC </w:instrText>
      </w:r>
      <w:r w:rsidRPr="005B7555">
        <w:rPr>
          <w:b/>
        </w:rPr>
        <w:fldChar w:fldCharType="separate"/>
      </w:r>
      <w:r w:rsidR="00742A11">
        <w:rPr>
          <w:b/>
          <w:noProof/>
        </w:rPr>
        <w:t>5</w:t>
      </w:r>
      <w:r w:rsidRPr="005B7555">
        <w:rPr>
          <w:b/>
        </w:rPr>
        <w:fldChar w:fldCharType="end"/>
      </w:r>
      <w:r>
        <w:t xml:space="preserve"> </w:t>
      </w:r>
      <w:r w:rsidRPr="005B7555">
        <w:rPr>
          <w:i/>
        </w:rPr>
        <w:t>Sequence</w:t>
      </w:r>
      <w:r w:rsidR="00CA0592">
        <w:t xml:space="preserve"> d</w:t>
      </w:r>
      <w:r w:rsidRPr="00420C6B">
        <w:t xml:space="preserve">iagram </w:t>
      </w:r>
      <w:r>
        <w:t xml:space="preserve">API </w:t>
      </w:r>
      <w:r w:rsidR="00CA0592">
        <w:rPr>
          <w:i/>
        </w:rPr>
        <w:t>l</w:t>
      </w:r>
      <w:r w:rsidRPr="005B7555">
        <w:rPr>
          <w:i/>
        </w:rPr>
        <w:t>ogout</w:t>
      </w:r>
      <w:bookmarkEnd w:id="149"/>
      <w:bookmarkEnd w:id="150"/>
      <w:bookmarkEnd w:id="151"/>
    </w:p>
    <w:p w14:paraId="3F0AA863" w14:textId="77777777" w:rsidR="005B7555" w:rsidRDefault="005B7555" w:rsidP="005B7555">
      <w:pPr>
        <w:pStyle w:val="LabelGambar"/>
      </w:pPr>
    </w:p>
    <w:p w14:paraId="5E5E5EAD" w14:textId="339AEE3E" w:rsidR="00AC6828" w:rsidRDefault="00982AF0" w:rsidP="00AC6828">
      <w:pPr>
        <w:ind w:firstLine="720"/>
      </w:pPr>
      <w:r>
        <w:t>Pada G</w:t>
      </w:r>
      <w:r w:rsidR="005B7555">
        <w:t>ambar 3.5</w:t>
      </w:r>
      <w:r w:rsidR="00376DC3">
        <w:t xml:space="preserve"> </w:t>
      </w:r>
      <w:r w:rsidR="0002563E">
        <w:t>di atas</w:t>
      </w:r>
      <w:r w:rsidR="00376DC3">
        <w:t>, sebuah metode</w:t>
      </w:r>
      <w:r w:rsidR="00AC6828">
        <w:t xml:space="preserve"> </w:t>
      </w:r>
      <w:r w:rsidR="00AC6828" w:rsidRPr="005B7555">
        <w:rPr>
          <w:i/>
        </w:rPr>
        <w:t>logout</w:t>
      </w:r>
      <w:r w:rsidR="00AC6828">
        <w:t xml:space="preserve"> didalam kontroler </w:t>
      </w:r>
      <w:proofErr w:type="gramStart"/>
      <w:r w:rsidR="00AC6828">
        <w:t>akan</w:t>
      </w:r>
      <w:proofErr w:type="gramEnd"/>
      <w:r w:rsidR="00AC6828">
        <w:t xml:space="preserve"> dipanggil oleh </w:t>
      </w:r>
      <w:r w:rsidR="00AC6828" w:rsidRPr="005B7555">
        <w:rPr>
          <w:i/>
        </w:rPr>
        <w:t>route</w:t>
      </w:r>
      <w:r w:rsidR="00AC6828">
        <w:t xml:space="preserve"> jika ada client yang melakukan </w:t>
      </w:r>
      <w:r w:rsidR="00AC6828" w:rsidRPr="00CB764B">
        <w:rPr>
          <w:i/>
        </w:rPr>
        <w:t>request</w:t>
      </w:r>
      <w:r w:rsidR="00AC6828">
        <w:t xml:space="preserve"> ke </w:t>
      </w:r>
      <w:r w:rsidR="00AC6828" w:rsidRPr="005B7555">
        <w:rPr>
          <w:i/>
        </w:rPr>
        <w:t>endpoint</w:t>
      </w:r>
      <w:r w:rsidR="00AC6828">
        <w:t xml:space="preserve"> “</w:t>
      </w:r>
      <w:r w:rsidR="00D15221">
        <w:t>/api</w:t>
      </w:r>
      <w:r w:rsidR="00AC6828">
        <w:t xml:space="preserve">/logout”. Kemudian kontroler </w:t>
      </w:r>
      <w:proofErr w:type="gramStart"/>
      <w:r w:rsidR="00AC6828">
        <w:t>akan</w:t>
      </w:r>
      <w:proofErr w:type="gramEnd"/>
      <w:r w:rsidR="00AC6828">
        <w:t xml:space="preserve"> menghapus token dari client sesuai dengan token yang dilampirkan di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an melindungi privasi pengguna. Dengan menghapus token saat klien keluar atau log out, sistem dapat 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E6B71">
      <w:pPr>
        <w:pStyle w:val="SubBabIIIIII"/>
      </w:pPr>
      <w:bookmarkStart w:id="152" w:name="_Toc143523741"/>
      <w:r>
        <w:t>API</w:t>
      </w:r>
      <w:r w:rsidR="004E6B71">
        <w:t xml:space="preserve"> Verifikasi Email</w:t>
      </w:r>
      <w:bookmarkEnd w:id="152"/>
    </w:p>
    <w:p w14:paraId="72E17979" w14:textId="4075369A" w:rsidR="009644E9" w:rsidRDefault="00376DC3" w:rsidP="009644E9">
      <w:pPr>
        <w:ind w:firstLine="720"/>
      </w:pPr>
      <w:r>
        <w:t>API</w:t>
      </w:r>
      <w:r w:rsidR="009644E9">
        <w:t xml:space="preserve"> verifikasi </w:t>
      </w:r>
      <w:r w:rsidR="00780C9B" w:rsidRPr="00780C9B">
        <w:rPr>
          <w:i/>
        </w:rPr>
        <w:t>email</w:t>
      </w:r>
      <w:r w:rsidR="009644E9">
        <w:t xml:space="preserve"> digunakan untuk memastikan bahwa </w:t>
      </w:r>
      <w:r>
        <w:t>pengguna dan operator</w:t>
      </w:r>
      <w:r w:rsidR="009644E9">
        <w:t xml:space="preserve"> memiliki </w:t>
      </w:r>
      <w:r w:rsidR="00780C9B" w:rsidRPr="00780C9B">
        <w:rPr>
          <w:i/>
        </w:rPr>
        <w:t>email</w:t>
      </w:r>
      <w:r w:rsidR="009644E9">
        <w:t xml:space="preserve"> yang valid dan aktif</w:t>
      </w:r>
      <w:r w:rsidR="0022177E">
        <w:t xml:space="preserve">, dengan adanya verifikasi </w:t>
      </w:r>
      <w:r w:rsidR="00780C9B" w:rsidRPr="00780C9B">
        <w:rPr>
          <w:i/>
        </w:rPr>
        <w:t>email</w:t>
      </w:r>
      <w:r w:rsidR="0022177E">
        <w:t xml:space="preserve"> maka </w:t>
      </w:r>
      <w:r w:rsidR="009644E9">
        <w:t xml:space="preserve">akan meningkatkan keamanan dengan hanya mengijinkan </w:t>
      </w:r>
      <w:r>
        <w:t>pengguna dan operator</w:t>
      </w:r>
      <w:r w:rsidR="009644E9">
        <w:t xml:space="preserve"> yang terpercaya untuk mengakses sumber daya yang ada. </w:t>
      </w:r>
      <w:r w:rsidR="0022177E">
        <w:t xml:space="preserve">Verifikasi </w:t>
      </w:r>
      <w:r w:rsidR="00780C9B" w:rsidRPr="00780C9B">
        <w:rPr>
          <w:i/>
        </w:rPr>
        <w:t>email</w:t>
      </w:r>
      <w:r w:rsidR="0022177E">
        <w:t xml:space="preserve"> dilakukan dengan </w:t>
      </w:r>
      <w:proofErr w:type="gramStart"/>
      <w:r w:rsidR="0022177E">
        <w:t>cara</w:t>
      </w:r>
      <w:proofErr w:type="gramEnd"/>
      <w:r w:rsidR="0022177E">
        <w:t xml:space="preserve"> mengirimkan kode OTP (</w:t>
      </w:r>
      <w:r w:rsidR="0022177E" w:rsidRPr="0022177E">
        <w:rPr>
          <w:i/>
        </w:rPr>
        <w:t>One Time Password</w:t>
      </w:r>
      <w:r w:rsidR="0022177E">
        <w:t xml:space="preserve">) ke </w:t>
      </w:r>
      <w:r w:rsidR="00780C9B" w:rsidRPr="00780C9B">
        <w:rPr>
          <w:i/>
        </w:rPr>
        <w:lastRenderedPageBreak/>
        <w:t>email</w:t>
      </w:r>
      <w:r w:rsidR="0022177E">
        <w:t xml:space="preserve"> yang telah didaftarkan. </w:t>
      </w:r>
      <w:proofErr w:type="gramStart"/>
      <w:r w:rsidR="009644E9">
        <w:t xml:space="preserve">Diagram dari </w:t>
      </w:r>
      <w:r>
        <w:t>API</w:t>
      </w:r>
      <w:r w:rsidR="009644E9">
        <w:t xml:space="preserve"> verifikasi </w:t>
      </w:r>
      <w:r w:rsidR="00780C9B" w:rsidRPr="00780C9B">
        <w:rPr>
          <w:i/>
        </w:rPr>
        <w:t>email</w:t>
      </w:r>
      <w:r w:rsidR="00982AF0">
        <w:t xml:space="preserve"> dapat dilihat pada G</w:t>
      </w:r>
      <w:r w:rsidR="005E06BD">
        <w:t>ambar 3.6</w:t>
      </w:r>
      <w:r w:rsidR="009644E9">
        <w:t xml:space="preserve"> </w:t>
      </w:r>
      <w:r w:rsidR="0002563E">
        <w:t>di bawah</w:t>
      </w:r>
      <w:r w:rsidR="009644E9">
        <w:t>.</w:t>
      </w:r>
      <w:proofErr w:type="gramEnd"/>
    </w:p>
    <w:p w14:paraId="49A689EF" w14:textId="32AEC1AA" w:rsidR="009644E9" w:rsidRDefault="009644E9" w:rsidP="009644E9">
      <w:pPr>
        <w:jc w:val="center"/>
      </w:pPr>
      <w:r>
        <w:rPr>
          <w:noProof/>
          <w:lang w:val="en-US"/>
        </w:rPr>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8">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A2F2B34" w:rsidR="009644E9" w:rsidRDefault="00C01AFD" w:rsidP="00C01AFD">
      <w:pPr>
        <w:pStyle w:val="LabelGambar"/>
      </w:pPr>
      <w:bookmarkStart w:id="153" w:name="_Toc142072560"/>
      <w:bookmarkStart w:id="154" w:name="_Toc142073177"/>
      <w:bookmarkStart w:id="155" w:name="_Toc143519962"/>
      <w:proofErr w:type="gramStart"/>
      <w:r w:rsidRPr="00C01AFD">
        <w:rPr>
          <w:b/>
        </w:rPr>
        <w:t>Gambar 3.</w:t>
      </w:r>
      <w:proofErr w:type="gramEnd"/>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742A11">
        <w:rPr>
          <w:b/>
          <w:noProof/>
        </w:rPr>
        <w:t>6</w:t>
      </w:r>
      <w:r w:rsidR="004B6151" w:rsidRPr="00C01AFD">
        <w:rPr>
          <w:b/>
        </w:rPr>
        <w:fldChar w:fldCharType="end"/>
      </w:r>
      <w:r>
        <w:t xml:space="preserve"> </w:t>
      </w:r>
      <w:r w:rsidR="004B6151">
        <w:t xml:space="preserve"> </w:t>
      </w:r>
      <w:r w:rsidR="004B6151" w:rsidRPr="00C01AFD">
        <w:rPr>
          <w:i/>
        </w:rPr>
        <w:t>Sequence</w:t>
      </w:r>
      <w:r w:rsidR="00CA0592">
        <w:t xml:space="preserve"> d</w:t>
      </w:r>
      <w:r w:rsidR="004B6151" w:rsidRPr="000F58F8">
        <w:t xml:space="preserve">iagram </w:t>
      </w:r>
      <w:r>
        <w:t xml:space="preserve">API </w:t>
      </w:r>
      <w:r w:rsidR="00CA0592">
        <w:t xml:space="preserve">verifikasi </w:t>
      </w:r>
      <w:r w:rsidR="00CA0592" w:rsidRPr="00CA0592">
        <w:rPr>
          <w:i/>
        </w:rPr>
        <w:t>e</w:t>
      </w:r>
      <w:r w:rsidR="004B6151" w:rsidRPr="00CA0592">
        <w:rPr>
          <w:i/>
        </w:rPr>
        <w:t>mail</w:t>
      </w:r>
      <w:bookmarkEnd w:id="153"/>
      <w:bookmarkEnd w:id="154"/>
      <w:bookmarkEnd w:id="155"/>
    </w:p>
    <w:p w14:paraId="0127D4E8" w14:textId="77777777" w:rsidR="00C01AFD" w:rsidRDefault="00C01AFD" w:rsidP="00C01AFD">
      <w:pPr>
        <w:pStyle w:val="LabelGambar"/>
      </w:pPr>
    </w:p>
    <w:p w14:paraId="7185898F" w14:textId="7EB20E3A" w:rsidR="009644E9" w:rsidRDefault="00982AF0" w:rsidP="009644E9">
      <w:pPr>
        <w:ind w:firstLine="720"/>
      </w:pPr>
      <w:r>
        <w:t>Pada G</w:t>
      </w:r>
      <w:r w:rsidR="005E06BD">
        <w:t>ambar 3.6</w:t>
      </w:r>
      <w:r w:rsidR="009644E9">
        <w:t xml:space="preserve"> </w:t>
      </w:r>
      <w:r w:rsidR="0002563E">
        <w:t>di atas</w:t>
      </w:r>
      <w:r w:rsidR="009644E9">
        <w:t xml:space="preserve"> dapat dilihat bahwa pengguna melakukan verifikasi </w:t>
      </w:r>
      <w:r w:rsidR="00780C9B" w:rsidRPr="00780C9B">
        <w:rPr>
          <w:i/>
        </w:rPr>
        <w:t>email</w:t>
      </w:r>
      <w:r w:rsidR="009644E9">
        <w:t xml:space="preserve"> dengan mengirimkan kode OTP yang sudah diterima melalui </w:t>
      </w:r>
      <w:r w:rsidR="00780C9B" w:rsidRPr="00780C9B">
        <w:rPr>
          <w:i/>
        </w:rPr>
        <w:t>email</w:t>
      </w:r>
      <w:r w:rsidR="009644E9">
        <w:t xml:space="preserve"> disertai dengan detail client seperti id, nama da</w:t>
      </w:r>
      <w:r w:rsidR="00376DC3">
        <w:t xml:space="preserve">n </w:t>
      </w:r>
      <w:r w:rsidR="00780C9B" w:rsidRPr="00780C9B">
        <w:rPr>
          <w:i/>
        </w:rPr>
        <w:t>email</w:t>
      </w:r>
      <w:r w:rsidR="00376DC3">
        <w:t xml:space="preserve"> ke endpoint “</w:t>
      </w:r>
      <w:r w:rsidR="00D15221">
        <w:t>/api</w:t>
      </w:r>
      <w:r w:rsidR="00376DC3">
        <w:t>/verify</w:t>
      </w:r>
      <w:r w:rsidR="009644E9">
        <w:t>-</w:t>
      </w:r>
      <w:r w:rsidR="00780C9B" w:rsidRPr="00780C9B">
        <w:rPr>
          <w:i/>
        </w:rPr>
        <w:t>email</w:t>
      </w:r>
      <w:r w:rsidR="009644E9">
        <w:t>”, kemudian pada kontroler akan memeriksa kode yang diterima dengan kode yang tersimpan pada tabel otps, jika cocok dan masih aktif maka kontroler akan memperbarui status client menjadi terverifikasi</w:t>
      </w:r>
      <w:r w:rsidR="00376DC3">
        <w:t xml:space="preserve"> dan menghapus kode otp</w:t>
      </w:r>
      <w:r w:rsidR="007401EB">
        <w:t xml:space="preserve"> yang lama kemudian mengembalikan respon berhasil. Jika kode salah </w:t>
      </w:r>
      <w:r w:rsidR="00376DC3">
        <w:t>a</w:t>
      </w:r>
      <w:r w:rsidR="007401EB">
        <w:t xml:space="preserve">tau sudah kadaluarsa maka kontroller </w:t>
      </w:r>
      <w:proofErr w:type="gramStart"/>
      <w:r w:rsidR="007401EB">
        <w:t>akan</w:t>
      </w:r>
      <w:proofErr w:type="gramEnd"/>
      <w:r w:rsidR="007401EB">
        <w:t xml:space="preserve"> mengembalikan respon error.</w:t>
      </w:r>
    </w:p>
    <w:p w14:paraId="5CF54D62" w14:textId="77777777" w:rsidR="009644E9" w:rsidRDefault="009644E9" w:rsidP="009644E9"/>
    <w:p w14:paraId="44DC3C2A" w14:textId="51EC201A" w:rsidR="004E6B71" w:rsidRDefault="00376DC3" w:rsidP="004E6B71">
      <w:pPr>
        <w:pStyle w:val="SubBabIIIIII"/>
      </w:pPr>
      <w:bookmarkStart w:id="156" w:name="_Toc143523742"/>
      <w:r>
        <w:t>API</w:t>
      </w:r>
      <w:r w:rsidR="004E6B71">
        <w:t xml:space="preserve"> </w:t>
      </w:r>
      <w:r w:rsidR="004E6B71" w:rsidRPr="00412987">
        <w:rPr>
          <w:i/>
        </w:rPr>
        <w:t>Reset</w:t>
      </w:r>
      <w:r w:rsidR="004E6B71">
        <w:t xml:space="preserve"> </w:t>
      </w:r>
      <w:r w:rsidR="004E6B71" w:rsidRPr="00E65287">
        <w:rPr>
          <w:i/>
        </w:rPr>
        <w:t>Password</w:t>
      </w:r>
      <w:bookmarkEnd w:id="156"/>
    </w:p>
    <w:p w14:paraId="16145B36" w14:textId="3D44FD55" w:rsidR="00E65287" w:rsidRDefault="00E65287" w:rsidP="007401EB">
      <w:pPr>
        <w:ind w:firstLine="720"/>
        <w:rPr>
          <w:rFonts w:ascii="Segoe UI" w:hAnsi="Segoe UI" w:cs="Segoe UI"/>
          <w:color w:val="D1D5DB"/>
          <w:shd w:val="clear" w:color="auto" w:fill="444654"/>
        </w:rPr>
      </w:pPr>
      <w:r w:rsidRPr="00E65287">
        <w:t xml:space="preserve">API </w:t>
      </w:r>
      <w:r w:rsidRPr="00412987">
        <w:rPr>
          <w:i/>
        </w:rPr>
        <w:t>reset</w:t>
      </w:r>
      <w:r w:rsidRPr="00E65287">
        <w:t xml:space="preserve"> </w:t>
      </w:r>
      <w:r w:rsidRPr="00E65287">
        <w:rPr>
          <w:i/>
        </w:rPr>
        <w:t>password</w:t>
      </w:r>
      <w:r w:rsidRPr="00E65287">
        <w:t xml:space="preserve"> adalah fitur penting dalam sistem keamanan yang memungkinkan pengguna dan operator untuk mengatasi masalah lupa </w:t>
      </w:r>
      <w:r w:rsidRPr="00E65287">
        <w:rPr>
          <w:i/>
        </w:rPr>
        <w:t>password</w:t>
      </w:r>
      <w:r w:rsidRPr="00E65287">
        <w:t xml:space="preserve"> dengan cepat dan mudah. </w:t>
      </w:r>
      <w:proofErr w:type="gramStart"/>
      <w:r w:rsidRPr="00E65287">
        <w:t xml:space="preserve">Dengan menggunakan API ini, </w:t>
      </w:r>
      <w:r>
        <w:t>pengguna dan operator</w:t>
      </w:r>
      <w:r w:rsidRPr="00E65287">
        <w:t xml:space="preserve"> dapat menghindari kehilangan akses akun dan data yang berharga.</w:t>
      </w:r>
      <w:proofErr w:type="gramEnd"/>
    </w:p>
    <w:p w14:paraId="5D7B0ECA" w14:textId="35813390" w:rsidR="002B284D" w:rsidRDefault="00376DC3" w:rsidP="007401EB">
      <w:pPr>
        <w:ind w:firstLine="720"/>
      </w:pPr>
      <w:r>
        <w:t>API</w:t>
      </w:r>
      <w:r w:rsidR="007401EB">
        <w:t xml:space="preserve"> </w:t>
      </w:r>
      <w:r w:rsidR="007401EB" w:rsidRPr="00412987">
        <w:rPr>
          <w:i/>
        </w:rPr>
        <w:t>reset</w:t>
      </w:r>
      <w:r w:rsidR="007401EB">
        <w:t xml:space="preserve"> </w:t>
      </w:r>
      <w:r w:rsidR="007401EB" w:rsidRPr="00E65287">
        <w:rPr>
          <w:i/>
        </w:rPr>
        <w:t>password</w:t>
      </w:r>
      <w:r w:rsidR="007401EB">
        <w:t xml:space="preserve"> digunakan oleh </w:t>
      </w:r>
      <w:r>
        <w:t>pengguna dan operator</w:t>
      </w:r>
      <w:r w:rsidR="007401EB">
        <w:t xml:space="preserve"> untuk m</w:t>
      </w:r>
      <w:r>
        <w:t xml:space="preserve">emperbarui </w:t>
      </w:r>
      <w:r w:rsidRPr="00E65287">
        <w:rPr>
          <w:i/>
        </w:rPr>
        <w:t>password</w:t>
      </w:r>
      <w:r>
        <w:t xml:space="preserve"> jika meraka</w:t>
      </w:r>
      <w:r w:rsidR="007401EB">
        <w:t xml:space="preserve"> lupa dengan </w:t>
      </w:r>
      <w:proofErr w:type="gramStart"/>
      <w:r w:rsidR="007401EB">
        <w:t>cara</w:t>
      </w:r>
      <w:proofErr w:type="gramEnd"/>
      <w:r w:rsidR="007401EB">
        <w:t xml:space="preserve"> memasukkan </w:t>
      </w:r>
      <w:r w:rsidR="00780C9B" w:rsidRPr="00780C9B">
        <w:rPr>
          <w:i/>
        </w:rPr>
        <w:t>email</w:t>
      </w:r>
      <w:r w:rsidR="007401EB">
        <w:t xml:space="preserve"> yang sudah terdaftar dan menggunakan </w:t>
      </w:r>
      <w:r w:rsidR="007401EB" w:rsidRPr="00E65287">
        <w:rPr>
          <w:i/>
        </w:rPr>
        <w:t>link</w:t>
      </w:r>
      <w:r w:rsidR="007401EB">
        <w:t xml:space="preserve"> yang telah dikirimkan ke </w:t>
      </w:r>
      <w:r w:rsidR="00780C9B" w:rsidRPr="00780C9B">
        <w:rPr>
          <w:i/>
        </w:rPr>
        <w:t>email</w:t>
      </w:r>
      <w:r w:rsidR="007401EB">
        <w:t xml:space="preserve"> untuk </w:t>
      </w:r>
      <w:r w:rsidR="007401EB">
        <w:lastRenderedPageBreak/>
        <w:t xml:space="preserve">memperbarui </w:t>
      </w:r>
      <w:r w:rsidR="007401EB" w:rsidRPr="00E65287">
        <w:rPr>
          <w:i/>
        </w:rPr>
        <w:t>password</w:t>
      </w:r>
      <w:r w:rsidR="007401EB">
        <w:t xml:space="preserve">. Diagram dari </w:t>
      </w:r>
      <w:r>
        <w:t>API</w:t>
      </w:r>
      <w:r w:rsidR="007401EB">
        <w:t xml:space="preserve"> reset </w:t>
      </w:r>
      <w:r w:rsidR="007401EB" w:rsidRPr="00E65287">
        <w:rPr>
          <w:i/>
        </w:rPr>
        <w:t>password</w:t>
      </w:r>
      <w:r w:rsidR="00982AF0">
        <w:t xml:space="preserve"> dapat dilihat pada G</w:t>
      </w:r>
      <w:r w:rsidR="007401EB">
        <w:t xml:space="preserve">ambar </w:t>
      </w:r>
      <w:r w:rsidR="004B6151">
        <w:t>3.7</w:t>
      </w:r>
      <w:r w:rsidR="007401EB">
        <w:t xml:space="preserve"> </w:t>
      </w:r>
      <w:r w:rsidR="0002563E">
        <w:t>di bawah</w:t>
      </w:r>
      <w:r w:rsidR="007401EB">
        <w:t>.</w:t>
      </w:r>
    </w:p>
    <w:p w14:paraId="5629319F" w14:textId="0A47107E" w:rsidR="007401EB" w:rsidRDefault="007401EB" w:rsidP="007401EB">
      <w:pPr>
        <w:jc w:val="center"/>
      </w:pPr>
      <w:r>
        <w:rPr>
          <w:noProof/>
          <w:lang w:val="en-US"/>
        </w:rPr>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39">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1454CAA5" w:rsidR="007401EB" w:rsidRDefault="00E65287" w:rsidP="00E65287">
      <w:pPr>
        <w:pStyle w:val="LabelGambar"/>
        <w:rPr>
          <w:i/>
        </w:rPr>
      </w:pPr>
      <w:bookmarkStart w:id="157" w:name="_Toc142072561"/>
      <w:bookmarkStart w:id="158" w:name="_Toc142073178"/>
      <w:bookmarkStart w:id="159" w:name="_Toc143519963"/>
      <w:proofErr w:type="gramStart"/>
      <w:r w:rsidRPr="00E65287">
        <w:rPr>
          <w:b/>
        </w:rPr>
        <w:t>Gambar 3.</w:t>
      </w:r>
      <w:proofErr w:type="gramEnd"/>
      <w:r w:rsidRPr="00E65287">
        <w:rPr>
          <w:b/>
        </w:rPr>
        <w:fldChar w:fldCharType="begin"/>
      </w:r>
      <w:r w:rsidRPr="00E65287">
        <w:rPr>
          <w:b/>
        </w:rPr>
        <w:instrText xml:space="preserve"> SEQ Gambar_3. \* ARABIC </w:instrText>
      </w:r>
      <w:r w:rsidRPr="00E65287">
        <w:rPr>
          <w:b/>
        </w:rPr>
        <w:fldChar w:fldCharType="separate"/>
      </w:r>
      <w:r w:rsidR="00742A11">
        <w:rPr>
          <w:b/>
          <w:noProof/>
        </w:rPr>
        <w:t>7</w:t>
      </w:r>
      <w:r w:rsidRPr="00E65287">
        <w:rPr>
          <w:b/>
        </w:rPr>
        <w:fldChar w:fldCharType="end"/>
      </w:r>
      <w:r>
        <w:t xml:space="preserve"> </w:t>
      </w:r>
      <w:r w:rsidRPr="00E65287">
        <w:rPr>
          <w:i/>
        </w:rPr>
        <w:t>Sequence</w:t>
      </w:r>
      <w:r w:rsidR="00CA0592">
        <w:t xml:space="preserve"> d</w:t>
      </w:r>
      <w:r w:rsidRPr="0002407E">
        <w:t>iagram</w:t>
      </w:r>
      <w:r>
        <w:t xml:space="preserve"> API</w:t>
      </w:r>
      <w:r w:rsidR="00CA0592">
        <w:t xml:space="preserve"> </w:t>
      </w:r>
      <w:r w:rsidR="00CA0592" w:rsidRPr="00CA0592">
        <w:rPr>
          <w:i/>
        </w:rPr>
        <w:t>r</w:t>
      </w:r>
      <w:r w:rsidRPr="00CA0592">
        <w:rPr>
          <w:i/>
        </w:rPr>
        <w:t>eset</w:t>
      </w:r>
      <w:r w:rsidRPr="0002407E">
        <w:t xml:space="preserve"> </w:t>
      </w:r>
      <w:r w:rsidR="00CA0592">
        <w:rPr>
          <w:i/>
        </w:rPr>
        <w:t>p</w:t>
      </w:r>
      <w:r w:rsidRPr="00E65287">
        <w:rPr>
          <w:i/>
        </w:rPr>
        <w:t>assword</w:t>
      </w:r>
      <w:bookmarkEnd w:id="157"/>
      <w:bookmarkEnd w:id="158"/>
      <w:bookmarkEnd w:id="159"/>
    </w:p>
    <w:p w14:paraId="598DE699" w14:textId="77777777" w:rsidR="00E65287" w:rsidRDefault="00E65287" w:rsidP="00E65287">
      <w:pPr>
        <w:pStyle w:val="LabelGambar"/>
      </w:pPr>
    </w:p>
    <w:p w14:paraId="236F7B6F" w14:textId="037C9C4E" w:rsidR="00CB0EED" w:rsidRDefault="00982AF0" w:rsidP="003518AB">
      <w:pPr>
        <w:ind w:firstLine="720"/>
      </w:pPr>
      <w:r>
        <w:t>Pada G</w:t>
      </w:r>
      <w:r w:rsidR="004B6151">
        <w:t>ambar 3.7</w:t>
      </w:r>
      <w:r w:rsidR="003518AB" w:rsidRPr="003518AB">
        <w:t xml:space="preserve"> di atas, proses reset </w:t>
      </w:r>
      <w:r w:rsidR="003518AB" w:rsidRPr="003518AB">
        <w:rPr>
          <w:i/>
        </w:rPr>
        <w:t>password</w:t>
      </w:r>
      <w:r w:rsidR="003518AB" w:rsidRPr="003518AB">
        <w:t xml:space="preserve"> menggunakan metode yang terstruktur dan efisien. </w:t>
      </w:r>
      <w:r w:rsidR="003518AB" w:rsidRPr="003518AB">
        <w:rPr>
          <w:i/>
        </w:rPr>
        <w:t>Client</w:t>
      </w:r>
      <w:r w:rsidR="003518AB" w:rsidRPr="003518AB">
        <w:t xml:space="preserve"> memulai proses ini dengan melakukan permintaan (</w:t>
      </w:r>
      <w:r w:rsidR="003518AB" w:rsidRPr="003518AB">
        <w:rPr>
          <w:i/>
        </w:rPr>
        <w:t>request</w:t>
      </w:r>
      <w:r w:rsidR="003518AB" w:rsidRPr="003518AB">
        <w:t xml:space="preserve">) ke </w:t>
      </w:r>
      <w:r w:rsidR="003518AB" w:rsidRPr="003518AB">
        <w:rPr>
          <w:i/>
        </w:rPr>
        <w:t>endpoint</w:t>
      </w:r>
      <w:r w:rsidR="003518AB" w:rsidRPr="003518AB">
        <w:t xml:space="preserve"> "/api/reset-password" pada </w:t>
      </w:r>
      <w:r w:rsidR="003518AB" w:rsidRPr="003518AB">
        <w:rPr>
          <w:i/>
        </w:rPr>
        <w:t>server</w:t>
      </w:r>
      <w:r w:rsidR="003518AB" w:rsidRPr="003518AB">
        <w:t xml:space="preserve">. Permintaan ini berisi data </w:t>
      </w:r>
      <w:r w:rsidR="00780C9B" w:rsidRPr="00780C9B">
        <w:rPr>
          <w:i/>
        </w:rPr>
        <w:t>email</w:t>
      </w:r>
      <w:r w:rsidR="003518AB" w:rsidRPr="003518AB">
        <w:t xml:space="preserve"> yang sudah terdaftar sebagai parameter </w:t>
      </w:r>
      <w:r w:rsidR="003518AB">
        <w:t>supaya</w:t>
      </w:r>
      <w:r w:rsidR="003518AB" w:rsidRPr="003518AB">
        <w:t xml:space="preserve"> </w:t>
      </w:r>
      <w:r w:rsidR="003518AB" w:rsidRPr="003518AB">
        <w:rPr>
          <w:i/>
        </w:rPr>
        <w:t>server</w:t>
      </w:r>
      <w:r w:rsidR="003518AB" w:rsidRPr="003518AB">
        <w:t xml:space="preserve"> dapat mengidentifikasi akun yang </w:t>
      </w:r>
      <w:proofErr w:type="gramStart"/>
      <w:r w:rsidR="003518AB" w:rsidRPr="003518AB">
        <w:t>akan</w:t>
      </w:r>
      <w:proofErr w:type="gramEnd"/>
      <w:r w:rsidR="003518AB" w:rsidRPr="003518AB">
        <w:t xml:space="preserve"> direset </w:t>
      </w:r>
      <w:r w:rsidR="003518AB" w:rsidRPr="003518AB">
        <w:rPr>
          <w:i/>
        </w:rPr>
        <w:t>password</w:t>
      </w:r>
      <w:r w:rsidR="003518AB" w:rsidRPr="003518AB">
        <w:t xml:space="preserve">-nya. </w:t>
      </w:r>
    </w:p>
    <w:p w14:paraId="4FF43C22" w14:textId="48EA965D" w:rsidR="003518AB" w:rsidRDefault="006519CC" w:rsidP="008F16DA">
      <w:pPr>
        <w:ind w:firstLine="720"/>
      </w:pPr>
      <w:r w:rsidRPr="006519CC">
        <w:t xml:space="preserve">Setelah </w:t>
      </w:r>
      <w:r w:rsidR="00882196">
        <w:t>permintaan tersebut diterima maka</w:t>
      </w:r>
      <w:r w:rsidRPr="006519CC">
        <w:t xml:space="preserve"> kontroler pada sisi </w:t>
      </w:r>
      <w:r w:rsidRPr="004522B7">
        <w:rPr>
          <w:i/>
        </w:rPr>
        <w:t>server</w:t>
      </w:r>
      <w:r w:rsidRPr="006519CC">
        <w:t xml:space="preserve"> </w:t>
      </w:r>
      <w:proofErr w:type="gramStart"/>
      <w:r w:rsidRPr="006519CC">
        <w:t>akan</w:t>
      </w:r>
      <w:proofErr w:type="gramEnd"/>
      <w:r w:rsidRPr="006519CC">
        <w:t xml:space="preserve"> mengeksekusi sebuah fungsi khusus yang telah disediakan oleh Laravel. Fungsi </w:t>
      </w:r>
      <w:r w:rsidR="00882196">
        <w:t>tersebut</w:t>
      </w:r>
      <w:r w:rsidRPr="006519CC">
        <w:t xml:space="preserve"> bertugas untuk mengirimkan </w:t>
      </w:r>
      <w:r w:rsidRPr="006519CC">
        <w:rPr>
          <w:i/>
        </w:rPr>
        <w:t>link</w:t>
      </w:r>
      <w:r w:rsidRPr="006519CC">
        <w:t xml:space="preserve"> reset </w:t>
      </w:r>
      <w:r w:rsidRPr="00412987">
        <w:rPr>
          <w:i/>
        </w:rPr>
        <w:t>password</w:t>
      </w:r>
      <w:r w:rsidRPr="006519CC">
        <w:t xml:space="preserve"> ke alamat </w:t>
      </w:r>
      <w:r w:rsidR="00780C9B" w:rsidRPr="00780C9B">
        <w:rPr>
          <w:i/>
        </w:rPr>
        <w:t>email</w:t>
      </w:r>
      <w:r w:rsidRPr="006519CC">
        <w:t xml:space="preserve"> yang diberikan </w:t>
      </w:r>
      <w:r w:rsidR="00882196">
        <w:t xml:space="preserve">oleh </w:t>
      </w:r>
      <w:r w:rsidR="00882196" w:rsidRPr="00882196">
        <w:rPr>
          <w:i/>
        </w:rPr>
        <w:t>client</w:t>
      </w:r>
      <w:r w:rsidRPr="006519CC">
        <w:t xml:space="preserve">. Proses pengiriman </w:t>
      </w:r>
      <w:r w:rsidR="00780C9B" w:rsidRPr="00780C9B">
        <w:rPr>
          <w:i/>
        </w:rPr>
        <w:t>email</w:t>
      </w:r>
      <w:r w:rsidRPr="006519CC">
        <w:t xml:space="preserve"> ini dapat pengguna</w:t>
      </w:r>
      <w:r w:rsidR="00882196">
        <w:t xml:space="preserve">an </w:t>
      </w:r>
      <w:r w:rsidR="00F71892">
        <w:t xml:space="preserve">layanan </w:t>
      </w:r>
      <w:r w:rsidR="00780C9B" w:rsidRPr="00780C9B">
        <w:rPr>
          <w:i/>
        </w:rPr>
        <w:t>email</w:t>
      </w:r>
      <w:r w:rsidR="00F71892">
        <w:t xml:space="preserve"> eksternal seperti</w:t>
      </w:r>
      <w:r w:rsidR="00882196">
        <w:t xml:space="preserve"> </w:t>
      </w:r>
      <w:r w:rsidRPr="006519CC">
        <w:t xml:space="preserve">SMTP yang telah dikonfigurasi </w:t>
      </w:r>
      <w:r w:rsidR="00882196">
        <w:t xml:space="preserve">pada </w:t>
      </w:r>
      <w:r w:rsidR="00882196" w:rsidRPr="00882196">
        <w:rPr>
          <w:i/>
        </w:rPr>
        <w:t>server</w:t>
      </w:r>
      <w:r w:rsidRPr="006519CC">
        <w:t>.</w:t>
      </w:r>
      <w:r>
        <w:t xml:space="preserve"> </w:t>
      </w:r>
      <w:r w:rsidRPr="006519CC">
        <w:t xml:space="preserve">Jika </w:t>
      </w:r>
      <w:r w:rsidR="00780C9B" w:rsidRPr="00780C9B">
        <w:rPr>
          <w:i/>
        </w:rPr>
        <w:t>email</w:t>
      </w:r>
      <w:r w:rsidRPr="006519CC">
        <w:t xml:space="preserve"> </w:t>
      </w:r>
      <w:r w:rsidR="00882196">
        <w:t>berhasil terkirim dengan sukses maka</w:t>
      </w:r>
      <w:r w:rsidRPr="006519CC">
        <w:t xml:space="preserve"> k</w:t>
      </w:r>
      <w:r>
        <w:t xml:space="preserve">ontroler </w:t>
      </w:r>
      <w:proofErr w:type="gramStart"/>
      <w:r>
        <w:t>akan</w:t>
      </w:r>
      <w:proofErr w:type="gramEnd"/>
      <w:r>
        <w:t xml:space="preserve"> memberikan respon</w:t>
      </w:r>
      <w:r w:rsidRPr="006519CC">
        <w:t xml:space="preserve"> ke client berupa pe</w:t>
      </w:r>
      <w:r>
        <w:t xml:space="preserve">san berhasil. </w:t>
      </w:r>
      <w:r w:rsidRPr="006519CC">
        <w:t xml:space="preserve">Pesan ini memberitahukan bahwa </w:t>
      </w:r>
      <w:r w:rsidR="00780C9B" w:rsidRPr="00780C9B">
        <w:rPr>
          <w:i/>
        </w:rPr>
        <w:t>email</w:t>
      </w:r>
      <w:r w:rsidRPr="006519CC">
        <w:t xml:space="preserve"> reset </w:t>
      </w:r>
      <w:r w:rsidRPr="00882196">
        <w:rPr>
          <w:i/>
        </w:rPr>
        <w:t>password</w:t>
      </w:r>
      <w:r w:rsidRPr="006519CC">
        <w:t xml:space="preserve"> telah berhasil dikirim dan pengguna dapat segera memeriksa kotak masuk </w:t>
      </w:r>
      <w:r w:rsidR="00780C9B" w:rsidRPr="00780C9B">
        <w:rPr>
          <w:i/>
        </w:rPr>
        <w:t>email</w:t>
      </w:r>
      <w:r w:rsidRPr="006519CC">
        <w:t xml:space="preserve"> mereka untuk melanju</w:t>
      </w:r>
      <w:r w:rsidRPr="006519CC">
        <w:rPr>
          <w:lang w:val="en-US"/>
        </w:rPr>
        <w:t xml:space="preserve">tkan </w:t>
      </w:r>
      <w:r>
        <w:rPr>
          <w:lang w:val="en-US"/>
        </w:rPr>
        <w:t>proses selanjutnya</w:t>
      </w:r>
      <w:r w:rsidRPr="006519CC">
        <w:rPr>
          <w:lang w:val="en-US"/>
        </w:rPr>
        <w:t>.</w:t>
      </w:r>
      <w:r w:rsidR="008F16DA" w:rsidRPr="008F16DA">
        <w:t xml:space="preserve"> </w:t>
      </w:r>
      <w:proofErr w:type="gramStart"/>
      <w:r w:rsidR="008F16DA" w:rsidRPr="008F16DA">
        <w:t xml:space="preserve">Namun, dalam beberapa situasi, pengiriman </w:t>
      </w:r>
      <w:r w:rsidR="00780C9B" w:rsidRPr="00780C9B">
        <w:rPr>
          <w:i/>
        </w:rPr>
        <w:t>email</w:t>
      </w:r>
      <w:r w:rsidR="008F16DA" w:rsidRPr="008F16DA">
        <w:t xml:space="preserve"> mungkin mengalami kegagalan.</w:t>
      </w:r>
      <w:proofErr w:type="gramEnd"/>
      <w:r w:rsidR="008F16DA" w:rsidRPr="008F16DA">
        <w:t xml:space="preserve"> </w:t>
      </w:r>
      <w:proofErr w:type="gramStart"/>
      <w:r w:rsidR="008F16DA" w:rsidRPr="008F16DA">
        <w:t xml:space="preserve">Misalnya, alamat </w:t>
      </w:r>
      <w:r w:rsidR="00780C9B" w:rsidRPr="00780C9B">
        <w:rPr>
          <w:i/>
        </w:rPr>
        <w:t>email</w:t>
      </w:r>
      <w:r w:rsidR="008F16DA" w:rsidRPr="008F16DA">
        <w:t xml:space="preserve"> yang diberikan tidak valid, terjadi gangguan jaringan, atau layanan </w:t>
      </w:r>
      <w:r w:rsidR="00780C9B" w:rsidRPr="00780C9B">
        <w:rPr>
          <w:i/>
        </w:rPr>
        <w:t>email</w:t>
      </w:r>
      <w:r w:rsidR="008F16DA" w:rsidRPr="008F16DA">
        <w:t xml:space="preserve"> eksternal mengalami masalah.</w:t>
      </w:r>
      <w:proofErr w:type="gramEnd"/>
      <w:r w:rsidR="008F16DA" w:rsidRPr="008F16DA">
        <w:t xml:space="preserve"> Jika hal ini terjadi, kontroler </w:t>
      </w:r>
      <w:proofErr w:type="gramStart"/>
      <w:r w:rsidR="008F16DA" w:rsidRPr="008F16DA">
        <w:t>akan</w:t>
      </w:r>
      <w:proofErr w:type="gramEnd"/>
      <w:r w:rsidR="008F16DA" w:rsidRPr="008F16DA">
        <w:t xml:space="preserve"> memberikan respon error </w:t>
      </w:r>
      <w:r w:rsidR="00882196">
        <w:lastRenderedPageBreak/>
        <w:t>ke</w:t>
      </w:r>
      <w:r w:rsidR="008F16DA" w:rsidRPr="008F16DA">
        <w:t xml:space="preserve"> client. </w:t>
      </w:r>
      <w:proofErr w:type="gramStart"/>
      <w:r w:rsidR="008F16DA" w:rsidRPr="008F16DA">
        <w:t xml:space="preserve">Pesan error ini berisi informasi yang relevan tentang masalah yang terjadi, sehingga pengguna atau operator dapat </w:t>
      </w:r>
      <w:r w:rsidR="00E85145">
        <w:t>mengetahui</w:t>
      </w:r>
      <w:r w:rsidR="008F16DA" w:rsidRPr="008F16DA">
        <w:t xml:space="preserve"> penyebabnya.</w:t>
      </w:r>
      <w:proofErr w:type="gramEnd"/>
    </w:p>
    <w:p w14:paraId="6E380E89" w14:textId="77777777" w:rsidR="00AA194A" w:rsidRPr="003518AB" w:rsidRDefault="00AA194A" w:rsidP="008F16DA">
      <w:pPr>
        <w:ind w:firstLine="720"/>
      </w:pPr>
    </w:p>
    <w:p w14:paraId="6CF20F9F" w14:textId="4C490542" w:rsidR="00A42D35" w:rsidRDefault="00A42D35" w:rsidP="00A42D35">
      <w:pPr>
        <w:pStyle w:val="SubBabIIIIII"/>
      </w:pPr>
      <w:bookmarkStart w:id="160" w:name="_Toc143523743"/>
      <w:r>
        <w:t xml:space="preserve">API Ganti </w:t>
      </w:r>
      <w:r w:rsidRPr="00412987">
        <w:rPr>
          <w:i/>
        </w:rPr>
        <w:t>Password</w:t>
      </w:r>
      <w:bookmarkEnd w:id="160"/>
    </w:p>
    <w:p w14:paraId="633EC7CC" w14:textId="46A3EDD1" w:rsidR="00E10318" w:rsidRDefault="00E10318" w:rsidP="00112F54">
      <w:pPr>
        <w:ind w:firstLine="720"/>
      </w:pPr>
      <w:proofErr w:type="gramStart"/>
      <w:r>
        <w:t xml:space="preserve">API ganti </w:t>
      </w:r>
      <w:r w:rsidRPr="00412987">
        <w:rPr>
          <w:i/>
        </w:rPr>
        <w:t>password</w:t>
      </w:r>
      <w:r>
        <w:t xml:space="preserve"> digunakan oleh pengguna dan operator untuk mengganti </w:t>
      </w:r>
      <w:r w:rsidRPr="00412987">
        <w:rPr>
          <w:i/>
        </w:rPr>
        <w:t>password</w:t>
      </w:r>
      <w:r>
        <w:t xml:space="preserve"> mereka melalui aplikasi mobile.</w:t>
      </w:r>
      <w:proofErr w:type="gramEnd"/>
      <w:r>
        <w:t xml:space="preserve"> </w:t>
      </w:r>
      <w:r w:rsidR="00112F54">
        <w:t xml:space="preserve">Berbeda dengan reset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pengguna tanpa melalui link yang dikirimkan ke </w:t>
      </w:r>
      <w:r w:rsidR="00780C9B" w:rsidRPr="00780C9B">
        <w:rPr>
          <w:i/>
        </w:rPr>
        <w:t>email</w:t>
      </w:r>
      <w:r w:rsidR="00112F54">
        <w:t xml:space="preserve">. </w:t>
      </w:r>
      <w:proofErr w:type="gramStart"/>
      <w:r w:rsidR="00112F54">
        <w:t xml:space="preserve">Diagram dari API ganti </w:t>
      </w:r>
      <w:r w:rsidR="00112F54" w:rsidRPr="00412987">
        <w:rPr>
          <w:i/>
        </w:rPr>
        <w:t>passwo</w:t>
      </w:r>
      <w:r w:rsidR="00982AF0" w:rsidRPr="00412987">
        <w:rPr>
          <w:i/>
        </w:rPr>
        <w:t>rd</w:t>
      </w:r>
      <w:r w:rsidR="00982AF0">
        <w:t xml:space="preserve"> dalap dilihat pada G</w:t>
      </w:r>
      <w:r w:rsidR="005E4E75">
        <w:t>ambar 3.8</w:t>
      </w:r>
      <w:r w:rsidR="00112F54">
        <w:t xml:space="preserve"> </w:t>
      </w:r>
      <w:r w:rsidR="0002563E">
        <w:t>di bawah</w:t>
      </w:r>
      <w:r w:rsidR="00112F54">
        <w:t>.</w:t>
      </w:r>
      <w:proofErr w:type="gramEnd"/>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40">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773324F3" w:rsidR="00112F54" w:rsidRDefault="004E66A3" w:rsidP="004E66A3">
      <w:pPr>
        <w:pStyle w:val="LabelGambar"/>
      </w:pPr>
      <w:bookmarkStart w:id="161" w:name="_Toc142072562"/>
      <w:bookmarkStart w:id="162" w:name="_Toc142073179"/>
      <w:bookmarkStart w:id="163" w:name="_Toc143519964"/>
      <w:proofErr w:type="gramStart"/>
      <w:r w:rsidRPr="004E66A3">
        <w:rPr>
          <w:b/>
        </w:rPr>
        <w:t>Gambar 3.</w:t>
      </w:r>
      <w:proofErr w:type="gramEnd"/>
      <w:r w:rsidRPr="004E66A3">
        <w:rPr>
          <w:b/>
        </w:rPr>
        <w:fldChar w:fldCharType="begin"/>
      </w:r>
      <w:r w:rsidRPr="004E66A3">
        <w:rPr>
          <w:b/>
        </w:rPr>
        <w:instrText xml:space="preserve"> SEQ Gambar_3. \* ARABIC </w:instrText>
      </w:r>
      <w:r w:rsidRPr="004E66A3">
        <w:rPr>
          <w:b/>
        </w:rPr>
        <w:fldChar w:fldCharType="separate"/>
      </w:r>
      <w:r w:rsidR="00742A11">
        <w:rPr>
          <w:b/>
          <w:noProof/>
        </w:rPr>
        <w:t>8</w:t>
      </w:r>
      <w:r w:rsidRPr="004E66A3">
        <w:rPr>
          <w:b/>
        </w:rPr>
        <w:fldChar w:fldCharType="end"/>
      </w:r>
      <w:r>
        <w:t xml:space="preserve"> </w:t>
      </w:r>
      <w:r w:rsidRPr="004E66A3">
        <w:rPr>
          <w:i/>
        </w:rPr>
        <w:t>Sequence</w:t>
      </w:r>
      <w:r w:rsidR="00CA0592">
        <w:t xml:space="preserve"> d</w:t>
      </w:r>
      <w:r w:rsidRPr="00F046ED">
        <w:t xml:space="preserve">iagram </w:t>
      </w:r>
      <w:r>
        <w:t xml:space="preserve">API </w:t>
      </w:r>
      <w:r w:rsidR="00CA0592">
        <w:t>ganti p</w:t>
      </w:r>
      <w:r w:rsidRPr="00F046ED">
        <w:t>assword</w:t>
      </w:r>
      <w:bookmarkEnd w:id="161"/>
      <w:bookmarkEnd w:id="162"/>
      <w:bookmarkEnd w:id="163"/>
    </w:p>
    <w:p w14:paraId="3F450767" w14:textId="77777777" w:rsidR="004E66A3" w:rsidRDefault="004E66A3" w:rsidP="004E66A3">
      <w:pPr>
        <w:pStyle w:val="LabelGambar"/>
      </w:pPr>
    </w:p>
    <w:p w14:paraId="7E862F1C" w14:textId="1A7FB888" w:rsidR="00112F54" w:rsidRDefault="00982AF0" w:rsidP="0032203D">
      <w:pPr>
        <w:ind w:firstLine="720"/>
      </w:pPr>
      <w:r>
        <w:t>Dapat dilihat pada G</w:t>
      </w:r>
      <w:r w:rsidR="0032203D">
        <w:t xml:space="preserve">ambar </w:t>
      </w:r>
      <w:r w:rsidR="005E4E75">
        <w:t>3.8</w:t>
      </w:r>
      <w:r w:rsidR="0032203D">
        <w:t xml:space="preserve"> </w:t>
      </w:r>
      <w:r w:rsidR="0002563E">
        <w:t>di atas</w:t>
      </w:r>
      <w:r w:rsidR="0032203D">
        <w:t xml:space="preserve">, untuk mengganti </w:t>
      </w:r>
      <w:r w:rsidR="0032203D" w:rsidRPr="005E4E75">
        <w:rPr>
          <w:i/>
        </w:rPr>
        <w:t>password</w:t>
      </w:r>
      <w:r w:rsidR="0032203D">
        <w:t xml:space="preserve"> pertama client mengirimkan permintaan ganti </w:t>
      </w:r>
      <w:r w:rsidR="0032203D" w:rsidRPr="00412987">
        <w:rPr>
          <w:i/>
        </w:rPr>
        <w:t>password</w:t>
      </w:r>
      <w:r w:rsidR="0032203D">
        <w:t xml:space="preserve"> ke enpoint “</w:t>
      </w:r>
      <w:r w:rsidR="00D15221">
        <w:t>/api</w:t>
      </w:r>
      <w:r w:rsidR="0032203D">
        <w:t>/change-</w:t>
      </w:r>
      <w:r w:rsidR="0032203D" w:rsidRPr="00412987">
        <w:rPr>
          <w:i/>
        </w:rPr>
        <w:t>password</w:t>
      </w:r>
      <w:r w:rsidR="0032203D">
        <w:t xml:space="preserve">” dengan mengirimkan </w:t>
      </w:r>
      <w:r w:rsidR="0032203D" w:rsidRPr="005E4E75">
        <w:rPr>
          <w:i/>
        </w:rPr>
        <w:t>password</w:t>
      </w:r>
      <w:r w:rsidR="0032203D">
        <w:t xml:space="preserve"> lama, </w:t>
      </w:r>
      <w:r w:rsidR="0032203D" w:rsidRPr="005E4E75">
        <w:rPr>
          <w:i/>
        </w:rPr>
        <w:t>password</w:t>
      </w:r>
      <w:r w:rsidR="0032203D">
        <w:t xml:space="preserve"> baru dan konfirmasi </w:t>
      </w:r>
      <w:r w:rsidR="0032203D" w:rsidRPr="005E4E75">
        <w:rPr>
          <w:i/>
        </w:rPr>
        <w:t>password</w:t>
      </w:r>
      <w:r w:rsidR="0032203D">
        <w:t xml:space="preserve"> baru, kemudian didalam kontroler </w:t>
      </w:r>
      <w:r w:rsidR="0032203D" w:rsidRPr="005E4E75">
        <w:rPr>
          <w:i/>
        </w:rPr>
        <w:t>password</w:t>
      </w:r>
      <w:r w:rsidR="0032203D">
        <w:t xml:space="preserve"> lama yang dikirimkan akan dicocokkan dengan </w:t>
      </w:r>
      <w:r w:rsidR="0032203D" w:rsidRPr="005E4E75">
        <w:rPr>
          <w:i/>
        </w:rPr>
        <w:t>password</w:t>
      </w:r>
      <w:r w:rsidR="0032203D">
        <w:t xml:space="preserve"> client sekarang dengan menggunakan fungsi Hash. Jika kedua </w:t>
      </w:r>
      <w:r w:rsidR="0032203D" w:rsidRPr="005E4E75">
        <w:rPr>
          <w:i/>
        </w:rPr>
        <w:t>password</w:t>
      </w:r>
      <w:r w:rsidR="0032203D">
        <w:t xml:space="preserve"> cocok maka </w:t>
      </w:r>
      <w:r w:rsidR="00E0775A">
        <w:t xml:space="preserve">kontroler </w:t>
      </w:r>
      <w:proofErr w:type="gramStart"/>
      <w:r w:rsidR="00E0775A">
        <w:t>akan</w:t>
      </w:r>
      <w:proofErr w:type="gramEnd"/>
      <w:r w:rsidR="00E0775A">
        <w:t xml:space="preserve"> memperbarui </w:t>
      </w:r>
      <w:r w:rsidR="00E0775A" w:rsidRPr="005E4E75">
        <w:rPr>
          <w:i/>
        </w:rPr>
        <w:t>password</w:t>
      </w:r>
      <w:r w:rsidR="00E0775A">
        <w:t xml:space="preserve"> pada tabel users dan mengmbalikan respon berhasil, jika </w:t>
      </w:r>
      <w:r w:rsidR="00E0775A" w:rsidRPr="005E4E75">
        <w:rPr>
          <w:i/>
        </w:rPr>
        <w:t>password</w:t>
      </w:r>
      <w:r w:rsidR="00E0775A">
        <w:t xml:space="preserve"> tidak sesuai maka kontroler akan mengembalikan respon error.</w:t>
      </w:r>
    </w:p>
    <w:p w14:paraId="7CCA2E11" w14:textId="77777777" w:rsidR="00112F54" w:rsidRDefault="00112F54" w:rsidP="00112F54">
      <w:pPr>
        <w:jc w:val="center"/>
      </w:pPr>
    </w:p>
    <w:p w14:paraId="08D7724F" w14:textId="5BEE5DBF" w:rsidR="00A42D35" w:rsidRDefault="00AA658A" w:rsidP="00A42D35">
      <w:pPr>
        <w:pStyle w:val="SubBabIIIIII"/>
      </w:pPr>
      <w:bookmarkStart w:id="164" w:name="_Toc143523744"/>
      <w:r>
        <w:t xml:space="preserve">API </w:t>
      </w:r>
      <w:r w:rsidR="00A42D35">
        <w:t>Ganti Profil</w:t>
      </w:r>
      <w:bookmarkEnd w:id="164"/>
    </w:p>
    <w:p w14:paraId="28C210DD" w14:textId="58E6DDA2" w:rsidR="00E0775A" w:rsidRDefault="00E0775A" w:rsidP="00E0775A">
      <w:pPr>
        <w:ind w:firstLine="720"/>
      </w:pPr>
      <w:r>
        <w:t xml:space="preserve">API ganti profil digunakan untuk mengganti </w:t>
      </w:r>
      <w:r w:rsidR="006A23F8">
        <w:t>data</w:t>
      </w:r>
      <w:r>
        <w:t xml:space="preserve"> pengguna dan operator seperti </w:t>
      </w:r>
      <w:proofErr w:type="gramStart"/>
      <w:r>
        <w:t>nama</w:t>
      </w:r>
      <w:proofErr w:type="gramEnd"/>
      <w:r>
        <w:t xml:space="preserve">, </w:t>
      </w:r>
      <w:r w:rsidR="00780C9B" w:rsidRPr="00780C9B">
        <w:rPr>
          <w:i/>
        </w:rPr>
        <w:t>email</w:t>
      </w:r>
      <w:r>
        <w:t xml:space="preserve">, nomor hp dan lain sebagainya melalui aplikasi </w:t>
      </w:r>
      <w:r w:rsidRPr="006A23F8">
        <w:rPr>
          <w:i/>
        </w:rPr>
        <w:t>mobile</w:t>
      </w:r>
      <w:r>
        <w:t xml:space="preserve">. </w:t>
      </w:r>
      <w:proofErr w:type="gramStart"/>
      <w:r>
        <w:t>Diagram dari API ganti pro</w:t>
      </w:r>
      <w:r w:rsidR="00D259BF">
        <w:t>fil dapat dilihat pada gamabr 3.9</w:t>
      </w:r>
      <w:r>
        <w:t xml:space="preserve"> </w:t>
      </w:r>
      <w:r w:rsidR="0002563E">
        <w:t>di bawah</w:t>
      </w:r>
      <w:r>
        <w:t>.</w:t>
      </w:r>
      <w:proofErr w:type="gramEnd"/>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41">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151BA1BD" w:rsidR="000B70BA" w:rsidRDefault="006A23F8" w:rsidP="006A23F8">
      <w:pPr>
        <w:pStyle w:val="LabelGambar"/>
      </w:pPr>
      <w:bookmarkStart w:id="165" w:name="_Toc142072563"/>
      <w:bookmarkStart w:id="166" w:name="_Toc142073180"/>
      <w:bookmarkStart w:id="167" w:name="_Toc143519965"/>
      <w:proofErr w:type="gramStart"/>
      <w:r w:rsidRPr="006A23F8">
        <w:rPr>
          <w:b/>
        </w:rPr>
        <w:t>Gambar 3.</w:t>
      </w:r>
      <w:proofErr w:type="gramEnd"/>
      <w:r w:rsidRPr="006A23F8">
        <w:rPr>
          <w:b/>
        </w:rPr>
        <w:fldChar w:fldCharType="begin"/>
      </w:r>
      <w:r w:rsidRPr="006A23F8">
        <w:rPr>
          <w:b/>
        </w:rPr>
        <w:instrText xml:space="preserve"> SEQ Gambar_3. \* ARABIC </w:instrText>
      </w:r>
      <w:r w:rsidRPr="006A23F8">
        <w:rPr>
          <w:b/>
        </w:rPr>
        <w:fldChar w:fldCharType="separate"/>
      </w:r>
      <w:r w:rsidR="00742A11">
        <w:rPr>
          <w:b/>
          <w:noProof/>
        </w:rPr>
        <w:t>9</w:t>
      </w:r>
      <w:r w:rsidRPr="006A23F8">
        <w:rPr>
          <w:b/>
        </w:rPr>
        <w:fldChar w:fldCharType="end"/>
      </w:r>
      <w:r>
        <w:t xml:space="preserve"> </w:t>
      </w:r>
      <w:r w:rsidRPr="006A23F8">
        <w:rPr>
          <w:i/>
        </w:rPr>
        <w:t>Sequence</w:t>
      </w:r>
      <w:r w:rsidR="00CA0592">
        <w:t xml:space="preserve"> d</w:t>
      </w:r>
      <w:r w:rsidRPr="00042D85">
        <w:t xml:space="preserve">iagram </w:t>
      </w:r>
      <w:r>
        <w:t xml:space="preserve">API </w:t>
      </w:r>
      <w:r w:rsidR="00CA0592">
        <w:t>ganti p</w:t>
      </w:r>
      <w:r w:rsidRPr="00042D85">
        <w:t>rofil</w:t>
      </w:r>
      <w:bookmarkEnd w:id="165"/>
      <w:bookmarkEnd w:id="166"/>
      <w:bookmarkEnd w:id="167"/>
    </w:p>
    <w:p w14:paraId="2FD674B2" w14:textId="77777777" w:rsidR="00D259BF" w:rsidRDefault="00D259BF" w:rsidP="006A23F8">
      <w:pPr>
        <w:pStyle w:val="LabelGambar"/>
      </w:pPr>
    </w:p>
    <w:p w14:paraId="76955DD6" w14:textId="1661D9FD" w:rsidR="000B70BA" w:rsidRDefault="00982AF0" w:rsidP="000B70BA">
      <w:pPr>
        <w:ind w:firstLine="720"/>
      </w:pPr>
      <w:r>
        <w:t>Dapat dilihat pada G</w:t>
      </w:r>
      <w:r w:rsidR="000B70BA">
        <w:t xml:space="preserve">ambar </w:t>
      </w:r>
      <w:r w:rsidR="00D259BF">
        <w:t>3.9</w:t>
      </w:r>
      <w:r w:rsidR="000B70BA">
        <w:t xml:space="preserve"> </w:t>
      </w:r>
      <w:r w:rsidR="0002563E">
        <w:t>di atas</w:t>
      </w:r>
      <w:r w:rsidR="000B70BA">
        <w:t>, unttuk mengganti profil pertama penguna atau operator mengirim</w:t>
      </w:r>
      <w:r w:rsidR="00D15221">
        <w:t>kan</w:t>
      </w:r>
      <w:r w:rsidR="00D259BF">
        <w:t xml:space="preserve"> data</w:t>
      </w:r>
      <w:r w:rsidR="00D15221">
        <w:t xml:space="preserve"> profil mereka ke enpoint “/api/</w:t>
      </w:r>
      <w:r w:rsidR="000B70BA">
        <w:t xml:space="preserve">update-profile” kemudian didalam kontroler data yang telah terima </w:t>
      </w:r>
      <w:r w:rsidR="00D259BF">
        <w:t>a</w:t>
      </w:r>
      <w:r w:rsidR="000B70BA">
        <w:t xml:space="preserve">kan dimasukkan kedalam tabel </w:t>
      </w:r>
      <w:r w:rsidR="000B70BA" w:rsidRPr="00D259BF">
        <w:rPr>
          <w:i/>
        </w:rPr>
        <w:t>users</w:t>
      </w:r>
      <w:r w:rsidR="000B70BA">
        <w:t xml:space="preserve"> untuk memperbarui profil dan terakhir kontroler mengembalikan respon bahwa profil berhasil dirubah.</w:t>
      </w:r>
    </w:p>
    <w:p w14:paraId="73A5AC2B" w14:textId="77777777" w:rsidR="000B70BA" w:rsidRDefault="000B70BA" w:rsidP="000B70BA"/>
    <w:p w14:paraId="285B9689" w14:textId="2075D7A4" w:rsidR="00A42D35" w:rsidRDefault="00AA658A" w:rsidP="00A42D35">
      <w:pPr>
        <w:pStyle w:val="SubBabIIIIII"/>
      </w:pPr>
      <w:bookmarkStart w:id="168" w:name="_Toc143523745"/>
      <w:r>
        <w:t>API Lihat</w:t>
      </w:r>
      <w:r w:rsidR="00A42D35">
        <w:t xml:space="preserve"> Avatar</w:t>
      </w:r>
      <w:bookmarkEnd w:id="168"/>
    </w:p>
    <w:p w14:paraId="4604479E" w14:textId="37CDEE86" w:rsidR="00CC203E" w:rsidRDefault="000B70BA" w:rsidP="006A23F8">
      <w:pPr>
        <w:ind w:firstLine="720"/>
      </w:pPr>
      <w:proofErr w:type="gramStart"/>
      <w:r>
        <w:t>API lihat avatar digunakan untuk mendapatkan gambar avatar (foto profil) dari pengguna dan operator untuk ditampilkan didala</w:t>
      </w:r>
      <w:r w:rsidR="00CC203E">
        <w:t>m</w:t>
      </w:r>
      <w:r>
        <w:t xml:space="preserve"> aplikasi mobile.</w:t>
      </w:r>
      <w:proofErr w:type="gramEnd"/>
      <w:r w:rsidR="00CC203E">
        <w:t xml:space="preserve"> </w:t>
      </w:r>
      <w:proofErr w:type="gramStart"/>
      <w:r w:rsidR="00CC203E">
        <w:t>Diagram dari API lihat avatar dapat dilihat p</w:t>
      </w:r>
      <w:r w:rsidR="00FB6BA3">
        <w:t>a</w:t>
      </w:r>
      <w:r w:rsidR="00982AF0">
        <w:t>da G</w:t>
      </w:r>
      <w:r w:rsidR="00CC203E">
        <w:t>amb</w:t>
      </w:r>
      <w:r w:rsidR="002E4232">
        <w:t>ar 3.10</w:t>
      </w:r>
      <w:r w:rsidR="00CC203E">
        <w:t xml:space="preserve"> </w:t>
      </w:r>
      <w:r w:rsidR="0002563E">
        <w:t>di bawah</w:t>
      </w:r>
      <w:r w:rsidR="00CC203E">
        <w:t>.</w:t>
      </w:r>
      <w:proofErr w:type="gramEnd"/>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42">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0FE131B9" w:rsidR="00FB6BA3" w:rsidRDefault="00FB6BA3" w:rsidP="00FB6BA3">
      <w:pPr>
        <w:pStyle w:val="LabelGambar"/>
      </w:pPr>
      <w:bookmarkStart w:id="169" w:name="_Toc142072564"/>
      <w:bookmarkStart w:id="170" w:name="_Toc142073181"/>
      <w:bookmarkStart w:id="171" w:name="_Toc143519966"/>
      <w:proofErr w:type="gramStart"/>
      <w:r w:rsidRPr="00FB6BA3">
        <w:rPr>
          <w:b/>
        </w:rPr>
        <w:t>Gambar 3.</w:t>
      </w:r>
      <w:proofErr w:type="gramEnd"/>
      <w:r w:rsidRPr="00FB6BA3">
        <w:rPr>
          <w:b/>
        </w:rPr>
        <w:fldChar w:fldCharType="begin"/>
      </w:r>
      <w:r w:rsidRPr="00FB6BA3">
        <w:rPr>
          <w:b/>
        </w:rPr>
        <w:instrText xml:space="preserve"> SEQ Gambar_3. \* ARABIC </w:instrText>
      </w:r>
      <w:r w:rsidRPr="00FB6BA3">
        <w:rPr>
          <w:b/>
        </w:rPr>
        <w:fldChar w:fldCharType="separate"/>
      </w:r>
      <w:r w:rsidR="00742A11">
        <w:rPr>
          <w:b/>
          <w:noProof/>
        </w:rPr>
        <w:t>10</w:t>
      </w:r>
      <w:r w:rsidRPr="00FB6BA3">
        <w:rPr>
          <w:b/>
        </w:rPr>
        <w:fldChar w:fldCharType="end"/>
      </w:r>
      <w:r>
        <w:t xml:space="preserve"> </w:t>
      </w:r>
      <w:r w:rsidRPr="0058001E">
        <w:rPr>
          <w:i/>
        </w:rPr>
        <w:t>Sequence</w:t>
      </w:r>
      <w:r w:rsidR="00C83D2B">
        <w:t xml:space="preserve"> d</w:t>
      </w:r>
      <w:r w:rsidRPr="00437F6C">
        <w:t xml:space="preserve">iagram </w:t>
      </w:r>
      <w:r>
        <w:t xml:space="preserve">API </w:t>
      </w:r>
      <w:r w:rsidR="00C83D2B">
        <w:t>lihat a</w:t>
      </w:r>
      <w:r w:rsidRPr="00437F6C">
        <w:t>vatar</w:t>
      </w:r>
      <w:bookmarkEnd w:id="169"/>
      <w:bookmarkEnd w:id="170"/>
      <w:bookmarkEnd w:id="171"/>
    </w:p>
    <w:p w14:paraId="27E1BF96" w14:textId="77777777" w:rsidR="006937D0" w:rsidRDefault="006937D0" w:rsidP="00FB6BA3">
      <w:pPr>
        <w:pStyle w:val="LabelGambar"/>
      </w:pPr>
    </w:p>
    <w:p w14:paraId="1F8418B7" w14:textId="37424CB9" w:rsidR="00CC203E" w:rsidRDefault="00982AF0" w:rsidP="001A5821">
      <w:pPr>
        <w:ind w:firstLine="720"/>
      </w:pPr>
      <w:r>
        <w:lastRenderedPageBreak/>
        <w:t>Dapat dilihat pada G</w:t>
      </w:r>
      <w:r w:rsidR="00CC203E">
        <w:t xml:space="preserve">ambar </w:t>
      </w:r>
      <w:r w:rsidR="002E4232">
        <w:t>3.10</w:t>
      </w:r>
      <w:r w:rsidR="00CC203E">
        <w:t xml:space="preserve"> </w:t>
      </w:r>
      <w:r w:rsidR="0002563E">
        <w:t>di atas</w:t>
      </w:r>
      <w:r w:rsidR="00CC203E">
        <w:t xml:space="preserve">, untuk mendapatkan gambar avatar pertama pengguna atau operator melakukan </w:t>
      </w:r>
      <w:r w:rsidR="002E4232">
        <w:t>permintaan data</w:t>
      </w:r>
      <w:r w:rsidR="00CC203E">
        <w:t xml:space="preserve"> avatar melalui endpoint “</w:t>
      </w:r>
      <w:r w:rsidR="00D15221">
        <w:t>/api</w:t>
      </w:r>
      <w:r w:rsidR="00CC203E">
        <w:t>/avatar” kemudian kontrole</w:t>
      </w:r>
      <w:r w:rsidR="001A5821">
        <w:t>r akan mengambil gam</w:t>
      </w:r>
      <w:r w:rsidR="00CC203E">
        <w:t xml:space="preserve">bar avatar didalam </w:t>
      </w:r>
      <w:r w:rsidR="002E4232">
        <w:t>penyimpanan Laravel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laravel untuk melakukan peyimpana file seperti gambar, log dan berkas lainnya, dengan menggunakan </w:t>
      </w:r>
      <w:r w:rsidR="001A5821" w:rsidRPr="002E4232">
        <w:rPr>
          <w:i/>
        </w:rPr>
        <w:t>storage</w:t>
      </w:r>
      <w:r w:rsidR="001A5821">
        <w:t xml:space="preserve"> kita bisa mengatur si</w:t>
      </w:r>
      <w:r w:rsidR="002E4232">
        <w:t>a</w:t>
      </w:r>
      <w:r w:rsidR="001A5821">
        <w:t xml:space="preserve">pa saja yang boleh mengakses penyimpanan tersebut sehingga lebih aman. Jika file telah ditemukan maka kontroler </w:t>
      </w:r>
      <w:proofErr w:type="gramStart"/>
      <w:r w:rsidR="001A5821">
        <w:t>akan</w:t>
      </w:r>
      <w:proofErr w:type="gramEnd"/>
      <w:r w:rsidR="001A5821">
        <w:t xml:space="preserve"> mengembalikan respon file dan jika tidak ditemukan maka kontroler akan mengembalikan nilai 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A42D35">
      <w:pPr>
        <w:pStyle w:val="SubBabIIIIII"/>
      </w:pPr>
      <w:bookmarkStart w:id="172" w:name="_Toc143523746"/>
      <w:r>
        <w:t>API Ganti Avatar</w:t>
      </w:r>
      <w:bookmarkEnd w:id="172"/>
    </w:p>
    <w:p w14:paraId="266CD2C5" w14:textId="465242A9" w:rsidR="001A5821" w:rsidRDefault="0014207F" w:rsidP="0014207F">
      <w:pPr>
        <w:ind w:firstLine="720"/>
      </w:pPr>
      <w:proofErr w:type="gramStart"/>
      <w:r>
        <w:t>API ganti avatar digunakan untuk mengganti gambar avatar pengguna atau operator, pengguna dapat mengganti gambar avatar melalui aplikasi mobile.</w:t>
      </w:r>
      <w:proofErr w:type="gramEnd"/>
      <w:r>
        <w:t xml:space="preserve"> </w:t>
      </w:r>
      <w:proofErr w:type="gramStart"/>
      <w:r>
        <w:t>Diagarm dari API ganti avat</w:t>
      </w:r>
      <w:r w:rsidR="00982AF0">
        <w:t>ar dapat dilihat pada G</w:t>
      </w:r>
      <w:r w:rsidR="00AB64ED">
        <w:t>ambar 3.11</w:t>
      </w:r>
      <w:r>
        <w:t xml:space="preserve"> </w:t>
      </w:r>
      <w:r w:rsidR="0002563E">
        <w:t>di bawah</w:t>
      </w:r>
      <w:r>
        <w:t>.</w:t>
      </w:r>
      <w:proofErr w:type="gramEnd"/>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43">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25CAE613" w:rsidR="0014207F" w:rsidRDefault="0058001E" w:rsidP="0058001E">
      <w:pPr>
        <w:pStyle w:val="LabelGambar"/>
      </w:pPr>
      <w:bookmarkStart w:id="173" w:name="_Toc142072565"/>
      <w:bookmarkStart w:id="174" w:name="_Toc142073182"/>
      <w:bookmarkStart w:id="175" w:name="_Toc143519967"/>
      <w:proofErr w:type="gramStart"/>
      <w:r w:rsidRPr="0058001E">
        <w:rPr>
          <w:b/>
        </w:rPr>
        <w:t>Gambar 3.</w:t>
      </w:r>
      <w:proofErr w:type="gramEnd"/>
      <w:r w:rsidRPr="0058001E">
        <w:rPr>
          <w:b/>
        </w:rPr>
        <w:fldChar w:fldCharType="begin"/>
      </w:r>
      <w:r w:rsidRPr="0058001E">
        <w:rPr>
          <w:b/>
        </w:rPr>
        <w:instrText xml:space="preserve"> SEQ Gambar_3. \* ARABIC </w:instrText>
      </w:r>
      <w:r w:rsidRPr="0058001E">
        <w:rPr>
          <w:b/>
        </w:rPr>
        <w:fldChar w:fldCharType="separate"/>
      </w:r>
      <w:r w:rsidR="00742A11">
        <w:rPr>
          <w:b/>
          <w:noProof/>
        </w:rPr>
        <w:t>11</w:t>
      </w:r>
      <w:r w:rsidRPr="0058001E">
        <w:rPr>
          <w:b/>
        </w:rPr>
        <w:fldChar w:fldCharType="end"/>
      </w:r>
      <w:r>
        <w:t xml:space="preserve"> </w:t>
      </w:r>
      <w:r w:rsidRPr="0058001E">
        <w:rPr>
          <w:i/>
        </w:rPr>
        <w:t>Sequence</w:t>
      </w:r>
      <w:r w:rsidR="00C83D2B">
        <w:t xml:space="preserve"> d</w:t>
      </w:r>
      <w:r w:rsidRPr="004A5B6F">
        <w:t xml:space="preserve">iagram </w:t>
      </w:r>
      <w:r>
        <w:t xml:space="preserve">API </w:t>
      </w:r>
      <w:r w:rsidR="00C83D2B">
        <w:t>ganti a</w:t>
      </w:r>
      <w:r w:rsidRPr="004A5B6F">
        <w:t>vatar</w:t>
      </w:r>
      <w:bookmarkEnd w:id="173"/>
      <w:bookmarkEnd w:id="174"/>
      <w:bookmarkEnd w:id="175"/>
    </w:p>
    <w:p w14:paraId="2E71F1C3" w14:textId="77777777" w:rsidR="0058001E" w:rsidRDefault="0058001E" w:rsidP="0058001E">
      <w:pPr>
        <w:pStyle w:val="LabelGambar"/>
      </w:pPr>
    </w:p>
    <w:p w14:paraId="5D1799A0" w14:textId="073DB73E" w:rsidR="00467788" w:rsidRDefault="00982AF0" w:rsidP="00467788">
      <w:pPr>
        <w:ind w:firstLine="720"/>
      </w:pPr>
      <w:r>
        <w:t>Dapat dilihat pada G</w:t>
      </w:r>
      <w:r w:rsidR="004E783C">
        <w:t>am</w:t>
      </w:r>
      <w:r w:rsidR="0014207F">
        <w:t>b</w:t>
      </w:r>
      <w:r w:rsidR="004E783C">
        <w:t>a</w:t>
      </w:r>
      <w:r w:rsidR="0014207F">
        <w:t xml:space="preserve">r </w:t>
      </w:r>
      <w:r w:rsidR="00AB64ED">
        <w:t>3.11</w:t>
      </w:r>
      <w:r w:rsidR="0014207F">
        <w:t xml:space="preserve"> </w:t>
      </w:r>
      <w:r w:rsidR="0002563E">
        <w:t>di atas</w:t>
      </w:r>
      <w:r w:rsidR="0014207F">
        <w:t>, untuk mengganti avatar pertama pengguna atau oper</w:t>
      </w:r>
      <w:r w:rsidR="00AB64ED">
        <w:t>ator</w:t>
      </w:r>
      <w:r w:rsidR="0014207F">
        <w:t xml:space="preserve"> akan mengir</w:t>
      </w:r>
      <w:r w:rsidR="00F04888">
        <w:t>imakan file avatar yang baru mel</w:t>
      </w:r>
      <w:r w:rsidR="0014207F">
        <w:t xml:space="preserve">alui </w:t>
      </w:r>
      <w:r w:rsidR="0014207F" w:rsidRPr="00AB64ED">
        <w:rPr>
          <w:i/>
        </w:rPr>
        <w:t>endpoint</w:t>
      </w:r>
      <w:r w:rsidR="00F04888">
        <w:t xml:space="preserve"> “</w:t>
      </w:r>
      <w:r w:rsidR="00D15221">
        <w:t>/api</w:t>
      </w:r>
      <w:r w:rsidR="00F04888">
        <w:t xml:space="preserve">/update-avatar”,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xml:space="preserve">, kemudian file avatar yang baru akan disesuaikan namanya sesuai dengan format </w:t>
      </w:r>
      <w:r w:rsidR="00467788" w:rsidRPr="00AB64ED">
        <w:rPr>
          <w:i/>
        </w:rPr>
        <w:t>server</w:t>
      </w:r>
      <w:r w:rsidR="00467788">
        <w:t>, setelah nama</w:t>
      </w:r>
      <w:r w:rsidR="00AB64ED">
        <w:t>nya diganti</w:t>
      </w:r>
      <w:r w:rsidR="00467788">
        <w:t xml:space="preserve"> kemudian file akan disimpan didalam </w:t>
      </w:r>
      <w:r w:rsidR="00467788" w:rsidRPr="00AB64ED">
        <w:rPr>
          <w:i/>
        </w:rPr>
        <w:t>storage</w:t>
      </w:r>
      <w:r w:rsidR="00467788">
        <w:t xml:space="preserve"> dan kontroler juga akan memperbarui nama avatar didalam tabel </w:t>
      </w:r>
      <w:r w:rsidR="00467788" w:rsidRPr="00AB64ED">
        <w:rPr>
          <w:i/>
        </w:rPr>
        <w:t>users</w:t>
      </w:r>
      <w:r w:rsidR="00467788">
        <w:t>, terakhir kontor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A42D35">
      <w:pPr>
        <w:pStyle w:val="SubBabIIIIII"/>
      </w:pPr>
      <w:bookmarkStart w:id="176" w:name="_Toc143523747"/>
      <w:r>
        <w:t>API Verifikasi Akses</w:t>
      </w:r>
      <w:bookmarkEnd w:id="176"/>
    </w:p>
    <w:p w14:paraId="1D09B33F" w14:textId="4F9C155E" w:rsidR="00467788" w:rsidRDefault="00467788" w:rsidP="00467788">
      <w:pPr>
        <w:ind w:firstLine="720"/>
      </w:pPr>
      <w:r>
        <w:t xml:space="preserve">Verifikasi akses digunakan oleh pengguna dan operator untuk memverifikasi diri mereka dan untuk mendapatkan akses terhadap suatu pintu dengan </w:t>
      </w:r>
      <w:proofErr w:type="gramStart"/>
      <w:r>
        <w:t>cara</w:t>
      </w:r>
      <w:proofErr w:type="gramEnd"/>
      <w:r>
        <w:t xml:space="preserve"> memindai </w:t>
      </w:r>
      <w:r w:rsidR="00DB084B">
        <w:t xml:space="preserve">kode </w:t>
      </w:r>
      <w:r>
        <w:t>QR dengan perangkat mobile</w:t>
      </w:r>
      <w:r w:rsidR="00DB084B">
        <w:t xml:space="preserve">. </w:t>
      </w:r>
      <w:proofErr w:type="gramStart"/>
      <w:r w:rsidR="00DB084B">
        <w:t>Diagram dari API verifikasi aks</w:t>
      </w:r>
      <w:r w:rsidR="00982AF0">
        <w:t>es dapat dilihat pada G</w:t>
      </w:r>
      <w:r w:rsidR="00F73070">
        <w:t>ambar 3.12</w:t>
      </w:r>
      <w:r w:rsidR="00DB084B">
        <w:t xml:space="preserve"> </w:t>
      </w:r>
      <w:r w:rsidR="0002563E">
        <w:t>di bawah</w:t>
      </w:r>
      <w:r w:rsidR="00DB084B">
        <w:t>.</w:t>
      </w:r>
      <w:proofErr w:type="gramEnd"/>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4">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4D62EEBD" w:rsidR="00DB084B" w:rsidRDefault="003222A8" w:rsidP="003222A8">
      <w:pPr>
        <w:pStyle w:val="LabelGambar"/>
      </w:pPr>
      <w:bookmarkStart w:id="177" w:name="_Toc142072566"/>
      <w:bookmarkStart w:id="178" w:name="_Toc142073183"/>
      <w:bookmarkStart w:id="179" w:name="_Toc143519968"/>
      <w:proofErr w:type="gramStart"/>
      <w:r w:rsidRPr="003222A8">
        <w:rPr>
          <w:b/>
        </w:rPr>
        <w:t>Gambar 3.</w:t>
      </w:r>
      <w:proofErr w:type="gramEnd"/>
      <w:r w:rsidRPr="003222A8">
        <w:rPr>
          <w:b/>
        </w:rPr>
        <w:fldChar w:fldCharType="begin"/>
      </w:r>
      <w:r w:rsidRPr="003222A8">
        <w:rPr>
          <w:b/>
        </w:rPr>
        <w:instrText xml:space="preserve"> SEQ Gambar_3. \* ARABIC </w:instrText>
      </w:r>
      <w:r w:rsidRPr="003222A8">
        <w:rPr>
          <w:b/>
        </w:rPr>
        <w:fldChar w:fldCharType="separate"/>
      </w:r>
      <w:r w:rsidR="00742A11">
        <w:rPr>
          <w:b/>
          <w:noProof/>
        </w:rPr>
        <w:t>12</w:t>
      </w:r>
      <w:r w:rsidRPr="003222A8">
        <w:rPr>
          <w:b/>
        </w:rPr>
        <w:fldChar w:fldCharType="end"/>
      </w:r>
      <w:r>
        <w:t xml:space="preserve"> </w:t>
      </w:r>
      <w:r w:rsidRPr="003222A8">
        <w:rPr>
          <w:i/>
        </w:rPr>
        <w:t>Sequence</w:t>
      </w:r>
      <w:r w:rsidRPr="00ED6FA1">
        <w:t xml:space="preserve"> </w:t>
      </w:r>
      <w:r w:rsidR="0063447A">
        <w:t>d</w:t>
      </w:r>
      <w:r w:rsidRPr="00ED6FA1">
        <w:t xml:space="preserve">iagram </w:t>
      </w:r>
      <w:r>
        <w:t xml:space="preserve">API </w:t>
      </w:r>
      <w:r w:rsidR="0063447A">
        <w:t>v</w:t>
      </w:r>
      <w:r w:rsidRPr="00ED6FA1">
        <w:t xml:space="preserve">erifikasi </w:t>
      </w:r>
      <w:r w:rsidR="0063447A">
        <w:t>a</w:t>
      </w:r>
      <w:r w:rsidRPr="00ED6FA1">
        <w:t>kses</w:t>
      </w:r>
      <w:bookmarkEnd w:id="177"/>
      <w:bookmarkEnd w:id="178"/>
      <w:bookmarkEnd w:id="179"/>
    </w:p>
    <w:p w14:paraId="774786AD" w14:textId="77777777" w:rsidR="003222A8" w:rsidRPr="003222A8" w:rsidRDefault="003222A8" w:rsidP="003222A8"/>
    <w:p w14:paraId="762F9C5C" w14:textId="54E2B96D" w:rsidR="00DB084B" w:rsidRDefault="00DB084B" w:rsidP="00DB084B">
      <w:pPr>
        <w:ind w:firstLine="720"/>
      </w:pPr>
      <w:r>
        <w:t xml:space="preserve">Untuk mendapatkan akases ke pintu, setelah memindai kode QR pada pintu maka pengguna atau operator akan mendapatkan data informasi terkait pintu tersebut, kemudian data tersebut dikirimkan ke </w:t>
      </w:r>
      <w:r w:rsidRPr="004522B7">
        <w:rPr>
          <w:i/>
        </w:rPr>
        <w:t>serve</w:t>
      </w:r>
      <w:r w:rsidR="003222A8" w:rsidRPr="004522B7">
        <w:rPr>
          <w:i/>
        </w:rPr>
        <w:t>r</w:t>
      </w:r>
      <w:r>
        <w:t xml:space="preserve"> melalui endpoint </w:t>
      </w:r>
      <w:r>
        <w:lastRenderedPageBreak/>
        <w:t>“</w:t>
      </w:r>
      <w:r w:rsidR="00D15221">
        <w:t>/api</w:t>
      </w:r>
      <w:r>
        <w:t>/verify-access</w:t>
      </w:r>
      <w:proofErr w:type="gramStart"/>
      <w:r>
        <w:t>/{</w:t>
      </w:r>
      <w:proofErr w:type="gramEnd"/>
      <w:r>
        <w:t xml:space="preserve">door-id}”, kemudian kontroler akan mengambil data pintu pada tabel </w:t>
      </w:r>
      <w:r w:rsidRPr="003222A8">
        <w:rPr>
          <w:i/>
        </w:rPr>
        <w:t>doors</w:t>
      </w:r>
      <w:r w:rsidR="003222A8">
        <w:t>, jika permintaan bera</w:t>
      </w:r>
      <w:r>
        <w:t>sal dari operator gedung dimana pintu tersebut berada maka kontroler akan mengijinkan dengan mengambalikan respon berupa kode kunci pintu. Jika pengguna</w:t>
      </w:r>
      <w:r w:rsidR="003222A8">
        <w:t xml:space="preserve"> permintaan akses dilakukan oleh pengguna</w:t>
      </w:r>
      <w:r>
        <w:t xml:space="preserve"> biasa maka kontroler </w:t>
      </w:r>
      <w:proofErr w:type="gramStart"/>
      <w:r>
        <w:t>akan</w:t>
      </w:r>
      <w:proofErr w:type="gramEnd"/>
      <w:r>
        <w:t xml:space="preserve"> memeriksa daftar akses</w:t>
      </w:r>
      <w:r w:rsidR="00AD0CE5">
        <w:t xml:space="preserve"> didalam tabel </w:t>
      </w:r>
      <w:r w:rsidR="00AD0CE5" w:rsidRPr="003222A8">
        <w:rPr>
          <w:i/>
        </w:rPr>
        <w:t>access</w:t>
      </w:r>
      <w:r w:rsidR="00AD0CE5">
        <w:t xml:space="preserve">, jika pengguna memiliki akses dan masil berlaku maka kontroler akan mengembalikan respon </w:t>
      </w:r>
      <w:r w:rsidR="003222A8">
        <w:t xml:space="preserve">akses </w:t>
      </w:r>
      <w:r w:rsidR="00AD0CE5">
        <w:t>diij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A42D35">
      <w:pPr>
        <w:pStyle w:val="SubBabIIIIII"/>
      </w:pPr>
      <w:bookmarkStart w:id="180" w:name="_Toc143523748"/>
      <w:r>
        <w:t>API Daftar Akses</w:t>
      </w:r>
      <w:bookmarkEnd w:id="180"/>
    </w:p>
    <w:p w14:paraId="3A2AFE02" w14:textId="5D6BB598" w:rsidR="00AD0CE5" w:rsidRDefault="00AD0CE5" w:rsidP="00AD0CE5">
      <w:pPr>
        <w:ind w:firstLine="720"/>
      </w:pPr>
      <w:proofErr w:type="gramStart"/>
      <w:r>
        <w:t>API daftar akses digunakan untuk mendapatkan daftar dari pintu mana saja yang dapat diakses oleh pengguna, sehingga pengguna dapat mnegetahui pintu mana saja yang bisa diakses oleh dirinya.</w:t>
      </w:r>
      <w:proofErr w:type="gramEnd"/>
      <w:r>
        <w:t xml:space="preserve"> </w:t>
      </w:r>
      <w:proofErr w:type="gramStart"/>
      <w:r>
        <w:t>Diagram dari API dafar aks</w:t>
      </w:r>
      <w:r w:rsidR="00982AF0">
        <w:t>es dapat dilihat pada G</w:t>
      </w:r>
      <w:r w:rsidR="000E48F9">
        <w:t>ambar 3.13</w:t>
      </w:r>
      <w:r>
        <w:t xml:space="preserve"> </w:t>
      </w:r>
      <w:r w:rsidR="0002563E">
        <w:t>di bawah</w:t>
      </w:r>
      <w:r>
        <w:t>.</w:t>
      </w:r>
      <w:proofErr w:type="gramEnd"/>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45">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4446A362" w:rsidR="0089306B" w:rsidRDefault="000E48F9" w:rsidP="000E48F9">
      <w:pPr>
        <w:pStyle w:val="LabelGambar"/>
      </w:pPr>
      <w:bookmarkStart w:id="181" w:name="_Toc142072567"/>
      <w:bookmarkStart w:id="182" w:name="_Toc142073184"/>
      <w:bookmarkStart w:id="183" w:name="_Toc143519969"/>
      <w:proofErr w:type="gramStart"/>
      <w:r w:rsidRPr="000E48F9">
        <w:rPr>
          <w:b/>
        </w:rPr>
        <w:t>Gambar 3.</w:t>
      </w:r>
      <w:proofErr w:type="gramEnd"/>
      <w:r w:rsidRPr="000E48F9">
        <w:rPr>
          <w:b/>
        </w:rPr>
        <w:fldChar w:fldCharType="begin"/>
      </w:r>
      <w:r w:rsidRPr="000E48F9">
        <w:rPr>
          <w:b/>
        </w:rPr>
        <w:instrText xml:space="preserve"> SEQ Gambar_3. \* ARABIC </w:instrText>
      </w:r>
      <w:r w:rsidRPr="000E48F9">
        <w:rPr>
          <w:b/>
        </w:rPr>
        <w:fldChar w:fldCharType="separate"/>
      </w:r>
      <w:r w:rsidR="00742A11">
        <w:rPr>
          <w:b/>
          <w:noProof/>
        </w:rPr>
        <w:t>13</w:t>
      </w:r>
      <w:r w:rsidRPr="000E48F9">
        <w:rPr>
          <w:b/>
        </w:rPr>
        <w:fldChar w:fldCharType="end"/>
      </w:r>
      <w:r>
        <w:t xml:space="preserve"> </w:t>
      </w:r>
      <w:r w:rsidRPr="000E48F9">
        <w:rPr>
          <w:i/>
        </w:rPr>
        <w:t>Sequence</w:t>
      </w:r>
      <w:r w:rsidRPr="00654F13">
        <w:t xml:space="preserve"> </w:t>
      </w:r>
      <w:r w:rsidR="0063447A">
        <w:t>d</w:t>
      </w:r>
      <w:r w:rsidRPr="00654F13">
        <w:t>iagram</w:t>
      </w:r>
      <w:r>
        <w:t xml:space="preserve"> API</w:t>
      </w:r>
      <w:r w:rsidR="0063447A">
        <w:t xml:space="preserve"> d</w:t>
      </w:r>
      <w:r w:rsidRPr="00654F13">
        <w:t xml:space="preserve">aftar </w:t>
      </w:r>
      <w:r w:rsidR="0063447A">
        <w:t>a</w:t>
      </w:r>
      <w:r w:rsidRPr="00654F13">
        <w:t>kses</w:t>
      </w:r>
      <w:bookmarkEnd w:id="181"/>
      <w:bookmarkEnd w:id="182"/>
      <w:bookmarkEnd w:id="183"/>
    </w:p>
    <w:p w14:paraId="69414AD8" w14:textId="77777777" w:rsidR="000E48F9" w:rsidRDefault="000E48F9" w:rsidP="000E48F9">
      <w:pPr>
        <w:pStyle w:val="LabelGambar"/>
      </w:pPr>
    </w:p>
    <w:p w14:paraId="6A3ED574" w14:textId="7F227D19" w:rsidR="0089306B" w:rsidRDefault="00982AF0" w:rsidP="0089306B">
      <w:pPr>
        <w:ind w:firstLine="720"/>
      </w:pPr>
      <w:r>
        <w:t>Dapat dilihat pada G</w:t>
      </w:r>
      <w:r w:rsidR="000E48F9">
        <w:t>ambar 3.13</w:t>
      </w:r>
      <w:r w:rsidR="0089306B">
        <w:t xml:space="preserve"> </w:t>
      </w:r>
      <w:r w:rsidR="0002563E">
        <w:t>di atas</w:t>
      </w:r>
      <w:r w:rsidR="0089306B">
        <w:t>, untuk mendapatkan daftar akses yang dimiliki pengguna mengirimkan request endpoint “</w:t>
      </w:r>
      <w:r w:rsidR="00D15221">
        <w:t>/api</w:t>
      </w:r>
      <w:r w:rsidR="0089306B">
        <w:t xml:space="preserve">/my-access”, kemudian kontroler </w:t>
      </w:r>
      <w:proofErr w:type="gramStart"/>
      <w:r w:rsidR="0089306B">
        <w:t>akan</w:t>
      </w:r>
      <w:proofErr w:type="gramEnd"/>
      <w:r w:rsidR="0089306B">
        <w:t xml:space="preserve"> </w:t>
      </w:r>
      <w:r w:rsidR="000E48F9">
        <w:t>melakukan pemeriksaan</w:t>
      </w:r>
      <w:r w:rsidR="0089306B">
        <w:t xml:space="preserve"> apakah permintaan datang dari </w:t>
      </w:r>
      <w:r w:rsidR="0089306B">
        <w:lastRenderedPageBreak/>
        <w:t xml:space="preserve">seorang operator atau pengguna biasa. Jika permintaan berasal dari seorang operator maka kontroler </w:t>
      </w:r>
      <w:proofErr w:type="gramStart"/>
      <w:r w:rsidR="0089306B">
        <w:t>akan</w:t>
      </w:r>
      <w:proofErr w:type="gramEnd"/>
      <w:r w:rsidR="0089306B">
        <w:t xml:space="preserve"> mengembalikan semua akses pintu atau semua daftar pintu yang ada</w:t>
      </w:r>
      <w:r w:rsidR="000E48F9">
        <w:t>,</w:t>
      </w:r>
      <w:r w:rsidR="0089306B">
        <w:t xml:space="preserve"> namun jika permintaan datang dari pengguna biasa maka kontroler akan mengembalikan data akses sesuai dengan </w:t>
      </w:r>
      <w:r w:rsidR="000E48F9">
        <w:t>akses yang dimiliki pengguna tersebut</w:t>
      </w:r>
      <w:r w:rsidR="0089306B">
        <w:t>.</w:t>
      </w:r>
    </w:p>
    <w:p w14:paraId="55344EF2" w14:textId="77777777" w:rsidR="0089306B" w:rsidRDefault="0089306B" w:rsidP="0089306B"/>
    <w:p w14:paraId="09C2F476" w14:textId="60E428EA" w:rsidR="000B4A57" w:rsidRDefault="000B4A57" w:rsidP="0031490A">
      <w:pPr>
        <w:pStyle w:val="SubBabIIIIII"/>
      </w:pPr>
      <w:bookmarkStart w:id="184" w:name="_Toc143523749"/>
      <w:r>
        <w:t xml:space="preserve">API </w:t>
      </w:r>
      <w:r w:rsidR="00BF6B0B">
        <w:t>Riwayat</w:t>
      </w:r>
      <w:r>
        <w:t xml:space="preserve"> Akses</w:t>
      </w:r>
      <w:bookmarkEnd w:id="184"/>
    </w:p>
    <w:p w14:paraId="5C3BDFD9" w14:textId="2E45FB03" w:rsidR="008D6498" w:rsidRDefault="008D6498" w:rsidP="00D83F0D">
      <w:pPr>
        <w:ind w:firstLine="720"/>
      </w:pPr>
      <w:proofErr w:type="gramStart"/>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w:t>
      </w:r>
      <w:proofErr w:type="gramEnd"/>
      <w:r w:rsidR="00D83F0D">
        <w:t xml:space="preserve"> </w:t>
      </w:r>
      <w:proofErr w:type="gramStart"/>
      <w:r w:rsidR="00D83F0D">
        <w:t>Diagram dari API ri</w:t>
      </w:r>
      <w:r w:rsidR="00982AF0">
        <w:t>wayat akses dapat dilihat pada G</w:t>
      </w:r>
      <w:r w:rsidR="00D83F0D">
        <w:t xml:space="preserve">ambar </w:t>
      </w:r>
      <w:r w:rsidR="00483B89">
        <w:t>3.14</w:t>
      </w:r>
      <w:r w:rsidR="00D83F0D">
        <w:t xml:space="preserve"> </w:t>
      </w:r>
      <w:r w:rsidR="0002563E">
        <w:t>di bawah</w:t>
      </w:r>
      <w:r w:rsidR="00D83F0D">
        <w:t>.</w:t>
      </w:r>
      <w:proofErr w:type="gramEnd"/>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46">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506B1C00" w:rsidR="00926D56" w:rsidRDefault="00D243F3" w:rsidP="00D243F3">
      <w:pPr>
        <w:pStyle w:val="LabelGambar"/>
      </w:pPr>
      <w:bookmarkStart w:id="185" w:name="_Toc142072568"/>
      <w:bookmarkStart w:id="186" w:name="_Toc142073185"/>
      <w:bookmarkStart w:id="187" w:name="_Toc143519970"/>
      <w:proofErr w:type="gramStart"/>
      <w:r w:rsidRPr="00D243F3">
        <w:rPr>
          <w:b/>
        </w:rPr>
        <w:t>Gambar 3.</w:t>
      </w:r>
      <w:proofErr w:type="gramEnd"/>
      <w:r w:rsidRPr="00D243F3">
        <w:rPr>
          <w:b/>
        </w:rPr>
        <w:fldChar w:fldCharType="begin"/>
      </w:r>
      <w:r w:rsidRPr="00D243F3">
        <w:rPr>
          <w:b/>
        </w:rPr>
        <w:instrText xml:space="preserve"> SEQ Gambar_3. \* ARABIC </w:instrText>
      </w:r>
      <w:r w:rsidRPr="00D243F3">
        <w:rPr>
          <w:b/>
        </w:rPr>
        <w:fldChar w:fldCharType="separate"/>
      </w:r>
      <w:r w:rsidR="00742A11">
        <w:rPr>
          <w:b/>
          <w:noProof/>
        </w:rPr>
        <w:t>14</w:t>
      </w:r>
      <w:r w:rsidRPr="00D243F3">
        <w:rPr>
          <w:b/>
        </w:rPr>
        <w:fldChar w:fldCharType="end"/>
      </w:r>
      <w:r>
        <w:t xml:space="preserve"> </w:t>
      </w:r>
      <w:r w:rsidRPr="00D243F3">
        <w:rPr>
          <w:i/>
        </w:rPr>
        <w:t>Sequence</w:t>
      </w:r>
      <w:r w:rsidRPr="00805BC3">
        <w:t xml:space="preserve"> </w:t>
      </w:r>
      <w:r w:rsidR="0063447A">
        <w:t>d</w:t>
      </w:r>
      <w:r w:rsidRPr="00805BC3">
        <w:t xml:space="preserve">iagram </w:t>
      </w:r>
      <w:r>
        <w:t xml:space="preserve">API </w:t>
      </w:r>
      <w:r w:rsidR="0063447A">
        <w:t>r</w:t>
      </w:r>
      <w:r w:rsidRPr="00805BC3">
        <w:t xml:space="preserve">iwayat </w:t>
      </w:r>
      <w:r w:rsidR="0063447A">
        <w:t>a</w:t>
      </w:r>
      <w:r w:rsidRPr="00805BC3">
        <w:t>kses</w:t>
      </w:r>
      <w:bookmarkEnd w:id="185"/>
      <w:bookmarkEnd w:id="186"/>
      <w:bookmarkEnd w:id="187"/>
    </w:p>
    <w:p w14:paraId="66C4649A" w14:textId="77777777" w:rsidR="00D243F3" w:rsidRDefault="00D243F3" w:rsidP="00D243F3">
      <w:pPr>
        <w:pStyle w:val="LabelGambar"/>
      </w:pPr>
    </w:p>
    <w:p w14:paraId="753B7C5B" w14:textId="15BB2BD1" w:rsidR="00926D56" w:rsidRDefault="00982AF0" w:rsidP="00457179">
      <w:pPr>
        <w:ind w:firstLine="720"/>
      </w:pPr>
      <w:r>
        <w:t>Dapat dilihat pada G</w:t>
      </w:r>
      <w:r w:rsidR="00926D56">
        <w:t xml:space="preserve">ambar </w:t>
      </w:r>
      <w:r w:rsidR="00483B89">
        <w:t>3.14</w:t>
      </w:r>
      <w:r w:rsidR="00926D56">
        <w:t xml:space="preserve"> untuk mendapatkan data riwayat akses maka pengguna </w:t>
      </w:r>
      <w:proofErr w:type="gramStart"/>
      <w:r w:rsidR="00926D56">
        <w:t>akan</w:t>
      </w:r>
      <w:proofErr w:type="gramEnd"/>
      <w:r w:rsidR="00926D56">
        <w:t xml:space="preserve"> melakukan </w:t>
      </w:r>
      <w:r w:rsidR="00483B89">
        <w:t>permintaan</w:t>
      </w:r>
      <w:r w:rsidR="00926D56">
        <w:t xml:space="preserve"> ke </w:t>
      </w:r>
      <w:r w:rsidR="00926D56" w:rsidRPr="00483B89">
        <w:rPr>
          <w:i/>
        </w:rPr>
        <w:t>enpoint</w:t>
      </w:r>
      <w:r w:rsidR="00926D56">
        <w:t xml:space="preserve"> </w:t>
      </w:r>
      <w:r w:rsidR="00457179">
        <w:t>“</w:t>
      </w:r>
      <w:r w:rsidR="00D15221">
        <w:t>/api</w:t>
      </w:r>
      <w:r w:rsidR="00457179">
        <w:t xml:space="preserve">/my-history”. Kemudian kontroller </w:t>
      </w:r>
      <w:proofErr w:type="gramStart"/>
      <w:r w:rsidR="00457179">
        <w:t>akan</w:t>
      </w:r>
      <w:proofErr w:type="gramEnd"/>
      <w:r w:rsidR="00457179">
        <w:t xml:space="preserve"> mengambil data riwayat akses pengguna dengan melakukan </w:t>
      </w:r>
      <w:r w:rsidR="00457179" w:rsidRPr="00483B89">
        <w:rPr>
          <w:i/>
        </w:rPr>
        <w:t>query</w:t>
      </w:r>
      <w:r w:rsidR="00457179">
        <w:t xml:space="preserve"> ke datab</w:t>
      </w:r>
      <w:r w:rsidR="007B26F7">
        <w:t>a</w:t>
      </w:r>
      <w:r w:rsidR="00457179">
        <w:t>se dengan menyertakan identitas pengguna sebagai parameter. Selanjutnya data yang sudah diperoleh</w:t>
      </w:r>
      <w:r w:rsidR="00382F79">
        <w:t xml:space="preserve"> seperti </w:t>
      </w:r>
      <w:proofErr w:type="gramStart"/>
      <w:r w:rsidR="00382F79">
        <w:t>nama</w:t>
      </w:r>
      <w:proofErr w:type="gramEnd"/>
      <w:r w:rsidR="00382F79">
        <w:t xml:space="preserve"> pintu, mana gedung, waktu aktifitas dan jenis aktif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A42D35">
      <w:pPr>
        <w:pStyle w:val="SubBabIIIIII"/>
      </w:pPr>
      <w:bookmarkStart w:id="188" w:name="_Toc143523750"/>
      <w:r>
        <w:lastRenderedPageBreak/>
        <w:t>API Daftar Pintu</w:t>
      </w:r>
      <w:bookmarkEnd w:id="188"/>
    </w:p>
    <w:p w14:paraId="139B42DA" w14:textId="2CB66953" w:rsidR="00AD0CE5" w:rsidRDefault="00AD0CE5" w:rsidP="0089306B">
      <w:pPr>
        <w:ind w:firstLine="720"/>
      </w:pPr>
      <w:proofErr w:type="gramStart"/>
      <w:r>
        <w:t>API daftar pintu digunakan</w:t>
      </w:r>
      <w:r w:rsidR="006B6A8F">
        <w:t xml:space="preserve"> oleh operator untuk menampilkan</w:t>
      </w:r>
      <w:r>
        <w:t xml:space="preserve"> daftar pintu yang ada pada </w:t>
      </w:r>
      <w:r w:rsidR="006B6A8F">
        <w:t>suatu</w:t>
      </w:r>
      <w:r>
        <w:t xml:space="preserve"> gedung</w:t>
      </w:r>
      <w:r w:rsidR="0089306B">
        <w:t>, sehingga operator dapat mengetahui jumlah dan status pada setiap pintu.</w:t>
      </w:r>
      <w:proofErr w:type="gramEnd"/>
      <w:r w:rsidR="0089306B">
        <w:t xml:space="preserve"> </w:t>
      </w:r>
      <w:proofErr w:type="gramStart"/>
      <w:r w:rsidR="0089306B">
        <w:t>Diagram dari API d</w:t>
      </w:r>
      <w:r w:rsidR="00982AF0">
        <w:t>aftar pintu dapat dilihat pada G</w:t>
      </w:r>
      <w:r w:rsidR="0089306B">
        <w:t xml:space="preserve">ambar </w:t>
      </w:r>
      <w:r w:rsidR="006B6A8F">
        <w:t>3.15</w:t>
      </w:r>
      <w:r w:rsidR="0089306B">
        <w:t xml:space="preserve"> </w:t>
      </w:r>
      <w:r w:rsidR="0002563E">
        <w:t>di bawah</w:t>
      </w:r>
      <w:r w:rsidR="0089306B">
        <w:t>.</w:t>
      </w:r>
      <w:proofErr w:type="gramEnd"/>
    </w:p>
    <w:p w14:paraId="2A7FB9B3" w14:textId="1C1FF692" w:rsidR="0089306B" w:rsidRDefault="00D606F2" w:rsidP="0089306B">
      <w:pPr>
        <w:jc w:val="center"/>
      </w:pPr>
      <w:r>
        <w:rPr>
          <w:noProof/>
          <w:lang w:val="en-US"/>
        </w:rPr>
        <w:drawing>
          <wp:inline distT="0" distB="0" distL="0" distR="0" wp14:anchorId="114312BD" wp14:editId="37F0FD72">
            <wp:extent cx="3923413" cy="2817627"/>
            <wp:effectExtent l="0" t="0" r="127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47">
                      <a:extLst>
                        <a:ext uri="{28A0092B-C50C-407E-A947-70E740481C1C}">
                          <a14:useLocalDpi xmlns:a14="http://schemas.microsoft.com/office/drawing/2010/main" val="0"/>
                        </a:ext>
                      </a:extLst>
                    </a:blip>
                    <a:srcRect l="13734" t="15406" r="8298" b="10364"/>
                    <a:stretch/>
                  </pic:blipFill>
                  <pic:spPr bwMode="auto">
                    <a:xfrm>
                      <a:off x="0" y="0"/>
                      <a:ext cx="3929536" cy="2822024"/>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0033ECD3" w:rsidR="0089306B" w:rsidRDefault="006B6A8F" w:rsidP="006B6A8F">
      <w:pPr>
        <w:pStyle w:val="LabelGambar"/>
      </w:pPr>
      <w:bookmarkStart w:id="189" w:name="_Toc142072569"/>
      <w:bookmarkStart w:id="190" w:name="_Toc142073186"/>
      <w:bookmarkStart w:id="191" w:name="_Toc143519971"/>
      <w:proofErr w:type="gramStart"/>
      <w:r w:rsidRPr="006B6A8F">
        <w:rPr>
          <w:b/>
        </w:rPr>
        <w:t>Gambar 3.</w:t>
      </w:r>
      <w:proofErr w:type="gramEnd"/>
      <w:r w:rsidRPr="006B6A8F">
        <w:rPr>
          <w:b/>
        </w:rPr>
        <w:fldChar w:fldCharType="begin"/>
      </w:r>
      <w:r w:rsidRPr="006B6A8F">
        <w:rPr>
          <w:b/>
        </w:rPr>
        <w:instrText xml:space="preserve"> SEQ Gambar_3. \* ARABIC </w:instrText>
      </w:r>
      <w:r w:rsidRPr="006B6A8F">
        <w:rPr>
          <w:b/>
        </w:rPr>
        <w:fldChar w:fldCharType="separate"/>
      </w:r>
      <w:r w:rsidR="00742A11">
        <w:rPr>
          <w:b/>
          <w:noProof/>
        </w:rPr>
        <w:t>15</w:t>
      </w:r>
      <w:r w:rsidRPr="006B6A8F">
        <w:rPr>
          <w:b/>
        </w:rPr>
        <w:fldChar w:fldCharType="end"/>
      </w:r>
      <w:r>
        <w:t xml:space="preserve"> </w:t>
      </w:r>
      <w:r w:rsidRPr="006B6A8F">
        <w:rPr>
          <w:i/>
        </w:rPr>
        <w:t>Sequence</w:t>
      </w:r>
      <w:r w:rsidRPr="0050649A">
        <w:t xml:space="preserve"> </w:t>
      </w:r>
      <w:r w:rsidR="0063447A">
        <w:t>d</w:t>
      </w:r>
      <w:r w:rsidRPr="0050649A">
        <w:t>iagram</w:t>
      </w:r>
      <w:r>
        <w:t xml:space="preserve"> API</w:t>
      </w:r>
      <w:r w:rsidRPr="0050649A">
        <w:t xml:space="preserve"> </w:t>
      </w:r>
      <w:r w:rsidR="0063447A">
        <w:t>d</w:t>
      </w:r>
      <w:r w:rsidRPr="0050649A">
        <w:t xml:space="preserve">aftar </w:t>
      </w:r>
      <w:r w:rsidR="0063447A">
        <w:t>p</w:t>
      </w:r>
      <w:r w:rsidRPr="0050649A">
        <w:t>intu</w:t>
      </w:r>
      <w:bookmarkEnd w:id="189"/>
      <w:bookmarkEnd w:id="190"/>
      <w:bookmarkEnd w:id="191"/>
    </w:p>
    <w:p w14:paraId="0ABF699E" w14:textId="77777777" w:rsidR="006B6A8F" w:rsidRDefault="006B6A8F" w:rsidP="006B6A8F">
      <w:pPr>
        <w:pStyle w:val="LabelGambar"/>
      </w:pPr>
    </w:p>
    <w:p w14:paraId="09E494A4" w14:textId="781DC7AD" w:rsidR="0089306B" w:rsidRDefault="00982AF0" w:rsidP="0089306B">
      <w:pPr>
        <w:ind w:firstLine="720"/>
      </w:pPr>
      <w:r>
        <w:t>Dapat dilihat pada G</w:t>
      </w:r>
      <w:r w:rsidR="0089306B">
        <w:t>ambar</w:t>
      </w:r>
      <w:r w:rsidR="00926D56">
        <w:t xml:space="preserve"> </w:t>
      </w:r>
      <w:r w:rsidR="006B6A8F">
        <w:t>3.15</w:t>
      </w:r>
      <w:r w:rsidR="00926D56">
        <w:t xml:space="preserve"> </w:t>
      </w:r>
      <w:r w:rsidR="0002563E">
        <w:t>di atas</w:t>
      </w:r>
      <w:r w:rsidR="00926D56">
        <w:t>, un</w:t>
      </w:r>
      <w:r w:rsidR="0089306B">
        <w:t>t</w:t>
      </w:r>
      <w:r w:rsidR="00926D56">
        <w:t>u</w:t>
      </w:r>
      <w:r w:rsidR="0089306B">
        <w:t xml:space="preserve">k mendapatkan daftar pintu maka operator </w:t>
      </w:r>
      <w:proofErr w:type="gramStart"/>
      <w:r w:rsidR="0089306B">
        <w:t>akan</w:t>
      </w:r>
      <w:proofErr w:type="gramEnd"/>
      <w:r w:rsidR="0089306B">
        <w:t xml:space="preserve"> melalakukan request ke endpoint “</w:t>
      </w:r>
      <w:r w:rsidR="00D15221">
        <w:t>/api</w:t>
      </w:r>
      <w:r w:rsidR="0089306B">
        <w:t>/get-door” kemudian didalam kontroler dilakukan pengecekan untuk memastikan permintaan hanya berasal dari operator, jika permintaan berasal dari pengguna biasa maka kontroler akan mengembalikan respon tidak diijinkan</w:t>
      </w:r>
      <w:r w:rsidR="001C5C28">
        <w:t xml:space="preserve">. Selanjutnya kontroler </w:t>
      </w:r>
      <w:proofErr w:type="gramStart"/>
      <w:r w:rsidR="001C5C28">
        <w:t>akan</w:t>
      </w:r>
      <w:proofErr w:type="gramEnd"/>
      <w:r w:rsidR="001C5C28">
        <w:t xml:space="preserve"> mengambil data pintu pada tabel </w:t>
      </w:r>
      <w:r w:rsidR="001C5C28" w:rsidRPr="005210C7">
        <w:rPr>
          <w:i/>
        </w:rPr>
        <w:t>doors</w:t>
      </w:r>
      <w:r w:rsidR="001C5C28">
        <w:t xml:space="preserve"> dan mengirimkan rebagai respon ke operator.</w:t>
      </w:r>
    </w:p>
    <w:p w14:paraId="5AB7A361" w14:textId="77777777" w:rsidR="001C5C28" w:rsidRDefault="001C5C28" w:rsidP="0089306B">
      <w:pPr>
        <w:ind w:firstLine="720"/>
      </w:pPr>
    </w:p>
    <w:p w14:paraId="19D6D7AD" w14:textId="3B7D3F4F" w:rsidR="00AA658A" w:rsidRDefault="00AA658A" w:rsidP="00A42D35">
      <w:pPr>
        <w:pStyle w:val="SubBabIIIIII"/>
      </w:pPr>
      <w:bookmarkStart w:id="192" w:name="_Toc143523751"/>
      <w:r>
        <w:t xml:space="preserve">API </w:t>
      </w:r>
      <w:r w:rsidRPr="00CE68A9">
        <w:rPr>
          <w:i/>
        </w:rPr>
        <w:t>Remote</w:t>
      </w:r>
      <w:r>
        <w:t xml:space="preserve"> Pintu</w:t>
      </w:r>
      <w:bookmarkEnd w:id="192"/>
    </w:p>
    <w:p w14:paraId="5DABDC5F" w14:textId="4EFEFA16" w:rsidR="001C5C28" w:rsidRDefault="001C5C28" w:rsidP="001C5C28">
      <w:pPr>
        <w:ind w:firstLine="720"/>
      </w:pPr>
      <w:proofErr w:type="gramStart"/>
      <w:r>
        <w:t xml:space="preserve">API </w:t>
      </w:r>
      <w:r w:rsidRPr="00CE68A9">
        <w:rPr>
          <w:i/>
        </w:rPr>
        <w:t>remote</w:t>
      </w:r>
      <w:r>
        <w:t xml:space="preserve"> pintu digunakan oleh operator untuk membuka atau mengunci pintu secara jarak jauh melalui aplikasi </w:t>
      </w:r>
      <w:r w:rsidRPr="00CE68A9">
        <w:rPr>
          <w:i/>
        </w:rPr>
        <w:t>mobile</w:t>
      </w:r>
      <w:r>
        <w:t>.</w:t>
      </w:r>
      <w:proofErr w:type="gramEnd"/>
      <w:r>
        <w:t xml:space="preserve"> </w:t>
      </w:r>
      <w:proofErr w:type="gramStart"/>
      <w:r>
        <w:t xml:space="preserve">Dengan adanya fitur ini operator dapat mengendalikan pintu melaui aplikasi </w:t>
      </w:r>
      <w:r w:rsidRPr="00CE68A9">
        <w:rPr>
          <w:i/>
        </w:rPr>
        <w:t>mobile</w:t>
      </w:r>
      <w:r>
        <w:t xml:space="preserve"> dimana saja dan kapan saja tanpa harus berapa di ruangan operasional dengan menggunaka komputer.</w:t>
      </w:r>
      <w:proofErr w:type="gramEnd"/>
      <w:r>
        <w:t xml:space="preserve"> </w:t>
      </w:r>
      <w:proofErr w:type="gramStart"/>
      <w:r>
        <w:t xml:space="preserve">Diagram dari API </w:t>
      </w:r>
      <w:r w:rsidRPr="00CE68A9">
        <w:rPr>
          <w:i/>
        </w:rPr>
        <w:t>remote</w:t>
      </w:r>
      <w:r w:rsidR="00982AF0">
        <w:t xml:space="preserve"> pintu dapat dilihat pada G</w:t>
      </w:r>
      <w:r>
        <w:t xml:space="preserve">ambar </w:t>
      </w:r>
      <w:r w:rsidR="0048427D">
        <w:t>3.16</w:t>
      </w:r>
      <w:r>
        <w:t xml:space="preserve"> </w:t>
      </w:r>
      <w:r w:rsidR="0002563E">
        <w:t>di bawah</w:t>
      </w:r>
      <w:r>
        <w:t>.</w:t>
      </w:r>
      <w:proofErr w:type="gramEnd"/>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48">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5F0AF9AF" w:rsidR="00063342" w:rsidRDefault="0048427D" w:rsidP="0048427D">
      <w:pPr>
        <w:pStyle w:val="LabelGambar"/>
      </w:pPr>
      <w:bookmarkStart w:id="193" w:name="_Toc142072570"/>
      <w:bookmarkStart w:id="194" w:name="_Toc142073187"/>
      <w:bookmarkStart w:id="195" w:name="_Toc143519972"/>
      <w:proofErr w:type="gramStart"/>
      <w:r w:rsidRPr="0048427D">
        <w:rPr>
          <w:b/>
        </w:rPr>
        <w:t>Gambar 3.</w:t>
      </w:r>
      <w:proofErr w:type="gramEnd"/>
      <w:r w:rsidRPr="0048427D">
        <w:rPr>
          <w:b/>
        </w:rPr>
        <w:fldChar w:fldCharType="begin"/>
      </w:r>
      <w:r w:rsidRPr="0048427D">
        <w:rPr>
          <w:b/>
        </w:rPr>
        <w:instrText xml:space="preserve"> SEQ Gambar_3. \* ARABIC </w:instrText>
      </w:r>
      <w:r w:rsidRPr="0048427D">
        <w:rPr>
          <w:b/>
        </w:rPr>
        <w:fldChar w:fldCharType="separate"/>
      </w:r>
      <w:r w:rsidR="00742A11">
        <w:rPr>
          <w:b/>
          <w:noProof/>
        </w:rPr>
        <w:t>16</w:t>
      </w:r>
      <w:r w:rsidRPr="0048427D">
        <w:rPr>
          <w:b/>
        </w:rPr>
        <w:fldChar w:fldCharType="end"/>
      </w:r>
      <w:r>
        <w:t xml:space="preserve"> </w:t>
      </w:r>
      <w:r w:rsidRPr="0048427D">
        <w:rPr>
          <w:i/>
        </w:rPr>
        <w:t>Sequence</w:t>
      </w:r>
      <w:r w:rsidRPr="00C6197C">
        <w:t xml:space="preserve"> </w:t>
      </w:r>
      <w:r w:rsidR="0063447A">
        <w:t>d</w:t>
      </w:r>
      <w:r w:rsidRPr="00C6197C">
        <w:t>iagram</w:t>
      </w:r>
      <w:r>
        <w:t xml:space="preserve"> API</w:t>
      </w:r>
      <w:r w:rsidRPr="00C6197C">
        <w:t xml:space="preserve"> </w:t>
      </w:r>
      <w:r w:rsidR="0063447A" w:rsidRPr="00422F29">
        <w:rPr>
          <w:i/>
        </w:rPr>
        <w:t>r</w:t>
      </w:r>
      <w:r w:rsidRPr="00422F29">
        <w:rPr>
          <w:i/>
        </w:rPr>
        <w:t>emote</w:t>
      </w:r>
      <w:r w:rsidRPr="00C6197C">
        <w:t xml:space="preserve"> </w:t>
      </w:r>
      <w:r w:rsidR="00422F29">
        <w:t>p</w:t>
      </w:r>
      <w:r w:rsidRPr="00C6197C">
        <w:t>intu</w:t>
      </w:r>
      <w:bookmarkEnd w:id="193"/>
      <w:bookmarkEnd w:id="194"/>
      <w:bookmarkEnd w:id="195"/>
    </w:p>
    <w:p w14:paraId="21748B0F" w14:textId="77777777" w:rsidR="0048427D" w:rsidRDefault="0048427D" w:rsidP="0048427D">
      <w:pPr>
        <w:pStyle w:val="LabelGambar"/>
      </w:pPr>
    </w:p>
    <w:p w14:paraId="51D03101" w14:textId="03CCBAFA" w:rsidR="00063342" w:rsidRDefault="00926D56" w:rsidP="008D0239">
      <w:pPr>
        <w:ind w:firstLine="720"/>
      </w:pPr>
      <w:r>
        <w:t xml:space="preserve">Dapat dilihat pada gamabar </w:t>
      </w:r>
      <w:r w:rsidR="0048427D">
        <w:t>3.16</w:t>
      </w:r>
      <w:r w:rsidR="00063342">
        <w:t xml:space="preserve"> </w:t>
      </w:r>
      <w:r w:rsidR="0002563E">
        <w:t>di atas</w:t>
      </w:r>
      <w:r w:rsidR="00063342">
        <w:t xml:space="preserve">,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api</w:t>
      </w:r>
      <w:r w:rsidR="008D0239">
        <w:t>/remo</w:t>
      </w:r>
      <w:r w:rsidR="0048427D">
        <w:t>te-access”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barasal dari pengguna biasa maka kontroler akan mengeembalikan respon tidak diijinkan. Selanjutnya </w:t>
      </w:r>
      <w:r w:rsidR="000E7556">
        <w:t xml:space="preserve">kontroler </w:t>
      </w:r>
      <w:proofErr w:type="gramStart"/>
      <w:r w:rsidR="000E7556">
        <w:t>akan</w:t>
      </w:r>
      <w:proofErr w:type="gramEnd"/>
      <w:r w:rsidR="000E7556">
        <w:t xml:space="preserve"> menga</w:t>
      </w:r>
      <w:r w:rsidR="008D0239">
        <w:t>mbil data pintu untuk melengkapi informasi yang dibutuhkan seperti kode kunci, kode gedung, token dan lain sebagainya</w:t>
      </w:r>
      <w:r w:rsidR="000E7556">
        <w:t>, kemudian data akan disiarkan ke perangkat kunci pintu melalui koneksi websocket yang sudah terhubung, terakhir kontroler akan mengembalikan respon remote pintu telah dilaksanakan.</w:t>
      </w:r>
    </w:p>
    <w:p w14:paraId="6E43320C" w14:textId="3B3E3CB6" w:rsidR="001C5C28" w:rsidRDefault="001C5C28" w:rsidP="001C5C28">
      <w:pPr>
        <w:ind w:firstLine="720"/>
      </w:pPr>
    </w:p>
    <w:p w14:paraId="03930D98" w14:textId="4ABCAAAF" w:rsidR="00AA658A" w:rsidRDefault="00AA658A" w:rsidP="00A42D35">
      <w:pPr>
        <w:pStyle w:val="SubBabIIIIII"/>
      </w:pPr>
      <w:bookmarkStart w:id="196" w:name="_Toc143523752"/>
      <w:r>
        <w:t xml:space="preserve">API </w:t>
      </w:r>
      <w:r w:rsidRPr="00383720">
        <w:rPr>
          <w:i/>
        </w:rPr>
        <w:t>Door</w:t>
      </w:r>
      <w:r>
        <w:t xml:space="preserve"> </w:t>
      </w:r>
      <w:r w:rsidRPr="00383720">
        <w:rPr>
          <w:i/>
        </w:rPr>
        <w:t>Login</w:t>
      </w:r>
      <w:bookmarkEnd w:id="196"/>
    </w:p>
    <w:p w14:paraId="5BE51E36" w14:textId="068D3139"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pengeceka verifikasi </w:t>
      </w:r>
      <w:r w:rsidR="00780C9B" w:rsidRPr="00780C9B">
        <w:rPr>
          <w:i/>
        </w:rPr>
        <w:t>email</w:t>
      </w:r>
      <w:r>
        <w:t xml:space="preserve"> dan lainnya hal ini dikarenakan pada perangkat kunci pintu tidak menggunakan </w:t>
      </w:r>
      <w:r w:rsidR="00780C9B" w:rsidRPr="00780C9B">
        <w:rPr>
          <w:i/>
        </w:rPr>
        <w:t>email</w:t>
      </w:r>
      <w:r>
        <w:t xml:space="preserve"> sebagai identitasnya. </w:t>
      </w:r>
      <w:proofErr w:type="gramStart"/>
      <w:r>
        <w:t xml:space="preserve">Diagram dari API </w:t>
      </w:r>
      <w:r w:rsidR="003F5B2C" w:rsidRPr="00065B47">
        <w:rPr>
          <w:i/>
        </w:rPr>
        <w:t>door</w:t>
      </w:r>
      <w:r w:rsidR="003F5B2C">
        <w:t xml:space="preserve"> </w:t>
      </w:r>
      <w:r w:rsidR="003F5B2C" w:rsidRPr="00065B47">
        <w:rPr>
          <w:i/>
        </w:rPr>
        <w:t>login</w:t>
      </w:r>
      <w:r w:rsidR="00982AF0">
        <w:t xml:space="preserve"> dapat dilihat pada G</w:t>
      </w:r>
      <w:r>
        <w:t xml:space="preserve">ambar </w:t>
      </w:r>
      <w:r w:rsidR="00CC010A">
        <w:t>3.17</w:t>
      </w:r>
      <w:r>
        <w:t xml:space="preserve"> </w:t>
      </w:r>
      <w:r w:rsidR="0002563E">
        <w:t>di bawah</w:t>
      </w:r>
      <w:r>
        <w:t>.</w:t>
      </w:r>
      <w:proofErr w:type="gramEnd"/>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49">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711AED18" w:rsidR="00F11985" w:rsidRDefault="00383720" w:rsidP="00383720">
      <w:pPr>
        <w:pStyle w:val="LabelGambar"/>
      </w:pPr>
      <w:bookmarkStart w:id="197" w:name="_Toc142072571"/>
      <w:bookmarkStart w:id="198" w:name="_Toc142073188"/>
      <w:bookmarkStart w:id="199" w:name="_Toc143519973"/>
      <w:proofErr w:type="gramStart"/>
      <w:r w:rsidRPr="00383720">
        <w:rPr>
          <w:b/>
        </w:rPr>
        <w:t>Gambar 3.</w:t>
      </w:r>
      <w:proofErr w:type="gramEnd"/>
      <w:r w:rsidRPr="00383720">
        <w:rPr>
          <w:b/>
        </w:rPr>
        <w:fldChar w:fldCharType="begin"/>
      </w:r>
      <w:r w:rsidRPr="00383720">
        <w:rPr>
          <w:b/>
        </w:rPr>
        <w:instrText xml:space="preserve"> SEQ Gambar_3. \* ARABIC </w:instrText>
      </w:r>
      <w:r w:rsidRPr="00383720">
        <w:rPr>
          <w:b/>
        </w:rPr>
        <w:fldChar w:fldCharType="separate"/>
      </w:r>
      <w:r w:rsidR="00742A11">
        <w:rPr>
          <w:b/>
          <w:noProof/>
        </w:rPr>
        <w:t>17</w:t>
      </w:r>
      <w:r w:rsidRPr="00383720">
        <w:rPr>
          <w:b/>
        </w:rPr>
        <w:fldChar w:fldCharType="end"/>
      </w:r>
      <w:r>
        <w:t xml:space="preserve"> </w:t>
      </w:r>
      <w:r w:rsidRPr="00383720">
        <w:rPr>
          <w:i/>
        </w:rPr>
        <w:t>Sequence</w:t>
      </w:r>
      <w:r w:rsidRPr="00F054D2">
        <w:t xml:space="preserve"> </w:t>
      </w:r>
      <w:r w:rsidR="004258B1">
        <w:t>d</w:t>
      </w:r>
      <w:r w:rsidRPr="00F054D2">
        <w:t xml:space="preserve">iagram </w:t>
      </w:r>
      <w:r>
        <w:t xml:space="preserve">API </w:t>
      </w:r>
      <w:r w:rsidR="004258B1">
        <w:rPr>
          <w:i/>
        </w:rPr>
        <w:t>d</w:t>
      </w:r>
      <w:r w:rsidRPr="009E0B84">
        <w:rPr>
          <w:i/>
        </w:rPr>
        <w:t>oor</w:t>
      </w:r>
      <w:r w:rsidRPr="00F054D2">
        <w:t xml:space="preserve"> </w:t>
      </w:r>
      <w:r w:rsidR="004258B1">
        <w:rPr>
          <w:i/>
        </w:rPr>
        <w:t>l</w:t>
      </w:r>
      <w:r w:rsidRPr="009E0B84">
        <w:rPr>
          <w:i/>
        </w:rPr>
        <w:t>ogin</w:t>
      </w:r>
      <w:bookmarkEnd w:id="197"/>
      <w:bookmarkEnd w:id="198"/>
      <w:bookmarkEnd w:id="199"/>
    </w:p>
    <w:p w14:paraId="0F60A27E" w14:textId="77777777" w:rsidR="00CC010A" w:rsidRDefault="00CC010A" w:rsidP="00383720">
      <w:pPr>
        <w:pStyle w:val="LabelGambar"/>
      </w:pPr>
    </w:p>
    <w:p w14:paraId="659DEE6C" w14:textId="5480EE15" w:rsidR="00F11985" w:rsidRDefault="00982AF0" w:rsidP="00C4084A">
      <w:pPr>
        <w:ind w:firstLine="720"/>
      </w:pPr>
      <w:r>
        <w:t>Dapat dilihat pada G</w:t>
      </w:r>
      <w:r w:rsidR="00F11985">
        <w:t xml:space="preserve">ambar </w:t>
      </w:r>
      <w:r w:rsidR="00CC010A">
        <w:t>3.17</w:t>
      </w:r>
      <w:r w:rsidR="00F11985">
        <w:t xml:space="preserve"> </w:t>
      </w:r>
      <w:r w:rsidR="0002563E">
        <w:t>di atas</w:t>
      </w:r>
      <w:r w:rsidR="00F11985">
        <w:t xml:space="preserve">, perangkat kunci pintu akan mengirimkan data </w:t>
      </w:r>
      <w:r w:rsidR="00F11985" w:rsidRPr="00813B23">
        <w:rPr>
          <w:i/>
        </w:rPr>
        <w:t>username</w:t>
      </w:r>
      <w:r w:rsidR="00F11985">
        <w:t xml:space="preserve"> dan </w:t>
      </w:r>
      <w:r w:rsidR="00F11985" w:rsidRPr="00813B23">
        <w:rPr>
          <w:i/>
        </w:rPr>
        <w:t>password</w:t>
      </w:r>
      <w:r w:rsidR="00F11985">
        <w:t xml:space="preserve"> melalui endpoint “/door/login”, kemudian kontroler akan memeriksa dan membandingkan dengan data pada tabel </w:t>
      </w:r>
      <w:r w:rsidR="00F11985" w:rsidRPr="00813B23">
        <w:rPr>
          <w:i/>
        </w:rPr>
        <w:t>doors</w:t>
      </w:r>
      <w:r w:rsidR="00F11985">
        <w:t xml:space="preserve">, jika </w:t>
      </w:r>
      <w:r w:rsidR="00813B23">
        <w:t xml:space="preserve">data </w:t>
      </w:r>
      <w:r w:rsidR="00F11985">
        <w:t xml:space="preserve">sesuai maka kontroler akan membuat token baru menggunakan sanctum dan mengembalikan respon token yang menandakan </w:t>
      </w:r>
      <w:r w:rsidR="00F11985" w:rsidRPr="00813B23">
        <w:rPr>
          <w:i/>
        </w:rPr>
        <w:t>login</w:t>
      </w:r>
      <w:r w:rsidR="00F11985">
        <w:t xml:space="preserve"> berhasil, jika </w:t>
      </w:r>
      <w:r w:rsidR="00C4084A">
        <w:t>data tidak sesuai maka kontroler akan mengembalikan respon error.</w:t>
      </w:r>
    </w:p>
    <w:p w14:paraId="6B8B1200" w14:textId="77777777" w:rsidR="00C4084A" w:rsidRDefault="00C4084A" w:rsidP="00C4084A">
      <w:pPr>
        <w:ind w:firstLine="720"/>
      </w:pPr>
    </w:p>
    <w:p w14:paraId="4EF2914A" w14:textId="0D220B4C" w:rsidR="00AA658A" w:rsidRDefault="00AA658A" w:rsidP="00A42D35">
      <w:pPr>
        <w:pStyle w:val="SubBabIIIIII"/>
      </w:pPr>
      <w:bookmarkStart w:id="200" w:name="_Toc143523753"/>
      <w:r>
        <w:t xml:space="preserve">API </w:t>
      </w:r>
      <w:r w:rsidRPr="00DE456F">
        <w:rPr>
          <w:i/>
        </w:rPr>
        <w:t>Door Logout</w:t>
      </w:r>
      <w:bookmarkEnd w:id="200"/>
    </w:p>
    <w:p w14:paraId="67D66E0D" w14:textId="456B3EDA"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w:t>
      </w:r>
      <w:proofErr w:type="gramStart"/>
      <w:r w:rsidR="00C4084A">
        <w:t>cara</w:t>
      </w:r>
      <w:proofErr w:type="gramEnd"/>
      <w:r w:rsidR="00C4084A">
        <w:t xml:space="preserve"> menghapus semua token yang dimilikinya. </w:t>
      </w:r>
      <w:proofErr w:type="gramStart"/>
      <w:r w:rsidR="00C4084A">
        <w:t xml:space="preserve">Diagram dari API </w:t>
      </w:r>
      <w:r w:rsidR="00982AF0">
        <w:t>door logout dapat dilihat pada G</w:t>
      </w:r>
      <w:r w:rsidR="00C4084A">
        <w:t xml:space="preserve">ambar </w:t>
      </w:r>
      <w:r>
        <w:t>3.18</w:t>
      </w:r>
      <w:r w:rsidR="00C4084A">
        <w:t xml:space="preserve"> </w:t>
      </w:r>
      <w:r w:rsidR="0002563E">
        <w:t>di bawah</w:t>
      </w:r>
      <w:r w:rsidR="00C4084A">
        <w:t>.</w:t>
      </w:r>
      <w:proofErr w:type="gramEnd"/>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50">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379E0ED9" w14:textId="40BAB146" w:rsidR="00DE456F" w:rsidRDefault="00DE456F" w:rsidP="006937D0">
      <w:pPr>
        <w:pStyle w:val="LabelGambar"/>
      </w:pPr>
      <w:bookmarkStart w:id="201" w:name="_Toc142072572"/>
      <w:bookmarkStart w:id="202" w:name="_Toc142073189"/>
      <w:bookmarkStart w:id="203" w:name="_Toc143519974"/>
      <w:proofErr w:type="gramStart"/>
      <w:r w:rsidRPr="00DE456F">
        <w:rPr>
          <w:b/>
        </w:rPr>
        <w:t>Gambar 3.</w:t>
      </w:r>
      <w:proofErr w:type="gramEnd"/>
      <w:r w:rsidRPr="00DE456F">
        <w:rPr>
          <w:b/>
        </w:rPr>
        <w:fldChar w:fldCharType="begin"/>
      </w:r>
      <w:r w:rsidRPr="00DE456F">
        <w:rPr>
          <w:b/>
        </w:rPr>
        <w:instrText xml:space="preserve"> SEQ Gambar_3. \* ARABIC </w:instrText>
      </w:r>
      <w:r w:rsidRPr="00DE456F">
        <w:rPr>
          <w:b/>
        </w:rPr>
        <w:fldChar w:fldCharType="separate"/>
      </w:r>
      <w:r w:rsidR="00742A11">
        <w:rPr>
          <w:b/>
          <w:noProof/>
        </w:rPr>
        <w:t>18</w:t>
      </w:r>
      <w:r w:rsidRPr="00DE456F">
        <w:rPr>
          <w:b/>
        </w:rPr>
        <w:fldChar w:fldCharType="end"/>
      </w:r>
      <w:r>
        <w:t xml:space="preserve"> </w:t>
      </w:r>
      <w:r w:rsidRPr="00DE456F">
        <w:rPr>
          <w:i/>
        </w:rPr>
        <w:t>Sequence</w:t>
      </w:r>
      <w:r w:rsidRPr="00AB035B">
        <w:t xml:space="preserve"> </w:t>
      </w:r>
      <w:r w:rsidR="004258B1">
        <w:t>d</w:t>
      </w:r>
      <w:r w:rsidRPr="00AB035B">
        <w:t xml:space="preserve">iagram </w:t>
      </w:r>
      <w:r w:rsidRPr="009E0B84">
        <w:rPr>
          <w:i/>
        </w:rPr>
        <w:t>API</w:t>
      </w:r>
      <w:r>
        <w:t xml:space="preserve"> </w:t>
      </w:r>
      <w:r w:rsidR="004258B1">
        <w:rPr>
          <w:i/>
        </w:rPr>
        <w:t>l</w:t>
      </w:r>
      <w:r w:rsidRPr="009E0B84">
        <w:rPr>
          <w:i/>
        </w:rPr>
        <w:t>ogout</w:t>
      </w:r>
      <w:bookmarkEnd w:id="201"/>
      <w:bookmarkEnd w:id="202"/>
      <w:bookmarkEnd w:id="203"/>
    </w:p>
    <w:p w14:paraId="5998E4E5" w14:textId="6E4E4502" w:rsidR="00C4084A" w:rsidRDefault="00982AF0" w:rsidP="00C4084A">
      <w:pPr>
        <w:ind w:firstLine="720"/>
      </w:pPr>
      <w:r>
        <w:lastRenderedPageBreak/>
        <w:t>Pada G</w:t>
      </w:r>
      <w:r w:rsidR="00C4084A">
        <w:t xml:space="preserve">ambar </w:t>
      </w:r>
      <w:r w:rsidR="00DE456F">
        <w:t>3.18</w:t>
      </w:r>
      <w:r w:rsidR="00C4084A">
        <w:t xml:space="preserve"> </w:t>
      </w:r>
      <w:r w:rsidR="0002563E">
        <w:t>di atas</w:t>
      </w:r>
      <w:r w:rsidR="00C4084A">
        <w:t xml:space="preserve">, sebuah metode logout didalam kontroler </w:t>
      </w:r>
      <w:proofErr w:type="gramStart"/>
      <w:r w:rsidR="00C4084A">
        <w:t>akan</w:t>
      </w:r>
      <w:proofErr w:type="gramEnd"/>
      <w:r w:rsidR="00C4084A">
        <w:t xml:space="preserve"> dipanggil oleh route jika ada perangkat kunci pintu yang melakukan request ke endpoint “/door/logout”. Kemudian kontroler </w:t>
      </w:r>
      <w:proofErr w:type="gramStart"/>
      <w:r w:rsidR="00C4084A">
        <w:t>akan</w:t>
      </w:r>
      <w:proofErr w:type="gramEnd"/>
      <w:r w:rsidR="00C4084A">
        <w:t xml:space="preserve"> menghapus token dari perangkat kunci pintu sesuai dengan token yang dilampirkan didalam header pada saat request diterima. Terakhir kontroler </w:t>
      </w:r>
      <w:proofErr w:type="gramStart"/>
      <w:r w:rsidR="00C4084A">
        <w:t>akan</w:t>
      </w:r>
      <w:proofErr w:type="gramEnd"/>
      <w:r w:rsidR="00C4084A">
        <w:t xml:space="preserve"> mengembalikan respon logout.</w:t>
      </w:r>
    </w:p>
    <w:p w14:paraId="4FEF09B8" w14:textId="77777777" w:rsidR="00C4084A" w:rsidRDefault="00C4084A" w:rsidP="00C4084A">
      <w:pPr>
        <w:ind w:firstLine="720"/>
      </w:pPr>
    </w:p>
    <w:p w14:paraId="27756A0A" w14:textId="5991FCB5" w:rsidR="00AA658A" w:rsidRDefault="00AA658A" w:rsidP="00C4084A">
      <w:pPr>
        <w:pStyle w:val="SubBabIIIIII"/>
      </w:pPr>
      <w:bookmarkStart w:id="204" w:name="_Toc143523754"/>
      <w:r>
        <w:t xml:space="preserve">API </w:t>
      </w:r>
      <w:r w:rsidRPr="00D15684">
        <w:rPr>
          <w:i/>
        </w:rPr>
        <w:t>Door</w:t>
      </w:r>
      <w:r>
        <w:t xml:space="preserve"> </w:t>
      </w:r>
      <w:r w:rsidRPr="00D15684">
        <w:rPr>
          <w:i/>
        </w:rPr>
        <w:t>Register</w:t>
      </w:r>
      <w:bookmarkEnd w:id="204"/>
    </w:p>
    <w:p w14:paraId="10B36E44" w14:textId="2DFE568B"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penguncian yang baru kedalam pintu. </w:t>
      </w:r>
      <w:proofErr w:type="gramStart"/>
      <w:r>
        <w:t>Pada saat operator menambaha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w:t>
      </w:r>
      <w:proofErr w:type="gramEnd"/>
      <w:r>
        <w:t xml:space="preserve"> Diagram dari API do</w:t>
      </w:r>
      <w:r w:rsidR="00982AF0">
        <w:t>or register dapat dilihat pada G</w:t>
      </w:r>
      <w:r>
        <w:t xml:space="preserve">ambar </w:t>
      </w:r>
      <w:r w:rsidR="009E0B84">
        <w:t>3.19</w:t>
      </w:r>
      <w:r>
        <w:t xml:space="preserve"> </w:t>
      </w:r>
      <w:r w:rsidR="0002563E">
        <w:t>di bawah</w:t>
      </w:r>
      <w:r>
        <w:t>.</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1">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2A7DB744" w:rsidR="00D5555E" w:rsidRDefault="00D15684" w:rsidP="00D15684">
      <w:pPr>
        <w:pStyle w:val="LabelGambar"/>
        <w:rPr>
          <w:i/>
        </w:rPr>
      </w:pPr>
      <w:bookmarkStart w:id="205" w:name="_Toc142072573"/>
      <w:bookmarkStart w:id="206" w:name="_Toc142073190"/>
      <w:bookmarkStart w:id="207" w:name="_Toc143519975"/>
      <w:proofErr w:type="gramStart"/>
      <w:r w:rsidRPr="00D15684">
        <w:rPr>
          <w:b/>
        </w:rPr>
        <w:t>Gambar 3.</w:t>
      </w:r>
      <w:proofErr w:type="gramEnd"/>
      <w:r w:rsidRPr="00D15684">
        <w:rPr>
          <w:b/>
        </w:rPr>
        <w:fldChar w:fldCharType="begin"/>
      </w:r>
      <w:r w:rsidRPr="00D15684">
        <w:rPr>
          <w:b/>
        </w:rPr>
        <w:instrText xml:space="preserve"> SEQ Gambar_3. \* ARABIC </w:instrText>
      </w:r>
      <w:r w:rsidRPr="00D15684">
        <w:rPr>
          <w:b/>
        </w:rPr>
        <w:fldChar w:fldCharType="separate"/>
      </w:r>
      <w:r w:rsidR="00742A11">
        <w:rPr>
          <w:b/>
          <w:noProof/>
        </w:rPr>
        <w:t>19</w:t>
      </w:r>
      <w:r w:rsidRPr="00D15684">
        <w:rPr>
          <w:b/>
        </w:rPr>
        <w:fldChar w:fldCharType="end"/>
      </w:r>
      <w:r>
        <w:t xml:space="preserve"> </w:t>
      </w:r>
      <w:r w:rsidRPr="00D15684">
        <w:rPr>
          <w:i/>
        </w:rPr>
        <w:t>Sequence</w:t>
      </w:r>
      <w:r w:rsidRPr="00A36585">
        <w:t xml:space="preserve"> </w:t>
      </w:r>
      <w:r w:rsidR="004258B1">
        <w:t>d</w:t>
      </w:r>
      <w:r w:rsidRPr="00A36585">
        <w:t>iagram</w:t>
      </w:r>
      <w:r>
        <w:t xml:space="preserve"> API</w:t>
      </w:r>
      <w:r w:rsidRPr="00A36585">
        <w:t xml:space="preserve"> </w:t>
      </w:r>
      <w:r w:rsidR="004258B1">
        <w:rPr>
          <w:i/>
        </w:rPr>
        <w:t>d</w:t>
      </w:r>
      <w:r w:rsidRPr="009E0B84">
        <w:rPr>
          <w:i/>
        </w:rPr>
        <w:t>oor</w:t>
      </w:r>
      <w:r w:rsidRPr="00A36585">
        <w:t xml:space="preserve"> </w:t>
      </w:r>
      <w:r w:rsidR="004258B1">
        <w:rPr>
          <w:i/>
        </w:rPr>
        <w:t>r</w:t>
      </w:r>
      <w:r w:rsidRPr="009E0B84">
        <w:rPr>
          <w:i/>
        </w:rPr>
        <w:t>egister</w:t>
      </w:r>
      <w:bookmarkEnd w:id="205"/>
      <w:bookmarkEnd w:id="206"/>
      <w:bookmarkEnd w:id="207"/>
    </w:p>
    <w:p w14:paraId="33EC81B9" w14:textId="77777777" w:rsidR="004258B1" w:rsidRDefault="004258B1" w:rsidP="00D15684">
      <w:pPr>
        <w:pStyle w:val="LabelGambar"/>
      </w:pPr>
    </w:p>
    <w:p w14:paraId="22EB167B" w14:textId="461A1792" w:rsidR="00D5555E" w:rsidRDefault="00982AF0" w:rsidP="00454AF7">
      <w:pPr>
        <w:ind w:firstLine="720"/>
      </w:pPr>
      <w:r>
        <w:lastRenderedPageBreak/>
        <w:t>Dapat dilihat pada G</w:t>
      </w:r>
      <w:r w:rsidR="00D5555E">
        <w:t xml:space="preserve">ambar </w:t>
      </w:r>
      <w:r w:rsidR="009E0B84">
        <w:t>3.19</w:t>
      </w:r>
      <w:r w:rsidR="00D5555E">
        <w:t xml:space="preserve"> </w:t>
      </w:r>
      <w:r w:rsidR="0002563E">
        <w:t>di atas</w:t>
      </w:r>
      <w:r w:rsidR="00D5555E">
        <w:t xml:space="preserve">, </w:t>
      </w:r>
      <w:r w:rsidR="00454AF7">
        <w:t>unt</w:t>
      </w:r>
      <w:r w:rsidR="005C7F01">
        <w:t>uk menambah</w:t>
      </w:r>
      <w:r w:rsidR="00454AF7">
        <w:t xml:space="preserve">kan perangkat penguncian baru maka perangkat kunci pintu akan mengirimkan data nama perangkat yang akan didaftarkan dan kode pintu yang akan ditempati melalui endpoint “/door/register” kemudian kontroler akan mengambil data pada tabel </w:t>
      </w:r>
      <w:r w:rsidR="00454AF7" w:rsidRPr="0059156D">
        <w:rPr>
          <w:i/>
        </w:rPr>
        <w:t>doors</w:t>
      </w:r>
      <w:r w:rsidR="00454AF7">
        <w:t xml:space="preserve"> untuk memastika bahwa pintu masih kosong, jika pintu sudah ada perangkat pengunciannya maka kontroler akan mengembalikan respon sudah terisi dan kontroler akan mengembalikan respon error jika pintu yang dituju tidak ditemukan. Selanjutnya kontroler </w:t>
      </w:r>
      <w:proofErr w:type="gramStart"/>
      <w:r w:rsidR="00454AF7">
        <w:t>akan</w:t>
      </w:r>
      <w:proofErr w:type="gramEnd"/>
      <w:r w:rsidR="00454AF7">
        <w:t xml:space="preserve">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keamanana karena </w:t>
      </w:r>
      <w:r w:rsidR="00454AF7" w:rsidRPr="0059156D">
        <w:rPr>
          <w:i/>
        </w:rPr>
        <w:t>password</w:t>
      </w:r>
      <w:r w:rsidR="00454AF7">
        <w:t xml:space="preserve"> bersiftar acak dan hanya diketahui oleh perangkat kunci pintu dan </w:t>
      </w:r>
      <w:r w:rsidR="00454AF7" w:rsidRPr="004522B7">
        <w:rPr>
          <w:i/>
        </w:rPr>
        <w:t>server</w:t>
      </w:r>
      <w:r w:rsidR="00454AF7">
        <w:t xml:space="preserve">. Terakhir kontroler </w:t>
      </w:r>
      <w:proofErr w:type="gramStart"/>
      <w:r w:rsidR="00454AF7">
        <w:t>akan</w:t>
      </w:r>
      <w:proofErr w:type="gramEnd"/>
      <w:r w:rsidR="00454AF7">
        <w:t xml:space="preserve"> mengembalikan respon berhasil direstai dengan </w:t>
      </w:r>
      <w:r w:rsidR="00454AF7" w:rsidRPr="00412987">
        <w:rPr>
          <w:i/>
        </w:rPr>
        <w:t>password</w:t>
      </w:r>
      <w:r w:rsidR="00454AF7">
        <w:t xml:space="preserve"> tadi untuk disimpan pada perangkat kunci pintu.</w:t>
      </w:r>
    </w:p>
    <w:p w14:paraId="7412D070" w14:textId="77777777" w:rsidR="00454AF7" w:rsidRDefault="00454AF7" w:rsidP="00454AF7">
      <w:pPr>
        <w:ind w:firstLine="720"/>
      </w:pPr>
    </w:p>
    <w:p w14:paraId="13FA8737" w14:textId="42879A1C" w:rsidR="00AA658A" w:rsidRDefault="00AA658A" w:rsidP="00A42D35">
      <w:pPr>
        <w:pStyle w:val="SubBabIIIIII"/>
      </w:pPr>
      <w:bookmarkStart w:id="208" w:name="_Toc143523755"/>
      <w:r>
        <w:t xml:space="preserve">API </w:t>
      </w:r>
      <w:r w:rsidRPr="00B61AE6">
        <w:rPr>
          <w:i/>
        </w:rPr>
        <w:t>Door</w:t>
      </w:r>
      <w:r>
        <w:t xml:space="preserve"> </w:t>
      </w:r>
      <w:r w:rsidRPr="00B61AE6">
        <w:rPr>
          <w:i/>
        </w:rPr>
        <w:t>Signature</w:t>
      </w:r>
      <w:bookmarkEnd w:id="208"/>
    </w:p>
    <w:p w14:paraId="55C2D56D" w14:textId="01A17932"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Pr="00B61AE6">
        <w:rPr>
          <w:i/>
        </w:rPr>
        <w:t>subcribe</w:t>
      </w:r>
      <w:r w:rsidR="00B61AE6">
        <w:t xml:space="preserve"> ke </w:t>
      </w:r>
      <w:r w:rsidR="00B61AE6" w:rsidRPr="00B61AE6">
        <w:rPr>
          <w:i/>
        </w:rPr>
        <w:t>channel</w:t>
      </w:r>
      <w:r>
        <w:t xml:space="preserve"> pusher. Pusher merupakan sebuah protokol komunikasi notifikasi yang dibangun menggunakan websocket</w:t>
      </w:r>
      <w:r w:rsidR="00457C7A">
        <w:t>, didalam</w:t>
      </w:r>
      <w:r w:rsidR="00EC18AC">
        <w:t xml:space="preserve"> pusher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cribe</w:t>
      </w:r>
      <w:r w:rsidR="00EC18AC">
        <w:t xml:space="preserve"> </w:t>
      </w:r>
      <w:r w:rsidR="00B61AE6">
        <w:t>yang</w:t>
      </w:r>
      <w:r w:rsidR="00EC18AC">
        <w:t xml:space="preserve"> nantinya client dapat menunggun </w:t>
      </w:r>
      <w:r w:rsidR="00EC18AC" w:rsidRPr="00B61AE6">
        <w:rPr>
          <w:i/>
        </w:rPr>
        <w:t>event</w:t>
      </w:r>
      <w:r w:rsidR="00EC18AC">
        <w:t xml:space="preserve"> yang disiarkan melalui </w:t>
      </w:r>
      <w:r w:rsidR="00EC18AC" w:rsidRPr="00B61AE6">
        <w:rPr>
          <w:i/>
        </w:rPr>
        <w:t>broadcast</w:t>
      </w:r>
      <w:r w:rsidR="00457C7A">
        <w:t xml:space="preserve"> pada setiap </w:t>
      </w:r>
      <w:r w:rsidR="00457C7A" w:rsidRPr="00B61AE6">
        <w:rPr>
          <w:i/>
        </w:rPr>
        <w:t>channel</w:t>
      </w:r>
      <w:r w:rsidR="00EC18AC">
        <w:t>.</w:t>
      </w:r>
      <w:r w:rsidR="00457C7A">
        <w:t xml:space="preserve"> </w:t>
      </w:r>
      <w:proofErr w:type="gramStart"/>
      <w:r w:rsidR="00457C7A">
        <w:t>Diagram dari API door signature dapat diliha</w:t>
      </w:r>
      <w:r w:rsidR="00982AF0">
        <w:t>t pada G</w:t>
      </w:r>
      <w:r w:rsidR="00892039">
        <w:t>ambar 3.20</w:t>
      </w:r>
      <w:r w:rsidR="00457C7A">
        <w:t xml:space="preserve"> </w:t>
      </w:r>
      <w:r w:rsidR="0002563E">
        <w:t>di bawah</w:t>
      </w:r>
      <w:r w:rsidR="00457C7A">
        <w:t>.</w:t>
      </w:r>
      <w:proofErr w:type="gramEnd"/>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2">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2B55554D" w:rsidR="00197C7D" w:rsidRDefault="000401CE" w:rsidP="000401CE">
      <w:pPr>
        <w:pStyle w:val="LabelGambar"/>
        <w:rPr>
          <w:i/>
        </w:rPr>
      </w:pPr>
      <w:bookmarkStart w:id="209" w:name="_Toc142072574"/>
      <w:bookmarkStart w:id="210" w:name="_Toc142073191"/>
      <w:bookmarkStart w:id="211" w:name="_Toc143519976"/>
      <w:proofErr w:type="gramStart"/>
      <w:r w:rsidRPr="000401CE">
        <w:rPr>
          <w:b/>
        </w:rPr>
        <w:t>Gambar 3.</w:t>
      </w:r>
      <w:proofErr w:type="gramEnd"/>
      <w:r w:rsidRPr="000401CE">
        <w:rPr>
          <w:b/>
        </w:rPr>
        <w:fldChar w:fldCharType="begin"/>
      </w:r>
      <w:r w:rsidRPr="000401CE">
        <w:rPr>
          <w:b/>
        </w:rPr>
        <w:instrText xml:space="preserve"> SEQ Gambar_3. \* ARABIC </w:instrText>
      </w:r>
      <w:r w:rsidRPr="000401CE">
        <w:rPr>
          <w:b/>
        </w:rPr>
        <w:fldChar w:fldCharType="separate"/>
      </w:r>
      <w:r w:rsidR="00742A11">
        <w:rPr>
          <w:b/>
          <w:noProof/>
        </w:rPr>
        <w:t>20</w:t>
      </w:r>
      <w:r w:rsidRPr="000401CE">
        <w:rPr>
          <w:b/>
        </w:rPr>
        <w:fldChar w:fldCharType="end"/>
      </w:r>
      <w:r>
        <w:t xml:space="preserve"> </w:t>
      </w:r>
      <w:r w:rsidRPr="000401CE">
        <w:rPr>
          <w:i/>
        </w:rPr>
        <w:t>Sequence</w:t>
      </w:r>
      <w:r w:rsidR="004258B1">
        <w:t xml:space="preserve"> d</w:t>
      </w:r>
      <w:r w:rsidRPr="008361BB">
        <w:t xml:space="preserve">iagram </w:t>
      </w:r>
      <w:r>
        <w:t xml:space="preserve">API </w:t>
      </w:r>
      <w:r w:rsidR="004258B1">
        <w:rPr>
          <w:i/>
        </w:rPr>
        <w:t>d</w:t>
      </w:r>
      <w:r w:rsidRPr="000401CE">
        <w:rPr>
          <w:i/>
        </w:rPr>
        <w:t>oor</w:t>
      </w:r>
      <w:r w:rsidRPr="008361BB">
        <w:t xml:space="preserve"> </w:t>
      </w:r>
      <w:r w:rsidR="004258B1">
        <w:rPr>
          <w:i/>
        </w:rPr>
        <w:t>s</w:t>
      </w:r>
      <w:r w:rsidRPr="000401CE">
        <w:rPr>
          <w:i/>
        </w:rPr>
        <w:t>ignature</w:t>
      </w:r>
      <w:bookmarkEnd w:id="209"/>
      <w:bookmarkEnd w:id="210"/>
      <w:bookmarkEnd w:id="211"/>
    </w:p>
    <w:p w14:paraId="70456AA1" w14:textId="77777777" w:rsidR="00892039" w:rsidRDefault="00892039" w:rsidP="000401CE">
      <w:pPr>
        <w:pStyle w:val="LabelGambar"/>
      </w:pPr>
    </w:p>
    <w:p w14:paraId="2F623128" w14:textId="574EBF05" w:rsidR="0066412D" w:rsidRDefault="00892039" w:rsidP="004C2AF5">
      <w:pPr>
        <w:ind w:firstLine="720"/>
      </w:pPr>
      <w:r>
        <w:lastRenderedPageBreak/>
        <w:t>Dapat dilihat pada gamabr 3.20</w:t>
      </w:r>
      <w:r w:rsidR="00F839ED">
        <w:t xml:space="preserve"> </w:t>
      </w:r>
      <w:r w:rsidR="0002563E">
        <w:t>di atas</w:t>
      </w:r>
      <w:r w:rsidR="00F839ED">
        <w:t xml:space="preserve">, untuk mendapatkan kode </w:t>
      </w:r>
      <w:r w:rsidR="00F839ED" w:rsidRPr="005B471F">
        <w:rPr>
          <w:i/>
        </w:rPr>
        <w:t>signature</w:t>
      </w:r>
      <w:r w:rsidR="00F839ED">
        <w:t xml:space="preserve"> pusher pertama perangkat kunci pintu melakukan </w:t>
      </w:r>
      <w:r w:rsidR="005B471F">
        <w:t>permintaan</w:t>
      </w:r>
      <w:r w:rsidR="00F839ED">
        <w:t xml:space="preserve"> ke endpoint “/door/get-signature” dengan mengirimkan data-data seperti </w:t>
      </w:r>
      <w:r w:rsidR="00F839ED" w:rsidRPr="005B471F">
        <w:rPr>
          <w:i/>
        </w:rPr>
        <w:t>socket</w:t>
      </w:r>
      <w:r w:rsidR="00F839ED">
        <w:t xml:space="preserve">-id, </w:t>
      </w:r>
      <w:r w:rsidR="00F839ED" w:rsidRPr="005B471F">
        <w:rPr>
          <w:i/>
        </w:rPr>
        <w:t>office</w:t>
      </w:r>
      <w:r w:rsidR="00F839ED">
        <w:t xml:space="preserve">-id dan </w:t>
      </w:r>
      <w:r w:rsidR="00F839ED" w:rsidRPr="005B471F">
        <w:rPr>
          <w:i/>
        </w:rPr>
        <w:t>channel</w:t>
      </w:r>
      <w:r w:rsidR="00F839ED">
        <w:t xml:space="preserve">-data, dari data tersebut kemudian kontroler </w:t>
      </w:r>
      <w:proofErr w:type="gramStart"/>
      <w:r w:rsidR="00F839ED">
        <w:t>akan</w:t>
      </w:r>
      <w:proofErr w:type="gramEnd"/>
      <w:r w:rsidR="00F839ED">
        <w:t xml:space="preserve"> membuat kode </w:t>
      </w:r>
      <w:r w:rsidR="00F839ED" w:rsidRPr="005B471F">
        <w:rPr>
          <w:i/>
        </w:rPr>
        <w:t>signature</w:t>
      </w:r>
      <w:r w:rsidR="00F839ED">
        <w:t xml:space="preserve"> menggunakan metode yang ada pada protokol pusher</w:t>
      </w:r>
      <w:r w:rsidR="004C2AF5">
        <w:t>.</w:t>
      </w:r>
      <w:r w:rsidR="00853540">
        <w:t xml:space="preserve"> S</w:t>
      </w:r>
      <w:r w:rsidR="0066412D">
        <w:t xml:space="preserve">etelah mendapatkan nilai signature kemudian kontroler </w:t>
      </w:r>
      <w:proofErr w:type="gramStart"/>
      <w:r w:rsidR="0066412D">
        <w:t>akan</w:t>
      </w:r>
      <w:proofErr w:type="gramEnd"/>
      <w:r w:rsidR="0066412D">
        <w:t xml:space="preserve"> m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A42D35">
      <w:pPr>
        <w:pStyle w:val="SubBabIIIIII"/>
      </w:pPr>
      <w:bookmarkStart w:id="212" w:name="_Toc143523756"/>
      <w:r>
        <w:t xml:space="preserve">API </w:t>
      </w:r>
      <w:r w:rsidRPr="008B0387">
        <w:rPr>
          <w:i/>
        </w:rPr>
        <w:t>Door</w:t>
      </w:r>
      <w:r>
        <w:t xml:space="preserve"> </w:t>
      </w:r>
      <w:r w:rsidRPr="008B0387">
        <w:rPr>
          <w:i/>
        </w:rPr>
        <w:t>Update</w:t>
      </w:r>
      <w:r>
        <w:t xml:space="preserve"> </w:t>
      </w:r>
      <w:r w:rsidRPr="008B0387">
        <w:rPr>
          <w:i/>
        </w:rPr>
        <w:t>Status</w:t>
      </w:r>
      <w:bookmarkEnd w:id="212"/>
    </w:p>
    <w:p w14:paraId="5FB149C3" w14:textId="3514FC4E" w:rsidR="0003339E" w:rsidRDefault="0003339E" w:rsidP="00100243">
      <w:pPr>
        <w:ind w:firstLine="720"/>
      </w:pPr>
      <w:r>
        <w:t xml:space="preserve">API </w:t>
      </w:r>
      <w:r w:rsidRPr="008B0387">
        <w:rPr>
          <w:i/>
        </w:rPr>
        <w:t>door</w:t>
      </w:r>
      <w:r>
        <w:t xml:space="preserve"> </w:t>
      </w:r>
      <w:r w:rsidRPr="008B0387">
        <w:rPr>
          <w:i/>
        </w:rPr>
        <w:t>update</w:t>
      </w:r>
      <w:r>
        <w:t xml:space="preserve"> </w:t>
      </w:r>
      <w:r w:rsidRPr="008B0387">
        <w:rPr>
          <w:i/>
        </w:rPr>
        <w:t>status</w:t>
      </w:r>
      <w:r>
        <w:t xml:space="preserve"> digunak</w:t>
      </w:r>
      <w:r w:rsidR="008B0387">
        <w:t>a</w:t>
      </w:r>
      <w:r>
        <w:t xml:space="preserve">n oleh perangkat kunci pintu untuk memperbarui status pintu seperti pintu terbuka, pintu terkunci atau pintu terkoneksi. </w:t>
      </w:r>
      <w:r w:rsidR="00100243">
        <w:t>Pada setiap proses updata ini kunci pintu</w:t>
      </w:r>
      <w:r w:rsidR="008B0387">
        <w:t xml:space="preserve"> juga</w:t>
      </w:r>
      <w:r w:rsidR="00100243">
        <w:t xml:space="preserve"> </w:t>
      </w:r>
      <w:proofErr w:type="gramStart"/>
      <w:r w:rsidR="00100243">
        <w:t>akan</w:t>
      </w:r>
      <w:proofErr w:type="gramEnd"/>
      <w:r w:rsidR="00100243">
        <w:t xml:space="preserve"> diperbarui sehingga meningkatkan keamanan karena kode kunci selalu berubah</w:t>
      </w:r>
      <w:r w:rsidR="008B0387">
        <w:t xml:space="preserve"> secara dinamis</w:t>
      </w:r>
      <w:r w:rsidR="00100243">
        <w:t xml:space="preserve">. </w:t>
      </w:r>
      <w:proofErr w:type="gramStart"/>
      <w:r w:rsidR="00100243">
        <w:t>Diagram dari API door update stat</w:t>
      </w:r>
      <w:r w:rsidR="00982AF0">
        <w:t>us dapat dilihat pada G</w:t>
      </w:r>
      <w:r w:rsidR="00286E6C">
        <w:t>ambar 3.21</w:t>
      </w:r>
      <w:r w:rsidR="00100243">
        <w:t xml:space="preserve"> </w:t>
      </w:r>
      <w:r w:rsidR="0002563E">
        <w:t>di bawah</w:t>
      </w:r>
      <w:r w:rsidR="00100243">
        <w:t>.</w:t>
      </w:r>
      <w:proofErr w:type="gramEnd"/>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3">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67A928F4" w:rsidR="00191D7D" w:rsidRDefault="00316F6C" w:rsidP="00316F6C">
      <w:pPr>
        <w:pStyle w:val="LabelGambar"/>
        <w:rPr>
          <w:i/>
        </w:rPr>
      </w:pPr>
      <w:bookmarkStart w:id="213" w:name="_Toc142072575"/>
      <w:bookmarkStart w:id="214" w:name="_Toc142073192"/>
      <w:bookmarkStart w:id="215" w:name="_Toc143519977"/>
      <w:proofErr w:type="gramStart"/>
      <w:r w:rsidRPr="00316F6C">
        <w:rPr>
          <w:b/>
        </w:rPr>
        <w:t>Gambar 3.</w:t>
      </w:r>
      <w:proofErr w:type="gramEnd"/>
      <w:r w:rsidRPr="00316F6C">
        <w:rPr>
          <w:b/>
        </w:rPr>
        <w:fldChar w:fldCharType="begin"/>
      </w:r>
      <w:r w:rsidRPr="00316F6C">
        <w:rPr>
          <w:b/>
        </w:rPr>
        <w:instrText xml:space="preserve"> SEQ Gambar_3. \* ARABIC </w:instrText>
      </w:r>
      <w:r w:rsidRPr="00316F6C">
        <w:rPr>
          <w:b/>
        </w:rPr>
        <w:fldChar w:fldCharType="separate"/>
      </w:r>
      <w:r w:rsidR="00742A11">
        <w:rPr>
          <w:b/>
          <w:noProof/>
        </w:rPr>
        <w:t>21</w:t>
      </w:r>
      <w:r w:rsidRPr="00316F6C">
        <w:rPr>
          <w:b/>
        </w:rPr>
        <w:fldChar w:fldCharType="end"/>
      </w:r>
      <w:r>
        <w:t xml:space="preserve"> </w:t>
      </w:r>
      <w:r w:rsidRPr="00316F6C">
        <w:rPr>
          <w:i/>
        </w:rPr>
        <w:t>Sequence</w:t>
      </w:r>
      <w:r w:rsidR="00426018">
        <w:t xml:space="preserve"> d</w:t>
      </w:r>
      <w:r w:rsidRPr="00C536C4">
        <w:t xml:space="preserve">iagram </w:t>
      </w:r>
      <w:r>
        <w:t xml:space="preserve">API </w:t>
      </w:r>
      <w:r w:rsidR="00426018">
        <w:rPr>
          <w:i/>
        </w:rPr>
        <w:t>d</w:t>
      </w:r>
      <w:r w:rsidRPr="00316F6C">
        <w:rPr>
          <w:i/>
        </w:rPr>
        <w:t>oor</w:t>
      </w:r>
      <w:r w:rsidRPr="00C536C4">
        <w:t xml:space="preserve"> </w:t>
      </w:r>
      <w:r w:rsidR="00426018">
        <w:rPr>
          <w:i/>
        </w:rPr>
        <w:t>u</w:t>
      </w:r>
      <w:r w:rsidRPr="00316F6C">
        <w:rPr>
          <w:i/>
        </w:rPr>
        <w:t>pdate</w:t>
      </w:r>
      <w:r w:rsidRPr="00C536C4">
        <w:t xml:space="preserve"> </w:t>
      </w:r>
      <w:r w:rsidR="00426018">
        <w:rPr>
          <w:i/>
        </w:rPr>
        <w:t>s</w:t>
      </w:r>
      <w:r w:rsidRPr="00316F6C">
        <w:rPr>
          <w:i/>
        </w:rPr>
        <w:t>tatus</w:t>
      </w:r>
      <w:bookmarkEnd w:id="213"/>
      <w:bookmarkEnd w:id="214"/>
      <w:bookmarkEnd w:id="215"/>
    </w:p>
    <w:p w14:paraId="46795210" w14:textId="77777777" w:rsidR="00426018" w:rsidRDefault="00426018" w:rsidP="00316F6C">
      <w:pPr>
        <w:pStyle w:val="LabelGambar"/>
      </w:pPr>
    </w:p>
    <w:p w14:paraId="78420411" w14:textId="4446DDDD" w:rsidR="002221D2" w:rsidRDefault="00982AF0" w:rsidP="006937D0">
      <w:pPr>
        <w:ind w:firstLine="720"/>
      </w:pPr>
      <w:r>
        <w:t>Terlihat pada G</w:t>
      </w:r>
      <w:r w:rsidR="00191D7D">
        <w:t xml:space="preserve">ambar </w:t>
      </w:r>
      <w:r w:rsidR="00286E6C">
        <w:t>3.21</w:t>
      </w:r>
      <w:r w:rsidR="00191D7D">
        <w:t xml:space="preserve"> </w:t>
      </w:r>
      <w:r w:rsidR="0002563E">
        <w:t>di atas</w:t>
      </w:r>
      <w:r w:rsidR="00191D7D">
        <w:t xml:space="preserve">, untuk melakukan update status pertama perangkat kunci pintu akan mengirimkan data-data seperti status penguncian dan id </w:t>
      </w:r>
      <w:r w:rsidR="00191D7D" w:rsidRPr="00286E6C">
        <w:rPr>
          <w:i/>
        </w:rPr>
        <w:t>socket</w:t>
      </w:r>
      <w:r w:rsidR="00191D7D">
        <w:t xml:space="preserve"> melalui </w:t>
      </w:r>
      <w:r w:rsidR="00191D7D" w:rsidRPr="00286E6C">
        <w:rPr>
          <w:i/>
        </w:rPr>
        <w:t>endpoint</w:t>
      </w:r>
      <w:r w:rsidR="00191D7D">
        <w:t xml:space="preserve"> “/door/update-status”</w:t>
      </w:r>
      <w:r w:rsidR="002221D2">
        <w:t>, kemudian kontroler akan mengambil data pintu yang terkait untuk diperbarui menggunaka</w:t>
      </w:r>
      <w:r w:rsidR="00286E6C">
        <w:t>n</w:t>
      </w:r>
      <w:r w:rsidR="002221D2">
        <w:t xml:space="preserve"> data status dan </w:t>
      </w:r>
      <w:r w:rsidR="002221D2">
        <w:lastRenderedPageBreak/>
        <w:t xml:space="preserve">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dapat tersampaikan secara langsung, terakhir kontroler akan mengembalikan respon update status telah dilaksanakan.</w:t>
      </w:r>
    </w:p>
    <w:p w14:paraId="2B65AE75" w14:textId="3A77F817" w:rsidR="00AA658A" w:rsidRDefault="00AA658A" w:rsidP="00A42D35">
      <w:pPr>
        <w:pStyle w:val="SubBabIIIIII"/>
      </w:pPr>
      <w:bookmarkStart w:id="216" w:name="_Toc143523757"/>
      <w:r>
        <w:t xml:space="preserve">API </w:t>
      </w:r>
      <w:r w:rsidRPr="0023341D">
        <w:rPr>
          <w:i/>
        </w:rPr>
        <w:t>Door Alert</w:t>
      </w:r>
      <w:bookmarkEnd w:id="216"/>
    </w:p>
    <w:p w14:paraId="6A22FDCF" w14:textId="45E46AC2"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w:t>
      </w:r>
      <w:proofErr w:type="gramStart"/>
      <w:r>
        <w:t xml:space="preserve">Diagram dari API </w:t>
      </w:r>
      <w:r w:rsidRPr="00A36D2A">
        <w:rPr>
          <w:i/>
        </w:rPr>
        <w:t>door</w:t>
      </w:r>
      <w:r>
        <w:t xml:space="preserve"> </w:t>
      </w:r>
      <w:r w:rsidRPr="00A36D2A">
        <w:rPr>
          <w:i/>
        </w:rPr>
        <w:t>alert</w:t>
      </w:r>
      <w:r w:rsidR="00982AF0">
        <w:t xml:space="preserve"> dapat dilihat pada G</w:t>
      </w:r>
      <w:r w:rsidR="00A36D2A">
        <w:t>ambar 3.22</w:t>
      </w:r>
      <w:r>
        <w:t xml:space="preserve"> </w:t>
      </w:r>
      <w:r w:rsidR="0002563E">
        <w:t>di bawah</w:t>
      </w:r>
      <w:r>
        <w:t>.</w:t>
      </w:r>
      <w:proofErr w:type="gramEnd"/>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4">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4D341069" w:rsidR="009E7205" w:rsidRDefault="00A36D2A" w:rsidP="00A36D2A">
      <w:pPr>
        <w:pStyle w:val="LabelGambar"/>
        <w:rPr>
          <w:i/>
        </w:rPr>
      </w:pPr>
      <w:bookmarkStart w:id="217" w:name="_Toc142072576"/>
      <w:bookmarkStart w:id="218" w:name="_Toc142073193"/>
      <w:bookmarkStart w:id="219" w:name="_Toc143519978"/>
      <w:proofErr w:type="gramStart"/>
      <w:r w:rsidRPr="00A36D2A">
        <w:rPr>
          <w:b/>
        </w:rPr>
        <w:t>Gambar 3.</w:t>
      </w:r>
      <w:proofErr w:type="gramEnd"/>
      <w:r w:rsidRPr="00A36D2A">
        <w:rPr>
          <w:b/>
        </w:rPr>
        <w:fldChar w:fldCharType="begin"/>
      </w:r>
      <w:r w:rsidRPr="00A36D2A">
        <w:rPr>
          <w:b/>
        </w:rPr>
        <w:instrText xml:space="preserve"> SEQ Gambar_3. \* ARABIC </w:instrText>
      </w:r>
      <w:r w:rsidRPr="00A36D2A">
        <w:rPr>
          <w:b/>
        </w:rPr>
        <w:fldChar w:fldCharType="separate"/>
      </w:r>
      <w:r w:rsidR="00742A11">
        <w:rPr>
          <w:b/>
          <w:noProof/>
        </w:rPr>
        <w:t>22</w:t>
      </w:r>
      <w:r w:rsidRPr="00A36D2A">
        <w:rPr>
          <w:b/>
        </w:rPr>
        <w:fldChar w:fldCharType="end"/>
      </w:r>
      <w:r>
        <w:t xml:space="preserve"> </w:t>
      </w:r>
      <w:r w:rsidRPr="00A36D2A">
        <w:rPr>
          <w:i/>
        </w:rPr>
        <w:t>Sequence</w:t>
      </w:r>
      <w:r w:rsidR="00426018">
        <w:t xml:space="preserve"> d</w:t>
      </w:r>
      <w:r w:rsidRPr="00912FF4">
        <w:t>iagram</w:t>
      </w:r>
      <w:r>
        <w:t xml:space="preserve"> API</w:t>
      </w:r>
      <w:r w:rsidRPr="00912FF4">
        <w:t xml:space="preserve"> </w:t>
      </w:r>
      <w:r w:rsidR="00426018">
        <w:rPr>
          <w:i/>
        </w:rPr>
        <w:t>d</w:t>
      </w:r>
      <w:r w:rsidRPr="00A36D2A">
        <w:rPr>
          <w:i/>
        </w:rPr>
        <w:t>oor</w:t>
      </w:r>
      <w:r w:rsidRPr="00912FF4">
        <w:t xml:space="preserve"> </w:t>
      </w:r>
      <w:r w:rsidR="00426018">
        <w:rPr>
          <w:i/>
        </w:rPr>
        <w:t>a</w:t>
      </w:r>
      <w:r w:rsidRPr="00A36D2A">
        <w:rPr>
          <w:i/>
        </w:rPr>
        <w:t>lert</w:t>
      </w:r>
      <w:bookmarkEnd w:id="217"/>
      <w:bookmarkEnd w:id="218"/>
      <w:bookmarkEnd w:id="219"/>
    </w:p>
    <w:p w14:paraId="19674FCB" w14:textId="77777777" w:rsidR="00A36D2A" w:rsidRDefault="00A36D2A" w:rsidP="00A36D2A">
      <w:pPr>
        <w:pStyle w:val="LabelGambar"/>
      </w:pPr>
    </w:p>
    <w:p w14:paraId="7EBC4568" w14:textId="03E57949" w:rsidR="00E469BE" w:rsidRDefault="00A36D2A" w:rsidP="002B2B1A">
      <w:pPr>
        <w:ind w:firstLine="720"/>
      </w:pPr>
      <w:r>
        <w:t xml:space="preserve">Dapat dilihat </w:t>
      </w:r>
      <w:r w:rsidR="00982AF0">
        <w:t>pada G</w:t>
      </w:r>
      <w:r>
        <w:t>ambar 3.22</w:t>
      </w:r>
      <w:r w:rsidR="009E7205">
        <w:t xml:space="preserve"> </w:t>
      </w:r>
      <w:r w:rsidR="0002563E">
        <w:t>di atas</w:t>
      </w:r>
      <w:r w:rsidR="009E7205">
        <w:t>, untuk memberikan peringatan pertama perangkat kunci pintu akan mengirimakan data-data seperti id-pintu, id-</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 xml:space="preserve">“/door/alert” kemudian kontroler akan memeriksa pada tabel pintu untuk memastika bahwa pintu valid, jika pintu tudak ditemuakan maka kontroler akan mengembalikan respon error. Selanjutnya kontroler </w:t>
      </w:r>
      <w:proofErr w:type="gramStart"/>
      <w:r w:rsidR="009C2FFB">
        <w:t>akan</w:t>
      </w:r>
      <w:proofErr w:type="gramEnd"/>
      <w:r w:rsidR="009C2FFB">
        <w:t xml:space="preserve"> menyiarkan peringatan melalui websocke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bookmarkStart w:id="220" w:name="_Toc143523758"/>
      <w:r>
        <w:lastRenderedPageBreak/>
        <w:t>Perancangan Penjadwalan</w:t>
      </w:r>
      <w:bookmarkEnd w:id="220"/>
    </w:p>
    <w:p w14:paraId="5C27DD10" w14:textId="3D9B10E5" w:rsidR="006F1CCE" w:rsidRDefault="00F51043" w:rsidP="00457179">
      <w:pPr>
        <w:ind w:firstLine="720"/>
      </w:pPr>
      <w:r>
        <w:t>Penjadwalan digunakan untuk m</w:t>
      </w:r>
      <w:r w:rsidR="000969DE">
        <w:t>emeriksa data jadwal yang ada p</w:t>
      </w:r>
      <w:r>
        <w:t>ada tabel schedules</w:t>
      </w:r>
      <w:r w:rsidR="00EF1A82">
        <w:t xml:space="preserve">. Penjadwalan bekerja dengan menggunakan </w:t>
      </w:r>
      <w:r w:rsidR="00EF1A82" w:rsidRPr="00E02BCE">
        <w:rPr>
          <w:i/>
        </w:rPr>
        <w:t>kernel</w:t>
      </w:r>
      <w:r w:rsidR="00EF1A82">
        <w:t xml:space="preserve"> yang disediakan oleh laravel, kernel ini nantinya </w:t>
      </w:r>
      <w:proofErr w:type="gramStart"/>
      <w:r w:rsidR="00EF1A82">
        <w:t>akan</w:t>
      </w:r>
      <w:proofErr w:type="gramEnd"/>
      <w:r w:rsidR="00EF1A82">
        <w:t xml:space="preserve"> dijalankan oleh laravel dengan menggunakan </w:t>
      </w:r>
      <w:r w:rsidR="00EF1A82" w:rsidRPr="00E02BCE">
        <w:t>crontab</w:t>
      </w:r>
      <w:r w:rsidR="00EF1A82">
        <w:t xml:space="preserve"> yang diatur pada sistem operasi </w:t>
      </w:r>
      <w:r w:rsidR="00EF1A82" w:rsidRPr="004522B7">
        <w:rPr>
          <w:i/>
        </w:rPr>
        <w:t>server</w:t>
      </w:r>
      <w:r w:rsidR="00EF1A82">
        <w:t>. Crontab akan diatur untuk menjalankan perintah “</w:t>
      </w:r>
      <w:r w:rsidR="00EF1A82" w:rsidRPr="00E02BCE">
        <w:rPr>
          <w:i/>
        </w:rPr>
        <w:t>schedule</w:t>
      </w:r>
      <w:proofErr w:type="gramStart"/>
      <w:r w:rsidR="00EF1A82">
        <w:t>:</w:t>
      </w:r>
      <w:r w:rsidR="00EF1A82" w:rsidRPr="00E02BCE">
        <w:rPr>
          <w:i/>
        </w:rPr>
        <w:t>run</w:t>
      </w:r>
      <w:proofErr w:type="gramEnd"/>
      <w:r w:rsidR="00EF1A82">
        <w:t>”</w:t>
      </w:r>
      <w:r w:rsidR="004A1521">
        <w:t xml:space="preserve"> setiap 1 menit sekali yang akan menjalankan fungsi</w:t>
      </w:r>
      <w:r w:rsidR="00E02BCE">
        <w:t xml:space="preserve"> pengecekan jadwal</w:t>
      </w:r>
      <w:r w:rsidR="004A1521">
        <w:t xml:space="preserve"> yang ada pada kernel.</w:t>
      </w:r>
    </w:p>
    <w:p w14:paraId="7AA8BCA1" w14:textId="37A798A2" w:rsidR="004A1521" w:rsidRDefault="004A1521" w:rsidP="004A1521"/>
    <w:p w14:paraId="3397425E" w14:textId="4FFDEC6B" w:rsidR="004A1521" w:rsidRDefault="004A1521" w:rsidP="000969DE">
      <w:pPr>
        <w:pStyle w:val="SubBabIIIIV"/>
      </w:pPr>
      <w:bookmarkStart w:id="221" w:name="_Toc143523759"/>
      <w:r>
        <w:t>Pengecekan Jadwal</w:t>
      </w:r>
      <w:bookmarkEnd w:id="221"/>
    </w:p>
    <w:p w14:paraId="7DD15B0D" w14:textId="4B5B0202" w:rsidR="000969DE" w:rsidRDefault="000969DE" w:rsidP="00205CE2">
      <w:pPr>
        <w:ind w:firstLine="720"/>
      </w:pPr>
      <w:r>
        <w:t xml:space="preserve">Pengecekan jadwal dilakukan dengan </w:t>
      </w:r>
      <w:proofErr w:type="gramStart"/>
      <w:r>
        <w:t>cara</w:t>
      </w:r>
      <w:proofErr w:type="gramEnd"/>
      <w:r>
        <w:t xml:space="preserve">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w:t>
      </w:r>
      <w:proofErr w:type="gramStart"/>
      <w:r w:rsidR="00722CDC">
        <w:t>akan</w:t>
      </w:r>
      <w:proofErr w:type="gramEnd"/>
      <w:r w:rsidR="00722CDC">
        <w:t xml:space="preserve">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 xml:space="preserve">perintah akan dikirimkan ke perangkat kunci pintu melalui websocket. </w:t>
      </w:r>
      <w:proofErr w:type="gramStart"/>
      <w:r w:rsidR="00205CE2">
        <w:t>Diagram dari pengec</w:t>
      </w:r>
      <w:r w:rsidR="00982AF0">
        <w:t>ekan jadwal dapat dilihat pada G</w:t>
      </w:r>
      <w:r w:rsidR="00205CE2">
        <w:t xml:space="preserve">ambar </w:t>
      </w:r>
      <w:r w:rsidR="005E5679">
        <w:t>3.23</w:t>
      </w:r>
      <w:r w:rsidR="00205CE2">
        <w:t xml:space="preserve"> </w:t>
      </w:r>
      <w:r w:rsidR="0002563E">
        <w:t>di bawah</w:t>
      </w:r>
      <w:r w:rsidR="00205CE2">
        <w:t>.</w:t>
      </w:r>
      <w:proofErr w:type="gramEnd"/>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5">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6EC00930" w:rsidR="00041382" w:rsidRDefault="005F53EE" w:rsidP="005F53EE">
      <w:pPr>
        <w:pStyle w:val="LabelGambar"/>
      </w:pPr>
      <w:bookmarkStart w:id="222" w:name="_Toc142072577"/>
      <w:bookmarkStart w:id="223" w:name="_Toc142073194"/>
      <w:bookmarkStart w:id="224" w:name="_Toc143519979"/>
      <w:proofErr w:type="gramStart"/>
      <w:r w:rsidRPr="005F53EE">
        <w:rPr>
          <w:b/>
        </w:rPr>
        <w:t>Gambar 3.</w:t>
      </w:r>
      <w:proofErr w:type="gramEnd"/>
      <w:r w:rsidRPr="005F53EE">
        <w:rPr>
          <w:b/>
        </w:rPr>
        <w:fldChar w:fldCharType="begin"/>
      </w:r>
      <w:r w:rsidRPr="005F53EE">
        <w:rPr>
          <w:b/>
        </w:rPr>
        <w:instrText xml:space="preserve"> SEQ Gambar_3. \* ARABIC </w:instrText>
      </w:r>
      <w:r w:rsidRPr="005F53EE">
        <w:rPr>
          <w:b/>
        </w:rPr>
        <w:fldChar w:fldCharType="separate"/>
      </w:r>
      <w:r w:rsidR="00742A11">
        <w:rPr>
          <w:b/>
          <w:noProof/>
        </w:rPr>
        <w:t>23</w:t>
      </w:r>
      <w:r w:rsidRPr="005F53EE">
        <w:rPr>
          <w:b/>
        </w:rPr>
        <w:fldChar w:fldCharType="end"/>
      </w:r>
      <w:r>
        <w:t xml:space="preserve"> </w:t>
      </w:r>
      <w:r w:rsidRPr="005F53EE">
        <w:rPr>
          <w:i/>
        </w:rPr>
        <w:t>Sequence</w:t>
      </w:r>
      <w:r>
        <w:t xml:space="preserve"> </w:t>
      </w:r>
      <w:r w:rsidR="00A46CA8">
        <w:t>diagram pengecekan j</w:t>
      </w:r>
      <w:r w:rsidRPr="00743D33">
        <w:t>adwal</w:t>
      </w:r>
      <w:bookmarkEnd w:id="222"/>
      <w:bookmarkEnd w:id="223"/>
      <w:bookmarkEnd w:id="224"/>
    </w:p>
    <w:p w14:paraId="03031144" w14:textId="77777777" w:rsidR="004C2AF5" w:rsidRDefault="004C2AF5" w:rsidP="005F53EE">
      <w:pPr>
        <w:pStyle w:val="LabelGambar"/>
      </w:pPr>
    </w:p>
    <w:p w14:paraId="7C52C440" w14:textId="34BBA8F9" w:rsidR="00041382" w:rsidRDefault="00982AF0" w:rsidP="00041382">
      <w:pPr>
        <w:ind w:firstLine="720"/>
      </w:pPr>
      <w:r>
        <w:t>Terlihat pada G</w:t>
      </w:r>
      <w:r w:rsidR="005E5679">
        <w:t>ambar 3.23</w:t>
      </w:r>
      <w:r w:rsidR="00041382">
        <w:t xml:space="preserve"> </w:t>
      </w:r>
      <w:r w:rsidR="0002563E">
        <w:t>di atas</w:t>
      </w:r>
      <w:r w:rsidR="00041382">
        <w:t xml:space="preserve">, </w:t>
      </w:r>
      <w:r w:rsidR="00041382" w:rsidRPr="009922B0">
        <w:rPr>
          <w:i/>
        </w:rPr>
        <w:t>crontab</w:t>
      </w:r>
      <w:r w:rsidR="00041382">
        <w:t xml:space="preserve"> </w:t>
      </w:r>
      <w:proofErr w:type="gramStart"/>
      <w:r w:rsidR="00041382">
        <w:t>akan</w:t>
      </w:r>
      <w:proofErr w:type="gramEnd"/>
      <w:r w:rsidR="00041382">
        <w:t xml:space="preserve">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w:t>
      </w:r>
      <w:r w:rsidR="00041382">
        <w:lastRenderedPageBreak/>
        <w:t xml:space="preserve">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untuk mengam</w:t>
      </w:r>
      <w:r w:rsidR="009922B0">
        <w:t>bil data yang sesuai dengan mem</w:t>
      </w:r>
      <w:r w:rsidR="00041382">
        <w:t>p</w:t>
      </w:r>
      <w:r w:rsidR="009922B0">
        <w:t>er</w:t>
      </w:r>
      <w:r w:rsidR="00041382">
        <w:t xml:space="preserve">hatikan tanggal, waktu dan status jadwal, setelah data didapatkan kemudian job akan mengirimkan event ke setiap perangkat kunci pintu yang ada pada data jadwal tersebut, setelah semua event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 xml:space="preserve">atau sedang berjalan. Terakhir job </w:t>
      </w:r>
      <w:proofErr w:type="gramStart"/>
      <w:r w:rsidR="009D7533">
        <w:t>akan</w:t>
      </w:r>
      <w:proofErr w:type="gramEnd"/>
      <w:r w:rsidR="009D7533">
        <w:t xml:space="preserve">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205CE2">
      <w:pPr>
        <w:pStyle w:val="SubBabIIIIV"/>
      </w:pPr>
      <w:bookmarkStart w:id="225" w:name="_Toc143523760"/>
      <w:r>
        <w:t>Atur Ulang</w:t>
      </w:r>
      <w:r w:rsidR="004A1521">
        <w:t xml:space="preserve"> Jadwal</w:t>
      </w:r>
      <w:bookmarkEnd w:id="225"/>
    </w:p>
    <w:p w14:paraId="14047025" w14:textId="3BCF4899"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tatusnya seperti awal mula sehingga memerlukan proses atur ulang jadwal untuk membersihkan dan mengatur ulang jadwal. Jadwal </w:t>
      </w:r>
      <w:proofErr w:type="gramStart"/>
      <w:r>
        <w:t>akan</w:t>
      </w:r>
      <w:proofErr w:type="gramEnd"/>
      <w:r>
        <w:t xml:space="preserve"> dibersihkan dan diatur ulang setiap 24 jam sekali dengan menggunakan sebuah </w:t>
      </w:r>
      <w:r w:rsidRPr="00A51208">
        <w:rPr>
          <w:i/>
        </w:rPr>
        <w:t>job</w:t>
      </w:r>
      <w:r>
        <w:t xml:space="preserve"> pada </w:t>
      </w:r>
      <w:r w:rsidRPr="00A51208">
        <w:rPr>
          <w:i/>
        </w:rPr>
        <w:t>kernel</w:t>
      </w:r>
      <w:r w:rsidR="00A51208">
        <w:t xml:space="preserve"> L</w:t>
      </w:r>
      <w:r>
        <w:t xml:space="preserve">aravel. </w:t>
      </w:r>
      <w:proofErr w:type="gramStart"/>
      <w:r>
        <w:t xml:space="preserve">Diagram dari </w:t>
      </w:r>
      <w:r w:rsidRPr="00A51208">
        <w:rPr>
          <w:i/>
        </w:rPr>
        <w:t>job</w:t>
      </w:r>
      <w:r>
        <w:t xml:space="preserve"> atur u</w:t>
      </w:r>
      <w:r w:rsidR="00982AF0">
        <w:t>lang jadwal dapat dilihat pada G</w:t>
      </w:r>
      <w:r>
        <w:t xml:space="preserve">ambar </w:t>
      </w:r>
      <w:r w:rsidR="00A679B5">
        <w:t>3.24</w:t>
      </w:r>
      <w:r>
        <w:t xml:space="preserve"> </w:t>
      </w:r>
      <w:r w:rsidR="0002563E">
        <w:t>di bawah</w:t>
      </w:r>
      <w:r>
        <w:t>.</w:t>
      </w:r>
      <w:proofErr w:type="gramEnd"/>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56">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31AB80E9" w:rsidR="00F72D85" w:rsidRDefault="00A51208" w:rsidP="00A51208">
      <w:pPr>
        <w:pStyle w:val="LabelGambar"/>
      </w:pPr>
      <w:bookmarkStart w:id="226" w:name="_Toc142072578"/>
      <w:bookmarkStart w:id="227" w:name="_Toc142073195"/>
      <w:bookmarkStart w:id="228" w:name="_Toc143519980"/>
      <w:proofErr w:type="gramStart"/>
      <w:r w:rsidRPr="00A51208">
        <w:rPr>
          <w:b/>
        </w:rPr>
        <w:t>Gambar 3.</w:t>
      </w:r>
      <w:proofErr w:type="gramEnd"/>
      <w:r w:rsidRPr="00A51208">
        <w:rPr>
          <w:b/>
        </w:rPr>
        <w:fldChar w:fldCharType="begin"/>
      </w:r>
      <w:r w:rsidRPr="00A51208">
        <w:rPr>
          <w:b/>
        </w:rPr>
        <w:instrText xml:space="preserve"> SEQ Gambar_3. \* ARABIC </w:instrText>
      </w:r>
      <w:r w:rsidRPr="00A51208">
        <w:rPr>
          <w:b/>
        </w:rPr>
        <w:fldChar w:fldCharType="separate"/>
      </w:r>
      <w:r w:rsidR="00742A11">
        <w:rPr>
          <w:b/>
          <w:noProof/>
        </w:rPr>
        <w:t>24</w:t>
      </w:r>
      <w:r w:rsidRPr="00A51208">
        <w:rPr>
          <w:b/>
        </w:rPr>
        <w:fldChar w:fldCharType="end"/>
      </w:r>
      <w:r>
        <w:t xml:space="preserve"> </w:t>
      </w:r>
      <w:r w:rsidRPr="00A51208">
        <w:rPr>
          <w:i/>
        </w:rPr>
        <w:t>Sequence</w:t>
      </w:r>
      <w:r w:rsidR="00A46CA8">
        <w:t xml:space="preserve"> d</w:t>
      </w:r>
      <w:r>
        <w:t xml:space="preserve">iagram </w:t>
      </w:r>
      <w:r w:rsidR="00A46CA8">
        <w:t>atur ulang j</w:t>
      </w:r>
      <w:r w:rsidRPr="00F91662">
        <w:t>adwal</w:t>
      </w:r>
      <w:bookmarkEnd w:id="226"/>
      <w:bookmarkEnd w:id="227"/>
      <w:bookmarkEnd w:id="228"/>
    </w:p>
    <w:p w14:paraId="27BA0724" w14:textId="77777777" w:rsidR="004C2AF5" w:rsidRDefault="004C2AF5" w:rsidP="00A51208">
      <w:pPr>
        <w:pStyle w:val="LabelGambar"/>
      </w:pPr>
    </w:p>
    <w:p w14:paraId="6C4D7173" w14:textId="39FD72FF" w:rsidR="00F72D85" w:rsidRDefault="00982AF0" w:rsidP="00005397">
      <w:pPr>
        <w:ind w:firstLine="720"/>
      </w:pPr>
      <w:r>
        <w:lastRenderedPageBreak/>
        <w:t>Dapat dilihat pada G</w:t>
      </w:r>
      <w:r w:rsidR="00005397">
        <w:t xml:space="preserve">ambar </w:t>
      </w:r>
      <w:r w:rsidR="00A679B5">
        <w:t>3.24</w:t>
      </w:r>
      <w:r w:rsidR="00005397">
        <w:t xml:space="preserve"> </w:t>
      </w:r>
      <w:r w:rsidR="0002563E">
        <w:t>di atas</w:t>
      </w:r>
      <w:r w:rsidR="00005397">
        <w:t xml:space="preserve">, </w:t>
      </w:r>
      <w:r w:rsidR="00005397" w:rsidRPr="00687688">
        <w:rPr>
          <w:i/>
        </w:rPr>
        <w:t>crontab</w:t>
      </w:r>
      <w:r w:rsidR="00005397">
        <w:t xml:space="preserve"> </w:t>
      </w:r>
      <w:proofErr w:type="gramStart"/>
      <w:r w:rsidR="00005397">
        <w:t>akan</w:t>
      </w:r>
      <w:proofErr w:type="gramEnd"/>
      <w:r w:rsidR="00005397">
        <w:t xml:space="preserve"> mengirimkan perintah ke </w:t>
      </w:r>
      <w:r w:rsidR="00005397" w:rsidRPr="00687688">
        <w:rPr>
          <w:i/>
        </w:rPr>
        <w:t>kernel</w:t>
      </w:r>
      <w:r w:rsidR="00005397">
        <w:t xml:space="preserve"> untuk menjalankan job atur ulang jadwal.  Didalam </w:t>
      </w:r>
      <w:r w:rsidR="00005397" w:rsidRPr="00687688">
        <w:rPr>
          <w:i/>
        </w:rPr>
        <w:t>job</w:t>
      </w:r>
      <w:r w:rsidR="00005397">
        <w:t xml:space="preserve"> tersebut pertama </w:t>
      </w:r>
      <w:r w:rsidR="00005397" w:rsidRPr="00687688">
        <w:rPr>
          <w:i/>
        </w:rPr>
        <w:t>job</w:t>
      </w:r>
      <w:r w:rsidR="00005397">
        <w:t xml:space="preserve"> </w:t>
      </w:r>
      <w:proofErr w:type="gramStart"/>
      <w:r w:rsidR="00005397">
        <w:t>akan</w:t>
      </w:r>
      <w:proofErr w:type="gramEnd"/>
      <w:r w:rsidR="00005397">
        <w:t xml:space="preserve"> menghapus data jadwal yang sudah kadaluarsa pada tabel </w:t>
      </w:r>
      <w:r w:rsidR="00005397" w:rsidRPr="00687688">
        <w:rPr>
          <w:i/>
        </w:rPr>
        <w:t>schedules</w:t>
      </w:r>
      <w:r w:rsidR="00005397">
        <w:t xml:space="preserve"> yaitu jadwal yang sudah dilaksanakan dan tidak berulang, kemudian pada job ini juga akan menghapus kartu akses pengguna yang sudah kadaluarsa, kemudian job akan memperbarui setiap jadwal yang sudah pernah dilaksanakan menjadi “</w:t>
      </w:r>
      <w:r w:rsidR="00005397" w:rsidRPr="00687688">
        <w:rPr>
          <w:i/>
        </w:rPr>
        <w:t>waiting</w:t>
      </w:r>
      <w:r w:rsidR="00005397">
        <w:t>” atau menunggu untuk dilaksanakan kembali.</w:t>
      </w:r>
    </w:p>
    <w:p w14:paraId="7171211D" w14:textId="77777777" w:rsidR="00F72D85" w:rsidRDefault="00F72D85" w:rsidP="00EF1A82">
      <w:pPr>
        <w:ind w:firstLine="720"/>
      </w:pPr>
    </w:p>
    <w:p w14:paraId="5A3EE44B" w14:textId="14F73A4A" w:rsidR="004B7EBA" w:rsidRDefault="004B7EBA" w:rsidP="009338D0">
      <w:pPr>
        <w:pStyle w:val="SubBabIII"/>
        <w:ind w:hanging="720"/>
      </w:pPr>
      <w:bookmarkStart w:id="229" w:name="_Toc143523761"/>
      <w:r>
        <w:t>Perancangan Komunikasi Websocket</w:t>
      </w:r>
      <w:bookmarkEnd w:id="229"/>
    </w:p>
    <w:p w14:paraId="2B6938FE" w14:textId="6B09AB57" w:rsidR="00E469BE" w:rsidRDefault="00E469BE" w:rsidP="0008490A">
      <w:pPr>
        <w:ind w:firstLine="720"/>
      </w:pPr>
      <w:r>
        <w:t xml:space="preserve">Websocket digunakan sebagai jalur komunikasi yang menghubungkan antara </w:t>
      </w:r>
      <w:r w:rsidR="0008490A" w:rsidRPr="00C9016A">
        <w:rPr>
          <w:i/>
        </w:rPr>
        <w:t>server</w:t>
      </w:r>
      <w:r w:rsidR="0008490A">
        <w:t xml:space="preserve"> dengan </w:t>
      </w:r>
      <w:r>
        <w:t xml:space="preserve">perangkan kunci pintu, dengan adanya komunikasi websocket </w:t>
      </w:r>
      <w:r w:rsidR="0008490A">
        <w:t>maka perangkat kunci pintu</w:t>
      </w:r>
      <w:r>
        <w:t xml:space="preserve"> dan </w:t>
      </w:r>
      <w:r w:rsidRPr="00C9016A">
        <w:rPr>
          <w:i/>
        </w:rPr>
        <w:t>server</w:t>
      </w:r>
      <w:r>
        <w:t xml:space="preserve"> </w:t>
      </w:r>
      <w:proofErr w:type="gramStart"/>
      <w:r>
        <w:t>akan</w:t>
      </w:r>
      <w:proofErr w:type="gramEnd"/>
      <w:r>
        <w:t xml:space="preserve"> selalu terhubung</w:t>
      </w:r>
      <w:r w:rsidR="0008490A">
        <w:t xml:space="preserve"> sehingga dapat berkomunikasi secara langsung.</w:t>
      </w:r>
    </w:p>
    <w:p w14:paraId="3A46D07D" w14:textId="7BD5DC2E" w:rsidR="008311EA" w:rsidRDefault="0008490A" w:rsidP="008311EA">
      <w:r>
        <w:tab/>
      </w:r>
      <w:proofErr w:type="gramStart"/>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pusher sebagai protokol komunikasi websocket yang menghubungkan antara perangkat kunci pintu dengan </w:t>
      </w:r>
      <w:r w:rsidR="001C0DEF" w:rsidRPr="00C9016A">
        <w:rPr>
          <w:i/>
        </w:rPr>
        <w:t>server</w:t>
      </w:r>
      <w:r w:rsidR="001C0DEF">
        <w:t xml:space="preserve"> dengan konfigur</w:t>
      </w:r>
      <w:r w:rsidR="00982AF0">
        <w:t>asi seperti yang terlihat pada G</w:t>
      </w:r>
      <w:r w:rsidR="001C0DEF">
        <w:t xml:space="preserve">ambar </w:t>
      </w:r>
      <w:r w:rsidR="00C9016A">
        <w:t>3.25</w:t>
      </w:r>
      <w:r w:rsidR="001C0DEF">
        <w:t xml:space="preserve"> </w:t>
      </w:r>
      <w:r w:rsidR="0002563E">
        <w:t>di bawah</w:t>
      </w:r>
      <w:r w:rsidR="001C0DEF">
        <w:t>.</w:t>
      </w:r>
      <w:proofErr w:type="gramEnd"/>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7">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2E5B6E8B" w:rsidR="00C24898" w:rsidRDefault="00C9016A" w:rsidP="00C9016A">
      <w:pPr>
        <w:pStyle w:val="LabelGambar"/>
      </w:pPr>
      <w:bookmarkStart w:id="230" w:name="_Toc142072579"/>
      <w:bookmarkStart w:id="231" w:name="_Toc142073196"/>
      <w:bookmarkStart w:id="232" w:name="_Toc143519981"/>
      <w:proofErr w:type="gramStart"/>
      <w:r w:rsidRPr="00C9016A">
        <w:rPr>
          <w:b/>
        </w:rPr>
        <w:t>Gambar 3.</w:t>
      </w:r>
      <w:proofErr w:type="gramEnd"/>
      <w:r w:rsidRPr="00C9016A">
        <w:rPr>
          <w:b/>
        </w:rPr>
        <w:fldChar w:fldCharType="begin"/>
      </w:r>
      <w:r w:rsidRPr="00C9016A">
        <w:rPr>
          <w:b/>
        </w:rPr>
        <w:instrText xml:space="preserve"> SEQ Gambar_3. \* ARABIC </w:instrText>
      </w:r>
      <w:r w:rsidRPr="00C9016A">
        <w:rPr>
          <w:b/>
        </w:rPr>
        <w:fldChar w:fldCharType="separate"/>
      </w:r>
      <w:r w:rsidR="00742A11">
        <w:rPr>
          <w:b/>
          <w:noProof/>
        </w:rPr>
        <w:t>25</w:t>
      </w:r>
      <w:r w:rsidRPr="00C9016A">
        <w:rPr>
          <w:b/>
        </w:rPr>
        <w:fldChar w:fldCharType="end"/>
      </w:r>
      <w:r>
        <w:t xml:space="preserve"> </w:t>
      </w:r>
      <w:r w:rsidR="00A46CA8">
        <w:t>Konfigurasi w</w:t>
      </w:r>
      <w:r w:rsidRPr="00640618">
        <w:t>ebsocket</w:t>
      </w:r>
      <w:bookmarkEnd w:id="230"/>
      <w:bookmarkEnd w:id="231"/>
      <w:bookmarkEnd w:id="232"/>
    </w:p>
    <w:p w14:paraId="32C3830D" w14:textId="77777777" w:rsidR="00C9016A" w:rsidRDefault="00C9016A" w:rsidP="00C9016A">
      <w:pPr>
        <w:pStyle w:val="LabelGambar"/>
      </w:pPr>
    </w:p>
    <w:p w14:paraId="79810DE3" w14:textId="42F55A59" w:rsidR="00C24898" w:rsidRDefault="00982AF0" w:rsidP="00366C4B">
      <w:pPr>
        <w:ind w:firstLine="720"/>
      </w:pPr>
      <w:r>
        <w:t>Dapat dilihat pada G</w:t>
      </w:r>
      <w:r w:rsidR="00C24898">
        <w:t xml:space="preserve">ambar </w:t>
      </w:r>
      <w:r w:rsidR="00C9016A">
        <w:t>3.25</w:t>
      </w:r>
      <w:r w:rsidR="00C24898">
        <w:t xml:space="preserve"> </w:t>
      </w:r>
      <w:r w:rsidR="0002563E">
        <w:t>di atas</w:t>
      </w:r>
      <w:r w:rsidR="00C24898">
        <w:t xml:space="preserve">, setiap pintu akan dikelompokkan berdasarkan dengan gedung dengan satu orang operator, setiap gedung akan memiliki satu </w:t>
      </w:r>
      <w:r w:rsidR="00C24898" w:rsidRPr="00F17D1C">
        <w:rPr>
          <w:i/>
        </w:rPr>
        <w:t>channel</w:t>
      </w:r>
      <w:r w:rsidR="00C24898">
        <w:t xml:space="preserve"> pusher yang dapat di</w:t>
      </w:r>
      <w:r w:rsidR="00F17D1C">
        <w:t>-</w:t>
      </w:r>
      <w:r w:rsidR="00C24898" w:rsidRPr="00F17D1C">
        <w:rPr>
          <w:i/>
        </w:rPr>
        <w:t>subscribe</w:t>
      </w:r>
      <w:r w:rsidR="00C24898">
        <w:t xml:space="preserve"> oleh perangkat penguncian didalam gedung ter</w:t>
      </w:r>
      <w:r w:rsidR="00366C4B">
        <w:t xml:space="preserve">sebut, untuk mengawasi semua aktifitas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aktifitas semua perangkat </w:t>
      </w:r>
      <w:r w:rsidR="00366C4B">
        <w:lastRenderedPageBreak/>
        <w:t xml:space="preserve">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5B958199" w:rsidR="002E34E5" w:rsidRDefault="002E34E5" w:rsidP="00366C4B">
      <w:pPr>
        <w:ind w:firstLine="720"/>
      </w:pPr>
      <w:r>
        <w:t xml:space="preserve">Laravel mengirimkan data atau perintah ke perangkat kunci pintu melalui pusher menggunakan sebuah </w:t>
      </w:r>
      <w:r w:rsidRPr="00F17D1C">
        <w:rPr>
          <w:i/>
        </w:rPr>
        <w:t>event</w:t>
      </w:r>
      <w:r>
        <w:t xml:space="preserve">, setiap </w:t>
      </w:r>
      <w:r w:rsidRPr="00F17D1C">
        <w:rPr>
          <w:i/>
        </w:rPr>
        <w:t>event</w:t>
      </w:r>
      <w:r>
        <w:t xml:space="preserve"> seperti kunci atau buka pintu dipanggil baik melalui website maupun API maka </w:t>
      </w:r>
      <w:r w:rsidRPr="00F17D1C">
        <w:rPr>
          <w:i/>
        </w:rPr>
        <w:t>event</w:t>
      </w:r>
      <w:r>
        <w:t xml:space="preserve"> tersebut </w:t>
      </w:r>
      <w:proofErr w:type="gramStart"/>
      <w:r>
        <w:t>akan</w:t>
      </w:r>
      <w:proofErr w:type="gramEnd"/>
      <w:r>
        <w:t xml:space="preserve"> disiarkan ke </w:t>
      </w:r>
      <w:r w:rsidRPr="00F17D1C">
        <w:rPr>
          <w:i/>
        </w:rPr>
        <w:t>channel</w:t>
      </w:r>
      <w:r>
        <w:t xml:space="preserve"> sesuai dengan kode perintah dan </w:t>
      </w:r>
      <w:r w:rsidRPr="00F17D1C">
        <w:rPr>
          <w:i/>
        </w:rPr>
        <w:t>channel</w:t>
      </w:r>
      <w:r>
        <w:t xml:space="preserve"> yang dituju.</w:t>
      </w:r>
    </w:p>
    <w:p w14:paraId="375B880A" w14:textId="2C0DC357" w:rsidR="00366C4B" w:rsidRDefault="00240814" w:rsidP="00C24898">
      <w:r>
        <w:tab/>
        <w:t xml:space="preserve">Didalam pusher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channel yang ada serta mengelola semua </w:t>
      </w:r>
      <w:r w:rsidRPr="00F17D1C">
        <w:rPr>
          <w:i/>
        </w:rPr>
        <w:t>subsc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ebsocket.</w:t>
      </w:r>
    </w:p>
    <w:p w14:paraId="55B21649" w14:textId="77777777" w:rsidR="00240814" w:rsidRDefault="00240814" w:rsidP="00C24898"/>
    <w:p w14:paraId="6B83F708" w14:textId="7BA98128" w:rsidR="004B7EBA" w:rsidRDefault="00240814" w:rsidP="009338D0">
      <w:pPr>
        <w:pStyle w:val="SubBabIII"/>
        <w:ind w:hanging="720"/>
      </w:pPr>
      <w:bookmarkStart w:id="233" w:name="_Toc143523762"/>
      <w:r>
        <w:t>Perancangan</w:t>
      </w:r>
      <w:r w:rsidR="001C0DEF">
        <w:t xml:space="preserve"> </w:t>
      </w:r>
      <w:r w:rsidR="005B7488" w:rsidRPr="004522B7">
        <w:rPr>
          <w:i/>
        </w:rPr>
        <w:t>Server</w:t>
      </w:r>
      <w:bookmarkEnd w:id="233"/>
    </w:p>
    <w:p w14:paraId="45E57B1E" w14:textId="26CE3BCF" w:rsidR="007415FF" w:rsidRPr="008E70DE" w:rsidRDefault="0095203F" w:rsidP="008E70DE">
      <w:pPr>
        <w:ind w:firstLine="720"/>
      </w:pPr>
      <w:proofErr w:type="gramStart"/>
      <w:r>
        <w:t>Dengan menggunakan L</w:t>
      </w:r>
      <w:r w:rsidR="00240814" w:rsidRPr="008A6397">
        <w:t xml:space="preserve">aravel sebagai backend yang mengatur kinerja dari perangkat kunci pintu tentunya diperlukan sebuah </w:t>
      </w:r>
      <w:r w:rsidR="00240814" w:rsidRPr="006A69BF">
        <w:rPr>
          <w:i/>
        </w:rPr>
        <w:t>serve</w:t>
      </w:r>
      <w:r w:rsidR="008A6397" w:rsidRPr="006A69BF">
        <w:rPr>
          <w:i/>
        </w:rPr>
        <w:t>r</w:t>
      </w:r>
      <w:r w:rsidR="008A6397" w:rsidRPr="008A6397">
        <w:t>.</w:t>
      </w:r>
      <w:proofErr w:type="gramEnd"/>
      <w:r w:rsidR="008A6397" w:rsidRPr="008A6397">
        <w:t xml:space="preserve"> </w:t>
      </w:r>
      <w:r w:rsidR="008A6397" w:rsidRPr="006A69BF">
        <w:rPr>
          <w:i/>
        </w:rPr>
        <w:t>Server</w:t>
      </w:r>
      <w:r w:rsidR="008A6397" w:rsidRPr="008A6397">
        <w:t xml:space="preserve"> ini </w:t>
      </w:r>
      <w:proofErr w:type="gramStart"/>
      <w:r w:rsidR="008A6397" w:rsidRPr="008A6397">
        <w:t>akan</w:t>
      </w:r>
      <w:proofErr w:type="gramEnd"/>
      <w:r w:rsidR="008A6397" w:rsidRPr="008A6397">
        <w:t xml:space="preserve">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w:t>
      </w:r>
      <w:proofErr w:type="gramStart"/>
      <w:r w:rsidR="008A6397">
        <w:t xml:space="preserve">Diagram dari </w:t>
      </w:r>
      <w:r w:rsidR="008A6397" w:rsidRPr="006A69BF">
        <w:rPr>
          <w:i/>
        </w:rPr>
        <w:t>backend</w:t>
      </w:r>
      <w:r w:rsidR="008A6397">
        <w:t xml:space="preserve"> </w:t>
      </w:r>
      <w:r w:rsidR="008A6397" w:rsidRPr="006A69BF">
        <w:rPr>
          <w:i/>
        </w:rPr>
        <w:t>server</w:t>
      </w:r>
      <w:r w:rsidR="008A6397">
        <w:t xml:space="preserve"> da</w:t>
      </w:r>
      <w:r w:rsidR="00982AF0">
        <w:t>pat dilihat pada G</w:t>
      </w:r>
      <w:r w:rsidR="00E0047C">
        <w:t>ambar 3.26</w:t>
      </w:r>
      <w:r w:rsidR="008A6397">
        <w:t xml:space="preserve"> </w:t>
      </w:r>
      <w:r w:rsidR="0002563E">
        <w:t>di bawah</w:t>
      </w:r>
      <w:r w:rsidR="008A6397">
        <w:t>.</w:t>
      </w:r>
      <w:proofErr w:type="gramEnd"/>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8">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6DE72BE3" w:rsidR="008A6397" w:rsidRDefault="00D00996" w:rsidP="00D00996">
      <w:pPr>
        <w:pStyle w:val="LabelGambar"/>
      </w:pPr>
      <w:bookmarkStart w:id="234" w:name="_Toc142072580"/>
      <w:bookmarkStart w:id="235" w:name="_Toc142073197"/>
      <w:bookmarkStart w:id="236" w:name="_Toc143519982"/>
      <w:proofErr w:type="gramStart"/>
      <w:r w:rsidRPr="00D00996">
        <w:rPr>
          <w:b/>
        </w:rPr>
        <w:t>Gambar 3.</w:t>
      </w:r>
      <w:proofErr w:type="gramEnd"/>
      <w:r w:rsidRPr="00D00996">
        <w:rPr>
          <w:b/>
        </w:rPr>
        <w:fldChar w:fldCharType="begin"/>
      </w:r>
      <w:r w:rsidRPr="00D00996">
        <w:rPr>
          <w:b/>
        </w:rPr>
        <w:instrText xml:space="preserve"> SEQ Gambar_3. \* ARABIC </w:instrText>
      </w:r>
      <w:r w:rsidRPr="00D00996">
        <w:rPr>
          <w:b/>
        </w:rPr>
        <w:fldChar w:fldCharType="separate"/>
      </w:r>
      <w:r w:rsidR="00742A11">
        <w:rPr>
          <w:b/>
          <w:noProof/>
        </w:rPr>
        <w:t>26</w:t>
      </w:r>
      <w:r w:rsidRPr="00D00996">
        <w:rPr>
          <w:b/>
        </w:rPr>
        <w:fldChar w:fldCharType="end"/>
      </w:r>
      <w:r>
        <w:t xml:space="preserve"> </w:t>
      </w:r>
      <w:r w:rsidRPr="00634E22">
        <w:t xml:space="preserve">Konfigurasi </w:t>
      </w:r>
      <w:r w:rsidR="00A46CA8">
        <w:rPr>
          <w:i/>
        </w:rPr>
        <w:t>s</w:t>
      </w:r>
      <w:r w:rsidRPr="004522B7">
        <w:rPr>
          <w:i/>
        </w:rPr>
        <w:t>erver</w:t>
      </w:r>
      <w:bookmarkEnd w:id="234"/>
      <w:bookmarkEnd w:id="235"/>
      <w:bookmarkEnd w:id="236"/>
    </w:p>
    <w:p w14:paraId="02F19C88" w14:textId="77777777" w:rsidR="00D00996" w:rsidRDefault="00D00996" w:rsidP="00D00996">
      <w:pPr>
        <w:pStyle w:val="LabelGambar"/>
        <w:rPr>
          <w:rFonts w:eastAsia="Calibri" w:cs="Times New Roman"/>
          <w:szCs w:val="24"/>
          <w:lang w:val="en-US"/>
        </w:rPr>
      </w:pPr>
    </w:p>
    <w:p w14:paraId="3D213A2F" w14:textId="324B297A" w:rsidR="007B0619" w:rsidRDefault="00982AF0" w:rsidP="008E70DE">
      <w:pPr>
        <w:ind w:firstLine="720"/>
      </w:pPr>
      <w:r>
        <w:rPr>
          <w:lang w:val="en-US"/>
        </w:rPr>
        <w:lastRenderedPageBreak/>
        <w:t>Dapat dilihat pada G</w:t>
      </w:r>
      <w:r w:rsidR="00032DF8">
        <w:rPr>
          <w:lang w:val="en-US"/>
        </w:rPr>
        <w:t xml:space="preserve">ambar </w:t>
      </w:r>
      <w:r w:rsidR="001011BB">
        <w:rPr>
          <w:lang w:val="en-US"/>
        </w:rPr>
        <w:t>3.26</w:t>
      </w:r>
      <w:r w:rsidR="00032DF8">
        <w:rPr>
          <w:lang w:val="en-US"/>
        </w:rPr>
        <w:t xml:space="preserve"> </w:t>
      </w:r>
      <w:r w:rsidR="0002563E">
        <w:rPr>
          <w:lang w:val="en-US"/>
        </w:rPr>
        <w:t>di atas</w:t>
      </w:r>
      <w:r w:rsidR="00032DF8">
        <w:rPr>
          <w:lang w:val="en-US"/>
        </w:rPr>
        <w:t xml:space="preserve">, </w:t>
      </w:r>
      <w:r w:rsidR="00032DF8" w:rsidRPr="001011BB">
        <w:rPr>
          <w:i/>
          <w:lang w:val="en-US"/>
        </w:rPr>
        <w:t>server</w:t>
      </w:r>
      <w:r w:rsidR="00032DF8">
        <w:rPr>
          <w:lang w:val="en-US"/>
        </w:rPr>
        <w:t xml:space="preserve"> dibangun menggunakan sistem operasi ubuntu 20.</w:t>
      </w:r>
      <w:r w:rsidR="008E70DE">
        <w:rPr>
          <w:lang w:val="en-US"/>
        </w:rPr>
        <w:t>0</w:t>
      </w:r>
      <w:r w:rsidR="00032DF8">
        <w:rPr>
          <w:lang w:val="en-US"/>
        </w:rPr>
        <w:t xml:space="preserve">4, ubuntu merupakan bagian dari sistem operasi linux yang biasa digunakan baik untuk perangkat dekstop maupun </w:t>
      </w:r>
      <w:r w:rsidR="00032DF8" w:rsidRPr="001011BB">
        <w:rPr>
          <w:i/>
          <w:lang w:val="en-US"/>
        </w:rPr>
        <w:t>server</w:t>
      </w:r>
      <w:r w:rsidR="00032DF8">
        <w:rPr>
          <w:lang w:val="en-US"/>
        </w:rPr>
        <w:t xml:space="preserve"> karena </w:t>
      </w:r>
      <w:r w:rsidR="00032DF8" w:rsidRPr="001011BB">
        <w:rPr>
          <w:i/>
          <w:lang w:val="en-US"/>
        </w:rPr>
        <w:t>open</w:t>
      </w:r>
      <w:r w:rsidR="00032DF8">
        <w:rPr>
          <w:lang w:val="en-US"/>
        </w:rPr>
        <w:t xml:space="preserve"> </w:t>
      </w:r>
      <w:r w:rsidR="00032DF8" w:rsidRPr="001011BB">
        <w:rPr>
          <w:i/>
          <w:lang w:val="en-US"/>
        </w:rPr>
        <w:t>source</w:t>
      </w:r>
      <w:r w:rsidR="00032DF8">
        <w:rPr>
          <w:lang w:val="en-US"/>
        </w:rPr>
        <w:t xml:space="preserve"> dan ringan.</w:t>
      </w:r>
      <w:r w:rsidR="002F6FCD">
        <w:rPr>
          <w:lang w:val="en-US"/>
        </w:rPr>
        <w:t xml:space="preserve"> </w:t>
      </w:r>
      <w:proofErr w:type="gramStart"/>
      <w:r w:rsidR="002F6FCD">
        <w:t>Dengan menggunakan u</w:t>
      </w:r>
      <w:r w:rsidR="002F6FCD" w:rsidRPr="002F6FCD">
        <w:t xml:space="preserve">buntu 20.04 sebagai sistem operasi </w:t>
      </w:r>
      <w:r w:rsidR="002F6FCD" w:rsidRPr="004522B7">
        <w:rPr>
          <w:i/>
        </w:rPr>
        <w:t>server</w:t>
      </w:r>
      <w:r w:rsidR="002F6FCD" w:rsidRPr="002F6FCD">
        <w:t xml:space="preserve">, </w:t>
      </w:r>
      <w:r w:rsidR="002F6FCD">
        <w:t xml:space="preserve">kita dapat </w:t>
      </w:r>
      <w:r w:rsidR="002F6FCD" w:rsidRPr="002F6FCD">
        <w:t xml:space="preserve">memanfaatkan kestabilan, keamanan, dan dukungan jangka panjang </w:t>
      </w:r>
      <w:r w:rsidR="000C74EC">
        <w:t>untuk menjalankan aplikasi l</w:t>
      </w:r>
      <w:r w:rsidR="002F6FCD" w:rsidRPr="002F6FCD">
        <w:t>aravel dengan aman dan efisien.</w:t>
      </w:r>
      <w:proofErr w:type="gramEnd"/>
    </w:p>
    <w:p w14:paraId="021AA2DB" w14:textId="15C40ADD" w:rsidR="008E70DE" w:rsidRDefault="008E70DE" w:rsidP="008E70DE">
      <w:pPr>
        <w:ind w:firstLine="720"/>
      </w:pPr>
      <w:proofErr w:type="gramStart"/>
      <w:r>
        <w:t xml:space="preserve">Didalam sistem operasi ubuntu 20.04 dipasang nginx yang digunakan sebagai web </w:t>
      </w:r>
      <w:r w:rsidRPr="000C74EC">
        <w:rPr>
          <w:i/>
        </w:rPr>
        <w:t>server</w:t>
      </w:r>
      <w:r>
        <w:t xml:space="preserve"> untuk menjalankan aplikasi laravel.</w:t>
      </w:r>
      <w:proofErr w:type="gramEnd"/>
      <w:r>
        <w:t xml:space="preserve">  </w:t>
      </w:r>
      <w:proofErr w:type="gramStart"/>
      <w:r>
        <w:t>Dengan menggunakan nginx maka aplikasi laravel dapat dijalankan dengan efisien dikarenakan nginx memiliki karakteristik ringan dan cepat</w:t>
      </w:r>
      <w:r w:rsidR="00742696">
        <w:t>.</w:t>
      </w:r>
      <w:proofErr w:type="gramEnd"/>
      <w:r w:rsidR="00742696">
        <w:t xml:space="preserve"> Dengan menggunakan nginx kita juga bisa membagi </w:t>
      </w:r>
      <w:r w:rsidR="00742696" w:rsidRPr="004522B7">
        <w:rPr>
          <w:i/>
        </w:rPr>
        <w:t>server</w:t>
      </w:r>
      <w:r w:rsidR="00742696">
        <w:t xml:space="preserve"> menjadi beberapa </w:t>
      </w:r>
      <w:proofErr w:type="gramStart"/>
      <w:r w:rsidR="00742696">
        <w:t>blok</w:t>
      </w:r>
      <w:proofErr w:type="gramEnd"/>
      <w:r w:rsidR="00742696">
        <w:t xml:space="preserve"> yang dapat digunakan untuk menjalankan API dan websocket secara bersamaan. Pada nginx juga dipasang sertifikat SSL yang digunakan untuk mengenkripsi semua komunikasi dengan menggunakan HTTPS sehingga kemanan data </w:t>
      </w:r>
      <w:proofErr w:type="gramStart"/>
      <w:r w:rsidR="00742696">
        <w:t>akan</w:t>
      </w:r>
      <w:proofErr w:type="gramEnd"/>
      <w:r w:rsidR="00742696">
        <w:t xml:space="preserve"> terjamin dengan adanya jalur komunikasi yang terenkripsi.</w:t>
      </w:r>
      <w:r w:rsidR="00233C6A">
        <w:t xml:space="preserve"> </w:t>
      </w:r>
      <w:proofErr w:type="gramStart"/>
      <w:r w:rsidR="008E713F">
        <w:t>Sertifikat tersebut disediakan oleh pihak ke-3 yaitu menggunakan letsencrypt sebagai penyedia sertifikat HTTPS gratis.</w:t>
      </w:r>
      <w:proofErr w:type="gramEnd"/>
    </w:p>
    <w:p w14:paraId="3CAABE28" w14:textId="26EA20B5" w:rsidR="00FB5651" w:rsidRDefault="00FB5651" w:rsidP="008E70DE">
      <w:pPr>
        <w:ind w:firstLine="720"/>
      </w:pPr>
      <w:r>
        <w:t>Didalam ubuntu juga dipasang MySQL sebagai pusat penyimpanan data yang terhubung ke laravel</w:t>
      </w:r>
      <w:r w:rsidR="00BB5E2D">
        <w:t xml:space="preserve">, dengan menggunakan </w:t>
      </w:r>
      <w:r w:rsidR="00BB5E2D" w:rsidRPr="009258B0">
        <w:rPr>
          <w:i/>
        </w:rPr>
        <w:t>database</w:t>
      </w:r>
      <w:r w:rsidR="00BB5E2D">
        <w:t xml:space="preserve"> yang berjalan pada </w:t>
      </w:r>
      <w:r w:rsidR="00BB5E2D" w:rsidRPr="004522B7">
        <w:rPr>
          <w:i/>
        </w:rPr>
        <w:t>server</w:t>
      </w:r>
      <w:r w:rsidR="00BB5E2D">
        <w:t xml:space="preserve"> yang </w:t>
      </w:r>
      <w:proofErr w:type="gramStart"/>
      <w:r w:rsidR="00BB5E2D">
        <w:t>sama</w:t>
      </w:r>
      <w:proofErr w:type="gramEnd"/>
      <w:r w:rsidR="00BB5E2D">
        <w:t xml:space="preserve"> maka kecepatan transfer data akan sangat cepat dengan menghilangkan latensi jaringan hal ini sesuai dengan karakteristik sistem yang dibangun yaitu sistem cepat dan efisien.</w:t>
      </w:r>
    </w:p>
    <w:p w14:paraId="7EF5976B" w14:textId="108D82A5" w:rsidR="00BB5E2D" w:rsidRDefault="00BB5E2D" w:rsidP="008E70DE">
      <w:pPr>
        <w:ind w:firstLine="720"/>
      </w:pPr>
      <w:r>
        <w:t xml:space="preserve">Dengan adanya fitur penjadwalan otomatis didaiam sistem kunci pintu maka kita juga harus memasang crontab untuk menjalankan penjadwalan yang ada pada laravel, penjadwalan </w:t>
      </w:r>
      <w:proofErr w:type="gramStart"/>
      <w:r>
        <w:t>akan</w:t>
      </w:r>
      <w:proofErr w:type="gramEnd"/>
      <w:r>
        <w:t xml:space="preserve"> dipanggil setiap 1 menit sekali untuk memeriksa apakah ada jadwal yang harus dilaksanakan atau tidak.</w:t>
      </w:r>
    </w:p>
    <w:p w14:paraId="04B0DFFC" w14:textId="12559463" w:rsidR="00BB5E2D" w:rsidRDefault="00BB5E2D" w:rsidP="008E70DE">
      <w:pPr>
        <w:ind w:firstLine="720"/>
      </w:pPr>
      <w:proofErr w:type="gramStart"/>
      <w:r>
        <w:t xml:space="preserve">Pada laravel juga mengimplementasikan fitur antrian yang bertujuan untuk meningkatkan kinerja dasi sistem sehingga fungsi antrian harus dijaga agar selalu berada dalam kondisi berjalan, oleh karena itu maka pada </w:t>
      </w:r>
      <w:r w:rsidRPr="004522B7">
        <w:rPr>
          <w:i/>
        </w:rPr>
        <w:t>server</w:t>
      </w:r>
      <w:r>
        <w:t xml:space="preserve"> suja dipasang supervisor yang digunakan untuk memantau </w:t>
      </w:r>
      <w:r w:rsidR="00724605">
        <w:t>kinerja dari antrian.</w:t>
      </w:r>
      <w:proofErr w:type="gramEnd"/>
      <w:r w:rsidR="00724605">
        <w:t xml:space="preserve"> Supervisor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di</w:t>
      </w:r>
      <w:r w:rsidR="00724605">
        <w:t>dalam</w:t>
      </w:r>
      <w:r w:rsidR="00724605" w:rsidRPr="00724605">
        <w:t xml:space="preserve"> sistem operasi</w:t>
      </w:r>
      <w:r w:rsidR="00724605">
        <w:t xml:space="preserve">. </w:t>
      </w:r>
      <w:r w:rsidR="00724605" w:rsidRPr="00724605">
        <w:t xml:space="preserve">Supervisor </w:t>
      </w:r>
      <w:proofErr w:type="gramStart"/>
      <w:r w:rsidR="00724605" w:rsidRPr="00724605">
        <w:t>akan</w:t>
      </w:r>
      <w:proofErr w:type="gramEnd"/>
      <w:r w:rsidR="00724605" w:rsidRPr="00724605">
        <w:t xml:space="preserve"> memastikan bahwa prose</w:t>
      </w:r>
      <w:r w:rsidR="00724605">
        <w:t>s antrian pada laravel</w:t>
      </w:r>
      <w:r w:rsidR="00724605" w:rsidRPr="00724605">
        <w:t xml:space="preserve"> teta</w:t>
      </w:r>
      <w:r w:rsidR="00724605">
        <w:t xml:space="preserve">p </w:t>
      </w:r>
      <w:r w:rsidR="00724605">
        <w:lastRenderedPageBreak/>
        <w:t>berjalan secara terus-menerus dan akan</w:t>
      </w:r>
      <w:r w:rsidR="00724605" w:rsidRPr="00724605">
        <w:t xml:space="preserve"> memulai ulan</w:t>
      </w:r>
      <w:r w:rsidR="00BC6452">
        <w:t>g proses jika terjadi 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64330C4D" w14:textId="1CE17137" w:rsidR="00975A13" w:rsidRDefault="001B7DBF" w:rsidP="008E713F">
      <w:pPr>
        <w:ind w:firstLine="720"/>
      </w:pPr>
      <w:r>
        <w:t>Supervisor juga digunak</w:t>
      </w:r>
      <w:r w:rsidR="000C74EC">
        <w:t>a</w:t>
      </w:r>
      <w:r>
        <w:t xml:space="preserve">n untuk menjaga websocket berjalan secara terus menerus, websocket memegang peranan penting didalam </w:t>
      </w:r>
      <w:r w:rsidR="000C74EC">
        <w:t>sistem</w:t>
      </w:r>
      <w:r>
        <w:t xml:space="preserve"> ini karena websocket menjadi jalur komunikasi yang menghubungkan perangkat kunci pintu dengan </w:t>
      </w:r>
      <w:r w:rsidRPr="000C74EC">
        <w:rPr>
          <w:i/>
        </w:rPr>
        <w:t>server</w:t>
      </w:r>
      <w:r>
        <w:t xml:space="preserve"> pusat, sehingga jika terjadi gangguan pada kinerja websocket maka seluruh kinerja dari perangkat kunci pintu akan terganggu, oleh karena itu diperlukan pengawasan menggunakan supervisor untuk menjaga </w:t>
      </w:r>
      <w:r w:rsidR="00F67222">
        <w:t>kinerja dari</w:t>
      </w:r>
      <w:r>
        <w:t xml:space="preserve"> websocket.</w:t>
      </w:r>
      <w:r w:rsidR="00233C6A">
        <w:t xml:space="preserve"> </w:t>
      </w:r>
    </w:p>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42143AA4" w14:textId="77777777" w:rsidR="00BA50A3" w:rsidRDefault="00BA50A3" w:rsidP="00AE0134">
      <w:pPr>
        <w:pStyle w:val="HeadingI"/>
        <w:sectPr w:rsidR="00BA50A3" w:rsidSect="00BC266A">
          <w:footerReference w:type="default" r:id="rId59"/>
          <w:footerReference w:type="first" r:id="rId60"/>
          <w:pgSz w:w="11906" w:h="16838" w:code="9"/>
          <w:pgMar w:top="1701" w:right="1701" w:bottom="1701" w:left="1701" w:header="709" w:footer="709" w:gutter="567"/>
          <w:pgNumType w:start="17"/>
          <w:cols w:space="708"/>
          <w:titlePg/>
          <w:docGrid w:linePitch="360"/>
        </w:sectPr>
      </w:pPr>
      <w:bookmarkStart w:id="237" w:name="_Toc106612753"/>
      <w:bookmarkStart w:id="238" w:name="_Toc133873644"/>
      <w:bookmarkStart w:id="239" w:name="_Toc143523763"/>
    </w:p>
    <w:p w14:paraId="6E5796A6" w14:textId="03146FDE" w:rsidR="00610909" w:rsidRPr="00610909" w:rsidRDefault="00610909" w:rsidP="00AE0134">
      <w:pPr>
        <w:pStyle w:val="HeadingI"/>
      </w:pPr>
      <w:r w:rsidRPr="00610909">
        <w:lastRenderedPageBreak/>
        <w:t>BAB IV</w:t>
      </w:r>
      <w:bookmarkEnd w:id="237"/>
      <w:bookmarkEnd w:id="238"/>
      <w:bookmarkEnd w:id="239"/>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0209FFBB" w14:textId="05DF7AD9" w:rsidR="00610909" w:rsidRDefault="00610909"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bookmarkStart w:id="240" w:name="_Toc143523764"/>
      <w:r>
        <w:t xml:space="preserve">Kajian Hasil </w:t>
      </w:r>
      <w:r w:rsidR="000C1E3E">
        <w:t>Perancangan</w:t>
      </w:r>
      <w:bookmarkEnd w:id="240"/>
    </w:p>
    <w:p w14:paraId="0A415A2F" w14:textId="16827C4B" w:rsidR="00897C66" w:rsidRDefault="00897C66" w:rsidP="00897C66">
      <w:pPr>
        <w:ind w:firstLine="709"/>
      </w:pPr>
      <w:proofErr w:type="gramStart"/>
      <w:r>
        <w:t>Untuk melihat hasil dari perancangan API aplikasi mobile dan perangkat kunci pintu maka dilakukan uji coba menggunakan postman.</w:t>
      </w:r>
      <w:proofErr w:type="gramEnd"/>
      <w:r>
        <w:t xml:space="preserve"> Postman merupakan sebuah software yang digunakan untuk melakukan request </w:t>
      </w:r>
      <w:r w:rsidR="00D15221">
        <w:t>ke</w:t>
      </w:r>
      <w:r>
        <w:t xml:space="preserve"> API, dengan menggunakan postman maka </w:t>
      </w:r>
      <w:proofErr w:type="gramStart"/>
      <w:r>
        <w:t>akan</w:t>
      </w:r>
      <w:proofErr w:type="gramEnd"/>
      <w:r>
        <w:t xml:space="preserve"> terlihat hasil respon yang dikirimkan oleh </w:t>
      </w:r>
      <w:r w:rsidRPr="004522B7">
        <w:rPr>
          <w:i/>
        </w:rPr>
        <w:t>server</w:t>
      </w:r>
      <w:r>
        <w:t xml:space="preserve">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bookmarkStart w:id="241" w:name="_Toc143523765"/>
      <w:r>
        <w:t xml:space="preserve">API </w:t>
      </w:r>
      <w:r w:rsidR="000D2119" w:rsidRPr="00CC4BE1">
        <w:rPr>
          <w:i/>
        </w:rPr>
        <w:t>Login</w:t>
      </w:r>
      <w:bookmarkEnd w:id="241"/>
    </w:p>
    <w:p w14:paraId="10011230" w14:textId="52F8A85E" w:rsidR="00DD4DD2" w:rsidRDefault="00BA3F60" w:rsidP="00DD4DD2">
      <w:pPr>
        <w:ind w:firstLine="709"/>
      </w:pPr>
      <w:r>
        <w:t xml:space="preserve">API </w:t>
      </w:r>
      <w:r w:rsidRPr="005D7ACB">
        <w:rPr>
          <w:i/>
        </w:rPr>
        <w:t>login</w:t>
      </w:r>
      <w:r>
        <w:t xml:space="preserve"> </w:t>
      </w:r>
      <w:proofErr w:type="gramStart"/>
      <w:r>
        <w:t>akan</w:t>
      </w:r>
      <w:proofErr w:type="gramEnd"/>
      <w:r>
        <w:t xml:space="preserve"> menerima alamat </w:t>
      </w:r>
      <w:r w:rsidR="00780C9B" w:rsidRPr="00780C9B">
        <w:rPr>
          <w:i/>
        </w:rPr>
        <w:t>email</w:t>
      </w:r>
      <w:r>
        <w:t xml:space="preserve"> dan </w:t>
      </w:r>
      <w:r w:rsidRPr="005D7ACB">
        <w:rPr>
          <w:i/>
        </w:rPr>
        <w:t>password</w:t>
      </w:r>
      <w:r>
        <w:t xml:space="preserve"> pengguna </w:t>
      </w:r>
      <w:r w:rsidR="00897C66">
        <w:t xml:space="preserve">untuk melakukan autentikasi. </w:t>
      </w:r>
      <w:proofErr w:type="gramStart"/>
      <w:r w:rsidR="00897C66">
        <w:t xml:space="preserve">Hasil dari perancangan dari API </w:t>
      </w:r>
      <w:r w:rsidR="00897C66" w:rsidRPr="005D7ACB">
        <w:rPr>
          <w:i/>
        </w:rPr>
        <w:t>login</w:t>
      </w:r>
      <w:r w:rsidR="00897C66">
        <w:t xml:space="preserve"> dapat dilihat </w:t>
      </w:r>
      <w:r w:rsidR="00CC4BE1">
        <w:t xml:space="preserve">pada </w:t>
      </w:r>
      <w:r w:rsidR="00982AF0">
        <w:t>G</w:t>
      </w:r>
      <w:r w:rsidR="00CC4BE1">
        <w:t>ambar 4.1</w:t>
      </w:r>
      <w:r w:rsidR="00897C66">
        <w:t xml:space="preserve"> </w:t>
      </w:r>
      <w:r w:rsidR="0002563E">
        <w:t>di bawah</w:t>
      </w:r>
      <w:r w:rsidR="00897C66">
        <w:t>.</w:t>
      </w:r>
      <w:proofErr w:type="gramEnd"/>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039995" cy="2833382"/>
                    </a:xfrm>
                    <a:prstGeom prst="rect">
                      <a:avLst/>
                    </a:prstGeom>
                  </pic:spPr>
                </pic:pic>
              </a:graphicData>
            </a:graphic>
          </wp:inline>
        </w:drawing>
      </w:r>
    </w:p>
    <w:p w14:paraId="30B2F7D8" w14:textId="36FCCDC5" w:rsidR="00DD4DD2" w:rsidRDefault="00CC4BE1" w:rsidP="00CC4BE1">
      <w:pPr>
        <w:pStyle w:val="LabelGambar"/>
        <w:rPr>
          <w:i/>
        </w:rPr>
      </w:pPr>
      <w:bookmarkStart w:id="242" w:name="_Toc142072581"/>
      <w:bookmarkStart w:id="243" w:name="_Toc142073198"/>
      <w:bookmarkStart w:id="244" w:name="_Toc143519983"/>
      <w:proofErr w:type="gramStart"/>
      <w:r w:rsidRPr="00CC4BE1">
        <w:rPr>
          <w:b/>
        </w:rPr>
        <w:t>Gambar 4.</w:t>
      </w:r>
      <w:proofErr w:type="gramEnd"/>
      <w:r w:rsidRPr="00CC4BE1">
        <w:rPr>
          <w:b/>
        </w:rPr>
        <w:fldChar w:fldCharType="begin"/>
      </w:r>
      <w:r w:rsidRPr="00CC4BE1">
        <w:rPr>
          <w:b/>
        </w:rPr>
        <w:instrText xml:space="preserve"> SEQ Gambar_4. \* ARABIC </w:instrText>
      </w:r>
      <w:r w:rsidRPr="00CC4BE1">
        <w:rPr>
          <w:b/>
        </w:rPr>
        <w:fldChar w:fldCharType="separate"/>
      </w:r>
      <w:r w:rsidR="00742A11">
        <w:rPr>
          <w:b/>
          <w:noProof/>
        </w:rPr>
        <w:t>1</w:t>
      </w:r>
      <w:r w:rsidRPr="00CC4BE1">
        <w:rPr>
          <w:b/>
        </w:rPr>
        <w:fldChar w:fldCharType="end"/>
      </w:r>
      <w:r>
        <w:t xml:space="preserve"> </w:t>
      </w:r>
      <w:r w:rsidRPr="00E71D19">
        <w:t xml:space="preserve">Hasil API </w:t>
      </w:r>
      <w:r w:rsidR="00856DED">
        <w:rPr>
          <w:i/>
        </w:rPr>
        <w:t>l</w:t>
      </w:r>
      <w:r w:rsidRPr="00CC4BE1">
        <w:rPr>
          <w:i/>
        </w:rPr>
        <w:t>ogin</w:t>
      </w:r>
      <w:bookmarkEnd w:id="242"/>
      <w:bookmarkEnd w:id="243"/>
      <w:bookmarkEnd w:id="244"/>
    </w:p>
    <w:p w14:paraId="0BA4B906" w14:textId="77777777" w:rsidR="00CC4BE1" w:rsidRDefault="00CC4BE1" w:rsidP="00CC4BE1">
      <w:pPr>
        <w:pStyle w:val="LabelGambar"/>
      </w:pPr>
    </w:p>
    <w:p w14:paraId="2A1E4530" w14:textId="25FBD242"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DD4DD2" w:rsidRPr="00CC4BE1">
        <w:rPr>
          <w:i/>
        </w:rPr>
        <w:t>enpoint</w:t>
      </w:r>
      <w:r w:rsidR="00DD4DD2">
        <w:t xml:space="preserve"> “/api/login”. API </w:t>
      </w:r>
      <w:r w:rsidR="00DD4DD2" w:rsidRPr="00CC4BE1">
        <w:rPr>
          <w:i/>
        </w:rPr>
        <w:t>login</w:t>
      </w:r>
      <w:r w:rsidR="00DD4DD2">
        <w:t xml:space="preserve"> </w:t>
      </w:r>
      <w:proofErr w:type="gramStart"/>
      <w:r w:rsidR="00DD4DD2">
        <w:t>akan</w:t>
      </w:r>
      <w:proofErr w:type="gramEnd"/>
      <w:r w:rsidR="00DD4DD2">
        <w:t xml:space="preserve">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5CDAE91E" w14:textId="3B0692BD" w:rsidR="00DD4DD2" w:rsidRDefault="00DD4DD2" w:rsidP="002959BE">
      <w:pPr>
        <w:rPr>
          <w:noProof/>
          <w:lang w:val="en-US"/>
        </w:rPr>
      </w:pPr>
    </w:p>
    <w:p w14:paraId="40C320C1" w14:textId="1F4F04F0" w:rsidR="00383256" w:rsidRDefault="00383256" w:rsidP="002959BE">
      <w:r>
        <w:rPr>
          <w:noProof/>
          <w:lang w:val="en-US"/>
        </w:rPr>
        <w:lastRenderedPageBreak/>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39995" cy="2833382"/>
                    </a:xfrm>
                    <a:prstGeom prst="rect">
                      <a:avLst/>
                    </a:prstGeom>
                  </pic:spPr>
                </pic:pic>
              </a:graphicData>
            </a:graphic>
          </wp:inline>
        </w:drawing>
      </w:r>
    </w:p>
    <w:p w14:paraId="50820269" w14:textId="7CA0640B" w:rsidR="00C911F8" w:rsidRDefault="00CC4BE1" w:rsidP="00CC4BE1">
      <w:pPr>
        <w:pStyle w:val="LabelGambar"/>
      </w:pPr>
      <w:bookmarkStart w:id="245" w:name="_Toc142072582"/>
      <w:bookmarkStart w:id="246" w:name="_Toc142073199"/>
      <w:bookmarkStart w:id="247" w:name="_Toc143519984"/>
      <w:proofErr w:type="gramStart"/>
      <w:r w:rsidRPr="00CC4BE1">
        <w:rPr>
          <w:b/>
        </w:rPr>
        <w:t>Gambar 4.</w:t>
      </w:r>
      <w:proofErr w:type="gramEnd"/>
      <w:r w:rsidRPr="00CC4BE1">
        <w:rPr>
          <w:b/>
        </w:rPr>
        <w:fldChar w:fldCharType="begin"/>
      </w:r>
      <w:r w:rsidRPr="00CC4BE1">
        <w:rPr>
          <w:b/>
        </w:rPr>
        <w:instrText xml:space="preserve"> SEQ Gambar_4. \* ARABIC </w:instrText>
      </w:r>
      <w:r w:rsidRPr="00CC4BE1">
        <w:rPr>
          <w:b/>
        </w:rPr>
        <w:fldChar w:fldCharType="separate"/>
      </w:r>
      <w:r w:rsidR="00742A11">
        <w:rPr>
          <w:b/>
          <w:noProof/>
        </w:rPr>
        <w:t>2</w:t>
      </w:r>
      <w:r w:rsidRPr="00CC4BE1">
        <w:rPr>
          <w:b/>
        </w:rPr>
        <w:fldChar w:fldCharType="end"/>
      </w:r>
      <w:r>
        <w:t xml:space="preserve"> </w:t>
      </w:r>
      <w:r w:rsidRPr="00241B4D">
        <w:t xml:space="preserve">Hasil API </w:t>
      </w:r>
      <w:r w:rsidR="00856DED">
        <w:rPr>
          <w:i/>
        </w:rPr>
        <w:t>l</w:t>
      </w:r>
      <w:r w:rsidRPr="00CC4BE1">
        <w:rPr>
          <w:i/>
        </w:rPr>
        <w:t>ogin</w:t>
      </w:r>
      <w:r w:rsidR="00856DED">
        <w:t xml:space="preserve"> </w:t>
      </w:r>
      <w:r w:rsidR="00856DED" w:rsidRPr="00856DED">
        <w:rPr>
          <w:i/>
        </w:rPr>
        <w:t>email</w:t>
      </w:r>
      <w:r w:rsidR="00856DED">
        <w:t xml:space="preserve"> belum t</w:t>
      </w:r>
      <w:r>
        <w:t>erverifikasi</w:t>
      </w:r>
      <w:bookmarkEnd w:id="245"/>
      <w:bookmarkEnd w:id="246"/>
      <w:bookmarkEnd w:id="247"/>
    </w:p>
    <w:p w14:paraId="19D04909" w14:textId="77777777" w:rsidR="00CC4BE1" w:rsidRDefault="00CC4BE1" w:rsidP="00CC4BE1">
      <w:pPr>
        <w:pStyle w:val="LabelGambar"/>
      </w:pPr>
    </w:p>
    <w:p w14:paraId="597CFAD0" w14:textId="0466138F" w:rsidR="00BF0ACB" w:rsidRDefault="00C911F8" w:rsidP="00BF0ACB">
      <w:pPr>
        <w:ind w:firstLine="709"/>
      </w:pPr>
      <w:r>
        <w:t xml:space="preserve">Pada API </w:t>
      </w:r>
      <w:r w:rsidRPr="005D7ACB">
        <w:rPr>
          <w:i/>
        </w:rPr>
        <w:t>login</w:t>
      </w:r>
      <w:r>
        <w:t xml:space="preserve"> juga dilakukan pengecekan </w:t>
      </w:r>
      <w:r w:rsidR="00780C9B" w:rsidRPr="00780C9B">
        <w:rPr>
          <w:i/>
        </w:rPr>
        <w:t>email</w:t>
      </w:r>
      <w:r>
        <w:t xml:space="preserve"> pengguna, seper</w:t>
      </w:r>
      <w:r w:rsidR="00C429BD">
        <w:t xml:space="preserve">ti yang terlihat </w:t>
      </w:r>
      <w:r w:rsidR="00982AF0">
        <w:t>pada G</w:t>
      </w:r>
      <w:r w:rsidR="00C429BD">
        <w:t>ambar 4.2,</w:t>
      </w:r>
      <w:r>
        <w:t xml:space="preserve"> pengguna yang belum melakukan verifikasi </w:t>
      </w:r>
      <w:r w:rsidR="00780C9B" w:rsidRPr="00780C9B">
        <w:rPr>
          <w:i/>
        </w:rPr>
        <w:t>email</w:t>
      </w:r>
      <w:r>
        <w:t xml:space="preserve"> </w:t>
      </w:r>
      <w:proofErr w:type="gramStart"/>
      <w:r>
        <w:t>akan</w:t>
      </w:r>
      <w:proofErr w:type="gramEnd"/>
      <w:r>
        <w:t xml:space="preserve"> menerima respon status </w:t>
      </w:r>
      <w:r w:rsidR="00780C9B" w:rsidRPr="00780C9B">
        <w:rPr>
          <w:i/>
        </w:rPr>
        <w:t>email</w:t>
      </w:r>
      <w:r>
        <w:t xml:space="preserve"> belum terverifikasi</w:t>
      </w:r>
      <w:r w:rsidR="00BF0ACB">
        <w:t xml:space="preserve"> dan pengguna akan menerima kode OTP yang dikirimkan ke </w:t>
      </w:r>
      <w:r w:rsidR="00780C9B" w:rsidRPr="00780C9B">
        <w:rPr>
          <w:i/>
        </w:rPr>
        <w:t>email</w:t>
      </w:r>
      <w:r w:rsidR="00BF0ACB">
        <w:t xml:space="preserve"> pengguna seper</w:t>
      </w:r>
      <w:r w:rsidR="00982AF0">
        <w:t>ti yang terlihat pada G</w:t>
      </w:r>
      <w:r w:rsidR="00C429BD">
        <w:t>ambar 4.3</w:t>
      </w:r>
      <w:r>
        <w:t>.</w:t>
      </w:r>
      <w:r w:rsidR="00096DEC">
        <w:t xml:space="preserve"> Pada kondisi ini API juga memberikan token yang </w:t>
      </w:r>
      <w:proofErr w:type="gramStart"/>
      <w:r w:rsidR="00096DEC">
        <w:t>akan</w:t>
      </w:r>
      <w:proofErr w:type="gramEnd"/>
      <w:r w:rsidR="00096DEC">
        <w:t xml:space="preserve"> digunakan oleh pengguna untuk melakukan verifikasi </w:t>
      </w:r>
      <w:r w:rsidR="00780C9B" w:rsidRPr="00780C9B">
        <w:rPr>
          <w:i/>
        </w:rPr>
        <w:t>email</w:t>
      </w:r>
      <w:r w:rsidR="00096DEC">
        <w:t xml:space="preserve"> karena API untuk melakukan verifikasi </w:t>
      </w:r>
      <w:r w:rsidR="00780C9B" w:rsidRPr="00780C9B">
        <w:rPr>
          <w:i/>
        </w:rPr>
        <w:t>email</w:t>
      </w:r>
      <w:r w:rsidR="00096DEC">
        <w:t xml:space="preserve">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39995" cy="2833382"/>
                    </a:xfrm>
                    <a:prstGeom prst="rect">
                      <a:avLst/>
                    </a:prstGeom>
                  </pic:spPr>
                </pic:pic>
              </a:graphicData>
            </a:graphic>
          </wp:inline>
        </w:drawing>
      </w:r>
    </w:p>
    <w:p w14:paraId="51D98E60" w14:textId="355628C7" w:rsidR="00C429BD" w:rsidRDefault="00C429BD" w:rsidP="00C429BD">
      <w:pPr>
        <w:pStyle w:val="LabelGambar"/>
      </w:pPr>
      <w:bookmarkStart w:id="248" w:name="_Toc142072583"/>
      <w:bookmarkStart w:id="249" w:name="_Toc142073200"/>
      <w:bookmarkStart w:id="250" w:name="_Toc143519985"/>
      <w:proofErr w:type="gramStart"/>
      <w:r w:rsidRPr="00C429BD">
        <w:rPr>
          <w:b/>
        </w:rPr>
        <w:t>Gambar 4.</w:t>
      </w:r>
      <w:proofErr w:type="gramEnd"/>
      <w:r w:rsidRPr="00C429BD">
        <w:rPr>
          <w:b/>
        </w:rPr>
        <w:fldChar w:fldCharType="begin"/>
      </w:r>
      <w:r w:rsidRPr="00C429BD">
        <w:rPr>
          <w:b/>
        </w:rPr>
        <w:instrText xml:space="preserve"> SEQ Gambar_4. \* ARABIC </w:instrText>
      </w:r>
      <w:r w:rsidRPr="00C429BD">
        <w:rPr>
          <w:b/>
        </w:rPr>
        <w:fldChar w:fldCharType="separate"/>
      </w:r>
      <w:r w:rsidR="00742A11">
        <w:rPr>
          <w:b/>
          <w:noProof/>
        </w:rPr>
        <w:t>3</w:t>
      </w:r>
      <w:r w:rsidRPr="00C429BD">
        <w:rPr>
          <w:b/>
        </w:rPr>
        <w:fldChar w:fldCharType="end"/>
      </w:r>
      <w:r>
        <w:t xml:space="preserve"> </w:t>
      </w:r>
      <w:r w:rsidR="00856DED">
        <w:t>Email k</w:t>
      </w:r>
      <w:r w:rsidRPr="00375298">
        <w:t>ode OTP</w:t>
      </w:r>
      <w:bookmarkEnd w:id="248"/>
      <w:bookmarkEnd w:id="249"/>
      <w:bookmarkEnd w:id="250"/>
    </w:p>
    <w:p w14:paraId="484E638A" w14:textId="12DFD23C" w:rsidR="000D2119" w:rsidRDefault="003D142C" w:rsidP="000D2119">
      <w:pPr>
        <w:pStyle w:val="SubBabIVI"/>
        <w:ind w:left="709" w:hanging="709"/>
      </w:pPr>
      <w:bookmarkStart w:id="251" w:name="_Toc143523766"/>
      <w:r>
        <w:lastRenderedPageBreak/>
        <w:t xml:space="preserve">API </w:t>
      </w:r>
      <w:r w:rsidR="002A242B" w:rsidRPr="005D7ACB">
        <w:rPr>
          <w:i/>
        </w:rPr>
        <w:t>Logout</w:t>
      </w:r>
      <w:bookmarkEnd w:id="251"/>
      <w:r w:rsidR="002A242B">
        <w:t xml:space="preserve"> </w:t>
      </w:r>
    </w:p>
    <w:p w14:paraId="054DD507" w14:textId="287D4731" w:rsidR="00DD4DD2" w:rsidRDefault="00DD4DD2" w:rsidP="003F2A90">
      <w:pPr>
        <w:ind w:firstLine="709"/>
      </w:pPr>
      <w:proofErr w:type="gramStart"/>
      <w:r>
        <w:t xml:space="preserve">API </w:t>
      </w:r>
      <w:r w:rsidRPr="005D7ACB">
        <w:rPr>
          <w:i/>
        </w:rPr>
        <w:t>logout</w:t>
      </w:r>
      <w:r>
        <w:t xml:space="preserve"> digunakan untuk mengakhiri sesi </w:t>
      </w:r>
      <w:r w:rsidRPr="005D7ACB">
        <w:rPr>
          <w:i/>
        </w:rPr>
        <w:t>login</w:t>
      </w:r>
      <w:r>
        <w:t xml:space="preserve"> pengguna dengan menghapus semua token yang dimiliki oleh pengguna.</w:t>
      </w:r>
      <w:proofErr w:type="gramEnd"/>
      <w:r>
        <w:t xml:space="preserve"> API </w:t>
      </w:r>
      <w:r w:rsidRPr="005D7ACB">
        <w:rPr>
          <w:i/>
        </w:rPr>
        <w:t>logout</w:t>
      </w:r>
      <w:r>
        <w:t xml:space="preserve"> </w:t>
      </w:r>
      <w:proofErr w:type="gramStart"/>
      <w:r>
        <w:t>akan</w:t>
      </w:r>
      <w:proofErr w:type="gramEnd"/>
      <w:r>
        <w:t xml:space="preserve"> </w:t>
      </w:r>
      <w:r w:rsidR="005D7ACB">
        <w:t>menerima</w:t>
      </w:r>
      <w:r w:rsidR="003F2A90">
        <w:t xml:space="preserve"> permintaan </w:t>
      </w:r>
      <w:r w:rsidR="003F2A90" w:rsidRPr="005D7ACB">
        <w:rPr>
          <w:i/>
        </w:rPr>
        <w:t>logout</w:t>
      </w:r>
      <w:r w:rsidR="003F2A90">
        <w:t xml:space="preserve"> pengguna dengan melampirkan token yang dimiliki. </w:t>
      </w:r>
      <w:proofErr w:type="gramStart"/>
      <w:r w:rsidR="003F2A90">
        <w:t xml:space="preserve">Hasil dari API </w:t>
      </w:r>
      <w:r w:rsidR="003F2A90" w:rsidRPr="005D7ACB">
        <w:rPr>
          <w:i/>
        </w:rPr>
        <w:t>logout</w:t>
      </w:r>
      <w:r w:rsidR="00982AF0">
        <w:t xml:space="preserve"> dapat dilihat pada G</w:t>
      </w:r>
      <w:r w:rsidR="00012C1F">
        <w:t>ambar 4.4</w:t>
      </w:r>
      <w:r w:rsidR="003F2A90">
        <w:t xml:space="preserve"> </w:t>
      </w:r>
      <w:r w:rsidR="0002563E">
        <w:t>di bawah</w:t>
      </w:r>
      <w:r w:rsidR="003F2A90">
        <w:t>.</w:t>
      </w:r>
      <w:proofErr w:type="gramEnd"/>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13D6CF83" w14:textId="20343176" w:rsidR="003F2A90" w:rsidRDefault="005D7ACB" w:rsidP="005D7ACB">
      <w:pPr>
        <w:pStyle w:val="LabelGambar"/>
        <w:rPr>
          <w:i/>
        </w:rPr>
      </w:pPr>
      <w:bookmarkStart w:id="252" w:name="_Toc142072584"/>
      <w:bookmarkStart w:id="253" w:name="_Toc142073201"/>
      <w:bookmarkStart w:id="254" w:name="_Toc143519986"/>
      <w:proofErr w:type="gramStart"/>
      <w:r w:rsidRPr="005D7ACB">
        <w:rPr>
          <w:b/>
        </w:rPr>
        <w:t>Gambar 4.</w:t>
      </w:r>
      <w:proofErr w:type="gramEnd"/>
      <w:r w:rsidRPr="005D7ACB">
        <w:rPr>
          <w:b/>
        </w:rPr>
        <w:fldChar w:fldCharType="begin"/>
      </w:r>
      <w:r w:rsidRPr="005D7ACB">
        <w:rPr>
          <w:b/>
        </w:rPr>
        <w:instrText xml:space="preserve"> SEQ Gambar_4. \* ARABIC </w:instrText>
      </w:r>
      <w:r w:rsidRPr="005D7ACB">
        <w:rPr>
          <w:b/>
        </w:rPr>
        <w:fldChar w:fldCharType="separate"/>
      </w:r>
      <w:r w:rsidR="00742A11">
        <w:rPr>
          <w:b/>
          <w:noProof/>
        </w:rPr>
        <w:t>4</w:t>
      </w:r>
      <w:r w:rsidRPr="005D7ACB">
        <w:rPr>
          <w:b/>
        </w:rPr>
        <w:fldChar w:fldCharType="end"/>
      </w:r>
      <w:r>
        <w:t xml:space="preserve"> </w:t>
      </w:r>
      <w:r w:rsidRPr="00E751E1">
        <w:t xml:space="preserve">Hasil API </w:t>
      </w:r>
      <w:r w:rsidR="00856DED">
        <w:rPr>
          <w:i/>
        </w:rPr>
        <w:t>l</w:t>
      </w:r>
      <w:r w:rsidRPr="005D7ACB">
        <w:rPr>
          <w:i/>
        </w:rPr>
        <w:t>ogout</w:t>
      </w:r>
      <w:bookmarkEnd w:id="252"/>
      <w:bookmarkEnd w:id="253"/>
      <w:bookmarkEnd w:id="254"/>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api/logout”. API logout </w:t>
      </w:r>
      <w:proofErr w:type="gramStart"/>
      <w:r w:rsidR="003F2A90">
        <w:t>akan</w:t>
      </w:r>
      <w:proofErr w:type="gramEnd"/>
      <w:r w:rsidR="003F2A90">
        <w:t xml:space="preserve">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bookmarkStart w:id="255" w:name="_Toc143523767"/>
      <w:r>
        <w:t xml:space="preserve">API </w:t>
      </w:r>
      <w:r w:rsidR="002A242B">
        <w:t>Verifikasi Email</w:t>
      </w:r>
      <w:bookmarkEnd w:id="255"/>
    </w:p>
    <w:p w14:paraId="517259CE" w14:textId="013CC060" w:rsidR="00096DEC" w:rsidRDefault="00C85C85" w:rsidP="00BF0ACB">
      <w:pPr>
        <w:ind w:firstLine="709"/>
      </w:pPr>
      <w:r>
        <w:t xml:space="preserve">Pada saat pengguna melakukan </w:t>
      </w:r>
      <w:r w:rsidRPr="00065B47">
        <w:rPr>
          <w:i/>
        </w:rPr>
        <w:t>login</w:t>
      </w:r>
      <w:r>
        <w:t xml:space="preserve"> dan mendapatkan respon </w:t>
      </w:r>
      <w:r w:rsidR="00780C9B" w:rsidRPr="00780C9B">
        <w:rPr>
          <w:i/>
        </w:rPr>
        <w:t>email</w:t>
      </w:r>
      <w:r>
        <w:t xml:space="preserve"> belum terverifikas</w:t>
      </w:r>
      <w:r w:rsidR="007F1E09">
        <w:t>i maka pengguna</w:t>
      </w:r>
      <w:r>
        <w:t xml:space="preserve"> </w:t>
      </w:r>
      <w:proofErr w:type="gramStart"/>
      <w:r>
        <w:t>akan</w:t>
      </w:r>
      <w:proofErr w:type="gramEnd"/>
      <w:r>
        <w:t xml:space="preserve"> mendapatkan sebuah kode OTP yang dikirimkan ke </w:t>
      </w:r>
      <w:r w:rsidR="00780C9B" w:rsidRPr="00780C9B">
        <w:rPr>
          <w:i/>
        </w:rPr>
        <w:t>email</w:t>
      </w:r>
      <w:r>
        <w:t xml:space="preserve"> pengguna</w:t>
      </w:r>
      <w:r w:rsidR="00BF0ACB">
        <w:t xml:space="preserve">. </w:t>
      </w:r>
      <w:r>
        <w:t xml:space="preserve">API verifikasi </w:t>
      </w:r>
      <w:r w:rsidR="00780C9B" w:rsidRPr="00780C9B">
        <w:rPr>
          <w:i/>
        </w:rPr>
        <w:t>email</w:t>
      </w:r>
      <w:r>
        <w:t xml:space="preserve"> </w:t>
      </w:r>
      <w:proofErr w:type="gramStart"/>
      <w:r>
        <w:t>akan</w:t>
      </w:r>
      <w:proofErr w:type="gramEnd"/>
      <w:r>
        <w:t xml:space="preserve"> menerima </w:t>
      </w:r>
      <w:r w:rsidR="007F1E09">
        <w:t xml:space="preserve">kode </w:t>
      </w:r>
      <w:r>
        <w:t>OTP yang telah diterima</w:t>
      </w:r>
      <w:r w:rsidR="007F1E09">
        <w:t xml:space="preserve"> oleh pengguna</w:t>
      </w:r>
      <w:r>
        <w:t xml:space="preserve"> untuk melakukan verifikasi </w:t>
      </w:r>
      <w:r w:rsidR="00780C9B" w:rsidRPr="00780C9B">
        <w:rPr>
          <w:i/>
        </w:rPr>
        <w:t>email</w:t>
      </w:r>
      <w:r>
        <w:t xml:space="preserve">. </w:t>
      </w:r>
      <w:r w:rsidR="007F1E09">
        <w:t xml:space="preserve">Dengan menggunakan langkah verifikasi ini maka hanya pengguna atau operator dengan </w:t>
      </w:r>
      <w:r w:rsidR="00780C9B" w:rsidRPr="00780C9B">
        <w:rPr>
          <w:i/>
        </w:rPr>
        <w:t>email</w:t>
      </w:r>
      <w:r w:rsidR="007F1E09">
        <w:t xml:space="preserve"> yang valid dan aktif yang dapat mengakses API sehingga </w:t>
      </w:r>
      <w:proofErr w:type="gramStart"/>
      <w:r w:rsidR="007F1E09">
        <w:t>akan</w:t>
      </w:r>
      <w:proofErr w:type="gramEnd"/>
      <w:r w:rsidR="007F1E09">
        <w:t xml:space="preserve"> meningkatkan keamanan dari API tersebut. </w:t>
      </w:r>
      <w:r>
        <w:t xml:space="preserve">Hasil dari API verifikasi </w:t>
      </w:r>
      <w:r w:rsidR="00780C9B" w:rsidRPr="00780C9B">
        <w:rPr>
          <w:i/>
        </w:rPr>
        <w:t>email</w:t>
      </w:r>
      <w:r w:rsidR="00982AF0">
        <w:t xml:space="preserve"> dapat dilihat pada G</w:t>
      </w:r>
      <w:r w:rsidR="007F1E09">
        <w:t>ambar 4.5</w:t>
      </w:r>
      <w:r>
        <w:t xml:space="preserve"> </w:t>
      </w:r>
      <w:r w:rsidR="0002563E">
        <w:t>di bawah</w:t>
      </w:r>
      <w:r>
        <w:t>.</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01714F59" w14:textId="10B6DD58" w:rsidR="00546308" w:rsidRDefault="007F1E09" w:rsidP="007F1E09">
      <w:pPr>
        <w:pStyle w:val="LabelGambar"/>
      </w:pPr>
      <w:bookmarkStart w:id="256" w:name="_Toc142072585"/>
      <w:bookmarkStart w:id="257" w:name="_Toc142073202"/>
      <w:bookmarkStart w:id="258" w:name="_Toc143519987"/>
      <w:proofErr w:type="gramStart"/>
      <w:r w:rsidRPr="007F1E09">
        <w:rPr>
          <w:b/>
        </w:rPr>
        <w:t>Gambar 4.</w:t>
      </w:r>
      <w:proofErr w:type="gramEnd"/>
      <w:r w:rsidRPr="007F1E09">
        <w:rPr>
          <w:b/>
        </w:rPr>
        <w:fldChar w:fldCharType="begin"/>
      </w:r>
      <w:r w:rsidRPr="007F1E09">
        <w:rPr>
          <w:b/>
        </w:rPr>
        <w:instrText xml:space="preserve"> SEQ Gambar_4. \* ARABIC </w:instrText>
      </w:r>
      <w:r w:rsidRPr="007F1E09">
        <w:rPr>
          <w:b/>
        </w:rPr>
        <w:fldChar w:fldCharType="separate"/>
      </w:r>
      <w:r w:rsidR="00742A11">
        <w:rPr>
          <w:b/>
          <w:noProof/>
        </w:rPr>
        <w:t>5</w:t>
      </w:r>
      <w:r w:rsidRPr="007F1E09">
        <w:rPr>
          <w:b/>
        </w:rPr>
        <w:fldChar w:fldCharType="end"/>
      </w:r>
      <w:r>
        <w:t xml:space="preserve"> </w:t>
      </w:r>
      <w:r w:rsidR="00856DED">
        <w:t>Hasil API verifikasi e</w:t>
      </w:r>
      <w:r w:rsidRPr="00406DBD">
        <w:t>mail</w:t>
      </w:r>
      <w:bookmarkEnd w:id="256"/>
      <w:bookmarkEnd w:id="257"/>
      <w:bookmarkEnd w:id="258"/>
    </w:p>
    <w:p w14:paraId="08E970C6" w14:textId="77777777" w:rsidR="007F1E09" w:rsidRDefault="007F1E09" w:rsidP="007F1E09">
      <w:pPr>
        <w:pStyle w:val="LabelGambar"/>
      </w:pPr>
    </w:p>
    <w:p w14:paraId="72FDC439" w14:textId="33695E2C" w:rsidR="00546308" w:rsidRDefault="007F1E09" w:rsidP="001E5B5F">
      <w:pPr>
        <w:ind w:firstLine="709"/>
      </w:pPr>
      <w:r>
        <w:t>Gambar 4.5</w:t>
      </w:r>
      <w:r w:rsidR="00546308">
        <w:t xml:space="preserve"> menampilkan hasil dari API verifikasi </w:t>
      </w:r>
      <w:r w:rsidR="00780C9B" w:rsidRPr="00780C9B">
        <w:rPr>
          <w:i/>
        </w:rPr>
        <w:t>email</w:t>
      </w:r>
      <w:r w:rsidR="00546308">
        <w:t xml:space="preserve"> yang dikirimkan melalui </w:t>
      </w:r>
      <w:r>
        <w:rPr>
          <w:i/>
        </w:rPr>
        <w:t>end</w:t>
      </w:r>
      <w:r w:rsidR="00546308" w:rsidRPr="007F1E09">
        <w:rPr>
          <w:i/>
        </w:rPr>
        <w:t>point</w:t>
      </w:r>
      <w:r w:rsidR="00546308">
        <w:t xml:space="preserve"> “api/verify-</w:t>
      </w:r>
      <w:r w:rsidR="00780C9B" w:rsidRPr="00780C9B">
        <w:rPr>
          <w:i/>
        </w:rPr>
        <w:t>email</w:t>
      </w:r>
      <w:r w:rsidR="00546308">
        <w:t>”.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xml:space="preserve">. API verifikasi </w:t>
      </w:r>
      <w:r w:rsidR="00780C9B" w:rsidRPr="00780C9B">
        <w:rPr>
          <w:i/>
        </w:rPr>
        <w:t>email</w:t>
      </w:r>
      <w:r w:rsidR="001E5B5F">
        <w:t xml:space="preserve"> juga </w:t>
      </w:r>
      <w:proofErr w:type="gramStart"/>
      <w:r w:rsidR="001E5B5F">
        <w:t>akan</w:t>
      </w:r>
      <w:proofErr w:type="gramEnd"/>
      <w:r w:rsidR="001E5B5F">
        <w:t xml:space="preserve"> memeriksa waktu kadaluarsa</w:t>
      </w:r>
      <w:r>
        <w:t xml:space="preserve"> dari</w:t>
      </w:r>
      <w:r w:rsidR="001E5B5F">
        <w:t xml:space="preserve"> kode OTP, jika kode OTP sudah kadaluarsa maka verifikasi akan gagal seper</w:t>
      </w:r>
      <w:r w:rsidR="00982AF0">
        <w:t>ti yang terlihat pada G</w:t>
      </w:r>
      <w:r w:rsidR="007068A8">
        <w:t>ambar 4.6</w:t>
      </w:r>
      <w:r w:rsidR="001E5B5F">
        <w:t xml:space="preserve"> </w:t>
      </w:r>
      <w:r w:rsidR="0002563E">
        <w:t>di bawah</w:t>
      </w:r>
      <w:r w:rsidR="001E5B5F">
        <w:t>.</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0A6F1EB6" w14:textId="1AFAFF4E" w:rsidR="007F1E09" w:rsidRDefault="007F1E09" w:rsidP="007F1E09">
      <w:pPr>
        <w:pStyle w:val="LabelGambar"/>
      </w:pPr>
      <w:bookmarkStart w:id="259" w:name="_Toc142072586"/>
      <w:bookmarkStart w:id="260" w:name="_Toc142073203"/>
      <w:bookmarkStart w:id="261" w:name="_Toc143519988"/>
      <w:proofErr w:type="gramStart"/>
      <w:r w:rsidRPr="007F1E09">
        <w:rPr>
          <w:b/>
        </w:rPr>
        <w:t>Gambar 4.</w:t>
      </w:r>
      <w:proofErr w:type="gramEnd"/>
      <w:r w:rsidRPr="007F1E09">
        <w:rPr>
          <w:b/>
        </w:rPr>
        <w:fldChar w:fldCharType="begin"/>
      </w:r>
      <w:r w:rsidRPr="007F1E09">
        <w:rPr>
          <w:b/>
        </w:rPr>
        <w:instrText xml:space="preserve"> SEQ Gambar_4. \* ARABIC </w:instrText>
      </w:r>
      <w:r w:rsidRPr="007F1E09">
        <w:rPr>
          <w:b/>
        </w:rPr>
        <w:fldChar w:fldCharType="separate"/>
      </w:r>
      <w:r w:rsidR="00742A11">
        <w:rPr>
          <w:b/>
          <w:noProof/>
        </w:rPr>
        <w:t>6</w:t>
      </w:r>
      <w:r w:rsidRPr="007F1E09">
        <w:rPr>
          <w:b/>
        </w:rPr>
        <w:fldChar w:fldCharType="end"/>
      </w:r>
      <w:r>
        <w:t xml:space="preserve"> </w:t>
      </w:r>
      <w:r w:rsidR="00856DED">
        <w:t>Kode OTP k</w:t>
      </w:r>
      <w:r w:rsidRPr="00F9049B">
        <w:t>adaluarsa</w:t>
      </w:r>
      <w:bookmarkEnd w:id="259"/>
      <w:bookmarkEnd w:id="260"/>
      <w:bookmarkEnd w:id="261"/>
    </w:p>
    <w:p w14:paraId="386118B9" w14:textId="682F9C29" w:rsidR="002A242B" w:rsidRDefault="003D142C" w:rsidP="000D2119">
      <w:pPr>
        <w:pStyle w:val="SubBabIVI"/>
        <w:ind w:left="709" w:hanging="709"/>
      </w:pPr>
      <w:bookmarkStart w:id="262" w:name="_Toc143523768"/>
      <w:r>
        <w:lastRenderedPageBreak/>
        <w:t xml:space="preserve">API </w:t>
      </w:r>
      <w:r w:rsidR="002A242B" w:rsidRPr="00C146E0">
        <w:rPr>
          <w:i/>
        </w:rPr>
        <w:t>Reset</w:t>
      </w:r>
      <w:r w:rsidR="002A242B">
        <w:t xml:space="preserve"> </w:t>
      </w:r>
      <w:r w:rsidR="002A242B" w:rsidRPr="00C146E0">
        <w:rPr>
          <w:i/>
        </w:rPr>
        <w:t>Password</w:t>
      </w:r>
      <w:bookmarkEnd w:id="262"/>
    </w:p>
    <w:p w14:paraId="741E2B08" w14:textId="1C9E93D0" w:rsidR="000A508A" w:rsidRDefault="00846743" w:rsidP="00846743">
      <w:pPr>
        <w:ind w:firstLine="709"/>
      </w:pPr>
      <w:r>
        <w:t xml:space="preserve">API </w:t>
      </w:r>
      <w:r w:rsidRPr="00C146E0">
        <w:rPr>
          <w:i/>
        </w:rPr>
        <w:t>reset</w:t>
      </w:r>
      <w:r>
        <w:t xml:space="preserve"> </w:t>
      </w:r>
      <w:r w:rsidRPr="00C146E0">
        <w:rPr>
          <w:i/>
        </w:rPr>
        <w:t>password</w:t>
      </w:r>
      <w:r>
        <w:t xml:space="preserve"> </w:t>
      </w:r>
      <w:proofErr w:type="gramStart"/>
      <w:r>
        <w:t>akan</w:t>
      </w:r>
      <w:proofErr w:type="gramEnd"/>
      <w:r>
        <w:t xml:space="preserve"> menerima </w:t>
      </w:r>
      <w:r w:rsidR="00780C9B" w:rsidRPr="00780C9B">
        <w:rPr>
          <w:i/>
        </w:rPr>
        <w:t>email</w:t>
      </w:r>
      <w:r>
        <w:t xml:space="preserve"> dari pengguna dan mengirimkan url yang dapat digunakan untuk membuat </w:t>
      </w:r>
      <w:r w:rsidRPr="00C146E0">
        <w:rPr>
          <w:i/>
        </w:rPr>
        <w:t>password</w:t>
      </w:r>
      <w:r>
        <w:t xml:space="preserve"> baru ke </w:t>
      </w:r>
      <w:r w:rsidR="00780C9B" w:rsidRPr="00780C9B">
        <w:rPr>
          <w:i/>
        </w:rPr>
        <w:t>email</w:t>
      </w:r>
      <w:r>
        <w:t xml:space="preserve"> pengguna. Hasil dari API </w:t>
      </w:r>
      <w:r w:rsidRPr="00C146E0">
        <w:rPr>
          <w:i/>
        </w:rPr>
        <w:t>reset</w:t>
      </w:r>
      <w:r>
        <w:t xml:space="preserve"> </w:t>
      </w:r>
      <w:r w:rsidRPr="00C146E0">
        <w:rPr>
          <w:i/>
        </w:rPr>
        <w:t>password</w:t>
      </w:r>
      <w:r w:rsidR="00982AF0">
        <w:t xml:space="preserve"> dapat dilihat pada G</w:t>
      </w:r>
      <w:r>
        <w:t xml:space="preserve">ambar </w:t>
      </w:r>
      <w:r w:rsidR="00C146E0">
        <w:t>4.7</w:t>
      </w:r>
      <w:r>
        <w:t xml:space="preserve"> </w:t>
      </w:r>
      <w:r w:rsidR="0002563E">
        <w:t>di bawah</w:t>
      </w:r>
      <w:r>
        <w:t>.</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073BA09D" w14:textId="68C60A8C" w:rsidR="00DE7BD9" w:rsidRDefault="00C146E0" w:rsidP="00C146E0">
      <w:pPr>
        <w:pStyle w:val="LabelGambar"/>
        <w:rPr>
          <w:i/>
        </w:rPr>
      </w:pPr>
      <w:bookmarkStart w:id="263" w:name="_Toc142072587"/>
      <w:bookmarkStart w:id="264" w:name="_Toc142073204"/>
      <w:bookmarkStart w:id="265" w:name="_Toc143519989"/>
      <w:proofErr w:type="gramStart"/>
      <w:r w:rsidRPr="00C146E0">
        <w:rPr>
          <w:b/>
        </w:rPr>
        <w:t>Gambar 4.</w:t>
      </w:r>
      <w:proofErr w:type="gramEnd"/>
      <w:r w:rsidRPr="00C146E0">
        <w:rPr>
          <w:b/>
        </w:rPr>
        <w:fldChar w:fldCharType="begin"/>
      </w:r>
      <w:r w:rsidRPr="00C146E0">
        <w:rPr>
          <w:b/>
        </w:rPr>
        <w:instrText xml:space="preserve"> SEQ Gambar_4. \* ARABIC </w:instrText>
      </w:r>
      <w:r w:rsidRPr="00C146E0">
        <w:rPr>
          <w:b/>
        </w:rPr>
        <w:fldChar w:fldCharType="separate"/>
      </w:r>
      <w:r w:rsidR="00742A11">
        <w:rPr>
          <w:b/>
          <w:noProof/>
        </w:rPr>
        <w:t>7</w:t>
      </w:r>
      <w:r w:rsidRPr="00C146E0">
        <w:rPr>
          <w:b/>
        </w:rPr>
        <w:fldChar w:fldCharType="end"/>
      </w:r>
      <w:r>
        <w:t xml:space="preserve"> </w:t>
      </w:r>
      <w:r w:rsidR="00856DED">
        <w:t>Hasil API r</w:t>
      </w:r>
      <w:r w:rsidRPr="00C146E0">
        <w:rPr>
          <w:i/>
        </w:rPr>
        <w:t>eset</w:t>
      </w:r>
      <w:r w:rsidRPr="004D2361">
        <w:t xml:space="preserve"> </w:t>
      </w:r>
      <w:r w:rsidR="00856DED">
        <w:rPr>
          <w:i/>
        </w:rPr>
        <w:t>p</w:t>
      </w:r>
      <w:r w:rsidRPr="00C146E0">
        <w:rPr>
          <w:i/>
        </w:rPr>
        <w:t>assword</w:t>
      </w:r>
      <w:bookmarkEnd w:id="263"/>
      <w:bookmarkEnd w:id="264"/>
      <w:bookmarkEnd w:id="265"/>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1EF43022" w14:textId="0806BCC5" w:rsidR="00C146E0" w:rsidRDefault="00C146E0" w:rsidP="00C146E0">
      <w:pPr>
        <w:pStyle w:val="LabelGambar"/>
      </w:pPr>
      <w:bookmarkStart w:id="266" w:name="_Toc142072588"/>
      <w:bookmarkStart w:id="267" w:name="_Toc142073205"/>
      <w:bookmarkStart w:id="268" w:name="_Toc143519990"/>
      <w:proofErr w:type="gramStart"/>
      <w:r w:rsidRPr="00C146E0">
        <w:rPr>
          <w:b/>
        </w:rPr>
        <w:t>Gambar 4.</w:t>
      </w:r>
      <w:proofErr w:type="gramEnd"/>
      <w:r w:rsidRPr="00C146E0">
        <w:rPr>
          <w:b/>
        </w:rPr>
        <w:fldChar w:fldCharType="begin"/>
      </w:r>
      <w:r w:rsidRPr="00C146E0">
        <w:rPr>
          <w:b/>
        </w:rPr>
        <w:instrText xml:space="preserve"> SEQ Gambar_4. \* ARABIC </w:instrText>
      </w:r>
      <w:r w:rsidRPr="00C146E0">
        <w:rPr>
          <w:b/>
        </w:rPr>
        <w:fldChar w:fldCharType="separate"/>
      </w:r>
      <w:r w:rsidR="00742A11">
        <w:rPr>
          <w:b/>
          <w:noProof/>
        </w:rPr>
        <w:t>8</w:t>
      </w:r>
      <w:r w:rsidRPr="00C146E0">
        <w:rPr>
          <w:b/>
        </w:rPr>
        <w:fldChar w:fldCharType="end"/>
      </w:r>
      <w:r>
        <w:t xml:space="preserve"> </w:t>
      </w:r>
      <w:r w:rsidRPr="0001160C">
        <w:t xml:space="preserve">Email </w:t>
      </w:r>
      <w:r w:rsidR="00856DED">
        <w:rPr>
          <w:i/>
        </w:rPr>
        <w:t>r</w:t>
      </w:r>
      <w:r w:rsidRPr="00412987">
        <w:rPr>
          <w:i/>
        </w:rPr>
        <w:t>eset</w:t>
      </w:r>
      <w:r w:rsidRPr="0001160C">
        <w:t xml:space="preserve"> </w:t>
      </w:r>
      <w:r w:rsidR="00856DED">
        <w:rPr>
          <w:i/>
        </w:rPr>
        <w:t>p</w:t>
      </w:r>
      <w:r w:rsidRPr="00412987">
        <w:rPr>
          <w:i/>
        </w:rPr>
        <w:t>assword</w:t>
      </w:r>
      <w:bookmarkEnd w:id="266"/>
      <w:bookmarkEnd w:id="267"/>
      <w:bookmarkEnd w:id="268"/>
    </w:p>
    <w:p w14:paraId="39C4C435" w14:textId="77777777" w:rsidR="00C146E0" w:rsidRDefault="00C146E0" w:rsidP="00C146E0">
      <w:pPr>
        <w:pStyle w:val="LabelGambar"/>
      </w:pPr>
    </w:p>
    <w:p w14:paraId="50BA36F4" w14:textId="5863935A"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api/</w:t>
      </w:r>
      <w:r w:rsidR="00DE7BD9">
        <w:t xml:space="preserve">reset-password”. Pengguna </w:t>
      </w:r>
      <w:proofErr w:type="gramStart"/>
      <w:r w:rsidR="00DE7BD9">
        <w:t>akan</w:t>
      </w:r>
      <w:proofErr w:type="gramEnd"/>
      <w:r w:rsidR="00DE7BD9">
        <w:t xml:space="preserve"> mengirimkan alamat </w:t>
      </w:r>
      <w:r w:rsidR="00780C9B" w:rsidRPr="00780C9B">
        <w:rPr>
          <w:i/>
        </w:rPr>
        <w:t>email</w:t>
      </w:r>
      <w:r w:rsidR="00DE7BD9">
        <w:t xml:space="preserve"> pada </w:t>
      </w:r>
      <w:r w:rsidR="00DE7BD9" w:rsidRPr="00C146E0">
        <w:rPr>
          <w:i/>
        </w:rPr>
        <w:t>body</w:t>
      </w:r>
      <w:r w:rsidR="00DE7BD9">
        <w:t xml:space="preserve"> </w:t>
      </w:r>
      <w:r w:rsidR="00DE7BD9" w:rsidRPr="00C146E0">
        <w:rPr>
          <w:i/>
        </w:rPr>
        <w:t>request</w:t>
      </w:r>
      <w:r w:rsidR="00DE7BD9">
        <w:t xml:space="preserve"> dan API akan memberikan respon status beserta data alamat </w:t>
      </w:r>
      <w:r w:rsidR="00780C9B" w:rsidRPr="00780C9B">
        <w:rPr>
          <w:i/>
        </w:rPr>
        <w:t>email</w:t>
      </w:r>
      <w:r w:rsidR="00DE7BD9">
        <w:t xml:space="preserve">. </w:t>
      </w:r>
      <w:r w:rsidR="00DE7BD9">
        <w:lastRenderedPageBreak/>
        <w:t xml:space="preserve">Pada proses ini API juga </w:t>
      </w:r>
      <w:proofErr w:type="gramStart"/>
      <w:r w:rsidR="00DE7BD9">
        <w:t>akan</w:t>
      </w:r>
      <w:proofErr w:type="gramEnd"/>
      <w:r w:rsidR="00DE7BD9">
        <w:t xml:space="preserve"> mengirimkan url </w:t>
      </w:r>
      <w:r w:rsidR="00DE7BD9" w:rsidRPr="00C146E0">
        <w:rPr>
          <w:i/>
        </w:rPr>
        <w:t>reset</w:t>
      </w:r>
      <w:r w:rsidR="00DE7BD9">
        <w:t xml:space="preserve"> </w:t>
      </w:r>
      <w:r w:rsidR="00DE7BD9" w:rsidRPr="00C146E0">
        <w:rPr>
          <w:i/>
        </w:rPr>
        <w:t>password</w:t>
      </w:r>
      <w:r w:rsidR="00DE7BD9">
        <w:t xml:space="preserve"> ke </w:t>
      </w:r>
      <w:r w:rsidR="00780C9B" w:rsidRPr="00780C9B">
        <w:rPr>
          <w:i/>
        </w:rPr>
        <w:t>email</w:t>
      </w:r>
      <w:r w:rsidR="00DE7BD9">
        <w:t xml:space="preserve"> pengguna seper</w:t>
      </w:r>
      <w:r w:rsidR="00982AF0">
        <w:t>ti yang terlihat pada G</w:t>
      </w:r>
      <w:r w:rsidR="001569AE">
        <w:t>ambar 4.8</w:t>
      </w:r>
      <w:r w:rsidR="00DE7BD9">
        <w:t xml:space="preserve">, pengguna dapat menggunakan url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bookmarkStart w:id="269" w:name="_Toc143523769"/>
      <w:r>
        <w:t xml:space="preserve">API </w:t>
      </w:r>
      <w:r w:rsidR="002A242B">
        <w:t xml:space="preserve">Ganti </w:t>
      </w:r>
      <w:r w:rsidR="002A242B" w:rsidRPr="00E5324F">
        <w:rPr>
          <w:i/>
        </w:rPr>
        <w:t>Password</w:t>
      </w:r>
      <w:bookmarkEnd w:id="269"/>
    </w:p>
    <w:p w14:paraId="6D21574B" w14:textId="1AD50566" w:rsidR="00DE7BD9" w:rsidRDefault="00B81E1A" w:rsidP="00B81E1A">
      <w:pPr>
        <w:ind w:firstLine="709"/>
      </w:pPr>
      <w:r>
        <w:t xml:space="preserve">API ganti </w:t>
      </w:r>
      <w:r w:rsidRPr="00412987">
        <w:rPr>
          <w:i/>
        </w:rPr>
        <w:t>password</w:t>
      </w:r>
      <w:r>
        <w:t xml:space="preserve"> </w:t>
      </w:r>
      <w:proofErr w:type="gramStart"/>
      <w:r>
        <w:t>akan</w:t>
      </w:r>
      <w:proofErr w:type="gramEnd"/>
      <w:r>
        <w:t xml:space="preserve">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w:t>
      </w:r>
      <w:proofErr w:type="gramStart"/>
      <w:r>
        <w:t>akan</w:t>
      </w:r>
      <w:proofErr w:type="gramEnd"/>
      <w:r>
        <w:t xml:space="preserve">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w:t>
      </w:r>
      <w:proofErr w:type="gramStart"/>
      <w:r>
        <w:t xml:space="preserve">Hasil dari API ganti </w:t>
      </w:r>
      <w:r w:rsidRPr="00E5324F">
        <w:rPr>
          <w:i/>
        </w:rPr>
        <w:t>password</w:t>
      </w:r>
      <w:r w:rsidR="00982AF0">
        <w:t xml:space="preserve"> dapat dilihat pada G</w:t>
      </w:r>
      <w:r w:rsidR="007068A8">
        <w:t>ambar 4.9</w:t>
      </w:r>
      <w:r>
        <w:t xml:space="preserve"> </w:t>
      </w:r>
      <w:r w:rsidR="0002563E">
        <w:t>di bawah</w:t>
      </w:r>
      <w:r>
        <w:t>.</w:t>
      </w:r>
      <w:proofErr w:type="gramEnd"/>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304B52E8" w14:textId="3AD07E91" w:rsidR="00E5324F" w:rsidRDefault="00E5324F" w:rsidP="00E5324F">
      <w:pPr>
        <w:pStyle w:val="LabelGambar"/>
      </w:pPr>
      <w:bookmarkStart w:id="270" w:name="_Toc142072589"/>
      <w:bookmarkStart w:id="271" w:name="_Toc142073206"/>
      <w:bookmarkStart w:id="272" w:name="_Toc143519991"/>
      <w:proofErr w:type="gramStart"/>
      <w:r w:rsidRPr="00E5324F">
        <w:rPr>
          <w:b/>
        </w:rPr>
        <w:t>Gambar 4.</w:t>
      </w:r>
      <w:proofErr w:type="gramEnd"/>
      <w:r w:rsidRPr="00E5324F">
        <w:rPr>
          <w:b/>
        </w:rPr>
        <w:fldChar w:fldCharType="begin"/>
      </w:r>
      <w:r w:rsidRPr="00E5324F">
        <w:rPr>
          <w:b/>
        </w:rPr>
        <w:instrText xml:space="preserve"> SEQ Gambar_4. \* ARABIC </w:instrText>
      </w:r>
      <w:r w:rsidRPr="00E5324F">
        <w:rPr>
          <w:b/>
        </w:rPr>
        <w:fldChar w:fldCharType="separate"/>
      </w:r>
      <w:r w:rsidR="00742A11">
        <w:rPr>
          <w:b/>
          <w:noProof/>
        </w:rPr>
        <w:t>9</w:t>
      </w:r>
      <w:r w:rsidRPr="00E5324F">
        <w:rPr>
          <w:b/>
        </w:rPr>
        <w:fldChar w:fldCharType="end"/>
      </w:r>
      <w:r>
        <w:t xml:space="preserve"> </w:t>
      </w:r>
      <w:r w:rsidR="00856DED">
        <w:t>Hasil API g</w:t>
      </w:r>
      <w:r w:rsidRPr="00FD3DB7">
        <w:t xml:space="preserve">anti </w:t>
      </w:r>
      <w:r w:rsidR="00856DED">
        <w:rPr>
          <w:i/>
        </w:rPr>
        <w:t>p</w:t>
      </w:r>
      <w:r w:rsidRPr="00E5324F">
        <w:rPr>
          <w:i/>
        </w:rPr>
        <w:t>assword</w:t>
      </w:r>
      <w:bookmarkEnd w:id="270"/>
      <w:bookmarkEnd w:id="271"/>
      <w:bookmarkEnd w:id="272"/>
    </w:p>
    <w:p w14:paraId="6CE418C5" w14:textId="77777777" w:rsidR="00E5324F" w:rsidRDefault="00E5324F" w:rsidP="00E5324F">
      <w:pPr>
        <w:pStyle w:val="LabelGambar"/>
      </w:pPr>
    </w:p>
    <w:p w14:paraId="224959CB" w14:textId="7AA2F567"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9C475D" w:rsidRPr="00E5324F">
        <w:rPr>
          <w:i/>
        </w:rPr>
        <w:t>enpoint</w:t>
      </w:r>
      <w:r w:rsidR="009C475D">
        <w:t xml:space="preserve"> “/api/change-password”. Pengguna </w:t>
      </w:r>
      <w:proofErr w:type="gramStart"/>
      <w:r w:rsidR="009C475D">
        <w:t>akan</w:t>
      </w:r>
      <w:proofErr w:type="gramEnd"/>
      <w:r w:rsidR="009C475D">
        <w:t xml:space="preserve">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t>, penggunakan juga meme</w:t>
      </w:r>
      <w:r w:rsidR="009C475D">
        <w:t xml:space="preserve">rlukan token </w:t>
      </w:r>
      <w:r w:rsidR="009C475D" w:rsidRPr="00E5324F">
        <w:rPr>
          <w:i/>
        </w:rPr>
        <w:t>login</w:t>
      </w:r>
      <w:r w:rsidR="009C475D">
        <w:t xml:space="preserve"> untuk mengakses </w:t>
      </w:r>
      <w:r w:rsidR="009C475D" w:rsidRPr="00E5324F">
        <w:rPr>
          <w:i/>
        </w:rPr>
        <w:t>enpoint</w:t>
      </w:r>
      <w:r w:rsidR="009C475D">
        <w:t xml:space="preserve"> ini. API ganti </w:t>
      </w:r>
      <w:r w:rsidR="009C475D" w:rsidRPr="00E5324F">
        <w:rPr>
          <w:i/>
        </w:rPr>
        <w:t>password</w:t>
      </w:r>
      <w:r w:rsidR="009C475D">
        <w:t xml:space="preserve"> </w:t>
      </w:r>
      <w:proofErr w:type="gramStart"/>
      <w:r w:rsidR="009C475D">
        <w:t>akan</w:t>
      </w:r>
      <w:proofErr w:type="gramEnd"/>
      <w:r w:rsidR="009C475D">
        <w:t xml:space="preserve"> memberikan respon status dan pesan apakah </w:t>
      </w:r>
      <w:r w:rsidR="009C475D" w:rsidRPr="00E5324F">
        <w:rPr>
          <w:i/>
        </w:rPr>
        <w:t>password</w:t>
      </w:r>
      <w:r w:rsidR="009C475D">
        <w:t xml:space="preserve"> baru berhasil tersimpan atau tidak.</w:t>
      </w:r>
      <w:r w:rsidR="007F0CE3">
        <w:t xml:space="preserve"> </w:t>
      </w:r>
      <w:proofErr w:type="gramStart"/>
      <w:r w:rsidR="007F0CE3">
        <w:t xml:space="preserve">Dengan adanya API ganti </w:t>
      </w:r>
      <w:r w:rsidR="007F0CE3" w:rsidRPr="00412987">
        <w:rPr>
          <w:i/>
        </w:rPr>
        <w:t>password</w:t>
      </w:r>
      <w:r w:rsidR="007F0CE3">
        <w:t xml:space="preserve"> maka pengguna dan operator dapat mengganti </w:t>
      </w:r>
      <w:r w:rsidR="007F0CE3" w:rsidRPr="00412987">
        <w:rPr>
          <w:i/>
        </w:rPr>
        <w:t>password</w:t>
      </w:r>
      <w:r w:rsidR="007F0CE3">
        <w:t xml:space="preserve"> secara berkala sesuai dengan kehendak masing-masing untuk meningkatkan kemanan akun mereka.</w:t>
      </w:r>
      <w:proofErr w:type="gramEnd"/>
    </w:p>
    <w:p w14:paraId="128B5B8A" w14:textId="77777777" w:rsidR="009C475D" w:rsidRDefault="009C475D" w:rsidP="009C475D">
      <w:pPr>
        <w:ind w:firstLine="709"/>
      </w:pPr>
    </w:p>
    <w:p w14:paraId="251BAE07" w14:textId="0586B933" w:rsidR="002A242B" w:rsidRDefault="003D142C" w:rsidP="000D2119">
      <w:pPr>
        <w:pStyle w:val="SubBabIVI"/>
        <w:ind w:left="709" w:hanging="709"/>
      </w:pPr>
      <w:bookmarkStart w:id="273" w:name="_Toc143523770"/>
      <w:r>
        <w:lastRenderedPageBreak/>
        <w:t xml:space="preserve">API </w:t>
      </w:r>
      <w:r w:rsidR="002A242B">
        <w:t>Ganti Profil</w:t>
      </w:r>
      <w:bookmarkEnd w:id="273"/>
    </w:p>
    <w:p w14:paraId="378C73F5" w14:textId="722C2DF3" w:rsidR="008F4278" w:rsidRDefault="009C475D" w:rsidP="009C475D">
      <w:pPr>
        <w:ind w:firstLine="709"/>
      </w:pPr>
      <w:r>
        <w:t xml:space="preserve">API ganti profil </w:t>
      </w:r>
      <w:proofErr w:type="gramStart"/>
      <w:r>
        <w:t>akan</w:t>
      </w:r>
      <w:proofErr w:type="gramEnd"/>
      <w:r>
        <w:t xml:space="preserve"> menerima data pengguna yang akan diganti seperti nama, </w:t>
      </w:r>
      <w:r w:rsidR="00780C9B" w:rsidRPr="00780C9B">
        <w:rPr>
          <w:i/>
        </w:rPr>
        <w:t>email</w:t>
      </w:r>
      <w:r>
        <w:t>,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 xml:space="preserve">dah melakukan autentikasi. </w:t>
      </w:r>
      <w:proofErr w:type="gramStart"/>
      <w:r w:rsidR="0034254A">
        <w:t>Hasil dari API ganti profil dapat di</w:t>
      </w:r>
      <w:r w:rsidR="00982AF0">
        <w:t>lihat pada G</w:t>
      </w:r>
      <w:r w:rsidR="003F1C17">
        <w:t>ambar 4.10</w:t>
      </w:r>
      <w:r w:rsidR="0034254A">
        <w:t xml:space="preserve"> </w:t>
      </w:r>
      <w:r w:rsidR="0002563E">
        <w:t>di bawah</w:t>
      </w:r>
      <w:r w:rsidR="0034254A">
        <w:t>.</w:t>
      </w:r>
      <w:proofErr w:type="gramEnd"/>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6A49498D" w14:textId="2D0E76D9" w:rsidR="0034254A" w:rsidRDefault="003F1C17" w:rsidP="003F1C17">
      <w:pPr>
        <w:pStyle w:val="LabelGambar"/>
      </w:pPr>
      <w:bookmarkStart w:id="274" w:name="_Toc142072590"/>
      <w:bookmarkStart w:id="275" w:name="_Toc142073207"/>
      <w:bookmarkStart w:id="276" w:name="_Toc143519992"/>
      <w:proofErr w:type="gramStart"/>
      <w:r w:rsidRPr="003F1C17">
        <w:rPr>
          <w:b/>
        </w:rPr>
        <w:t>Gambar 4.</w:t>
      </w:r>
      <w:proofErr w:type="gramEnd"/>
      <w:r w:rsidRPr="003F1C17">
        <w:rPr>
          <w:b/>
        </w:rPr>
        <w:fldChar w:fldCharType="begin"/>
      </w:r>
      <w:r w:rsidRPr="003F1C17">
        <w:rPr>
          <w:b/>
        </w:rPr>
        <w:instrText xml:space="preserve"> SEQ Gambar_4. \* ARABIC </w:instrText>
      </w:r>
      <w:r w:rsidRPr="003F1C17">
        <w:rPr>
          <w:b/>
        </w:rPr>
        <w:fldChar w:fldCharType="separate"/>
      </w:r>
      <w:r w:rsidR="00742A11">
        <w:rPr>
          <w:b/>
          <w:noProof/>
        </w:rPr>
        <w:t>10</w:t>
      </w:r>
      <w:r w:rsidRPr="003F1C17">
        <w:rPr>
          <w:b/>
        </w:rPr>
        <w:fldChar w:fldCharType="end"/>
      </w:r>
      <w:r>
        <w:t xml:space="preserve"> </w:t>
      </w:r>
      <w:r w:rsidR="00856DED">
        <w:t>API ganti p</w:t>
      </w:r>
      <w:r w:rsidRPr="00FD24BB">
        <w:t>rofil</w:t>
      </w:r>
      <w:bookmarkEnd w:id="274"/>
      <w:bookmarkEnd w:id="275"/>
      <w:bookmarkEnd w:id="276"/>
    </w:p>
    <w:p w14:paraId="649587BF" w14:textId="77777777" w:rsidR="003F1C17" w:rsidRDefault="003F1C17" w:rsidP="003F1C17">
      <w:pPr>
        <w:pStyle w:val="LabelGambar"/>
      </w:pPr>
    </w:p>
    <w:p w14:paraId="0C59FAF7" w14:textId="2421F52D"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t>api/update-profile”. Pengguna</w:t>
      </w:r>
      <w:r w:rsidR="0034254A">
        <w:t xml:space="preserve"> </w:t>
      </w:r>
      <w:proofErr w:type="gramStart"/>
      <w:r w:rsidR="0034254A">
        <w:t>akan</w:t>
      </w:r>
      <w:proofErr w:type="gramEnd"/>
      <w:r w:rsidR="0034254A">
        <w:t xml:space="preserve"> mengirimkan data yang akan diganti seperti nama, </w:t>
      </w:r>
      <w:r w:rsidR="00780C9B" w:rsidRPr="00780C9B">
        <w:rPr>
          <w:i/>
        </w:rPr>
        <w:t>email</w:t>
      </w:r>
      <w:r w:rsidR="0034254A">
        <w:t xml:space="preserve">,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xml:space="preserve">. API </w:t>
      </w:r>
      <w:proofErr w:type="gramStart"/>
      <w:r w:rsidR="0034254A">
        <w:t>akan</w:t>
      </w:r>
      <w:proofErr w:type="gramEnd"/>
      <w:r w:rsidR="0034254A">
        <w:t xml:space="preserve"> memberikan respon b</w:t>
      </w:r>
      <w:r>
        <w:t>erupa status dan data pengguna</w:t>
      </w:r>
      <w:r w:rsidR="0034254A">
        <w:t xml:space="preserve"> yang sudah dirubah seper</w:t>
      </w:r>
      <w:r w:rsidR="00982AF0">
        <w:t>ti yang terlihat pada G</w:t>
      </w:r>
      <w:r>
        <w:t>ambar 4.10</w:t>
      </w:r>
      <w:r w:rsidR="0034254A">
        <w:t xml:space="preserve"> </w:t>
      </w:r>
      <w:r w:rsidR="0002563E">
        <w:t>di atas</w:t>
      </w:r>
      <w:r w:rsidR="0034254A">
        <w:t>.</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bookmarkStart w:id="277" w:name="_Toc143523771"/>
      <w:r>
        <w:t xml:space="preserve">API </w:t>
      </w:r>
      <w:r w:rsidR="002A242B">
        <w:t>Lihat Avatar</w:t>
      </w:r>
      <w:bookmarkEnd w:id="277"/>
    </w:p>
    <w:p w14:paraId="3C9FEAF6" w14:textId="5E3054A3" w:rsidR="00413393" w:rsidRDefault="00B3452C" w:rsidP="00B3452C">
      <w:pPr>
        <w:ind w:firstLine="709"/>
      </w:pPr>
      <w:r>
        <w:t xml:space="preserve">Setiap gambar avatar pengguna tidak tersedia untuk publik, pengguna </w:t>
      </w:r>
      <w:proofErr w:type="gramStart"/>
      <w:r>
        <w:t>akan</w:t>
      </w:r>
      <w:proofErr w:type="gramEnd"/>
      <w:r>
        <w:t xml:space="preserve"> melakukan </w:t>
      </w:r>
      <w:r w:rsidRPr="00DC58BC">
        <w:rPr>
          <w:i/>
        </w:rPr>
        <w:t>request</w:t>
      </w:r>
      <w:r>
        <w:t xml:space="preserve"> untuk mendapatkan gambar avatar dengan melampirkan token </w:t>
      </w:r>
      <w:r w:rsidRPr="00DC58BC">
        <w:rPr>
          <w:i/>
        </w:rPr>
        <w:t>login</w:t>
      </w:r>
      <w:r>
        <w:t xml:space="preserve"> ke API lihat avatar. </w:t>
      </w:r>
      <w:proofErr w:type="gramStart"/>
      <w:r w:rsidR="00DC58BC">
        <w:t>API lihat avatar aakan memberikan respon berupa gambar avatar dari setiap pengguna atau operator untuk ditampilkan pada aplikasi masing-masing mobile.</w:t>
      </w:r>
      <w:proofErr w:type="gramEnd"/>
      <w:r w:rsidR="00DC58BC">
        <w:t xml:space="preserve"> </w:t>
      </w:r>
      <w:r>
        <w:t>Hasil dari API l</w:t>
      </w:r>
      <w:r w:rsidR="00982AF0">
        <w:t>ihat avatar dapat dilihat pada G</w:t>
      </w:r>
      <w:r>
        <w:t xml:space="preserve">ambar </w:t>
      </w:r>
      <w:proofErr w:type="gramStart"/>
      <w:r w:rsidR="00DC58BC">
        <w:t xml:space="preserve">4.11 </w:t>
      </w:r>
      <w:r>
        <w:t xml:space="preserve"> </w:t>
      </w:r>
      <w:r w:rsidR="0002563E">
        <w:t>di</w:t>
      </w:r>
      <w:proofErr w:type="gramEnd"/>
      <w:r w:rsidR="0002563E">
        <w:t xml:space="preserve"> bawah</w:t>
      </w:r>
      <w:r>
        <w:t>.</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2C8ED874" w14:textId="4E432A3A" w:rsidR="00985BC4" w:rsidRDefault="00DC58BC" w:rsidP="00DC58BC">
      <w:pPr>
        <w:pStyle w:val="LabelGambar"/>
      </w:pPr>
      <w:bookmarkStart w:id="278" w:name="_Toc142072591"/>
      <w:bookmarkStart w:id="279" w:name="_Toc142073208"/>
      <w:bookmarkStart w:id="280" w:name="_Toc143519993"/>
      <w:proofErr w:type="gramStart"/>
      <w:r w:rsidRPr="00DC58BC">
        <w:rPr>
          <w:b/>
        </w:rPr>
        <w:t>Gambar 4.</w:t>
      </w:r>
      <w:proofErr w:type="gramEnd"/>
      <w:r w:rsidRPr="00DC58BC">
        <w:rPr>
          <w:b/>
        </w:rPr>
        <w:fldChar w:fldCharType="begin"/>
      </w:r>
      <w:r w:rsidRPr="00DC58BC">
        <w:rPr>
          <w:b/>
        </w:rPr>
        <w:instrText xml:space="preserve"> SEQ Gambar_4. \* ARABIC </w:instrText>
      </w:r>
      <w:r w:rsidRPr="00DC58BC">
        <w:rPr>
          <w:b/>
        </w:rPr>
        <w:fldChar w:fldCharType="separate"/>
      </w:r>
      <w:r w:rsidR="00742A11">
        <w:rPr>
          <w:b/>
          <w:noProof/>
        </w:rPr>
        <w:t>11</w:t>
      </w:r>
      <w:r w:rsidRPr="00DC58BC">
        <w:rPr>
          <w:b/>
        </w:rPr>
        <w:fldChar w:fldCharType="end"/>
      </w:r>
      <w:r>
        <w:t xml:space="preserve"> </w:t>
      </w:r>
      <w:r w:rsidR="00856DED">
        <w:t>Hasil API lihat a</w:t>
      </w:r>
      <w:r w:rsidRPr="00140A26">
        <w:t>vatar</w:t>
      </w:r>
      <w:bookmarkEnd w:id="278"/>
      <w:bookmarkEnd w:id="279"/>
      <w:bookmarkEnd w:id="280"/>
    </w:p>
    <w:p w14:paraId="57BCEFD9" w14:textId="77777777" w:rsidR="00DC58BC" w:rsidRDefault="00DC58BC" w:rsidP="00DC58BC">
      <w:pPr>
        <w:pStyle w:val="LabelGambar"/>
      </w:pPr>
    </w:p>
    <w:p w14:paraId="7F12A7EA" w14:textId="17AB4068" w:rsidR="00985BC4" w:rsidRDefault="00DC58BC" w:rsidP="00985BC4">
      <w:pPr>
        <w:ind w:firstLine="709"/>
      </w:pPr>
      <w:r>
        <w:t>Gambar 4.11</w:t>
      </w:r>
      <w:r w:rsidR="00985BC4">
        <w:t xml:space="preserve"> merupakan hasil dari API livat avatar yang dikirimkan melalui </w:t>
      </w:r>
      <w:r w:rsidR="00985BC4" w:rsidRPr="00DC58BC">
        <w:rPr>
          <w:i/>
        </w:rPr>
        <w:t>endpoint</w:t>
      </w:r>
      <w:r w:rsidR="00985BC4">
        <w:t xml:space="preserve"> “</w:t>
      </w:r>
      <w:r w:rsidR="00B06C7E">
        <w:t>/</w:t>
      </w:r>
      <w:r w:rsidR="00985BC4">
        <w:t xml:space="preserve">api/avatar”,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w:t>
      </w:r>
      <w:proofErr w:type="gramStart"/>
      <w:r w:rsidR="00985BC4">
        <w:t>akan</w:t>
      </w:r>
      <w:proofErr w:type="gramEnd"/>
      <w:r w:rsidR="00985BC4">
        <w:t xml:space="preserve"> mengembalikan respon </w:t>
      </w:r>
      <w:r>
        <w:t xml:space="preserve">berupa gambar </w:t>
      </w:r>
      <w:r w:rsidRPr="00DC58BC">
        <w:rPr>
          <w:i/>
        </w:rPr>
        <w:t>default</w:t>
      </w:r>
      <w:r>
        <w:t xml:space="preserve"> untuk avatar yang terlas disediakan oleh </w:t>
      </w:r>
      <w:r w:rsidRPr="004522B7">
        <w:rPr>
          <w:i/>
        </w:rPr>
        <w:t>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bookmarkStart w:id="281" w:name="_Toc143523772"/>
      <w:r>
        <w:t xml:space="preserve">API </w:t>
      </w:r>
      <w:r w:rsidR="002A242B">
        <w:t>Ganti Avatar</w:t>
      </w:r>
      <w:bookmarkEnd w:id="281"/>
    </w:p>
    <w:p w14:paraId="13DF7A1E" w14:textId="5138C5CE" w:rsidR="00735008" w:rsidRDefault="005C1E34" w:rsidP="00AA103B">
      <w:pPr>
        <w:ind w:firstLine="709"/>
      </w:pPr>
      <w:proofErr w:type="gramStart"/>
      <w:r>
        <w:t>Pengguna dan operator dapat memperbarui gambar avatar melalui aplikasi mobile.</w:t>
      </w:r>
      <w:proofErr w:type="gramEnd"/>
      <w:r>
        <w:t xml:space="preserve"> </w:t>
      </w:r>
      <w:r w:rsidR="00735008">
        <w:t xml:space="preserve">Untuk mengganti avatar melalui aplikasi mobile pengguna </w:t>
      </w:r>
      <w:proofErr w:type="gramStart"/>
      <w:r w:rsidR="00735008">
        <w:t>akan</w:t>
      </w:r>
      <w:proofErr w:type="gramEnd"/>
      <w:r w:rsidR="00735008">
        <w:t xml:space="preserve">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diijinkan untuk mengunggah file gambar dengan dengan ukuran maksimal 1 MB hal ini bertujuan untuk mencegah pengguna mengunggah file lain seperti dokumen atau pdf dan juga untuk membatasi ukuran file proses pengiriman gambar dapat berjalan dengan lancar. </w:t>
      </w:r>
      <w:proofErr w:type="gramStart"/>
      <w:r w:rsidR="00735008">
        <w:t>Hasil dari API ganti avat</w:t>
      </w:r>
      <w:r w:rsidR="00982AF0">
        <w:t>ar dapat dilihat pada G</w:t>
      </w:r>
      <w:r w:rsidR="00356D33">
        <w:t>ambar 4.12</w:t>
      </w:r>
      <w:r w:rsidR="00735008">
        <w:t xml:space="preserve"> </w:t>
      </w:r>
      <w:r w:rsidR="0002563E">
        <w:t>di bawah</w:t>
      </w:r>
      <w:r w:rsidR="00735008">
        <w:t xml:space="preserve"> ini.</w:t>
      </w:r>
      <w:proofErr w:type="gramEnd"/>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13B3352A" w14:textId="3E5B2AF1" w:rsidR="00B06C7E" w:rsidRDefault="007619C6" w:rsidP="007619C6">
      <w:pPr>
        <w:pStyle w:val="LabelGambar"/>
      </w:pPr>
      <w:bookmarkStart w:id="282" w:name="_Toc142072592"/>
      <w:bookmarkStart w:id="283" w:name="_Toc142073209"/>
      <w:bookmarkStart w:id="284" w:name="_Toc143519994"/>
      <w:proofErr w:type="gramStart"/>
      <w:r w:rsidRPr="007619C6">
        <w:rPr>
          <w:b/>
        </w:rPr>
        <w:t>Gambar 4.</w:t>
      </w:r>
      <w:proofErr w:type="gramEnd"/>
      <w:r w:rsidRPr="007619C6">
        <w:rPr>
          <w:b/>
        </w:rPr>
        <w:fldChar w:fldCharType="begin"/>
      </w:r>
      <w:r w:rsidRPr="007619C6">
        <w:rPr>
          <w:b/>
        </w:rPr>
        <w:instrText xml:space="preserve"> SEQ Gambar_4. \* ARABIC </w:instrText>
      </w:r>
      <w:r w:rsidRPr="007619C6">
        <w:rPr>
          <w:b/>
        </w:rPr>
        <w:fldChar w:fldCharType="separate"/>
      </w:r>
      <w:r w:rsidR="00742A11">
        <w:rPr>
          <w:b/>
          <w:noProof/>
        </w:rPr>
        <w:t>12</w:t>
      </w:r>
      <w:r w:rsidRPr="007619C6">
        <w:rPr>
          <w:b/>
        </w:rPr>
        <w:fldChar w:fldCharType="end"/>
      </w:r>
      <w:r>
        <w:t xml:space="preserve"> </w:t>
      </w:r>
      <w:r w:rsidR="00856DED">
        <w:t>Hasil API ganti a</w:t>
      </w:r>
      <w:r w:rsidRPr="00CD1EF1">
        <w:t>vatar</w:t>
      </w:r>
      <w:bookmarkEnd w:id="282"/>
      <w:bookmarkEnd w:id="283"/>
      <w:bookmarkEnd w:id="284"/>
    </w:p>
    <w:p w14:paraId="3AD21D31" w14:textId="77777777" w:rsidR="007619C6" w:rsidRDefault="007619C6" w:rsidP="007619C6">
      <w:pPr>
        <w:pStyle w:val="LabelGambar"/>
      </w:pPr>
    </w:p>
    <w:p w14:paraId="5D0B505E" w14:textId="4191E55C"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api/update-avatar”. Pengguna </w:t>
      </w:r>
      <w:proofErr w:type="gramStart"/>
      <w:r w:rsidR="00B06C7E">
        <w:t>akan</w:t>
      </w:r>
      <w:proofErr w:type="gramEnd"/>
      <w:r w:rsidR="00B06C7E">
        <w:t xml:space="preserve"> mengirimkan file gambar avatar ke API disertai dengan token </w:t>
      </w:r>
      <w:r w:rsidR="00B06C7E" w:rsidRPr="007619C6">
        <w:rPr>
          <w:i/>
        </w:rPr>
        <w:t>login</w:t>
      </w:r>
      <w:r w:rsidR="00B06C7E">
        <w:t xml:space="preserve"> yang dimiliki, API akan memberikan respon status dan nama file avatar yang berhasil tersimpan didalam </w:t>
      </w:r>
      <w:r w:rsidR="00B06C7E" w:rsidRPr="004522B7">
        <w:rPr>
          <w:i/>
        </w:rPr>
        <w:t>server</w:t>
      </w:r>
      <w:r w:rsidR="00B06C7E">
        <w:t>.</w:t>
      </w:r>
    </w:p>
    <w:p w14:paraId="140700E3" w14:textId="77777777" w:rsidR="00B06C7E" w:rsidRDefault="00B06C7E" w:rsidP="00B06C7E"/>
    <w:p w14:paraId="47FDF627" w14:textId="26B9B466" w:rsidR="002A242B" w:rsidRDefault="003D142C" w:rsidP="000D2119">
      <w:pPr>
        <w:pStyle w:val="SubBabIVI"/>
        <w:ind w:left="709" w:hanging="709"/>
      </w:pPr>
      <w:bookmarkStart w:id="285" w:name="_Toc143523773"/>
      <w:r>
        <w:t xml:space="preserve">API </w:t>
      </w:r>
      <w:r w:rsidR="002A242B">
        <w:t>Verifikasi Akses</w:t>
      </w:r>
      <w:bookmarkEnd w:id="285"/>
    </w:p>
    <w:p w14:paraId="4E2E9198" w14:textId="22143B3F" w:rsidR="00B06C7E" w:rsidRDefault="004423E9" w:rsidP="00B06C7E">
      <w:pPr>
        <w:ind w:firstLine="709"/>
      </w:pPr>
      <w:r>
        <w:t xml:space="preserve">Pada setiap pintu </w:t>
      </w:r>
      <w:proofErr w:type="gramStart"/>
      <w:r>
        <w:t>akan</w:t>
      </w:r>
      <w:proofErr w:type="gramEnd"/>
      <w:r>
        <w:t xml:space="preserve"> terpasang kode QR yang menjadi identitas dari pintu tersebut. </w:t>
      </w:r>
      <w:proofErr w:type="gramStart"/>
      <w:r>
        <w:t>Pengguna dan operator dapat menggunakan kode QR tersebut untuk membuka pintu.</w:t>
      </w:r>
      <w:proofErr w:type="gramEnd"/>
      <w:r>
        <w:t xml:space="preserve"> </w:t>
      </w:r>
      <w:r w:rsidR="00B06C7E">
        <w:t>Ketika pengguna</w:t>
      </w:r>
      <w:r>
        <w:t xml:space="preserve"> atau operator</w:t>
      </w:r>
      <w:r w:rsidR="00B06C7E">
        <w:t xml:space="preserve"> melakukan pemindaian kode QR untuk membuka pintu maka perangkat mobile </w:t>
      </w:r>
      <w:proofErr w:type="gramStart"/>
      <w:r w:rsidR="00B06C7E">
        <w:t>akan</w:t>
      </w:r>
      <w:proofErr w:type="gramEnd"/>
      <w:r w:rsidR="00B06C7E">
        <w:t xml:space="preserve"> mengirimkan request ke API verifikasi akses untuk mendapatkan kunci dari pintu tersebut.</w:t>
      </w:r>
      <w:r w:rsidR="00F57494">
        <w:t xml:space="preserve"> Kode QR yang terpasang nant</w:t>
      </w:r>
      <w:r w:rsidR="00AE1303">
        <w:t xml:space="preserve">inya </w:t>
      </w:r>
      <w:proofErr w:type="gramStart"/>
      <w:r w:rsidR="00AE1303">
        <w:t>akan</w:t>
      </w:r>
      <w:proofErr w:type="gramEnd"/>
      <w:r w:rsidR="00AE1303">
        <w:t xml:space="preserve">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w:t>
      </w:r>
      <w:proofErr w:type="gramStart"/>
      <w:r>
        <w:t>akan</w:t>
      </w:r>
      <w:proofErr w:type="gramEnd"/>
      <w:r>
        <w:t xml:space="preserve"> meningkatkan keamanan sistem penguncian pintu gedung ini. </w:t>
      </w:r>
      <w:proofErr w:type="gramStart"/>
      <w:r w:rsidR="00B06C7E">
        <w:t>Hasil dari API verifikasi aks</w:t>
      </w:r>
      <w:r w:rsidR="00982AF0">
        <w:t>es dapat dilihat pada G</w:t>
      </w:r>
      <w:r w:rsidR="008E2D19">
        <w:t xml:space="preserve">ambar 4.13 </w:t>
      </w:r>
      <w:r w:rsidR="0002563E">
        <w:t>di bawah</w:t>
      </w:r>
      <w:r w:rsidR="00B06C7E">
        <w:t>.</w:t>
      </w:r>
      <w:proofErr w:type="gramEnd"/>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5FDE7E26" w14:textId="3DE3291C" w:rsidR="00AE1303" w:rsidRDefault="004423E9" w:rsidP="004423E9">
      <w:pPr>
        <w:pStyle w:val="LabelGambar"/>
      </w:pPr>
      <w:bookmarkStart w:id="286" w:name="_Toc142072593"/>
      <w:bookmarkStart w:id="287" w:name="_Toc142073210"/>
      <w:bookmarkStart w:id="288" w:name="_Toc143519995"/>
      <w:proofErr w:type="gramStart"/>
      <w:r w:rsidRPr="004423E9">
        <w:rPr>
          <w:b/>
        </w:rPr>
        <w:t>Gambar 4.</w:t>
      </w:r>
      <w:proofErr w:type="gramEnd"/>
      <w:r w:rsidRPr="004423E9">
        <w:rPr>
          <w:b/>
        </w:rPr>
        <w:fldChar w:fldCharType="begin"/>
      </w:r>
      <w:r w:rsidRPr="004423E9">
        <w:rPr>
          <w:b/>
        </w:rPr>
        <w:instrText xml:space="preserve"> SEQ Gambar_4. \* ARABIC </w:instrText>
      </w:r>
      <w:r w:rsidRPr="004423E9">
        <w:rPr>
          <w:b/>
        </w:rPr>
        <w:fldChar w:fldCharType="separate"/>
      </w:r>
      <w:r w:rsidR="00742A11">
        <w:rPr>
          <w:b/>
          <w:noProof/>
        </w:rPr>
        <w:t>13</w:t>
      </w:r>
      <w:r w:rsidRPr="004423E9">
        <w:rPr>
          <w:b/>
        </w:rPr>
        <w:fldChar w:fldCharType="end"/>
      </w:r>
      <w:r>
        <w:t xml:space="preserve"> </w:t>
      </w:r>
      <w:r w:rsidR="00856DED">
        <w:t>Hasil API verifikasi a</w:t>
      </w:r>
      <w:r w:rsidRPr="00AB3124">
        <w:t>kses</w:t>
      </w:r>
      <w:bookmarkEnd w:id="286"/>
      <w:bookmarkEnd w:id="287"/>
      <w:bookmarkEnd w:id="288"/>
    </w:p>
    <w:p w14:paraId="26BB2705" w14:textId="77777777" w:rsidR="004423E9" w:rsidRDefault="004423E9" w:rsidP="004423E9">
      <w:pPr>
        <w:pStyle w:val="LabelGambar"/>
      </w:pPr>
    </w:p>
    <w:p w14:paraId="41094143" w14:textId="18912D6C"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api/verify-access</w:t>
      </w:r>
      <w:proofErr w:type="gramStart"/>
      <w:r w:rsidR="00AE1303">
        <w:t>/{</w:t>
      </w:r>
      <w:proofErr w:type="gramEnd"/>
      <w:r w:rsidR="00AE1303">
        <w:t xml:space="preserve">id}” dimana id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8E2D19">
        <w:t xml:space="preserve">diijinkan </w:t>
      </w:r>
      <w:r w:rsidR="00AE1303">
        <w:t>dan</w:t>
      </w:r>
      <w:r w:rsidR="008E2D19">
        <w:t xml:space="preserve"> API akan memberikan respon</w:t>
      </w:r>
      <w:r w:rsidR="00AE1303">
        <w:t xml:space="preserve"> data </w:t>
      </w:r>
      <w:r w:rsidR="008E2D19">
        <w:t xml:space="preserve">yang digunakan </w:t>
      </w:r>
      <w:r w:rsidR="00AE1303">
        <w:t>untuk membuka pintu seperti nama pintu, kunci pintu dan nama bluetooth untuk berkomunikasi dengan perangkat kunci pintu.</w:t>
      </w:r>
      <w:r w:rsidR="00303334">
        <w:t xml:space="preserve"> Namun jika akses pengguna tidak ditemukan atau akses pengguna sedang diblokir maka </w:t>
      </w:r>
      <w:proofErr w:type="gramStart"/>
      <w:r w:rsidR="00303334">
        <w:t>Api</w:t>
      </w:r>
      <w:proofErr w:type="gramEnd"/>
      <w:r w:rsidR="00303334">
        <w:t xml:space="preserve"> verifikasi akses akan memberikan respon gagal atau tidak diijinkan dan tidak akan me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bookmarkStart w:id="289" w:name="_Toc143523774"/>
      <w:r>
        <w:t>API Daftar Akses</w:t>
      </w:r>
      <w:bookmarkEnd w:id="289"/>
    </w:p>
    <w:p w14:paraId="7B161E73" w14:textId="7295E0F4" w:rsidR="00BA4F89" w:rsidRDefault="00BA4F89" w:rsidP="00BA4F89">
      <w:pPr>
        <w:ind w:firstLine="709"/>
      </w:pPr>
      <w:r>
        <w:t xml:space="preserve">API daftar akses </w:t>
      </w:r>
      <w:proofErr w:type="gramStart"/>
      <w:r>
        <w:t>akan</w:t>
      </w:r>
      <w:proofErr w:type="gramEnd"/>
      <w:r>
        <w:t xml:space="preserve"> memberikan informasi pintu mana saja yang dapat diakses oleh pengguna. Setiap penggguna dengan pengguna lain mungkin memil</w:t>
      </w:r>
      <w:r w:rsidR="00AB0380">
        <w:t>iki akses yang berbeda, pemberi</w:t>
      </w:r>
      <w:r>
        <w:t>an akses pintu kepada pengguna</w:t>
      </w:r>
      <w:r w:rsidR="00AB0380">
        <w:t xml:space="preserve"> tertentu </w:t>
      </w:r>
      <w:proofErr w:type="gramStart"/>
      <w:r w:rsidR="00AB0380">
        <w:t>akan</w:t>
      </w:r>
      <w:proofErr w:type="gramEnd"/>
      <w:r w:rsidR="00AB0380">
        <w:t xml:space="preserve"> diatur oleh seor</w:t>
      </w:r>
      <w:r>
        <w:t xml:space="preserve">ang operator. </w:t>
      </w:r>
      <w:proofErr w:type="gramStart"/>
      <w:r>
        <w:t>Seorang operator dapat memberikan akses atau menghapus akses pengguna pada pintu tertentu, operator juga dapat menghentikan sementara akses pengguna untuk keperluan tertentu.</w:t>
      </w:r>
      <w:proofErr w:type="gramEnd"/>
      <w:r>
        <w:t xml:space="preserve"> </w:t>
      </w:r>
      <w:proofErr w:type="gramStart"/>
      <w:r>
        <w:t>Hasil dari API daftar aks</w:t>
      </w:r>
      <w:r w:rsidR="00982AF0">
        <w:t>es dapat dilihat pada G</w:t>
      </w:r>
      <w:r w:rsidR="00510AB9">
        <w:t>ambar 4.14</w:t>
      </w:r>
      <w:r>
        <w:t xml:space="preserve"> </w:t>
      </w:r>
      <w:r w:rsidR="0002563E">
        <w:t>di bawah</w:t>
      </w:r>
      <w:r>
        <w:t>.</w:t>
      </w:r>
      <w:proofErr w:type="gramEnd"/>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71B65166" w14:textId="6370087D" w:rsidR="00BA4F89" w:rsidRDefault="00D46CD0" w:rsidP="00D46CD0">
      <w:pPr>
        <w:pStyle w:val="LabelGambar"/>
      </w:pPr>
      <w:bookmarkStart w:id="290" w:name="_Toc142072594"/>
      <w:bookmarkStart w:id="291" w:name="_Toc142073211"/>
      <w:bookmarkStart w:id="292" w:name="_Toc143519996"/>
      <w:proofErr w:type="gramStart"/>
      <w:r w:rsidRPr="00D46CD0">
        <w:rPr>
          <w:b/>
        </w:rPr>
        <w:t>Gambar 4.</w:t>
      </w:r>
      <w:proofErr w:type="gramEnd"/>
      <w:r w:rsidRPr="00D46CD0">
        <w:rPr>
          <w:b/>
        </w:rPr>
        <w:fldChar w:fldCharType="begin"/>
      </w:r>
      <w:r w:rsidRPr="00D46CD0">
        <w:rPr>
          <w:b/>
        </w:rPr>
        <w:instrText xml:space="preserve"> SEQ Gambar_4. \* ARABIC </w:instrText>
      </w:r>
      <w:r w:rsidRPr="00D46CD0">
        <w:rPr>
          <w:b/>
        </w:rPr>
        <w:fldChar w:fldCharType="separate"/>
      </w:r>
      <w:r w:rsidR="00742A11">
        <w:rPr>
          <w:b/>
          <w:noProof/>
        </w:rPr>
        <w:t>14</w:t>
      </w:r>
      <w:r w:rsidRPr="00D46CD0">
        <w:rPr>
          <w:b/>
        </w:rPr>
        <w:fldChar w:fldCharType="end"/>
      </w:r>
      <w:r>
        <w:t xml:space="preserve"> </w:t>
      </w:r>
      <w:r w:rsidR="00856DED">
        <w:t>Hasil API daftar a</w:t>
      </w:r>
      <w:r w:rsidRPr="00DE2D65">
        <w:t>kses</w:t>
      </w:r>
      <w:bookmarkEnd w:id="290"/>
      <w:bookmarkEnd w:id="291"/>
      <w:bookmarkEnd w:id="292"/>
    </w:p>
    <w:p w14:paraId="2F2BDF19" w14:textId="77777777" w:rsidR="00D46CD0" w:rsidRDefault="00D46CD0" w:rsidP="00D46CD0">
      <w:pPr>
        <w:pStyle w:val="LabelGambar"/>
      </w:pPr>
    </w:p>
    <w:p w14:paraId="7A5DB92D" w14:textId="23490FB2" w:rsidR="00BA4F89" w:rsidRDefault="00894F7E" w:rsidP="00354E04">
      <w:pPr>
        <w:ind w:firstLine="709"/>
      </w:pPr>
      <w:proofErr w:type="gramStart"/>
      <w:r>
        <w:t>Gamb</w:t>
      </w:r>
      <w:r w:rsidR="001A131F">
        <w:t>ar 4.14</w:t>
      </w:r>
      <w:r w:rsidR="00354E04">
        <w:t xml:space="preserve"> merupakan hasil dari API daftar akses yang dikirimkan oleh pengguna melalui </w:t>
      </w:r>
      <w:r w:rsidR="00354E04" w:rsidRPr="001A131F">
        <w:rPr>
          <w:i/>
        </w:rPr>
        <w:t>enpoint</w:t>
      </w:r>
      <w:r w:rsidR="00354E04">
        <w:t xml:space="preserve"> “/api/my-access”.</w:t>
      </w:r>
      <w:proofErr w:type="gramEnd"/>
      <w:r w:rsidR="00354E04">
        <w:t xml:space="preserve"> API daftar akses </w:t>
      </w:r>
      <w:proofErr w:type="gramStart"/>
      <w:r w:rsidR="00354E04">
        <w:t>akan</w:t>
      </w:r>
      <w:proofErr w:type="gramEnd"/>
      <w:r w:rsidR="00354E04">
        <w:t xml:space="preserve"> memberikan respon berupa daftar informasi pintu yang dapat diakses oleh penggu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w:t>
      </w:r>
      <w:proofErr w:type="gramStart"/>
      <w:r w:rsidR="00DF00FC">
        <w:t>Dengan menggunakan data akses yang dimiliki pengguna dapat mengetahui pintu mana saja yang dapat diakses oleh pengguna tersebut dan juga mengetahui jika akses pengguna masih aktif atau sedang ditangguhkan.</w:t>
      </w:r>
      <w:proofErr w:type="gramEnd"/>
      <w:r w:rsidR="00C07997">
        <w:t xml:space="preserve"> </w:t>
      </w:r>
      <w:proofErr w:type="gramStart"/>
      <w:r w:rsidR="00C07997">
        <w:t>Dengan adanya informasi ini pengguna dapat mengelola akses merekan dengan efisien sesuai dengan</w:t>
      </w:r>
      <w:r w:rsidR="008A283D">
        <w:t xml:space="preserve"> kebutuhan masing-masing pengguna.</w:t>
      </w:r>
      <w:proofErr w:type="gramEnd"/>
    </w:p>
    <w:p w14:paraId="1A9B098E" w14:textId="77777777" w:rsidR="00BA4F89" w:rsidRDefault="00BA4F89" w:rsidP="00BA4F89">
      <w:pPr>
        <w:ind w:left="709"/>
      </w:pPr>
    </w:p>
    <w:p w14:paraId="44FDC833" w14:textId="3D418947" w:rsidR="00981A9A" w:rsidRDefault="00981A9A" w:rsidP="000D2119">
      <w:pPr>
        <w:pStyle w:val="SubBabIVI"/>
        <w:ind w:left="709" w:hanging="709"/>
      </w:pPr>
      <w:bookmarkStart w:id="293" w:name="_Toc143523775"/>
      <w:r>
        <w:t>API Riwayat Akses</w:t>
      </w:r>
      <w:bookmarkEnd w:id="293"/>
    </w:p>
    <w:p w14:paraId="71083278" w14:textId="1436F041" w:rsidR="00F05E46" w:rsidRDefault="00F05E46" w:rsidP="00F05E46">
      <w:pPr>
        <w:ind w:firstLine="709"/>
      </w:pPr>
      <w:r>
        <w:t xml:space="preserve">API riwayat akses </w:t>
      </w:r>
      <w:proofErr w:type="gramStart"/>
      <w:r>
        <w:t>akan</w:t>
      </w:r>
      <w:proofErr w:type="gramEnd"/>
      <w:r>
        <w:t xml:space="preserve"> memberikan informasi kepada pengguna terkait dengan catatan aktifitas pengguna didalam sistem penguncian gedung ini dengan menampilkan data riwayat aktifitas pada aplikasi pengguna. </w:t>
      </w:r>
      <w:proofErr w:type="gramStart"/>
      <w:r>
        <w:t>API ini dapat diakses oleh pengguna maupun operator untuk melihat aktifitas mereka</w:t>
      </w:r>
      <w:r w:rsidR="00685E8C">
        <w:t xml:space="preserve"> didalam sistem penguncian pintu gedung ini</w:t>
      </w:r>
      <w:r>
        <w:t>.</w:t>
      </w:r>
      <w:proofErr w:type="gramEnd"/>
      <w:r>
        <w:t xml:space="preserve"> </w:t>
      </w:r>
      <w:proofErr w:type="gramStart"/>
      <w:r w:rsidR="00C07997">
        <w:t xml:space="preserve">Pencatatan aktifitas dilakukan berdasarkan kegiatan pengguna dan operator seperti memindai kode QR, membuka kunci pintu melakui akses </w:t>
      </w:r>
      <w:r w:rsidR="00C07997" w:rsidRPr="00C07997">
        <w:rPr>
          <w:i/>
        </w:rPr>
        <w:t>remote</w:t>
      </w:r>
      <w:r w:rsidR="00C07997">
        <w:t>, membuat jadwal pintu otomatis dan lain sebagainya.</w:t>
      </w:r>
      <w:proofErr w:type="gramEnd"/>
      <w:r w:rsidR="00C07997">
        <w:t xml:space="preserve"> </w:t>
      </w:r>
      <w:proofErr w:type="gramStart"/>
      <w:r>
        <w:t>Hasil dari A</w:t>
      </w:r>
      <w:r w:rsidR="00982AF0">
        <w:t>PI dapat dilihat pada G</w:t>
      </w:r>
      <w:r w:rsidR="00C07997">
        <w:t>ambar 4.15</w:t>
      </w:r>
      <w:r>
        <w:t xml:space="preserve"> </w:t>
      </w:r>
      <w:r w:rsidR="0002563E">
        <w:t>di bawah</w:t>
      </w:r>
      <w:r>
        <w:t>.</w:t>
      </w:r>
      <w:proofErr w:type="gramEnd"/>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54812FAD" w14:textId="129722C3" w:rsidR="00F05E46" w:rsidRDefault="00357723" w:rsidP="00357723">
      <w:pPr>
        <w:pStyle w:val="LabelGambar"/>
      </w:pPr>
      <w:bookmarkStart w:id="294" w:name="_Toc142072595"/>
      <w:bookmarkStart w:id="295" w:name="_Toc142073212"/>
      <w:bookmarkStart w:id="296" w:name="_Toc143519997"/>
      <w:proofErr w:type="gramStart"/>
      <w:r w:rsidRPr="00357723">
        <w:rPr>
          <w:b/>
        </w:rPr>
        <w:t>Gambar 4.</w:t>
      </w:r>
      <w:proofErr w:type="gramEnd"/>
      <w:r w:rsidRPr="00357723">
        <w:rPr>
          <w:b/>
        </w:rPr>
        <w:fldChar w:fldCharType="begin"/>
      </w:r>
      <w:r w:rsidRPr="00357723">
        <w:rPr>
          <w:b/>
        </w:rPr>
        <w:instrText xml:space="preserve"> SEQ Gambar_4. \* ARABIC </w:instrText>
      </w:r>
      <w:r w:rsidRPr="00357723">
        <w:rPr>
          <w:b/>
        </w:rPr>
        <w:fldChar w:fldCharType="separate"/>
      </w:r>
      <w:r w:rsidR="00742A11">
        <w:rPr>
          <w:b/>
          <w:noProof/>
        </w:rPr>
        <w:t>15</w:t>
      </w:r>
      <w:r w:rsidRPr="00357723">
        <w:rPr>
          <w:b/>
        </w:rPr>
        <w:fldChar w:fldCharType="end"/>
      </w:r>
      <w:r>
        <w:t xml:space="preserve"> </w:t>
      </w:r>
      <w:r w:rsidR="00856DED">
        <w:t>API riwayat a</w:t>
      </w:r>
      <w:r w:rsidRPr="00A94AB7">
        <w:t>kses</w:t>
      </w:r>
      <w:bookmarkEnd w:id="294"/>
      <w:bookmarkEnd w:id="295"/>
      <w:bookmarkEnd w:id="296"/>
    </w:p>
    <w:p w14:paraId="30329266" w14:textId="77777777" w:rsidR="00357723" w:rsidRDefault="00357723" w:rsidP="00357723">
      <w:pPr>
        <w:pStyle w:val="LabelGambar"/>
      </w:pPr>
    </w:p>
    <w:p w14:paraId="2605C77E" w14:textId="2ABBB05B" w:rsidR="00DF00FC" w:rsidRDefault="00357723" w:rsidP="00D04AB0">
      <w:pPr>
        <w:ind w:firstLine="709"/>
      </w:pPr>
      <w:proofErr w:type="gramStart"/>
      <w:r>
        <w:t>Gambar 4.15</w:t>
      </w:r>
      <w:r w:rsidR="00DF00FC">
        <w:t xml:space="preserve"> merupakan hasil dari API riwayat akses.</w:t>
      </w:r>
      <w:proofErr w:type="gramEnd"/>
      <w:r w:rsidR="00DF00FC">
        <w:t xml:space="preserve"> API riwayat akses </w:t>
      </w:r>
      <w:proofErr w:type="gramStart"/>
      <w:r w:rsidR="00DF00FC">
        <w:t>akan</w:t>
      </w:r>
      <w:proofErr w:type="gramEnd"/>
      <w:r w:rsidR="00DF00FC">
        <w:t xml:space="preserve"> memberikan data pencatatan aktifitas pengguna seperti melakukan pindai kode QR dan membuka pintu disertai dengan waktu dan tanggal aktifitas tersebut.</w:t>
      </w:r>
      <w:r w:rsidR="00D04AB0">
        <w:t xml:space="preserve"> Setiap aktifitas penguncian </w:t>
      </w:r>
      <w:proofErr w:type="gramStart"/>
      <w:r w:rsidR="00D04AB0">
        <w:t>akan</w:t>
      </w:r>
      <w:proofErr w:type="gramEnd"/>
      <w:r w:rsidR="00D04AB0">
        <w:t xml:space="preserve"> tersimpan didalam </w:t>
      </w:r>
      <w:r w:rsidR="00D04AB0" w:rsidRPr="00357723">
        <w:rPr>
          <w:i/>
        </w:rPr>
        <w:t>database</w:t>
      </w:r>
      <w:r w:rsidR="00D04AB0">
        <w:t xml:space="preserve"> sebagai riwayat aktifitas, se</w:t>
      </w:r>
      <w:r>
        <w:t>o</w:t>
      </w:r>
      <w:r w:rsidR="00D04AB0">
        <w:t xml:space="preserve">rang operator dapat melihat semua aktifitas yang terjadi didalam sistem penguncian tetapi pengguna hanya dapat melihat aktifitas </w:t>
      </w:r>
      <w:r w:rsidR="00982AF0">
        <w:t>dirinya sendiri. Pada G</w:t>
      </w:r>
      <w:r>
        <w:t>ambar 4.15</w:t>
      </w:r>
      <w:r w:rsidR="00D04AB0">
        <w:t xml:space="preserve"> terlihat </w:t>
      </w:r>
      <w:r>
        <w:t xml:space="preserve">bahwa </w:t>
      </w:r>
      <w:r w:rsidR="00D04AB0">
        <w:t xml:space="preserve">data riwayat aktifitas berupa </w:t>
      </w:r>
      <w:proofErr w:type="gramStart"/>
      <w:r w:rsidR="00D04AB0">
        <w:t>nama</w:t>
      </w:r>
      <w:proofErr w:type="gramEnd"/>
      <w:r w:rsidR="00D04AB0">
        <w:t xml:space="preserve"> pintu, waktu, dan jenis aktifitas yang dilakukan. Data riwayat akses hanya tersedia dalam kurun waktu 1 bulan dan setiap awal bulan maka data riwayat akses </w:t>
      </w:r>
      <w:proofErr w:type="gramStart"/>
      <w:r w:rsidR="00D04AB0">
        <w:t>akan</w:t>
      </w:r>
      <w:proofErr w:type="gramEnd"/>
      <w:r w:rsidR="00D04AB0">
        <w:t xml:space="preserve"> di pindahkan kedalam penyimpanan </w:t>
      </w:r>
      <w:r w:rsidR="00D04AB0" w:rsidRPr="004522B7">
        <w:rPr>
          <w:i/>
        </w:rPr>
        <w:t>server</w:t>
      </w:r>
      <w:r w:rsidR="00D04AB0">
        <w:t xml:space="preserve">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bookmarkStart w:id="297" w:name="_Toc143523776"/>
      <w:r>
        <w:t xml:space="preserve">API </w:t>
      </w:r>
      <w:r w:rsidR="002A242B">
        <w:t>Daftar Pintu</w:t>
      </w:r>
      <w:bookmarkEnd w:id="297"/>
    </w:p>
    <w:p w14:paraId="6F20B6F6" w14:textId="48242070" w:rsidR="00A30E86" w:rsidRDefault="00A17CC6" w:rsidP="00A17CC6">
      <w:pPr>
        <w:ind w:firstLine="709"/>
      </w:pPr>
      <w:r>
        <w:t xml:space="preserve">API daftar pintu digunakan untuk mendapatkan daftar pintu yang ada pada sebuah gedung, data tersebut kemudian ditampilkan pada aplikasi mobile yang </w:t>
      </w:r>
      <w:proofErr w:type="gramStart"/>
      <w:r>
        <w:t>akan</w:t>
      </w:r>
      <w:proofErr w:type="gramEnd"/>
      <w:r>
        <w:t xml:space="preserve"> memberikan informasi</w:t>
      </w:r>
      <w:r w:rsidR="00322846">
        <w:t xml:space="preserve"> terkai</w:t>
      </w:r>
      <w:r>
        <w:t xml:space="preserve">t kondisi pintu apakah terkunci, </w:t>
      </w:r>
      <w:r w:rsidRPr="0038165A">
        <w:rPr>
          <w:i/>
        </w:rPr>
        <w:t>offline</w:t>
      </w:r>
      <w:r>
        <w:t xml:space="preserve"> atau kondisi lainnya. </w:t>
      </w:r>
      <w:proofErr w:type="gramStart"/>
      <w:r>
        <w:t>API ini hanya dapat diakses oleh operator gedung karena hak pengelolaan pintu gedung berada pada tangan operator.</w:t>
      </w:r>
      <w:proofErr w:type="gramEnd"/>
      <w:r>
        <w:t xml:space="preserve"> </w:t>
      </w:r>
      <w:proofErr w:type="gramStart"/>
      <w:r>
        <w:t xml:space="preserve">Hasil dari API daftar pintu </w:t>
      </w:r>
      <w:r w:rsidR="00982AF0">
        <w:t>dapat dilihat pada G</w:t>
      </w:r>
      <w:r w:rsidR="0038165A">
        <w:t>ambar 4.16</w:t>
      </w:r>
      <w:r>
        <w:t xml:space="preserve"> </w:t>
      </w:r>
      <w:r w:rsidR="0002563E">
        <w:t>di bawah</w:t>
      </w:r>
      <w:r>
        <w:t>.</w:t>
      </w:r>
      <w:proofErr w:type="gramEnd"/>
    </w:p>
    <w:p w14:paraId="1B51D4F6" w14:textId="77777777" w:rsidR="00D04AB0" w:rsidRDefault="00D04AB0" w:rsidP="00A17CC6">
      <w:pPr>
        <w:ind w:firstLine="709"/>
      </w:pPr>
    </w:p>
    <w:p w14:paraId="1D1DDCF5" w14:textId="5DFE5224" w:rsidR="00A17CC6" w:rsidRDefault="00DE3952" w:rsidP="00EA5266">
      <w:pPr>
        <w:jc w:val="center"/>
      </w:pPr>
      <w:r>
        <w:rPr>
          <w:noProof/>
          <w:lang w:val="en-US"/>
        </w:rPr>
        <w:drawing>
          <wp:inline distT="0" distB="0" distL="0" distR="0" wp14:anchorId="00A21BBA" wp14:editId="4B4E4D2A">
            <wp:extent cx="4943475" cy="2779120"/>
            <wp:effectExtent l="0" t="0" r="0"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4951263" cy="2783499"/>
                    </a:xfrm>
                    <a:prstGeom prst="rect">
                      <a:avLst/>
                    </a:prstGeom>
                  </pic:spPr>
                </pic:pic>
              </a:graphicData>
            </a:graphic>
          </wp:inline>
        </w:drawing>
      </w:r>
    </w:p>
    <w:p w14:paraId="0F39D4DA" w14:textId="6AB0A3DB" w:rsidR="00560282" w:rsidRDefault="00253124" w:rsidP="00253124">
      <w:pPr>
        <w:pStyle w:val="LabelGambar"/>
      </w:pPr>
      <w:bookmarkStart w:id="298" w:name="_Toc142072596"/>
      <w:bookmarkStart w:id="299" w:name="_Toc142073213"/>
      <w:bookmarkStart w:id="300" w:name="_Toc143519998"/>
      <w:proofErr w:type="gramStart"/>
      <w:r w:rsidRPr="00253124">
        <w:rPr>
          <w:b/>
        </w:rPr>
        <w:t>Gambar 4.</w:t>
      </w:r>
      <w:proofErr w:type="gramEnd"/>
      <w:r w:rsidRPr="00253124">
        <w:rPr>
          <w:b/>
        </w:rPr>
        <w:fldChar w:fldCharType="begin"/>
      </w:r>
      <w:r w:rsidRPr="00253124">
        <w:rPr>
          <w:b/>
        </w:rPr>
        <w:instrText xml:space="preserve"> SEQ Gambar_4. \* ARABIC </w:instrText>
      </w:r>
      <w:r w:rsidRPr="00253124">
        <w:rPr>
          <w:b/>
        </w:rPr>
        <w:fldChar w:fldCharType="separate"/>
      </w:r>
      <w:r w:rsidR="00742A11">
        <w:rPr>
          <w:b/>
          <w:noProof/>
        </w:rPr>
        <w:t>16</w:t>
      </w:r>
      <w:r w:rsidRPr="00253124">
        <w:rPr>
          <w:b/>
        </w:rPr>
        <w:fldChar w:fldCharType="end"/>
      </w:r>
      <w:r>
        <w:t xml:space="preserve"> </w:t>
      </w:r>
      <w:r w:rsidRPr="00C535ED">
        <w:t>Hasil AP</w:t>
      </w:r>
      <w:r w:rsidR="00856DED">
        <w:t>I daftar p</w:t>
      </w:r>
      <w:r w:rsidRPr="00C535ED">
        <w:t>intu</w:t>
      </w:r>
      <w:bookmarkEnd w:id="298"/>
      <w:bookmarkEnd w:id="299"/>
      <w:bookmarkEnd w:id="300"/>
    </w:p>
    <w:p w14:paraId="01A32840" w14:textId="77777777" w:rsidR="00253124" w:rsidRDefault="00253124" w:rsidP="00253124">
      <w:pPr>
        <w:pStyle w:val="LabelGambar"/>
      </w:pPr>
    </w:p>
    <w:p w14:paraId="0AD15785" w14:textId="6685BE43"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api/get-door”. Pengguna akan mengirimkan token </w:t>
      </w:r>
      <w:r w:rsidR="00560282" w:rsidRPr="00065B47">
        <w:rPr>
          <w:i/>
        </w:rPr>
        <w:t>login</w:t>
      </w:r>
      <w:r w:rsidR="00560282">
        <w:t xml:space="preserve">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w:t>
      </w:r>
      <w:proofErr w:type="gramStart"/>
      <w:r>
        <w:t>akan</w:t>
      </w:r>
      <w:proofErr w:type="gramEnd"/>
      <w:r>
        <w:t xml:space="preserve"> memberikan respon bahwa pengguna tersebut tidah diijinkan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bookmarkStart w:id="301" w:name="_Toc143523777"/>
      <w:r>
        <w:t xml:space="preserve">API </w:t>
      </w:r>
      <w:r w:rsidR="002A242B" w:rsidRPr="00985CC1">
        <w:rPr>
          <w:i/>
        </w:rPr>
        <w:t>Remote</w:t>
      </w:r>
      <w:r w:rsidR="002A242B">
        <w:t xml:space="preserve"> Pintu</w:t>
      </w:r>
      <w:bookmarkEnd w:id="301"/>
    </w:p>
    <w:p w14:paraId="79CEEA4B" w14:textId="0A754C26" w:rsidR="00D06810" w:rsidRDefault="004B241F" w:rsidP="00305F0B">
      <w:pPr>
        <w:ind w:firstLine="709"/>
      </w:pPr>
      <w:proofErr w:type="gramStart"/>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w:t>
      </w:r>
      <w:proofErr w:type="gramEnd"/>
      <w:r w:rsidR="00305F0B">
        <w:t xml:space="preserve"> </w:t>
      </w:r>
      <w:r w:rsidR="00F91132">
        <w:t>Untuk membuka atau mengunci pintu sacara jarak jauh melalui koneksi internet, maka seorang o</w:t>
      </w:r>
      <w:r w:rsidR="007A578C">
        <w:t>pera</w:t>
      </w:r>
      <w:r w:rsidR="00322846">
        <w:t xml:space="preserve">tor </w:t>
      </w:r>
      <w:proofErr w:type="gramStart"/>
      <w:r w:rsidR="00322846">
        <w:t>akan</w:t>
      </w:r>
      <w:proofErr w:type="gramEnd"/>
      <w:r w:rsidR="00322846">
        <w:t xml:space="preserve">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w:t>
      </w:r>
      <w:r w:rsidR="00322846" w:rsidRPr="004522B7">
        <w:rPr>
          <w:i/>
        </w:rPr>
        <w:t>server</w:t>
      </w:r>
      <w:r w:rsidR="00322846">
        <w:t xml:space="preserve"> akan mengirimkan perintah ke perangkat kunci pintu melalui koneksi websocket yang sudah terhubung.</w:t>
      </w:r>
      <w:r w:rsidR="00F91132">
        <w:t xml:space="preserve"> Namun jika terjadi permasalahan maka API </w:t>
      </w:r>
      <w:proofErr w:type="gramStart"/>
      <w:r w:rsidR="00F91132">
        <w:t>akan</w:t>
      </w:r>
      <w:proofErr w:type="gramEnd"/>
      <w:r w:rsidR="00F91132">
        <w:t xml:space="preserve"> memberikan respon error.</w:t>
      </w:r>
      <w:r w:rsidR="00322846">
        <w:t xml:space="preserve"> </w:t>
      </w:r>
      <w:proofErr w:type="gramStart"/>
      <w:r w:rsidR="00322846">
        <w:t>Hasil dari API remote pin</w:t>
      </w:r>
      <w:r>
        <w:t>tu dapat dilihat pada</w:t>
      </w:r>
      <w:r w:rsidR="00982AF0">
        <w:t xml:space="preserve"> G</w:t>
      </w:r>
      <w:r>
        <w:t>ambar 4.17</w:t>
      </w:r>
      <w:r w:rsidR="00322846">
        <w:t xml:space="preserve"> </w:t>
      </w:r>
      <w:r w:rsidR="0002563E">
        <w:t>di bawah</w:t>
      </w:r>
      <w:r w:rsidR="00322846">
        <w:t>.</w:t>
      </w:r>
      <w:proofErr w:type="gramEnd"/>
    </w:p>
    <w:p w14:paraId="7D67AF5B" w14:textId="4FBA7A43" w:rsidR="00372C97" w:rsidRDefault="00DE3952" w:rsidP="00EA5266">
      <w:pPr>
        <w:jc w:val="center"/>
      </w:pPr>
      <w:r>
        <w:rPr>
          <w:noProof/>
          <w:lang w:val="en-US"/>
        </w:rPr>
        <w:lastRenderedPageBreak/>
        <w:drawing>
          <wp:inline distT="0" distB="0" distL="0" distR="0" wp14:anchorId="3FF134C1" wp14:editId="14947500">
            <wp:extent cx="4914900" cy="2763056"/>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4922643" cy="2767409"/>
                    </a:xfrm>
                    <a:prstGeom prst="rect">
                      <a:avLst/>
                    </a:prstGeom>
                  </pic:spPr>
                </pic:pic>
              </a:graphicData>
            </a:graphic>
          </wp:inline>
        </w:drawing>
      </w:r>
    </w:p>
    <w:p w14:paraId="0E16A253" w14:textId="555A64DD" w:rsidR="00CC0CF9" w:rsidRDefault="00F91132" w:rsidP="00F91132">
      <w:pPr>
        <w:pStyle w:val="LabelGambar"/>
      </w:pPr>
      <w:bookmarkStart w:id="302" w:name="_Toc142072597"/>
      <w:bookmarkStart w:id="303" w:name="_Toc142073214"/>
      <w:bookmarkStart w:id="304" w:name="_Toc143519999"/>
      <w:proofErr w:type="gramStart"/>
      <w:r w:rsidRPr="00F91132">
        <w:rPr>
          <w:b/>
        </w:rPr>
        <w:t>Gambar 4.</w:t>
      </w:r>
      <w:proofErr w:type="gramEnd"/>
      <w:r w:rsidRPr="00F91132">
        <w:rPr>
          <w:b/>
        </w:rPr>
        <w:fldChar w:fldCharType="begin"/>
      </w:r>
      <w:r w:rsidRPr="00F91132">
        <w:rPr>
          <w:b/>
        </w:rPr>
        <w:instrText xml:space="preserve"> SEQ Gambar_4. \* ARABIC </w:instrText>
      </w:r>
      <w:r w:rsidRPr="00F91132">
        <w:rPr>
          <w:b/>
        </w:rPr>
        <w:fldChar w:fldCharType="separate"/>
      </w:r>
      <w:r w:rsidR="00742A11">
        <w:rPr>
          <w:b/>
          <w:noProof/>
        </w:rPr>
        <w:t>17</w:t>
      </w:r>
      <w:r w:rsidRPr="00F91132">
        <w:rPr>
          <w:b/>
        </w:rPr>
        <w:fldChar w:fldCharType="end"/>
      </w:r>
      <w:r>
        <w:t xml:space="preserve"> </w:t>
      </w:r>
      <w:r w:rsidRPr="003437CC">
        <w:t xml:space="preserve">Hasil API </w:t>
      </w:r>
      <w:r w:rsidR="00856DED">
        <w:rPr>
          <w:i/>
        </w:rPr>
        <w:t>r</w:t>
      </w:r>
      <w:r w:rsidRPr="00F91132">
        <w:rPr>
          <w:i/>
        </w:rPr>
        <w:t>emote</w:t>
      </w:r>
      <w:r w:rsidR="00856DED">
        <w:t xml:space="preserve"> p</w:t>
      </w:r>
      <w:r w:rsidRPr="003437CC">
        <w:t>intu</w:t>
      </w:r>
      <w:bookmarkEnd w:id="302"/>
      <w:bookmarkEnd w:id="303"/>
      <w:bookmarkEnd w:id="304"/>
    </w:p>
    <w:p w14:paraId="5749284D" w14:textId="77777777" w:rsidR="00F91132" w:rsidRDefault="00F91132" w:rsidP="00F91132">
      <w:pPr>
        <w:pStyle w:val="LabelGambar"/>
      </w:pPr>
    </w:p>
    <w:p w14:paraId="155E08A5" w14:textId="31D8D7B9" w:rsidR="00CC0CF9" w:rsidRDefault="00F91132" w:rsidP="00CC0CF9">
      <w:pPr>
        <w:ind w:firstLine="709"/>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api/remote-access”. Untuk membuka atau mengunci pintu sacara jarak jauh melalui koneksi internet operator </w:t>
      </w:r>
      <w:proofErr w:type="gramStart"/>
      <w:r w:rsidR="00CC0CF9">
        <w:t>akan</w:t>
      </w:r>
      <w:proofErr w:type="gramEnd"/>
      <w:r w:rsidR="00CC0CF9">
        <w:t xml:space="preserve"> mengirimkan identitas pintu yang dituju serta aktifitas yang dilakukan seperti </w:t>
      </w:r>
      <w:r w:rsidR="00CC0CF9" w:rsidRPr="00B77DD3">
        <w:rPr>
          <w:i/>
        </w:rPr>
        <w:t>lock</w:t>
      </w:r>
      <w:r w:rsidR="00CC0CF9">
        <w:t xml:space="preserve"> atau </w:t>
      </w:r>
      <w:r w:rsidR="00CC0CF9" w:rsidRPr="00B77DD3">
        <w:rPr>
          <w:i/>
        </w:rPr>
        <w:t>open</w:t>
      </w:r>
      <w:r w:rsidR="00CC0CF9">
        <w:t xml:space="preserve"> yang menjelaskan aktifi</w:t>
      </w:r>
      <w:r w:rsidR="0009753A">
        <w:t>tas membuka dan mengun</w:t>
      </w:r>
      <w:r w:rsidR="00B77DD3">
        <w:t xml:space="preserve">ci pintu, kemudian </w:t>
      </w:r>
      <w:r w:rsidR="00B77DD3" w:rsidRPr="004522B7">
        <w:rPr>
          <w:i/>
        </w:rPr>
        <w:t>server</w:t>
      </w:r>
      <w:r w:rsidR="00B77DD3">
        <w:t xml:space="preserve"> akan </w:t>
      </w:r>
      <w:r w:rsidR="0009753A">
        <w:t>memeriksa permintaan dan mengirimkan perintah ke perangkat kunci pintu melalui koneksi websocket seper</w:t>
      </w:r>
      <w:r w:rsidR="00982AF0">
        <w:t>ti yang terlihat pada G</w:t>
      </w:r>
      <w:r w:rsidR="00690F6D">
        <w:t>ambar 4.18</w:t>
      </w:r>
      <w:r w:rsidR="0009753A">
        <w:t xml:space="preserve"> </w:t>
      </w:r>
      <w:r w:rsidR="0002563E">
        <w:t>di bawah</w:t>
      </w:r>
      <w:r w:rsidR="0009753A">
        <w:t>.</w:t>
      </w:r>
    </w:p>
    <w:p w14:paraId="61068E80" w14:textId="25DF0788" w:rsidR="0009753A" w:rsidRDefault="00ED60F7" w:rsidP="00EA5266">
      <w:pPr>
        <w:jc w:val="center"/>
      </w:pPr>
      <w:r>
        <w:rPr>
          <w:noProof/>
          <w:lang w:val="en-US"/>
        </w:rPr>
        <w:drawing>
          <wp:inline distT="0" distB="0" distL="0" distR="0" wp14:anchorId="7830C09F" wp14:editId="479D5D1E">
            <wp:extent cx="4976038" cy="279742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4976198" cy="2797517"/>
                    </a:xfrm>
                    <a:prstGeom prst="rect">
                      <a:avLst/>
                    </a:prstGeom>
                  </pic:spPr>
                </pic:pic>
              </a:graphicData>
            </a:graphic>
          </wp:inline>
        </w:drawing>
      </w:r>
    </w:p>
    <w:p w14:paraId="2736A24C" w14:textId="3034F50A" w:rsidR="00B77DD3" w:rsidRDefault="00B77DD3" w:rsidP="00B77DD3">
      <w:pPr>
        <w:pStyle w:val="LabelGambar"/>
        <w:rPr>
          <w:i/>
        </w:rPr>
      </w:pPr>
      <w:bookmarkStart w:id="305" w:name="_Toc142072598"/>
      <w:bookmarkStart w:id="306" w:name="_Toc142073215"/>
      <w:bookmarkStart w:id="307" w:name="_Toc143520000"/>
      <w:proofErr w:type="gramStart"/>
      <w:r w:rsidRPr="00B77DD3">
        <w:rPr>
          <w:b/>
        </w:rPr>
        <w:t>Gambar 4.</w:t>
      </w:r>
      <w:proofErr w:type="gramEnd"/>
      <w:r w:rsidRPr="00B77DD3">
        <w:rPr>
          <w:b/>
        </w:rPr>
        <w:fldChar w:fldCharType="begin"/>
      </w:r>
      <w:r w:rsidRPr="00B77DD3">
        <w:rPr>
          <w:b/>
        </w:rPr>
        <w:instrText xml:space="preserve"> SEQ Gambar_4. \* ARABIC </w:instrText>
      </w:r>
      <w:r w:rsidRPr="00B77DD3">
        <w:rPr>
          <w:b/>
        </w:rPr>
        <w:fldChar w:fldCharType="separate"/>
      </w:r>
      <w:r w:rsidR="00742A11">
        <w:rPr>
          <w:b/>
          <w:noProof/>
        </w:rPr>
        <w:t>18</w:t>
      </w:r>
      <w:r w:rsidRPr="00B77DD3">
        <w:rPr>
          <w:b/>
        </w:rPr>
        <w:fldChar w:fldCharType="end"/>
      </w:r>
      <w:r>
        <w:t xml:space="preserve"> </w:t>
      </w:r>
      <w:r w:rsidRPr="00FC04A5">
        <w:t xml:space="preserve">Aktifitas </w:t>
      </w:r>
      <w:r w:rsidR="00856DED">
        <w:rPr>
          <w:i/>
        </w:rPr>
        <w:t>d</w:t>
      </w:r>
      <w:r w:rsidRPr="00B77DD3">
        <w:rPr>
          <w:i/>
        </w:rPr>
        <w:t>oor</w:t>
      </w:r>
      <w:r w:rsidRPr="00FC04A5">
        <w:t xml:space="preserve"> </w:t>
      </w:r>
      <w:r w:rsidR="00856DED">
        <w:rPr>
          <w:i/>
        </w:rPr>
        <w:t>r</w:t>
      </w:r>
      <w:r w:rsidRPr="00B77DD3">
        <w:rPr>
          <w:i/>
        </w:rPr>
        <w:t>emote</w:t>
      </w:r>
      <w:bookmarkEnd w:id="305"/>
      <w:bookmarkEnd w:id="306"/>
      <w:bookmarkEnd w:id="307"/>
    </w:p>
    <w:p w14:paraId="7AA9415E" w14:textId="77777777" w:rsidR="00856DED" w:rsidRDefault="00856DED" w:rsidP="00B77DD3">
      <w:pPr>
        <w:pStyle w:val="LabelGambar"/>
      </w:pPr>
    </w:p>
    <w:p w14:paraId="65BB8796" w14:textId="767A1604" w:rsidR="00FF574D" w:rsidRDefault="004F033F" w:rsidP="00FF574D">
      <w:pPr>
        <w:ind w:firstLine="709"/>
      </w:pPr>
      <w:r>
        <w:lastRenderedPageBreak/>
        <w:t>Gambar 4.18</w:t>
      </w:r>
      <w:r w:rsidR="00FF574D">
        <w:t xml:space="preserve"> </w:t>
      </w:r>
      <w:r w:rsidR="0002563E">
        <w:t>di atas</w:t>
      </w:r>
      <w:r w:rsidR="00FF574D">
        <w:t xml:space="preserve"> memperlihatkan aktifitas websoket pada </w:t>
      </w:r>
      <w:r w:rsidR="00FF574D" w:rsidRPr="004213A3">
        <w:rPr>
          <w:i/>
        </w:rPr>
        <w:t>server</w:t>
      </w:r>
      <w:r w:rsidR="00FF574D">
        <w:t xml:space="preserve">, pada saat API remote pintu dipanggil maka </w:t>
      </w:r>
      <w:r w:rsidR="00FF574D" w:rsidRPr="004213A3">
        <w:rPr>
          <w:i/>
        </w:rPr>
        <w:t>server</w:t>
      </w:r>
      <w:r w:rsidR="00FF574D">
        <w:t xml:space="preserve"> </w:t>
      </w:r>
      <w:proofErr w:type="gramStart"/>
      <w:r w:rsidR="00FF574D">
        <w:t>akan</w:t>
      </w:r>
      <w:proofErr w:type="gramEnd"/>
      <w:r w:rsidR="00FF574D">
        <w:t xml:space="preserve"> mengirimkan perintah ke perangkat kunci pintu pada </w:t>
      </w:r>
      <w:r w:rsidR="00FF574D" w:rsidRPr="004213A3">
        <w:rPr>
          <w:i/>
        </w:rPr>
        <w:t>channel</w:t>
      </w:r>
      <w:r w:rsidR="00FF574D">
        <w:t xml:space="preserve"> yang sudah ditentukan. Websocket </w:t>
      </w:r>
      <w:proofErr w:type="gramStart"/>
      <w:r w:rsidR="00FF574D">
        <w:t>akan</w:t>
      </w:r>
      <w:proofErr w:type="gramEnd"/>
      <w:r w:rsidR="00FF574D">
        <w:t xml:space="preserve"> mengirimkan data identitas dari pintu, aktifitas yang harus dilakukan serta kode kunci dari pintu tersebut. </w:t>
      </w:r>
      <w:proofErr w:type="gramStart"/>
      <w:r w:rsidR="00FF574D">
        <w:t>Sebagai tabahan untuk pencatatan riwayat aktifitas maka ditambahkan identitas aktor yang melakukan request ke API tersebut.</w:t>
      </w:r>
      <w:proofErr w:type="gramEnd"/>
    </w:p>
    <w:p w14:paraId="607E4B81" w14:textId="77777777" w:rsidR="00FF574D" w:rsidRDefault="00FF574D" w:rsidP="00FF574D"/>
    <w:p w14:paraId="648FE272" w14:textId="348F29E5" w:rsidR="002A242B" w:rsidRDefault="003D142C" w:rsidP="000D2119">
      <w:pPr>
        <w:pStyle w:val="SubBabIVI"/>
        <w:ind w:left="709" w:hanging="709"/>
      </w:pPr>
      <w:bookmarkStart w:id="308" w:name="_Toc143523778"/>
      <w:r>
        <w:t xml:space="preserve">API </w:t>
      </w:r>
      <w:r w:rsidR="002A242B" w:rsidRPr="00ED60F7">
        <w:rPr>
          <w:i/>
        </w:rPr>
        <w:t>Door Login</w:t>
      </w:r>
      <w:bookmarkEnd w:id="308"/>
    </w:p>
    <w:p w14:paraId="5D69C191" w14:textId="1EA8B5EB" w:rsidR="00581B45" w:rsidRDefault="00581B45" w:rsidP="001E49E2">
      <w:pPr>
        <w:ind w:firstLine="709"/>
      </w:pPr>
      <w:proofErr w:type="gramStart"/>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akses.</w:t>
      </w:r>
      <w:proofErr w:type="gramEnd"/>
      <w:r w:rsidR="00BF5535">
        <w:t xml:space="preserve"> </w:t>
      </w:r>
      <w:r w:rsidR="001E49E2">
        <w:t xml:space="preserve">Setiap pintu </w:t>
      </w:r>
      <w:proofErr w:type="gramStart"/>
      <w:r w:rsidR="001E49E2">
        <w:t>akan</w:t>
      </w:r>
      <w:proofErr w:type="gramEnd"/>
      <w:r w:rsidR="001E49E2">
        <w:t xml:space="preserve">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w:t>
      </w:r>
      <w:proofErr w:type="gramStart"/>
      <w:r w:rsidR="001E49E2">
        <w:t xml:space="preserve">Hasil dari API </w:t>
      </w:r>
      <w:r w:rsidR="001E49E2" w:rsidRPr="00ED60F7">
        <w:rPr>
          <w:i/>
        </w:rPr>
        <w:t>door</w:t>
      </w:r>
      <w:r w:rsidR="001E49E2">
        <w:t xml:space="preserve"> </w:t>
      </w:r>
      <w:r w:rsidR="001E49E2" w:rsidRPr="00ED60F7">
        <w:rPr>
          <w:i/>
        </w:rPr>
        <w:t>login</w:t>
      </w:r>
      <w:r w:rsidR="00982AF0">
        <w:t xml:space="preserve"> dapat dilihat pada G</w:t>
      </w:r>
      <w:r w:rsidR="00ED60F7">
        <w:t>ambar 4.19</w:t>
      </w:r>
      <w:r w:rsidR="001E49E2">
        <w:t xml:space="preserve"> </w:t>
      </w:r>
      <w:r w:rsidR="0002563E">
        <w:t>di bawah</w:t>
      </w:r>
      <w:r w:rsidR="001E49E2">
        <w:t>.</w:t>
      </w:r>
      <w:proofErr w:type="gramEnd"/>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039995" cy="2833382"/>
                    </a:xfrm>
                    <a:prstGeom prst="rect">
                      <a:avLst/>
                    </a:prstGeom>
                  </pic:spPr>
                </pic:pic>
              </a:graphicData>
            </a:graphic>
          </wp:inline>
        </w:drawing>
      </w:r>
    </w:p>
    <w:p w14:paraId="4DFBC085" w14:textId="0D6A6FC3" w:rsidR="000339CB" w:rsidRDefault="0066103A" w:rsidP="0066103A">
      <w:pPr>
        <w:pStyle w:val="LabelGambar"/>
        <w:rPr>
          <w:i/>
        </w:rPr>
      </w:pPr>
      <w:bookmarkStart w:id="309" w:name="_Toc142072599"/>
      <w:bookmarkStart w:id="310" w:name="_Toc142073216"/>
      <w:bookmarkStart w:id="311" w:name="_Toc143520001"/>
      <w:proofErr w:type="gramStart"/>
      <w:r w:rsidRPr="0066103A">
        <w:rPr>
          <w:b/>
        </w:rPr>
        <w:t>Gambar 4.</w:t>
      </w:r>
      <w:proofErr w:type="gramEnd"/>
      <w:r w:rsidRPr="0066103A">
        <w:rPr>
          <w:b/>
        </w:rPr>
        <w:fldChar w:fldCharType="begin"/>
      </w:r>
      <w:r w:rsidRPr="0066103A">
        <w:rPr>
          <w:b/>
        </w:rPr>
        <w:instrText xml:space="preserve"> SEQ Gambar_4. \* ARABIC </w:instrText>
      </w:r>
      <w:r w:rsidRPr="0066103A">
        <w:rPr>
          <w:b/>
        </w:rPr>
        <w:fldChar w:fldCharType="separate"/>
      </w:r>
      <w:r w:rsidR="00742A11">
        <w:rPr>
          <w:b/>
          <w:noProof/>
        </w:rPr>
        <w:t>19</w:t>
      </w:r>
      <w:r w:rsidRPr="0066103A">
        <w:rPr>
          <w:b/>
        </w:rPr>
        <w:fldChar w:fldCharType="end"/>
      </w:r>
      <w:r>
        <w:t xml:space="preserve"> </w:t>
      </w:r>
      <w:r w:rsidRPr="00EA539B">
        <w:t xml:space="preserve">Hasil API </w:t>
      </w:r>
      <w:r w:rsidR="00856DED">
        <w:rPr>
          <w:i/>
        </w:rPr>
        <w:t>d</w:t>
      </w:r>
      <w:r w:rsidRPr="0066103A">
        <w:rPr>
          <w:i/>
        </w:rPr>
        <w:t>oor</w:t>
      </w:r>
      <w:r w:rsidRPr="00EA539B">
        <w:t xml:space="preserve"> </w:t>
      </w:r>
      <w:r w:rsidR="00856DED">
        <w:rPr>
          <w:i/>
        </w:rPr>
        <w:t>l</w:t>
      </w:r>
      <w:r w:rsidRPr="0066103A">
        <w:rPr>
          <w:i/>
        </w:rPr>
        <w:t>ogin</w:t>
      </w:r>
      <w:bookmarkEnd w:id="309"/>
      <w:bookmarkEnd w:id="310"/>
      <w:bookmarkEnd w:id="311"/>
    </w:p>
    <w:p w14:paraId="574D660F" w14:textId="77777777" w:rsidR="0066103A" w:rsidRDefault="0066103A" w:rsidP="0066103A">
      <w:pPr>
        <w:pStyle w:val="LabelGambar"/>
      </w:pPr>
    </w:p>
    <w:p w14:paraId="2AFB595E" w14:textId="0724EB5A" w:rsidR="000339CB" w:rsidRDefault="0066103A" w:rsidP="000339CB">
      <w:pPr>
        <w:ind w:firstLine="709"/>
      </w:pPr>
      <w:r>
        <w:t>Gambar 4.19</w:t>
      </w:r>
      <w:r w:rsidR="000339CB">
        <w:t xml:space="preserve"> </w:t>
      </w:r>
      <w:r w:rsidR="0002563E">
        <w:t>di atas</w:t>
      </w:r>
      <w:r w:rsidR="000339CB">
        <w:t xml:space="preserve">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door/login”. Setiap pintu </w:t>
      </w:r>
      <w:proofErr w:type="gramStart"/>
      <w:r w:rsidR="000339CB">
        <w:t>akan</w:t>
      </w:r>
      <w:proofErr w:type="gramEnd"/>
      <w:r w:rsidR="000339CB">
        <w:t xml:space="preserve">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 xml:space="preserve">I </w:t>
      </w:r>
      <w:proofErr w:type="gramStart"/>
      <w:r w:rsidR="000339CB">
        <w:t>akan</w:t>
      </w:r>
      <w:proofErr w:type="gramEnd"/>
      <w:r w:rsidR="000339CB">
        <w:t xml:space="preserve"> memberikan respon berupa token akses disertai dengan data pendukung seperti identitas gedung dan identitas pintu.</w:t>
      </w:r>
      <w:r w:rsidR="00075558">
        <w:t xml:space="preserve"> Namun jika gagal maka API </w:t>
      </w:r>
      <w:proofErr w:type="gramStart"/>
      <w:r w:rsidR="00075558">
        <w:t>akan</w:t>
      </w:r>
      <w:proofErr w:type="gramEnd"/>
      <w:r w:rsidR="00075558">
        <w:t xml:space="preserve">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bookmarkStart w:id="312" w:name="_Toc143523779"/>
      <w:r>
        <w:lastRenderedPageBreak/>
        <w:t xml:space="preserve">API </w:t>
      </w:r>
      <w:r w:rsidR="002A242B" w:rsidRPr="00991C79">
        <w:rPr>
          <w:i/>
        </w:rPr>
        <w:t>Door</w:t>
      </w:r>
      <w:r w:rsidR="002A242B">
        <w:t xml:space="preserve"> </w:t>
      </w:r>
      <w:r w:rsidR="002A242B" w:rsidRPr="00991C79">
        <w:rPr>
          <w:i/>
        </w:rPr>
        <w:t>Logout</w:t>
      </w:r>
      <w:bookmarkEnd w:id="312"/>
    </w:p>
    <w:p w14:paraId="75243D3A" w14:textId="442BECB6" w:rsidR="000339CB" w:rsidRDefault="000339CB" w:rsidP="000339CB">
      <w:pPr>
        <w:ind w:firstLine="709"/>
      </w:pPr>
      <w:proofErr w:type="gramStart"/>
      <w:r>
        <w:t xml:space="preserve">API </w:t>
      </w:r>
      <w:r w:rsidRPr="00991C79">
        <w:rPr>
          <w:i/>
        </w:rPr>
        <w:t>door</w:t>
      </w:r>
      <w:r>
        <w:t xml:space="preserve"> </w:t>
      </w:r>
      <w:r w:rsidRPr="00991C79">
        <w:rPr>
          <w:i/>
        </w:rPr>
        <w:t>logout</w:t>
      </w:r>
      <w:r>
        <w:t xml:space="preserve"> digunakan untuk menghapus semua token yang dimiliki oleh pintu tersebut.</w:t>
      </w:r>
      <w:proofErr w:type="gramEnd"/>
      <w:r>
        <w:t xml:space="preserve"> </w:t>
      </w:r>
      <w:r w:rsidR="009B397C">
        <w:t xml:space="preserve">Sesekali pintu </w:t>
      </w:r>
      <w:proofErr w:type="gramStart"/>
      <w:r w:rsidR="009B397C">
        <w:t>akan</w:t>
      </w:r>
      <w:proofErr w:type="gramEnd"/>
      <w:r w:rsidR="009B397C">
        <w:t xml:space="preserve"> melakukan permintaan </w:t>
      </w:r>
      <w:r w:rsidR="009B397C" w:rsidRPr="00991C79">
        <w:rPr>
          <w:i/>
        </w:rPr>
        <w:t>logout</w:t>
      </w:r>
      <w:r w:rsidR="009B397C">
        <w:t xml:space="preserve"> untuk menghapus semua token yang disimpan didalam </w:t>
      </w:r>
      <w:r w:rsidR="009B397C" w:rsidRPr="00991C79">
        <w:rPr>
          <w:i/>
        </w:rPr>
        <w:t>database</w:t>
      </w:r>
      <w:r w:rsidR="009B397C">
        <w:t xml:space="preserve">. </w:t>
      </w:r>
      <w:proofErr w:type="gramStart"/>
      <w:r w:rsidR="009B397C">
        <w:t xml:space="preserve">Hasil dari API </w:t>
      </w:r>
      <w:r w:rsidR="009B397C" w:rsidRPr="00991C79">
        <w:rPr>
          <w:i/>
        </w:rPr>
        <w:t>door</w:t>
      </w:r>
      <w:r w:rsidR="009B397C">
        <w:t xml:space="preserve"> </w:t>
      </w:r>
      <w:r w:rsidR="009B397C" w:rsidRPr="00991C79">
        <w:rPr>
          <w:i/>
        </w:rPr>
        <w:t>logout</w:t>
      </w:r>
      <w:r w:rsidR="00982AF0">
        <w:t xml:space="preserve"> dapat dilihat pada G</w:t>
      </w:r>
      <w:r w:rsidR="00991C79">
        <w:t>ambar 4.20</w:t>
      </w:r>
      <w:r w:rsidR="009B397C">
        <w:t xml:space="preserve"> </w:t>
      </w:r>
      <w:r w:rsidR="0002563E">
        <w:t>di bawah</w:t>
      </w:r>
      <w:r w:rsidR="009B397C">
        <w:t>.</w:t>
      </w:r>
      <w:proofErr w:type="gramEnd"/>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9995" cy="2833382"/>
                    </a:xfrm>
                    <a:prstGeom prst="rect">
                      <a:avLst/>
                    </a:prstGeom>
                  </pic:spPr>
                </pic:pic>
              </a:graphicData>
            </a:graphic>
          </wp:inline>
        </w:drawing>
      </w:r>
    </w:p>
    <w:p w14:paraId="4426E205" w14:textId="3863F11D" w:rsidR="009B397C" w:rsidRDefault="0059221B" w:rsidP="0059221B">
      <w:pPr>
        <w:pStyle w:val="LabelGambar"/>
        <w:rPr>
          <w:i/>
        </w:rPr>
      </w:pPr>
      <w:bookmarkStart w:id="313" w:name="_Toc142072600"/>
      <w:bookmarkStart w:id="314" w:name="_Toc142073217"/>
      <w:bookmarkStart w:id="315" w:name="_Toc143520002"/>
      <w:proofErr w:type="gramStart"/>
      <w:r w:rsidRPr="0059221B">
        <w:rPr>
          <w:b/>
        </w:rPr>
        <w:t>Gambar 4.</w:t>
      </w:r>
      <w:proofErr w:type="gramEnd"/>
      <w:r w:rsidRPr="0059221B">
        <w:rPr>
          <w:b/>
        </w:rPr>
        <w:fldChar w:fldCharType="begin"/>
      </w:r>
      <w:r w:rsidRPr="0059221B">
        <w:rPr>
          <w:b/>
        </w:rPr>
        <w:instrText xml:space="preserve"> SEQ Gambar_4. \* ARABIC </w:instrText>
      </w:r>
      <w:r w:rsidRPr="0059221B">
        <w:rPr>
          <w:b/>
        </w:rPr>
        <w:fldChar w:fldCharType="separate"/>
      </w:r>
      <w:r w:rsidR="00742A11">
        <w:rPr>
          <w:b/>
          <w:noProof/>
        </w:rPr>
        <w:t>20</w:t>
      </w:r>
      <w:r w:rsidRPr="0059221B">
        <w:rPr>
          <w:b/>
        </w:rPr>
        <w:fldChar w:fldCharType="end"/>
      </w:r>
      <w:r>
        <w:t xml:space="preserve"> </w:t>
      </w:r>
      <w:r w:rsidRPr="00D32C43">
        <w:t xml:space="preserve">Hasil API </w:t>
      </w:r>
      <w:r w:rsidR="00856DED">
        <w:rPr>
          <w:i/>
        </w:rPr>
        <w:t>d</w:t>
      </w:r>
      <w:r w:rsidRPr="0059221B">
        <w:rPr>
          <w:i/>
        </w:rPr>
        <w:t>oor</w:t>
      </w:r>
      <w:r w:rsidRPr="00D32C43">
        <w:t xml:space="preserve"> </w:t>
      </w:r>
      <w:r w:rsidR="00856DED">
        <w:rPr>
          <w:i/>
        </w:rPr>
        <w:t>l</w:t>
      </w:r>
      <w:r w:rsidRPr="0059221B">
        <w:rPr>
          <w:i/>
        </w:rPr>
        <w:t>ogout</w:t>
      </w:r>
      <w:bookmarkEnd w:id="313"/>
      <w:bookmarkEnd w:id="314"/>
      <w:bookmarkEnd w:id="315"/>
    </w:p>
    <w:p w14:paraId="5CB25A2B" w14:textId="77777777" w:rsidR="0059221B" w:rsidRDefault="0059221B" w:rsidP="0059221B">
      <w:pPr>
        <w:pStyle w:val="LabelGambar"/>
      </w:pPr>
    </w:p>
    <w:p w14:paraId="22B9C378" w14:textId="09913864" w:rsidR="009B397C" w:rsidRDefault="009B397C" w:rsidP="009B397C">
      <w:pPr>
        <w:ind w:firstLine="709"/>
      </w:pPr>
      <w:r>
        <w:t xml:space="preserve">Gamabr </w:t>
      </w:r>
      <w:r w:rsidR="00EF5D8D">
        <w:t xml:space="preserve">4.20 </w:t>
      </w:r>
      <w:r w:rsidR="0002563E">
        <w:t>di atas</w:t>
      </w:r>
      <w:r>
        <w:t xml:space="preserve"> merupakan hasil dari API </w:t>
      </w:r>
      <w:r w:rsidRPr="00254345">
        <w:rPr>
          <w:i/>
        </w:rPr>
        <w:t>door</w:t>
      </w:r>
      <w:r>
        <w:t xml:space="preserve"> </w:t>
      </w:r>
      <w:r w:rsidRPr="00254345">
        <w:rPr>
          <w:i/>
        </w:rPr>
        <w:t>logout</w:t>
      </w:r>
      <w:r>
        <w:t xml:space="preserve"> yang dikirimkan melalui </w:t>
      </w:r>
      <w:r w:rsidRPr="00254345">
        <w:rPr>
          <w:i/>
        </w:rPr>
        <w:t>endp</w:t>
      </w:r>
      <w:r w:rsidR="00254345">
        <w:rPr>
          <w:i/>
        </w:rPr>
        <w:t>o</w:t>
      </w:r>
      <w:r w:rsidRPr="00254345">
        <w:rPr>
          <w:i/>
        </w:rPr>
        <w:t>int</w:t>
      </w:r>
      <w:r>
        <w:t xml:space="preserve"> “/door/logout”. Pintu </w:t>
      </w:r>
      <w:proofErr w:type="gramStart"/>
      <w:r>
        <w:t>akan</w:t>
      </w:r>
      <w:proofErr w:type="gramEnd"/>
      <w:r>
        <w:t xml:space="preserve">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bookmarkStart w:id="316" w:name="_Toc143523780"/>
      <w:r>
        <w:t xml:space="preserve">API </w:t>
      </w:r>
      <w:r w:rsidR="002A242B" w:rsidRPr="00463A90">
        <w:rPr>
          <w:i/>
        </w:rPr>
        <w:t>Door</w:t>
      </w:r>
      <w:r w:rsidR="002A242B">
        <w:t xml:space="preserve"> </w:t>
      </w:r>
      <w:r w:rsidR="002A242B" w:rsidRPr="00463A90">
        <w:rPr>
          <w:i/>
        </w:rPr>
        <w:t>Register</w:t>
      </w:r>
      <w:bookmarkEnd w:id="316"/>
    </w:p>
    <w:p w14:paraId="53B48A5B" w14:textId="73456CA0"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w:t>
      </w:r>
      <w:proofErr w:type="gramStart"/>
      <w:r w:rsidR="00413D56">
        <w:t>akan</w:t>
      </w:r>
      <w:proofErr w:type="gramEnd"/>
      <w:r w:rsidR="00413D56">
        <w:t xml:space="preserve">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w:t>
      </w:r>
      <w:r w:rsidR="00413D56" w:rsidRPr="00065B47">
        <w:rPr>
          <w:i/>
        </w:rPr>
        <w:t>login</w:t>
      </w:r>
      <w:r w:rsidR="00413D56">
        <w:t xml:space="preserve">. </w:t>
      </w:r>
      <w:r w:rsidR="001725A7">
        <w:t xml:space="preserve">Hasil dari API </w:t>
      </w:r>
      <w:r w:rsidR="001725A7" w:rsidRPr="00463A90">
        <w:rPr>
          <w:i/>
        </w:rPr>
        <w:t>door</w:t>
      </w:r>
      <w:r w:rsidR="001725A7">
        <w:t xml:space="preserve"> </w:t>
      </w:r>
      <w:r w:rsidR="00463A90" w:rsidRPr="00463A90">
        <w:rPr>
          <w:i/>
        </w:rPr>
        <w:t>register</w:t>
      </w:r>
      <w:r w:rsidR="00982AF0">
        <w:t xml:space="preserve"> dapat dilihat pada G</w:t>
      </w:r>
      <w:r w:rsidR="001E4B80">
        <w:t>ambar 4.21</w:t>
      </w:r>
      <w:r w:rsidR="001725A7">
        <w:t xml:space="preserve"> </w:t>
      </w:r>
      <w:r w:rsidR="0002563E">
        <w:t>di bawah</w:t>
      </w:r>
      <w:r w:rsidR="001725A7">
        <w:t>.</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39995" cy="2833382"/>
                    </a:xfrm>
                    <a:prstGeom prst="rect">
                      <a:avLst/>
                    </a:prstGeom>
                  </pic:spPr>
                </pic:pic>
              </a:graphicData>
            </a:graphic>
          </wp:inline>
        </w:drawing>
      </w:r>
    </w:p>
    <w:p w14:paraId="42556887" w14:textId="452612D1" w:rsidR="001725A7" w:rsidRDefault="00581379" w:rsidP="00581379">
      <w:pPr>
        <w:pStyle w:val="LabelGambar"/>
      </w:pPr>
      <w:bookmarkStart w:id="317" w:name="_Toc142072601"/>
      <w:bookmarkStart w:id="318" w:name="_Toc142073218"/>
      <w:bookmarkStart w:id="319" w:name="_Toc143520003"/>
      <w:proofErr w:type="gramStart"/>
      <w:r w:rsidRPr="00581379">
        <w:rPr>
          <w:b/>
        </w:rPr>
        <w:t>Gambar 4.</w:t>
      </w:r>
      <w:proofErr w:type="gramEnd"/>
      <w:r w:rsidRPr="00581379">
        <w:rPr>
          <w:b/>
        </w:rPr>
        <w:fldChar w:fldCharType="begin"/>
      </w:r>
      <w:r w:rsidRPr="00581379">
        <w:rPr>
          <w:b/>
        </w:rPr>
        <w:instrText xml:space="preserve"> SEQ Gambar_4. \* ARABIC </w:instrText>
      </w:r>
      <w:r w:rsidRPr="00581379">
        <w:rPr>
          <w:b/>
        </w:rPr>
        <w:fldChar w:fldCharType="separate"/>
      </w:r>
      <w:r w:rsidR="00742A11">
        <w:rPr>
          <w:b/>
          <w:noProof/>
        </w:rPr>
        <w:t>21</w:t>
      </w:r>
      <w:r w:rsidRPr="00581379">
        <w:rPr>
          <w:b/>
        </w:rPr>
        <w:fldChar w:fldCharType="end"/>
      </w:r>
      <w:r>
        <w:t xml:space="preserve"> </w:t>
      </w:r>
      <w:r w:rsidRPr="00C16A58">
        <w:t xml:space="preserve">Hasil API </w:t>
      </w:r>
      <w:r w:rsidR="00EA5266">
        <w:rPr>
          <w:i/>
        </w:rPr>
        <w:t>d</w:t>
      </w:r>
      <w:r w:rsidRPr="00581379">
        <w:rPr>
          <w:i/>
        </w:rPr>
        <w:t>oor</w:t>
      </w:r>
      <w:r w:rsidRPr="00C16A58">
        <w:t xml:space="preserve"> </w:t>
      </w:r>
      <w:r w:rsidR="00EA5266">
        <w:rPr>
          <w:i/>
        </w:rPr>
        <w:t>r</w:t>
      </w:r>
      <w:r w:rsidRPr="00581379">
        <w:rPr>
          <w:i/>
        </w:rPr>
        <w:t>egister</w:t>
      </w:r>
      <w:bookmarkEnd w:id="317"/>
      <w:bookmarkEnd w:id="318"/>
      <w:bookmarkEnd w:id="319"/>
    </w:p>
    <w:p w14:paraId="2F48C89C" w14:textId="77777777" w:rsidR="00581379" w:rsidRDefault="00581379" w:rsidP="00581379">
      <w:pPr>
        <w:pStyle w:val="LabelGambar"/>
      </w:pPr>
    </w:p>
    <w:p w14:paraId="6197CF3E" w14:textId="141DBE27" w:rsidR="001725A7" w:rsidRDefault="00581379" w:rsidP="002E1BB9">
      <w:pPr>
        <w:ind w:firstLine="709"/>
      </w:pPr>
      <w:r>
        <w:t>Gambar 4.21</w:t>
      </w:r>
      <w:r w:rsidR="002E1BB9">
        <w:t xml:space="preserve"> </w:t>
      </w:r>
      <w:r w:rsidR="0002563E">
        <w:t>di atas</w:t>
      </w:r>
      <w:r w:rsidR="002E1BB9">
        <w:t xml:space="preserve">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door/register”. Perangkat kunci pintu </w:t>
      </w:r>
      <w:proofErr w:type="gramStart"/>
      <w:r w:rsidR="002E1BB9">
        <w:t>akan</w:t>
      </w:r>
      <w:proofErr w:type="gramEnd"/>
      <w:r w:rsidR="002E1BB9">
        <w:t xml:space="preserve"> mengirimkan identitas unik yang nantinya akan digunakan sebagai nama perangkat yang di</w:t>
      </w:r>
      <w:r>
        <w:t xml:space="preserve">kenali oleh </w:t>
      </w:r>
      <w:r w:rsidRPr="004522B7">
        <w:rPr>
          <w:i/>
        </w:rPr>
        <w:t>server</w:t>
      </w:r>
      <w:r>
        <w:t>. Jika proses</w:t>
      </w:r>
      <w:r w:rsidR="002E1BB9">
        <w:t xml:space="preserve"> pendaftaran berhasil maka API </w:t>
      </w:r>
      <w:proofErr w:type="gramStart"/>
      <w:r w:rsidR="002E1BB9">
        <w:t>akan</w:t>
      </w:r>
      <w:proofErr w:type="gramEnd"/>
      <w:r w:rsidR="002E1BB9">
        <w:t xml:space="preserve">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w:t>
      </w:r>
      <w:r w:rsidR="002E1BB9" w:rsidRPr="00065B47">
        <w:rPr>
          <w:i/>
        </w:rPr>
        <w:t>login</w:t>
      </w:r>
      <w:r w:rsidR="002E1BB9">
        <w:t>.</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w:t>
      </w:r>
      <w:proofErr w:type="gramStart"/>
      <w:r>
        <w:t>akan</w:t>
      </w:r>
      <w:proofErr w:type="gramEnd"/>
      <w:r>
        <w:t xml:space="preserve">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bookmarkStart w:id="320" w:name="_Toc143523781"/>
      <w:r>
        <w:t xml:space="preserve">API </w:t>
      </w:r>
      <w:r w:rsidRPr="00890B5F">
        <w:rPr>
          <w:i/>
        </w:rPr>
        <w:t>Door</w:t>
      </w:r>
      <w:r>
        <w:t xml:space="preserve"> </w:t>
      </w:r>
      <w:r w:rsidRPr="00890B5F">
        <w:rPr>
          <w:i/>
        </w:rPr>
        <w:t>Signature</w:t>
      </w:r>
      <w:bookmarkEnd w:id="320"/>
    </w:p>
    <w:p w14:paraId="26CA6E86" w14:textId="47612E9D" w:rsidR="002E1BB9" w:rsidRDefault="002E1BB9" w:rsidP="00EE3A34">
      <w:pPr>
        <w:ind w:firstLine="709"/>
      </w:pPr>
      <w:proofErr w:type="gramStart"/>
      <w:r>
        <w:t xml:space="preserve">API </w:t>
      </w:r>
      <w:r w:rsidRPr="00890B5F">
        <w:rPr>
          <w:i/>
        </w:rPr>
        <w:t>door</w:t>
      </w:r>
      <w:r>
        <w:t xml:space="preserve"> </w:t>
      </w:r>
      <w:r w:rsidRPr="00890B5F">
        <w:rPr>
          <w:i/>
        </w:rPr>
        <w:t>signature</w:t>
      </w:r>
      <w:r>
        <w:t xml:space="preserve"> digunakan oleh perangkat kunci pintu untuk mendapatkan </w:t>
      </w:r>
      <w:r w:rsidR="00EE3A34">
        <w:t>kunci websocket.</w:t>
      </w:r>
      <w:proofErr w:type="gramEnd"/>
      <w:r w:rsidR="00EE3A34">
        <w:t xml:space="preserve"> </w:t>
      </w:r>
      <w:proofErr w:type="gramStart"/>
      <w:r w:rsidR="00EE3A34">
        <w:t xml:space="preserve">Komunikasi antara </w:t>
      </w:r>
      <w:r w:rsidR="00EE3A34" w:rsidRPr="00890B5F">
        <w:rPr>
          <w:i/>
        </w:rPr>
        <w:t>server</w:t>
      </w:r>
      <w:r w:rsidR="00EE3A34">
        <w:t xml:space="preserve"> ke perangkat kunci pintu dilakukan menggunakan websocket, dengan menggunakan websocket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kuni pintu.</w:t>
      </w:r>
      <w:proofErr w:type="gramEnd"/>
      <w:r w:rsidR="00EE3A34">
        <w:t xml:space="preserve"> </w:t>
      </w:r>
      <w:proofErr w:type="gramStart"/>
      <w:r w:rsidR="00EE3A34">
        <w:t xml:space="preserve">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w:t>
      </w:r>
      <w:proofErr w:type="gramEnd"/>
      <w:r w:rsidR="00EE3A34">
        <w:t xml:space="preserve"> </w:t>
      </w:r>
      <w:proofErr w:type="gramStart"/>
      <w:r w:rsidR="00890B5F">
        <w:t>Hasil</w:t>
      </w:r>
      <w:r w:rsidR="00EE3A34">
        <w:t xml:space="preserve"> dari API door signatu</w:t>
      </w:r>
      <w:r w:rsidR="00A637C1">
        <w:t>r</w:t>
      </w:r>
      <w:r w:rsidR="00982AF0">
        <w:t>e dapat dilihat pada G</w:t>
      </w:r>
      <w:r w:rsidR="005E4108">
        <w:t>ambar 4.22</w:t>
      </w:r>
      <w:r w:rsidR="00EE3A34">
        <w:t xml:space="preserve"> </w:t>
      </w:r>
      <w:r w:rsidR="0002563E">
        <w:t>di bawah</w:t>
      </w:r>
      <w:r w:rsidR="00EE3A34">
        <w:t>.</w:t>
      </w:r>
      <w:proofErr w:type="gramEnd"/>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39995" cy="2833382"/>
                    </a:xfrm>
                    <a:prstGeom prst="rect">
                      <a:avLst/>
                    </a:prstGeom>
                  </pic:spPr>
                </pic:pic>
              </a:graphicData>
            </a:graphic>
          </wp:inline>
        </w:drawing>
      </w:r>
    </w:p>
    <w:p w14:paraId="0869C2E4" w14:textId="6B509C4C" w:rsidR="007E07B2" w:rsidRDefault="00BA32C9" w:rsidP="00BA32C9">
      <w:pPr>
        <w:pStyle w:val="LabelGambar"/>
        <w:rPr>
          <w:i/>
        </w:rPr>
      </w:pPr>
      <w:bookmarkStart w:id="321" w:name="_Toc142072602"/>
      <w:bookmarkStart w:id="322" w:name="_Toc142073219"/>
      <w:bookmarkStart w:id="323" w:name="_Toc143520004"/>
      <w:proofErr w:type="gramStart"/>
      <w:r w:rsidRPr="00BA32C9">
        <w:rPr>
          <w:b/>
        </w:rPr>
        <w:t>Gambar 4.</w:t>
      </w:r>
      <w:proofErr w:type="gramEnd"/>
      <w:r w:rsidRPr="00BA32C9">
        <w:rPr>
          <w:b/>
        </w:rPr>
        <w:fldChar w:fldCharType="begin"/>
      </w:r>
      <w:r w:rsidRPr="00BA32C9">
        <w:rPr>
          <w:b/>
        </w:rPr>
        <w:instrText xml:space="preserve"> SEQ Gambar_4. \* ARABIC </w:instrText>
      </w:r>
      <w:r w:rsidRPr="00BA32C9">
        <w:rPr>
          <w:b/>
        </w:rPr>
        <w:fldChar w:fldCharType="separate"/>
      </w:r>
      <w:r w:rsidR="00742A11">
        <w:rPr>
          <w:b/>
          <w:noProof/>
        </w:rPr>
        <w:t>22</w:t>
      </w:r>
      <w:r w:rsidRPr="00BA32C9">
        <w:rPr>
          <w:b/>
        </w:rPr>
        <w:fldChar w:fldCharType="end"/>
      </w:r>
      <w:r>
        <w:t xml:space="preserve"> </w:t>
      </w:r>
      <w:r w:rsidRPr="00740BDD">
        <w:t xml:space="preserve">Hasil API </w:t>
      </w:r>
      <w:r w:rsidR="00EA5266">
        <w:rPr>
          <w:i/>
        </w:rPr>
        <w:t>d</w:t>
      </w:r>
      <w:r w:rsidRPr="00BA32C9">
        <w:rPr>
          <w:i/>
        </w:rPr>
        <w:t>oor</w:t>
      </w:r>
      <w:r w:rsidRPr="00740BDD">
        <w:t xml:space="preserve"> </w:t>
      </w:r>
      <w:r w:rsidR="00EA5266">
        <w:rPr>
          <w:i/>
        </w:rPr>
        <w:t>s</w:t>
      </w:r>
      <w:r w:rsidRPr="00BA32C9">
        <w:rPr>
          <w:i/>
        </w:rPr>
        <w:t>ignature</w:t>
      </w:r>
      <w:bookmarkEnd w:id="321"/>
      <w:bookmarkEnd w:id="322"/>
      <w:bookmarkEnd w:id="323"/>
    </w:p>
    <w:p w14:paraId="6FA182FB" w14:textId="77777777" w:rsidR="00BA32C9" w:rsidRDefault="00BA32C9" w:rsidP="00BA32C9">
      <w:pPr>
        <w:pStyle w:val="LabelGambar"/>
      </w:pPr>
    </w:p>
    <w:p w14:paraId="5B766F9B" w14:textId="379C70A7" w:rsidR="007E07B2" w:rsidRDefault="00BA32C9" w:rsidP="000B7C70">
      <w:pPr>
        <w:ind w:firstLine="709"/>
      </w:pPr>
      <w:r>
        <w:t>Gambar 4.22</w:t>
      </w:r>
      <w:r w:rsidR="007E07B2">
        <w:t xml:space="preserve"> </w:t>
      </w:r>
      <w:r w:rsidR="0002563E">
        <w:t>di atas</w:t>
      </w:r>
      <w:r w:rsidR="007E07B2">
        <w:t xml:space="preserve">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api/signature”. </w:t>
      </w:r>
      <w:r w:rsidR="000B7C70">
        <w:t xml:space="preserve">Parangkat kunci pintu </w:t>
      </w:r>
      <w:proofErr w:type="gramStart"/>
      <w:r w:rsidR="000B7C70">
        <w:t>akan</w:t>
      </w:r>
      <w:proofErr w:type="gramEnd"/>
      <w:r w:rsidR="000B7C70">
        <w:t xml:space="preserve">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signatur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w:t>
      </w:r>
      <w:proofErr w:type="gramStart"/>
      <w:r w:rsidR="00482F9F">
        <w:t>akan</w:t>
      </w:r>
      <w:proofErr w:type="gramEnd"/>
      <w:r w:rsidR="00482F9F">
        <w:t xml:space="preserve">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ebsocke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bookmarkStart w:id="324" w:name="_Toc143523782"/>
      <w:r>
        <w:t xml:space="preserve">API </w:t>
      </w:r>
      <w:r w:rsidR="002A242B" w:rsidRPr="004F1064">
        <w:rPr>
          <w:i/>
        </w:rPr>
        <w:t>Door</w:t>
      </w:r>
      <w:r w:rsidR="002A242B">
        <w:t xml:space="preserve"> </w:t>
      </w:r>
      <w:r w:rsidR="002A242B" w:rsidRPr="004F1064">
        <w:rPr>
          <w:i/>
        </w:rPr>
        <w:t>Update</w:t>
      </w:r>
      <w:r w:rsidR="002A242B">
        <w:t xml:space="preserve"> Status</w:t>
      </w:r>
      <w:bookmarkEnd w:id="324"/>
    </w:p>
    <w:p w14:paraId="77622C46" w14:textId="781995DD"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w:t>
      </w:r>
      <w:proofErr w:type="gramStart"/>
      <w:r>
        <w:t>akan</w:t>
      </w:r>
      <w:proofErr w:type="gramEnd"/>
      <w:r>
        <w:t xml:space="preserve"> mengirimkan status tersebut ke </w:t>
      </w:r>
      <w:r w:rsidRPr="004F1064">
        <w:rPr>
          <w:i/>
        </w:rPr>
        <w:t>server</w:t>
      </w:r>
      <w:r>
        <w:t xml:space="preserve">. Proses </w:t>
      </w:r>
      <w:r w:rsidRPr="004F1064">
        <w:rPr>
          <w:i/>
        </w:rPr>
        <w:t>update</w:t>
      </w:r>
      <w:r>
        <w:t xml:space="preserve"> status ini </w:t>
      </w:r>
      <w:proofErr w:type="gramStart"/>
      <w:r>
        <w:t>akan</w:t>
      </w:r>
      <w:proofErr w:type="gramEnd"/>
      <w:r>
        <w:t xml:space="preserve"> memastikan adanya perubahan kondisi pada pintu sehingga jika ada perintah yang dikirimkan ke perangkat kunci pintu maka perangkat kunci pintu hanya akan memberikan respon jika perubahan benar benar terjadi </w:t>
      </w:r>
      <w:r w:rsidR="00F75BF2">
        <w:t>dan memastikan bahwa perintah sudah benar-benar dikerjakan. Hasil dari API update stat</w:t>
      </w:r>
      <w:r w:rsidR="00982AF0">
        <w:t>us dapat dilihat pada G</w:t>
      </w:r>
      <w:r w:rsidR="004F1064">
        <w:t>ambar 4.23</w:t>
      </w:r>
      <w:r w:rsidR="00F75BF2">
        <w:t xml:space="preserve"> </w:t>
      </w:r>
      <w:r w:rsidR="0002563E">
        <w:t>di bawah</w:t>
      </w:r>
      <w:r w:rsidR="00F75BF2">
        <w:t>.</w:t>
      </w:r>
    </w:p>
    <w:p w14:paraId="63291DB1" w14:textId="2725C35C" w:rsidR="00F75BF2" w:rsidRDefault="002B77B3" w:rsidP="00F75BF2">
      <w:r>
        <w:rPr>
          <w:noProof/>
          <w:lang w:val="en-US"/>
        </w:rPr>
        <w:lastRenderedPageBreak/>
        <w:drawing>
          <wp:inline distT="0" distB="0" distL="0" distR="0" wp14:anchorId="6EC465EA" wp14:editId="33C38598">
            <wp:extent cx="5039995" cy="2833382"/>
            <wp:effectExtent l="0" t="0" r="825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39995" cy="2833382"/>
                    </a:xfrm>
                    <a:prstGeom prst="rect">
                      <a:avLst/>
                    </a:prstGeom>
                  </pic:spPr>
                </pic:pic>
              </a:graphicData>
            </a:graphic>
          </wp:inline>
        </w:drawing>
      </w:r>
    </w:p>
    <w:p w14:paraId="7FC783D2" w14:textId="467139BC" w:rsidR="00F75BF2" w:rsidRDefault="00D92D29" w:rsidP="00D92D29">
      <w:pPr>
        <w:pStyle w:val="LabelGambar"/>
      </w:pPr>
      <w:bookmarkStart w:id="325" w:name="_Toc142072603"/>
      <w:bookmarkStart w:id="326" w:name="_Toc142073220"/>
      <w:bookmarkStart w:id="327" w:name="_Toc143520005"/>
      <w:proofErr w:type="gramStart"/>
      <w:r w:rsidRPr="00D92D29">
        <w:rPr>
          <w:b/>
        </w:rPr>
        <w:t>Gambar 4.</w:t>
      </w:r>
      <w:proofErr w:type="gramEnd"/>
      <w:r w:rsidRPr="00D92D29">
        <w:rPr>
          <w:b/>
        </w:rPr>
        <w:fldChar w:fldCharType="begin"/>
      </w:r>
      <w:r w:rsidRPr="00D92D29">
        <w:rPr>
          <w:b/>
        </w:rPr>
        <w:instrText xml:space="preserve"> SEQ Gambar_4. \* ARABIC </w:instrText>
      </w:r>
      <w:r w:rsidRPr="00D92D29">
        <w:rPr>
          <w:b/>
        </w:rPr>
        <w:fldChar w:fldCharType="separate"/>
      </w:r>
      <w:r w:rsidR="00742A11">
        <w:rPr>
          <w:b/>
          <w:noProof/>
        </w:rPr>
        <w:t>23</w:t>
      </w:r>
      <w:r w:rsidRPr="00D92D29">
        <w:rPr>
          <w:b/>
        </w:rPr>
        <w:fldChar w:fldCharType="end"/>
      </w:r>
      <w:r>
        <w:t xml:space="preserve"> </w:t>
      </w:r>
      <w:r w:rsidRPr="008C1EB9">
        <w:t>Hasil API</w:t>
      </w:r>
      <w:r>
        <w:t xml:space="preserve"> </w:t>
      </w:r>
      <w:r w:rsidR="00EA5266">
        <w:rPr>
          <w:i/>
        </w:rPr>
        <w:t>d</w:t>
      </w:r>
      <w:r w:rsidRPr="00D92D29">
        <w:rPr>
          <w:i/>
        </w:rPr>
        <w:t>oor</w:t>
      </w:r>
      <w:r>
        <w:t xml:space="preserve"> </w:t>
      </w:r>
      <w:r w:rsidR="00EA5266">
        <w:rPr>
          <w:i/>
        </w:rPr>
        <w:t>u</w:t>
      </w:r>
      <w:r w:rsidRPr="00D92D29">
        <w:rPr>
          <w:i/>
        </w:rPr>
        <w:t>pdate</w:t>
      </w:r>
      <w:r w:rsidR="00EA5266">
        <w:t xml:space="preserve"> s</w:t>
      </w:r>
      <w:r w:rsidRPr="008C1EB9">
        <w:t>tatus</w:t>
      </w:r>
      <w:bookmarkEnd w:id="325"/>
      <w:bookmarkEnd w:id="326"/>
      <w:bookmarkEnd w:id="327"/>
    </w:p>
    <w:p w14:paraId="113B44A5" w14:textId="77777777" w:rsidR="00D92D29" w:rsidRDefault="00D92D29" w:rsidP="00D92D29">
      <w:pPr>
        <w:pStyle w:val="LabelGambar"/>
      </w:pPr>
    </w:p>
    <w:p w14:paraId="24191590" w14:textId="4E78CA7A" w:rsidR="00F75BF2" w:rsidRDefault="00A84A29" w:rsidP="00F75BF2">
      <w:pPr>
        <w:ind w:firstLine="709"/>
      </w:pPr>
      <w:r>
        <w:t>Gambar 4.23</w:t>
      </w:r>
      <w:r w:rsidR="00F75BF2">
        <w:t xml:space="preserve"> </w:t>
      </w:r>
      <w:r w:rsidR="0002563E">
        <w:t>di atas</w:t>
      </w:r>
      <w:r w:rsidR="00F75BF2">
        <w:t xml:space="preserve"> merupak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door/update-status”. Pera</w:t>
      </w:r>
      <w:r w:rsidR="004F13AD">
        <w:t xml:space="preserve">ngkat kunci pintu </w:t>
      </w:r>
      <w:proofErr w:type="gramStart"/>
      <w:r w:rsidR="004F13AD">
        <w:t>akan</w:t>
      </w:r>
      <w:proofErr w:type="gramEnd"/>
      <w:r w:rsidR="004F13AD">
        <w:t xml:space="preserve"> mengirim</w:t>
      </w:r>
      <w:r w:rsidR="00F75BF2">
        <w:t xml:space="preserve">kan data pendukung seperti identitas pintu, identitas gedung, identitas socket, status penguncian dan identitas aktor yang melakukan kegiatan tersebut. </w:t>
      </w:r>
      <w:r w:rsidR="00C83D03">
        <w:t>Jika data yang dikir</w:t>
      </w:r>
      <w:r w:rsidR="004F13AD">
        <w:t>i</w:t>
      </w:r>
      <w:r w:rsidR="00C83D03">
        <w:t xml:space="preserve">mkan sesuai maka </w:t>
      </w:r>
      <w:r w:rsidR="00C83D03" w:rsidRPr="004522B7">
        <w:rPr>
          <w:i/>
        </w:rPr>
        <w:t>server</w:t>
      </w:r>
      <w:r w:rsidR="00C83D03">
        <w:t xml:space="preserve"> </w:t>
      </w:r>
      <w:proofErr w:type="gramStart"/>
      <w:r w:rsidR="00C83D03">
        <w:t>akan</w:t>
      </w:r>
      <w:proofErr w:type="gramEnd"/>
      <w:r w:rsidR="00C83D03">
        <w:t xml:space="preserve"> mengembalikan respon status sukses yang mengirimkan kunci pintu baru. Setiap melakukan update status maka </w:t>
      </w:r>
      <w:r w:rsidR="00C83D03" w:rsidRPr="004F13AD">
        <w:rPr>
          <w:i/>
        </w:rPr>
        <w:t>server</w:t>
      </w:r>
      <w:r w:rsidR="00C83D03">
        <w:t xml:space="preserve"> </w:t>
      </w:r>
      <w:proofErr w:type="gramStart"/>
      <w:r w:rsidR="00C83D03">
        <w:t>akan</w:t>
      </w:r>
      <w:proofErr w:type="gramEnd"/>
      <w:r w:rsidR="00C83D03">
        <w:t xml:space="preserve"> memberikan kunci pintu baru sehingga kunci pada setiap pintu bersifat dinamis, hal ini dimaksudkan untuk memperkuat keamana sistem penguncian dengan menggunakan kode kunci pintu yang berubah 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bookmarkStart w:id="328" w:name="_Toc143523783"/>
      <w:r>
        <w:t xml:space="preserve">API </w:t>
      </w:r>
      <w:r w:rsidR="002A242B" w:rsidRPr="006B35EA">
        <w:rPr>
          <w:i/>
        </w:rPr>
        <w:t>Door</w:t>
      </w:r>
      <w:r w:rsidR="002A242B">
        <w:t xml:space="preserve"> </w:t>
      </w:r>
      <w:r w:rsidR="002A242B" w:rsidRPr="006B35EA">
        <w:rPr>
          <w:i/>
        </w:rPr>
        <w:t>Alert</w:t>
      </w:r>
      <w:bookmarkEnd w:id="328"/>
    </w:p>
    <w:p w14:paraId="618DE2CA" w14:textId="2F0F1D47"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peringatan yang dikirmkan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982AF0">
        <w:t>at pada G</w:t>
      </w:r>
      <w:r w:rsidR="008F13F6">
        <w:t>ambar 4.24</w:t>
      </w:r>
      <w:r>
        <w:t xml:space="preserve"> </w:t>
      </w:r>
      <w:r w:rsidR="0002563E">
        <w:t>di bawah</w:t>
      </w:r>
      <w:r>
        <w:t>.</w:t>
      </w:r>
      <w:r w:rsidR="00AE6A98">
        <w:t xml:space="preserve"> </w:t>
      </w:r>
      <w:proofErr w:type="gramStart"/>
      <w:r w:rsidR="00AE6A98">
        <w:t>Dengan adanya sistem peringatan ini maka sistem dapat dengan cepat kondisi yang tidak normal yang terjadi pada pintu-pintu yang sudah terpasang sehingga informasi tersebut adapat tersampaikan dengan cepat untuk sedera ditindaklanjuti lebih dalam.</w:t>
      </w:r>
      <w:proofErr w:type="gramEnd"/>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039995" cy="2833382"/>
                    </a:xfrm>
                    <a:prstGeom prst="rect">
                      <a:avLst/>
                    </a:prstGeom>
                  </pic:spPr>
                </pic:pic>
              </a:graphicData>
            </a:graphic>
          </wp:inline>
        </w:drawing>
      </w:r>
    </w:p>
    <w:p w14:paraId="01850C5D" w14:textId="4AB03D02" w:rsidR="00960690" w:rsidRDefault="00607DDC" w:rsidP="00607DDC">
      <w:pPr>
        <w:pStyle w:val="LabelGambar"/>
      </w:pPr>
      <w:bookmarkStart w:id="329" w:name="_Toc142072604"/>
      <w:bookmarkStart w:id="330" w:name="_Toc142073221"/>
      <w:bookmarkStart w:id="331" w:name="_Toc143520006"/>
      <w:proofErr w:type="gramStart"/>
      <w:r w:rsidRPr="00607DDC">
        <w:rPr>
          <w:b/>
        </w:rPr>
        <w:t>Gambar 4.</w:t>
      </w:r>
      <w:proofErr w:type="gramEnd"/>
      <w:r w:rsidRPr="00607DDC">
        <w:rPr>
          <w:b/>
        </w:rPr>
        <w:fldChar w:fldCharType="begin"/>
      </w:r>
      <w:r w:rsidRPr="00607DDC">
        <w:rPr>
          <w:b/>
        </w:rPr>
        <w:instrText xml:space="preserve"> SEQ Gambar_4. \* ARABIC </w:instrText>
      </w:r>
      <w:r w:rsidRPr="00607DDC">
        <w:rPr>
          <w:b/>
        </w:rPr>
        <w:fldChar w:fldCharType="separate"/>
      </w:r>
      <w:r w:rsidR="00742A11">
        <w:rPr>
          <w:b/>
          <w:noProof/>
        </w:rPr>
        <w:t>24</w:t>
      </w:r>
      <w:r w:rsidRPr="00607DDC">
        <w:rPr>
          <w:b/>
        </w:rPr>
        <w:fldChar w:fldCharType="end"/>
      </w:r>
      <w:r>
        <w:t xml:space="preserve"> </w:t>
      </w:r>
      <w:r w:rsidR="00EA5266">
        <w:t>Hasil API d</w:t>
      </w:r>
      <w:r w:rsidRPr="00607DDC">
        <w:rPr>
          <w:i/>
        </w:rPr>
        <w:t>oor</w:t>
      </w:r>
      <w:r w:rsidRPr="00F659E2">
        <w:t xml:space="preserve"> </w:t>
      </w:r>
      <w:r w:rsidR="00EA5266">
        <w:rPr>
          <w:i/>
        </w:rPr>
        <w:t>a</w:t>
      </w:r>
      <w:r w:rsidRPr="00607DDC">
        <w:rPr>
          <w:i/>
        </w:rPr>
        <w:t>lert</w:t>
      </w:r>
      <w:bookmarkEnd w:id="329"/>
      <w:bookmarkEnd w:id="330"/>
      <w:bookmarkEnd w:id="331"/>
    </w:p>
    <w:p w14:paraId="77CE9AEE" w14:textId="77777777" w:rsidR="00607DDC" w:rsidRDefault="00607DDC" w:rsidP="00607DDC">
      <w:pPr>
        <w:pStyle w:val="LabelGambar"/>
      </w:pPr>
    </w:p>
    <w:p w14:paraId="4CB3A296" w14:textId="2A8E488A" w:rsidR="0030762D" w:rsidRDefault="00607DDC" w:rsidP="00A359A7">
      <w:pPr>
        <w:ind w:firstLine="709"/>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door/alert”. Perangkat kunci pintu </w:t>
      </w:r>
      <w:proofErr w:type="gramStart"/>
      <w:r w:rsidR="0030762D">
        <w:t>akan</w:t>
      </w:r>
      <w:proofErr w:type="gramEnd"/>
      <w:r w:rsidR="0030762D">
        <w:t xml:space="preserve"> mengirimkan identitas pintu, identitas gedung dan pesan peringatan. Jika data yang dikirimkan sesuai maka </w:t>
      </w:r>
      <w:r w:rsidR="0030762D" w:rsidRPr="00065B47">
        <w:rPr>
          <w:i/>
        </w:rPr>
        <w:t>server</w:t>
      </w:r>
      <w:r w:rsidR="0030762D">
        <w:t xml:space="preserve"> akan memberikan respon status sukses dan mengirimkan peringatan ke operator melalui koneksi websocket seperti yang te</w:t>
      </w:r>
      <w:r w:rsidR="00982AF0">
        <w:t>rlihat pada G</w:t>
      </w:r>
      <w:r w:rsidR="003D3BE6">
        <w:t xml:space="preserve">ambar </w:t>
      </w:r>
      <w:proofErr w:type="gramStart"/>
      <w:r w:rsidR="003D3BE6">
        <w:t xml:space="preserve">4.25 </w:t>
      </w:r>
      <w:r w:rsidR="00A359A7">
        <w:t xml:space="preserve"> </w:t>
      </w:r>
      <w:r w:rsidR="0002563E">
        <w:t>di</w:t>
      </w:r>
      <w:proofErr w:type="gramEnd"/>
      <w:r w:rsidR="0002563E">
        <w:t xml:space="preserve"> bawah</w:t>
      </w:r>
      <w:r w:rsidR="00A359A7">
        <w:t>.</w:t>
      </w: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39995" cy="2833382"/>
                    </a:xfrm>
                    <a:prstGeom prst="rect">
                      <a:avLst/>
                    </a:prstGeom>
                  </pic:spPr>
                </pic:pic>
              </a:graphicData>
            </a:graphic>
          </wp:inline>
        </w:drawing>
      </w:r>
    </w:p>
    <w:p w14:paraId="6EC409FE" w14:textId="5476EA93" w:rsidR="00E9196F" w:rsidRDefault="004A1EC3" w:rsidP="004A1EC3">
      <w:pPr>
        <w:pStyle w:val="LabelGambar"/>
      </w:pPr>
      <w:bookmarkStart w:id="332" w:name="_Toc142072605"/>
      <w:bookmarkStart w:id="333" w:name="_Toc142073222"/>
      <w:bookmarkStart w:id="334" w:name="_Toc143520007"/>
      <w:proofErr w:type="gramStart"/>
      <w:r w:rsidRPr="004A1EC3">
        <w:rPr>
          <w:b/>
        </w:rPr>
        <w:t>Gambar 4.</w:t>
      </w:r>
      <w:proofErr w:type="gramEnd"/>
      <w:r w:rsidRPr="004A1EC3">
        <w:rPr>
          <w:b/>
        </w:rPr>
        <w:fldChar w:fldCharType="begin"/>
      </w:r>
      <w:r w:rsidRPr="004A1EC3">
        <w:rPr>
          <w:b/>
        </w:rPr>
        <w:instrText xml:space="preserve"> SEQ Gambar_4. \* ARABIC </w:instrText>
      </w:r>
      <w:r w:rsidRPr="004A1EC3">
        <w:rPr>
          <w:b/>
        </w:rPr>
        <w:fldChar w:fldCharType="separate"/>
      </w:r>
      <w:r w:rsidR="00742A11">
        <w:rPr>
          <w:b/>
          <w:noProof/>
        </w:rPr>
        <w:t>25</w:t>
      </w:r>
      <w:r w:rsidRPr="004A1EC3">
        <w:rPr>
          <w:b/>
        </w:rPr>
        <w:fldChar w:fldCharType="end"/>
      </w:r>
      <w:r>
        <w:t xml:space="preserve"> </w:t>
      </w:r>
      <w:r w:rsidRPr="00D13291">
        <w:t xml:space="preserve">Aktifitas </w:t>
      </w:r>
      <w:r w:rsidR="00EA5266">
        <w:rPr>
          <w:i/>
        </w:rPr>
        <w:t>d</w:t>
      </w:r>
      <w:r w:rsidRPr="004A1EC3">
        <w:rPr>
          <w:i/>
        </w:rPr>
        <w:t>oor</w:t>
      </w:r>
      <w:r w:rsidRPr="00D13291">
        <w:t xml:space="preserve"> </w:t>
      </w:r>
      <w:r w:rsidR="00EA5266">
        <w:rPr>
          <w:i/>
        </w:rPr>
        <w:t>a</w:t>
      </w:r>
      <w:r w:rsidRPr="004A1EC3">
        <w:rPr>
          <w:i/>
        </w:rPr>
        <w:t>lert</w:t>
      </w:r>
      <w:bookmarkEnd w:id="332"/>
      <w:bookmarkEnd w:id="333"/>
      <w:bookmarkEnd w:id="334"/>
    </w:p>
    <w:p w14:paraId="7C8781EE" w14:textId="77777777" w:rsidR="004A1EC3" w:rsidRDefault="004A1EC3" w:rsidP="004A1EC3">
      <w:pPr>
        <w:pStyle w:val="LabelGambar"/>
      </w:pPr>
    </w:p>
    <w:p w14:paraId="71C042F7" w14:textId="15F0B8DA" w:rsidR="00E9196F" w:rsidRDefault="00F95AF1" w:rsidP="00E9196F">
      <w:pPr>
        <w:ind w:firstLine="709"/>
      </w:pPr>
      <w:proofErr w:type="gramStart"/>
      <w:r>
        <w:lastRenderedPageBreak/>
        <w:t>Gam</w:t>
      </w:r>
      <w:r w:rsidR="001260D4">
        <w:t>bar 4.25</w:t>
      </w:r>
      <w:r w:rsidR="00E9196F">
        <w:t xml:space="preserve"> </w:t>
      </w:r>
      <w:r w:rsidR="0002563E">
        <w:t>di atas</w:t>
      </w:r>
      <w:r w:rsidR="00E9196F">
        <w:t xml:space="preserve"> merupakan aktifitas dari peringatan pintu pada koneksi websocket.</w:t>
      </w:r>
      <w:proofErr w:type="gramEnd"/>
      <w:r w:rsidR="00E9196F">
        <w:t xml:space="preserve"> Setiap ada peringatan yang dikirmkan oleh perangkat kunci pintu maka </w:t>
      </w:r>
      <w:r w:rsidR="00E9196F" w:rsidRPr="00065B47">
        <w:rPr>
          <w:i/>
        </w:rPr>
        <w:t>server</w:t>
      </w:r>
      <w:r w:rsidR="00E9196F">
        <w:t xml:space="preserve"> </w:t>
      </w:r>
      <w:proofErr w:type="gramStart"/>
      <w:r w:rsidR="00E9196F">
        <w:t>akan</w:t>
      </w:r>
      <w:proofErr w:type="gramEnd"/>
      <w:r w:rsidR="00E9196F">
        <w:t xml:space="preserve"> mengirimkan</w:t>
      </w:r>
      <w:r w:rsidR="001260D4">
        <w:t xml:space="preserve"> peringatan</w:t>
      </w:r>
      <w:r w:rsidR="00E9196F">
        <w:t xml:space="preserve"> ke operator baik website maupun aplikasi mobile mel</w:t>
      </w:r>
      <w:r w:rsidR="001260D4">
        <w:t xml:space="preserve">alui koneksi websocket sehingga </w:t>
      </w:r>
      <w:r w:rsidR="00E9196F">
        <w:t>per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bookmarkStart w:id="335" w:name="_Toc143523784"/>
      <w:r>
        <w:t>Pengecekan Jadwal</w:t>
      </w:r>
      <w:bookmarkEnd w:id="335"/>
    </w:p>
    <w:p w14:paraId="6CA19C0D" w14:textId="18ED674F" w:rsidR="00E9196F" w:rsidRDefault="005A3E74" w:rsidP="005A3E74">
      <w:pPr>
        <w:ind w:firstLine="709"/>
      </w:pPr>
      <w:proofErr w:type="gramStart"/>
      <w:r>
        <w:t>Pada sistem penguncian pintu gedung terdapat fitur penjadwalan yang memungkinkan operator untuk mengatur jadwal membuka atau mengunci pintu secara otomatis pada rentang waktu tertentu.</w:t>
      </w:r>
      <w:proofErr w:type="gramEnd"/>
      <w:r>
        <w:t xml:space="preserve"> Proses pengecekan jadwal </w:t>
      </w:r>
      <w:proofErr w:type="gramStart"/>
      <w:r>
        <w:t>akan</w:t>
      </w:r>
      <w:proofErr w:type="gramEnd"/>
      <w:r>
        <w:t xml:space="preserve"> dilakukan secara otomatis oleh </w:t>
      </w:r>
      <w:r w:rsidRPr="005A3E74">
        <w:rPr>
          <w:i/>
        </w:rPr>
        <w:t>server</w:t>
      </w:r>
      <w:r>
        <w:t xml:space="preserve">, jika temukan jadwal yang harus dilaksanakan maka </w:t>
      </w:r>
      <w:r w:rsidRPr="00065B47">
        <w:rPr>
          <w:i/>
        </w:rPr>
        <w:t>server</w:t>
      </w:r>
      <w:r>
        <w:t xml:space="preserve"> akan mengirimkan perintah melalui koneksi websos</w:t>
      </w:r>
      <w:r w:rsidR="00982AF0">
        <w:t>ket seperti yang terlihat pada G</w:t>
      </w:r>
      <w:r>
        <w:t xml:space="preserve">ambar 4.26 </w:t>
      </w:r>
      <w:r w:rsidR="0002563E">
        <w:t>di bawah</w:t>
      </w:r>
      <w:r>
        <w:t>.</w:t>
      </w: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039995" cy="2833382"/>
                    </a:xfrm>
                    <a:prstGeom prst="rect">
                      <a:avLst/>
                    </a:prstGeom>
                  </pic:spPr>
                </pic:pic>
              </a:graphicData>
            </a:graphic>
          </wp:inline>
        </w:drawing>
      </w:r>
    </w:p>
    <w:p w14:paraId="42BD6C09" w14:textId="361BB08F" w:rsidR="00AE1428" w:rsidRDefault="00AE1428" w:rsidP="00AE1428">
      <w:pPr>
        <w:pStyle w:val="LabelGambar"/>
      </w:pPr>
      <w:bookmarkStart w:id="336" w:name="_Toc142072606"/>
      <w:bookmarkStart w:id="337" w:name="_Toc142073223"/>
      <w:bookmarkStart w:id="338" w:name="_Toc143520008"/>
      <w:proofErr w:type="gramStart"/>
      <w:r w:rsidRPr="00AE1428">
        <w:rPr>
          <w:b/>
        </w:rPr>
        <w:t>Gambar 4.</w:t>
      </w:r>
      <w:proofErr w:type="gramEnd"/>
      <w:r w:rsidRPr="00AE1428">
        <w:rPr>
          <w:b/>
        </w:rPr>
        <w:fldChar w:fldCharType="begin"/>
      </w:r>
      <w:r w:rsidRPr="00AE1428">
        <w:rPr>
          <w:b/>
        </w:rPr>
        <w:instrText xml:space="preserve"> SEQ Gambar_4. \* ARABIC </w:instrText>
      </w:r>
      <w:r w:rsidRPr="00AE1428">
        <w:rPr>
          <w:b/>
        </w:rPr>
        <w:fldChar w:fldCharType="separate"/>
      </w:r>
      <w:r w:rsidR="00742A11">
        <w:rPr>
          <w:b/>
          <w:noProof/>
        </w:rPr>
        <w:t>26</w:t>
      </w:r>
      <w:r w:rsidRPr="00AE1428">
        <w:rPr>
          <w:b/>
        </w:rPr>
        <w:fldChar w:fldCharType="end"/>
      </w:r>
      <w:r w:rsidR="00EA5266">
        <w:t xml:space="preserve"> Pengecekan j</w:t>
      </w:r>
      <w:r>
        <w:t>adwal</w:t>
      </w:r>
      <w:bookmarkEnd w:id="336"/>
      <w:bookmarkEnd w:id="337"/>
      <w:bookmarkEnd w:id="338"/>
    </w:p>
    <w:p w14:paraId="2E94EE99" w14:textId="77777777" w:rsidR="005A3E74" w:rsidRDefault="005A3E74" w:rsidP="008F3641"/>
    <w:p w14:paraId="1086F340" w14:textId="2009B34D" w:rsidR="008F3641" w:rsidRDefault="00982AF0" w:rsidP="00F46797">
      <w:pPr>
        <w:ind w:firstLine="709"/>
      </w:pPr>
      <w:r>
        <w:t>Pada G</w:t>
      </w:r>
      <w:r w:rsidR="008F3641">
        <w:t xml:space="preserve">ambar 4.26 terlihat bahwa pengecekan jadwal menggunakan sebuah </w:t>
      </w:r>
      <w:r w:rsidR="008F3641" w:rsidRPr="00F46797">
        <w:rPr>
          <w:i/>
        </w:rPr>
        <w:t>job</w:t>
      </w:r>
      <w:r w:rsidR="008F3641">
        <w:t xml:space="preserve"> dari laravel yaitu </w:t>
      </w:r>
      <w:r w:rsidR="008F3641" w:rsidRPr="00F46797">
        <w:rPr>
          <w:i/>
        </w:rPr>
        <w:t>DoorSceduleJob</w:t>
      </w:r>
      <w:r w:rsidR="008F3641">
        <w:t xml:space="preserve"> yang </w:t>
      </w:r>
      <w:proofErr w:type="gramStart"/>
      <w:r w:rsidR="008F3641">
        <w:t>akan</w:t>
      </w:r>
      <w:proofErr w:type="gramEnd"/>
      <w:r w:rsidR="008F3641">
        <w:t xml:space="preserve"> memeriksa</w:t>
      </w:r>
      <w:r w:rsidR="007835E6">
        <w:t xml:space="preserve"> jadwal pada </w:t>
      </w:r>
      <w:r w:rsidR="007835E6" w:rsidRPr="009258B0">
        <w:rPr>
          <w:i/>
        </w:rPr>
        <w:t>database</w:t>
      </w:r>
      <w:r w:rsidR="007835E6">
        <w:t xml:space="preserve"> setiap 1 menit. </w:t>
      </w:r>
      <w:r w:rsidR="00426C9A">
        <w:t xml:space="preserve">Terlihat </w:t>
      </w:r>
      <w:r w:rsidR="00EA68D6">
        <w:t>pada baris 231</w:t>
      </w:r>
      <w:r w:rsidR="004C690B">
        <w:t xml:space="preserve"> (G</w:t>
      </w:r>
      <w:r w:rsidR="00BC74FB">
        <w:t>ambar 4.26) pada pukul 13:38:04</w:t>
      </w:r>
      <w:r w:rsidR="00426C9A">
        <w:t xml:space="preserve"> </w:t>
      </w:r>
      <w:r w:rsidR="00BC74FB" w:rsidRPr="00065B47">
        <w:rPr>
          <w:i/>
        </w:rPr>
        <w:t>server</w:t>
      </w:r>
      <w:r w:rsidR="00BC74FB">
        <w:t xml:space="preserve"> melakukan </w:t>
      </w:r>
      <w:r w:rsidR="00426C9A">
        <w:t xml:space="preserve">pengecekan jadwal dan proses pengecekan selanjutkan </w:t>
      </w:r>
      <w:r w:rsidR="00BC74FB">
        <w:t>dilakukan pada pukul 13:39:02</w:t>
      </w:r>
      <w:r w:rsidR="00426C9A">
        <w:t xml:space="preserve"> dan terus berulang hal ini menunjukkan bahwa pengecekan jadwal benar benar dilakukan setiap 1 menit.</w:t>
      </w:r>
      <w:r w:rsidR="00715F06">
        <w:t xml:space="preserve"> </w:t>
      </w:r>
    </w:p>
    <w:p w14:paraId="2EF0AC0C" w14:textId="08787A50" w:rsidR="00715F06" w:rsidRDefault="006755D9" w:rsidP="00F46797">
      <w:pPr>
        <w:ind w:firstLine="709"/>
      </w:pPr>
      <w:r>
        <w:lastRenderedPageBreak/>
        <w:t>Pada G</w:t>
      </w:r>
      <w:r w:rsidR="00715F06">
        <w:t xml:space="preserve">ambar 4.26 juga memperlihatkan bahwa saat proses pengecekan jadwal </w:t>
      </w:r>
      <w:r w:rsidR="00715F06" w:rsidRPr="00065B47">
        <w:rPr>
          <w:i/>
        </w:rPr>
        <w:t>server</w:t>
      </w:r>
      <w:r w:rsidR="00715F06">
        <w:t xml:space="preserve"> menemukan jadwal yang harus dilaksanakan maka </w:t>
      </w:r>
      <w:r w:rsidR="00715F06" w:rsidRPr="00065B47">
        <w:rPr>
          <w:i/>
        </w:rPr>
        <w:t>server</w:t>
      </w:r>
      <w:r w:rsidR="00715F06">
        <w:t xml:space="preserve"> </w:t>
      </w:r>
      <w:proofErr w:type="gramStart"/>
      <w:r w:rsidR="00715F06">
        <w:t>akan</w:t>
      </w:r>
      <w:proofErr w:type="gramEnd"/>
      <w:r w:rsidR="00715F06">
        <w:t xml:space="preserve"> mengirimkan perintah ke perangkat kunci pintu. Seperti yang terlihat pada baris 235 setelah ditemukan jadwal yang harus dilaksakan maka </w:t>
      </w:r>
      <w:r w:rsidR="00715F06" w:rsidRPr="00065B47">
        <w:rPr>
          <w:i/>
        </w:rPr>
        <w:t>server</w:t>
      </w:r>
      <w:r w:rsidR="00715F06">
        <w:t xml:space="preserve"> </w:t>
      </w:r>
      <w:proofErr w:type="gramStart"/>
      <w:r w:rsidR="00715F06">
        <w:t>akan</w:t>
      </w:r>
      <w:proofErr w:type="gramEnd"/>
      <w:r w:rsidR="00715F06">
        <w:t xml:space="preserve"> mengirimkan perintah ke perangkat kunci pintu dengan menggunakan sebuah event yaitu </w:t>
      </w:r>
      <w:r w:rsidR="00715F06" w:rsidRPr="00715F06">
        <w:rPr>
          <w:i/>
        </w:rPr>
        <w:t>DoorCommandEvent</w:t>
      </w:r>
      <w:r w:rsidR="00715F06">
        <w:t xml:space="preserve"> yang akan disiarkan melalui </w:t>
      </w:r>
      <w:r w:rsidR="00715F06" w:rsidRPr="00715F06">
        <w:rPr>
          <w:i/>
        </w:rPr>
        <w:t>channel</w:t>
      </w:r>
      <w:r w:rsidR="00715F06">
        <w:t xml:space="preserve"> websoke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bookmarkStart w:id="339" w:name="_Toc143523785"/>
      <w:r>
        <w:t>Atur Ulang Jadwal</w:t>
      </w:r>
      <w:bookmarkEnd w:id="339"/>
    </w:p>
    <w:p w14:paraId="2012BECA" w14:textId="4BC1A4CA" w:rsidR="002D3287" w:rsidRDefault="002D3287" w:rsidP="002D3287">
      <w:pPr>
        <w:ind w:firstLine="709"/>
      </w:pPr>
      <w:r>
        <w:t xml:space="preserve">Setiap jadwal yang sudah dilaksanakan </w:t>
      </w:r>
      <w:proofErr w:type="gramStart"/>
      <w:r>
        <w:t>akan</w:t>
      </w:r>
      <w:proofErr w:type="gramEnd"/>
      <w:r>
        <w:t xml:space="preserve"> dihapus dari </w:t>
      </w:r>
      <w:r w:rsidRPr="009258B0">
        <w:rPr>
          <w:i/>
        </w:rPr>
        <w:t>database</w:t>
      </w:r>
      <w:r>
        <w:t>, namun jika jadwal tersebut berulang maka akan diatur ulang sehingga dapat dijalankan kembali. Proses pengeturan jadwal dilaksanakan setiap 24 jam s</w:t>
      </w:r>
      <w:r w:rsidR="006755D9">
        <w:t xml:space="preserve">ekali seprti </w:t>
      </w:r>
      <w:proofErr w:type="gramStart"/>
      <w:r w:rsidR="006755D9">
        <w:t>yag</w:t>
      </w:r>
      <w:proofErr w:type="gramEnd"/>
      <w:r w:rsidR="006755D9">
        <w:t xml:space="preserve"> terlihat pada G</w:t>
      </w:r>
      <w:r>
        <w:t xml:space="preserve">ambar 4.27 </w:t>
      </w:r>
      <w:r w:rsidR="0002563E">
        <w:t>di bawah</w:t>
      </w:r>
      <w:r>
        <w:t>.</w:t>
      </w: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039995" cy="2833382"/>
                    </a:xfrm>
                    <a:prstGeom prst="rect">
                      <a:avLst/>
                    </a:prstGeom>
                  </pic:spPr>
                </pic:pic>
              </a:graphicData>
            </a:graphic>
          </wp:inline>
        </w:drawing>
      </w:r>
    </w:p>
    <w:p w14:paraId="25E898BC" w14:textId="5307E48A" w:rsidR="007941E5" w:rsidRDefault="007941E5" w:rsidP="007941E5">
      <w:pPr>
        <w:pStyle w:val="LabelGambar"/>
      </w:pPr>
      <w:bookmarkStart w:id="340" w:name="_Toc142072607"/>
      <w:bookmarkStart w:id="341" w:name="_Toc142073224"/>
      <w:bookmarkStart w:id="342" w:name="_Toc143520009"/>
      <w:proofErr w:type="gramStart"/>
      <w:r w:rsidRPr="007941E5">
        <w:rPr>
          <w:b/>
        </w:rPr>
        <w:t>Gambar 4.</w:t>
      </w:r>
      <w:proofErr w:type="gramEnd"/>
      <w:r w:rsidRPr="007941E5">
        <w:rPr>
          <w:b/>
        </w:rPr>
        <w:fldChar w:fldCharType="begin"/>
      </w:r>
      <w:r w:rsidRPr="007941E5">
        <w:rPr>
          <w:b/>
        </w:rPr>
        <w:instrText xml:space="preserve"> SEQ Gambar_4. \* ARABIC </w:instrText>
      </w:r>
      <w:r w:rsidRPr="007941E5">
        <w:rPr>
          <w:b/>
        </w:rPr>
        <w:fldChar w:fldCharType="separate"/>
      </w:r>
      <w:r w:rsidR="00742A11">
        <w:rPr>
          <w:b/>
          <w:noProof/>
        </w:rPr>
        <w:t>27</w:t>
      </w:r>
      <w:r w:rsidRPr="007941E5">
        <w:rPr>
          <w:b/>
        </w:rPr>
        <w:fldChar w:fldCharType="end"/>
      </w:r>
      <w:r w:rsidR="00EA5266">
        <w:t xml:space="preserve"> Atur u</w:t>
      </w:r>
      <w:r>
        <w:t>la</w:t>
      </w:r>
      <w:r w:rsidR="00EA5266">
        <w:t>ng j</w:t>
      </w:r>
      <w:r>
        <w:t>adwal</w:t>
      </w:r>
      <w:bookmarkEnd w:id="340"/>
      <w:bookmarkEnd w:id="341"/>
      <w:bookmarkEnd w:id="342"/>
    </w:p>
    <w:p w14:paraId="6A38B09E" w14:textId="77777777" w:rsidR="00587A6D" w:rsidRDefault="00587A6D" w:rsidP="007941E5">
      <w:pPr>
        <w:pStyle w:val="LabelGambar"/>
      </w:pPr>
    </w:p>
    <w:p w14:paraId="1BDC9702" w14:textId="6A0EBB46" w:rsidR="00587A6D" w:rsidRPr="00587A6D" w:rsidRDefault="006755D9" w:rsidP="00587A6D">
      <w:pPr>
        <w:ind w:firstLine="709"/>
      </w:pPr>
      <w:proofErr w:type="gramStart"/>
      <w:r>
        <w:t>Pada G</w:t>
      </w:r>
      <w:r w:rsidR="00587A6D">
        <w:t>ambar 4.27 terlihat bahwa pengaturan jadwal dilakukan menggunakan sebuah job laravel yaitu DailyJob.</w:t>
      </w:r>
      <w:proofErr w:type="gramEnd"/>
      <w:r w:rsidR="00587A6D">
        <w:t xml:space="preserve"> </w:t>
      </w:r>
      <w:proofErr w:type="gramStart"/>
      <w:r w:rsidR="00587A6D">
        <w:t>Job ini digunakan untuk menghapus jadwal yang sudah dilaksanakan atau mengatur ulang jadwal untuk kembali dilaksa</w:t>
      </w:r>
      <w:r>
        <w:t>nakan pada hari tersebut.</w:t>
      </w:r>
      <w:proofErr w:type="gramEnd"/>
      <w:r>
        <w:t xml:space="preserve"> Pada G</w:t>
      </w:r>
      <w:r w:rsidR="00587A6D">
        <w:t>ambar 4.27 juga terlihat pada baris 1599 dan baris 4614 memperlihatkan prose</w:t>
      </w:r>
      <w:r w:rsidR="00855850">
        <w:t xml:space="preserve">s </w:t>
      </w:r>
      <w:r w:rsidR="00587A6D">
        <w:t xml:space="preserve">pengeturan jadwal dilaksanakan setiap 24 jam </w:t>
      </w:r>
      <w:r w:rsidR="00855850">
        <w:t>dimulai pada tanggal 18 Juli 2023 dan prose pengaturan selanjutnya dilaksanakan pada tanggal 19 Juli 2023.</w:t>
      </w:r>
    </w:p>
    <w:p w14:paraId="387E1EB0" w14:textId="0E605E0C" w:rsidR="002A242B" w:rsidRDefault="002A242B" w:rsidP="000D2119">
      <w:pPr>
        <w:pStyle w:val="SubBabIVI"/>
        <w:ind w:left="709" w:hanging="709"/>
      </w:pPr>
      <w:bookmarkStart w:id="343" w:name="_Toc143523786"/>
      <w:r>
        <w:lastRenderedPageBreak/>
        <w:t>Komunikasi Websocket</w:t>
      </w:r>
      <w:bookmarkEnd w:id="343"/>
    </w:p>
    <w:p w14:paraId="032171BF" w14:textId="102D5623" w:rsidR="00511E1D" w:rsidRDefault="00511E1D" w:rsidP="00511E1D">
      <w:pPr>
        <w:ind w:firstLine="709"/>
      </w:pPr>
      <w:proofErr w:type="gramStart"/>
      <w:r>
        <w:t xml:space="preserve">Komunikasi websoket dilakukan dengan melakukan permintaan koneksi ke enpoint websoket yang telas disediakan oleh </w:t>
      </w:r>
      <w:r w:rsidRPr="00065B47">
        <w:rPr>
          <w:i/>
        </w:rPr>
        <w:t>ser</w:t>
      </w:r>
      <w:r w:rsidR="006755D9" w:rsidRPr="00065B47">
        <w:rPr>
          <w:i/>
        </w:rPr>
        <w:t>ver</w:t>
      </w:r>
      <w:r w:rsidR="006755D9">
        <w:t xml:space="preserve"> seperti yang terlihat pada G</w:t>
      </w:r>
      <w:r>
        <w:t>ambar 4.28.</w:t>
      </w:r>
      <w:proofErr w:type="gramEnd"/>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039995" cy="2833382"/>
                    </a:xfrm>
                    <a:prstGeom prst="rect">
                      <a:avLst/>
                    </a:prstGeom>
                  </pic:spPr>
                </pic:pic>
              </a:graphicData>
            </a:graphic>
          </wp:inline>
        </w:drawing>
      </w:r>
    </w:p>
    <w:p w14:paraId="2BFCCF59" w14:textId="047D14E5" w:rsidR="00D023E1" w:rsidRPr="00EA5266" w:rsidRDefault="00D023E1" w:rsidP="00D023E1">
      <w:pPr>
        <w:pStyle w:val="LabelGambar"/>
      </w:pPr>
      <w:bookmarkStart w:id="344" w:name="_Toc142072608"/>
      <w:bookmarkStart w:id="345" w:name="_Toc142073225"/>
      <w:bookmarkStart w:id="346" w:name="_Toc143520010"/>
      <w:proofErr w:type="gramStart"/>
      <w:r w:rsidRPr="00FD05C5">
        <w:rPr>
          <w:b/>
        </w:rPr>
        <w:t>Gambar 4.</w:t>
      </w:r>
      <w:proofErr w:type="gramEnd"/>
      <w:r w:rsidRPr="00FD05C5">
        <w:rPr>
          <w:b/>
        </w:rPr>
        <w:fldChar w:fldCharType="begin"/>
      </w:r>
      <w:r w:rsidRPr="00FD05C5">
        <w:rPr>
          <w:b/>
        </w:rPr>
        <w:instrText xml:space="preserve"> SEQ Gambar_4. \* ARABIC </w:instrText>
      </w:r>
      <w:r w:rsidRPr="00FD05C5">
        <w:rPr>
          <w:b/>
        </w:rPr>
        <w:fldChar w:fldCharType="separate"/>
      </w:r>
      <w:r w:rsidR="00742A11">
        <w:rPr>
          <w:b/>
          <w:noProof/>
        </w:rPr>
        <w:t>28</w:t>
      </w:r>
      <w:r w:rsidRPr="00FD05C5">
        <w:rPr>
          <w:b/>
        </w:rPr>
        <w:fldChar w:fldCharType="end"/>
      </w:r>
      <w:r w:rsidR="00EA5266">
        <w:t xml:space="preserve"> Koneksi websocket m</w:t>
      </w:r>
      <w:r>
        <w:t xml:space="preserve">elalui </w:t>
      </w:r>
      <w:r w:rsidR="00EA5266">
        <w:rPr>
          <w:i/>
        </w:rPr>
        <w:t>e</w:t>
      </w:r>
      <w:r w:rsidRPr="001D79EB">
        <w:rPr>
          <w:i/>
        </w:rPr>
        <w:t>ndpoint</w:t>
      </w:r>
      <w:bookmarkEnd w:id="344"/>
      <w:bookmarkEnd w:id="345"/>
      <w:bookmarkEnd w:id="346"/>
      <w:r w:rsidR="00EA5266">
        <w:rPr>
          <w:i/>
        </w:rPr>
        <w:t xml:space="preserve"> </w:t>
      </w:r>
      <w:r w:rsidR="00EA5266">
        <w:t>API</w:t>
      </w:r>
    </w:p>
    <w:p w14:paraId="03821D2B" w14:textId="77777777" w:rsidR="00D023E1" w:rsidRDefault="00D023E1" w:rsidP="00D023E1">
      <w:pPr>
        <w:pStyle w:val="LabelGambar"/>
      </w:pPr>
    </w:p>
    <w:p w14:paraId="75747B99" w14:textId="77777777" w:rsidR="005B429C" w:rsidRDefault="005B429C" w:rsidP="005B429C">
      <w:r>
        <w:rPr>
          <w:noProof/>
          <w:lang w:val="en-US"/>
        </w:rPr>
        <w:drawing>
          <wp:inline distT="0" distB="0" distL="0" distR="0" wp14:anchorId="46C9924A" wp14:editId="3DFDF7F3">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039995" cy="2833382"/>
                    </a:xfrm>
                    <a:prstGeom prst="rect">
                      <a:avLst/>
                    </a:prstGeom>
                  </pic:spPr>
                </pic:pic>
              </a:graphicData>
            </a:graphic>
          </wp:inline>
        </w:drawing>
      </w:r>
    </w:p>
    <w:p w14:paraId="10B69046" w14:textId="20143951" w:rsidR="005B429C" w:rsidRDefault="005B429C" w:rsidP="005B429C">
      <w:pPr>
        <w:pStyle w:val="LabelGambar"/>
      </w:pPr>
      <w:bookmarkStart w:id="347" w:name="_Toc142072609"/>
      <w:bookmarkStart w:id="348" w:name="_Toc142073226"/>
      <w:bookmarkStart w:id="349" w:name="_Toc143520011"/>
      <w:proofErr w:type="gramStart"/>
      <w:r w:rsidRPr="00D023E1">
        <w:rPr>
          <w:b/>
        </w:rPr>
        <w:t>Gambar 4.</w:t>
      </w:r>
      <w:proofErr w:type="gramEnd"/>
      <w:r w:rsidRPr="00D023E1">
        <w:rPr>
          <w:b/>
        </w:rPr>
        <w:fldChar w:fldCharType="begin"/>
      </w:r>
      <w:r w:rsidRPr="00D023E1">
        <w:rPr>
          <w:b/>
        </w:rPr>
        <w:instrText xml:space="preserve"> SEQ Gambar_4. \* ARABIC </w:instrText>
      </w:r>
      <w:r w:rsidRPr="00D023E1">
        <w:rPr>
          <w:b/>
        </w:rPr>
        <w:fldChar w:fldCharType="separate"/>
      </w:r>
      <w:r w:rsidR="00742A11">
        <w:rPr>
          <w:b/>
          <w:noProof/>
        </w:rPr>
        <w:t>29</w:t>
      </w:r>
      <w:r w:rsidRPr="00D023E1">
        <w:rPr>
          <w:b/>
        </w:rPr>
        <w:fldChar w:fldCharType="end"/>
      </w:r>
      <w:r>
        <w:t xml:space="preserve"> Proses </w:t>
      </w:r>
      <w:r w:rsidR="00EA5266">
        <w:rPr>
          <w:i/>
        </w:rPr>
        <w:t>s</w:t>
      </w:r>
      <w:r w:rsidRPr="00D023E1">
        <w:rPr>
          <w:i/>
        </w:rPr>
        <w:t>ubscribe</w:t>
      </w:r>
      <w:r>
        <w:t xml:space="preserve"> ke </w:t>
      </w:r>
      <w:r w:rsidR="00EA5266">
        <w:rPr>
          <w:i/>
        </w:rPr>
        <w:t>c</w:t>
      </w:r>
      <w:r w:rsidRPr="00D023E1">
        <w:rPr>
          <w:i/>
        </w:rPr>
        <w:t>hannel</w:t>
      </w:r>
      <w:r w:rsidR="00EA5266">
        <w:t xml:space="preserve"> w</w:t>
      </w:r>
      <w:r>
        <w:t>ebsocket</w:t>
      </w:r>
      <w:bookmarkEnd w:id="347"/>
      <w:bookmarkEnd w:id="348"/>
      <w:bookmarkEnd w:id="349"/>
    </w:p>
    <w:p w14:paraId="531E01AA" w14:textId="77777777" w:rsidR="005B429C" w:rsidRDefault="005B429C" w:rsidP="00D023E1">
      <w:pPr>
        <w:pStyle w:val="LabelGambar"/>
      </w:pPr>
    </w:p>
    <w:p w14:paraId="11CE790D" w14:textId="71FDC42D" w:rsidR="00511E1D" w:rsidRPr="00DA0953" w:rsidRDefault="006755D9" w:rsidP="005B429C">
      <w:pPr>
        <w:ind w:firstLine="720"/>
      </w:pPr>
      <w:r>
        <w:t>Pada G</w:t>
      </w:r>
      <w:r w:rsidR="00511E1D">
        <w:t xml:space="preserve">ambar 4.28 </w:t>
      </w:r>
      <w:r w:rsidR="0002563E">
        <w:t>di atas</w:t>
      </w:r>
      <w:r w:rsidR="00511E1D">
        <w:t xml:space="preserve"> terlihat proses koneksi websoket dimulasi dengan mengirimkan permintaan ke enpoint websocket. Jika koneksi berhasil maka </w:t>
      </w:r>
      <w:r w:rsidR="005B429C">
        <w:t xml:space="preserve">client akan menerima pesan berupa </w:t>
      </w:r>
      <w:r w:rsidR="005B429C" w:rsidRPr="00B82253">
        <w:rPr>
          <w:i/>
        </w:rPr>
        <w:t>event</w:t>
      </w:r>
      <w:proofErr w:type="gramStart"/>
      <w:r w:rsidR="005B429C" w:rsidRPr="00B82253">
        <w:rPr>
          <w:i/>
        </w:rPr>
        <w:t>:connection</w:t>
      </w:r>
      <w:proofErr w:type="gramEnd"/>
      <w:r w:rsidR="005B429C" w:rsidRPr="00B82253">
        <w:rPr>
          <w:i/>
        </w:rPr>
        <w:t>_establised</w:t>
      </w:r>
      <w:r w:rsidR="005B429C">
        <w:t xml:space="preserve"> yang </w:t>
      </w:r>
      <w:r w:rsidR="005B429C">
        <w:lastRenderedPageBreak/>
        <w:t xml:space="preserve">menandakan koneksi websoket sudah berhasil. </w:t>
      </w:r>
      <w:r w:rsidR="00B82253">
        <w:t xml:space="preserve">Sampai tahap ini </w:t>
      </w:r>
      <w:r w:rsidR="00B82253" w:rsidRPr="00B82253">
        <w:rPr>
          <w:i/>
        </w:rPr>
        <w:t>client</w:t>
      </w:r>
      <w:r w:rsidR="00B82253">
        <w:t xml:space="preserve"> tidak </w:t>
      </w:r>
      <w:proofErr w:type="gramStart"/>
      <w:r w:rsidR="00B82253">
        <w:t>akan</w:t>
      </w:r>
      <w:proofErr w:type="gramEnd"/>
      <w:r w:rsidR="00B82253">
        <w:t xml:space="preserve"> menerima data perintah yang dikirimkan melalui websocket. </w:t>
      </w:r>
      <w:r w:rsidR="00B82253" w:rsidRPr="00B82253">
        <w:rPr>
          <w:i/>
        </w:rPr>
        <w:t>Client</w:t>
      </w:r>
      <w:r w:rsidR="00B82253">
        <w:t xml:space="preserve"> harus men-</w:t>
      </w:r>
      <w:r w:rsidR="00B82253" w:rsidRPr="00DA0953">
        <w:rPr>
          <w:i/>
        </w:rPr>
        <w:t>subscribe</w:t>
      </w:r>
      <w:r w:rsidR="00B82253">
        <w:t xml:space="preserve"> channel untuk bisa mendapatkan data perintah tersebut. </w:t>
      </w:r>
      <w:r>
        <w:t>Pada G</w:t>
      </w:r>
      <w:r w:rsidR="00DA0953">
        <w:t xml:space="preserve">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ebsoket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w:t>
      </w:r>
      <w:proofErr w:type="gramStart"/>
      <w:r w:rsidR="00DA0953">
        <w:t>akan</w:t>
      </w:r>
      <w:proofErr w:type="gramEnd"/>
      <w:r w:rsidR="00DA0953">
        <w:t xml:space="preserve"> mengirimkan pesan </w:t>
      </w:r>
      <w:r w:rsidR="00DA0953" w:rsidRPr="00DA0953">
        <w:rPr>
          <w:i/>
        </w:rPr>
        <w:t>pusher_internal:subsrcription_succeded</w:t>
      </w:r>
      <w:r w:rsidR="00F73C1F">
        <w:t xml:space="preserve"> yang me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bookmarkStart w:id="350" w:name="_Toc143523787"/>
      <w:r>
        <w:t>Koneksi HTTPS</w:t>
      </w:r>
      <w:bookmarkEnd w:id="350"/>
    </w:p>
    <w:p w14:paraId="0509914C" w14:textId="3ACA2628" w:rsidR="00E2249E" w:rsidRDefault="007F5B15" w:rsidP="00E2249E">
      <w:pPr>
        <w:ind w:firstLine="709"/>
      </w:pPr>
      <w:r>
        <w:t xml:space="preserve">Setiap pertukaran data pada sistem penguncian pintu gedung ini </w:t>
      </w:r>
      <w:proofErr w:type="gramStart"/>
      <w:r>
        <w:t>akan</w:t>
      </w:r>
      <w:proofErr w:type="gramEnd"/>
      <w:r>
        <w:t xml:space="preserve"> menggunakan koneksi HTTPS yang merupakan koneksi yang aman dengan enkripsi SSL, hal ini untuk menjamin keamanan proses transfer data. Setiap permintaan yang masuk hanya diijinkan melalui port 443 </w:t>
      </w:r>
      <w:r w:rsidR="00A157F3">
        <w:t>a</w:t>
      </w:r>
      <w:r>
        <w:t xml:space="preserve">tau koneksi HTTPS selain melalui port tersebut maka permintaan </w:t>
      </w:r>
      <w:proofErr w:type="gramStart"/>
      <w:r>
        <w:t>akan</w:t>
      </w:r>
      <w:proofErr w:type="gramEnd"/>
      <w:r>
        <w:t xml:space="preserve"> ditolak.</w:t>
      </w:r>
      <w:r w:rsidR="00E2249E">
        <w:t xml:space="preserve"> </w:t>
      </w: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039995" cy="2833382"/>
                    </a:xfrm>
                    <a:prstGeom prst="rect">
                      <a:avLst/>
                    </a:prstGeom>
                  </pic:spPr>
                </pic:pic>
              </a:graphicData>
            </a:graphic>
          </wp:inline>
        </w:drawing>
      </w:r>
    </w:p>
    <w:p w14:paraId="7826906A" w14:textId="486D68E6" w:rsidR="00E2249E" w:rsidRDefault="00E2249E" w:rsidP="00E2249E">
      <w:pPr>
        <w:pStyle w:val="LabelGambar"/>
      </w:pPr>
      <w:bookmarkStart w:id="351" w:name="_Toc142072610"/>
      <w:bookmarkStart w:id="352" w:name="_Toc142073227"/>
      <w:bookmarkStart w:id="353" w:name="_Toc143520012"/>
      <w:proofErr w:type="gramStart"/>
      <w:r w:rsidRPr="00E2249E">
        <w:rPr>
          <w:b/>
        </w:rPr>
        <w:t>Gambar 4.</w:t>
      </w:r>
      <w:proofErr w:type="gramEnd"/>
      <w:r w:rsidRPr="00E2249E">
        <w:rPr>
          <w:b/>
        </w:rPr>
        <w:fldChar w:fldCharType="begin"/>
      </w:r>
      <w:r w:rsidRPr="00E2249E">
        <w:rPr>
          <w:b/>
        </w:rPr>
        <w:instrText xml:space="preserve"> SEQ Gambar_4. \* ARABIC </w:instrText>
      </w:r>
      <w:r w:rsidRPr="00E2249E">
        <w:rPr>
          <w:b/>
        </w:rPr>
        <w:fldChar w:fldCharType="separate"/>
      </w:r>
      <w:r w:rsidR="00742A11">
        <w:rPr>
          <w:b/>
          <w:noProof/>
        </w:rPr>
        <w:t>30</w:t>
      </w:r>
      <w:r w:rsidRPr="00E2249E">
        <w:rPr>
          <w:b/>
        </w:rPr>
        <w:fldChar w:fldCharType="end"/>
      </w:r>
      <w:r>
        <w:t xml:space="preserve"> </w:t>
      </w:r>
      <w:r w:rsidRPr="00E2249E">
        <w:rPr>
          <w:i/>
        </w:rPr>
        <w:t>Request</w:t>
      </w:r>
      <w:r>
        <w:t xml:space="preserve"> </w:t>
      </w:r>
      <w:r w:rsidR="00EA5266">
        <w:t>m</w:t>
      </w:r>
      <w:r w:rsidR="00F15C79">
        <w:t xml:space="preserve">enggunakan </w:t>
      </w:r>
      <w:r>
        <w:t>HTTPS</w:t>
      </w:r>
      <w:bookmarkEnd w:id="351"/>
      <w:bookmarkEnd w:id="352"/>
      <w:bookmarkEnd w:id="353"/>
    </w:p>
    <w:p w14:paraId="14D5F8C7" w14:textId="77777777" w:rsidR="00E2249E" w:rsidRDefault="00E2249E" w:rsidP="00E2249E">
      <w:pPr>
        <w:pStyle w:val="LabelGambar"/>
      </w:pPr>
    </w:p>
    <w:p w14:paraId="6FB59D64" w14:textId="35412381" w:rsidR="00E2249E" w:rsidRDefault="00E2249E" w:rsidP="00E2249E">
      <w:pPr>
        <w:ind w:firstLine="720"/>
      </w:pPr>
      <w:proofErr w:type="gramStart"/>
      <w:r>
        <w:t xml:space="preserve">Pada </w:t>
      </w:r>
      <w:r w:rsidR="006755D9">
        <w:t>G</w:t>
      </w:r>
      <w:r w:rsidR="00F15C79">
        <w:t>ambar 4.3</w:t>
      </w:r>
      <w:r>
        <w:t xml:space="preserve">0 terlihat request pada berhasil diterima oleh </w:t>
      </w:r>
      <w:r w:rsidRPr="00065B47">
        <w:rPr>
          <w:i/>
        </w:rPr>
        <w:t>server</w:t>
      </w:r>
      <w:r>
        <w:t xml:space="preserve"> dan </w:t>
      </w:r>
      <w:r w:rsidRPr="00065B47">
        <w:rPr>
          <w:i/>
        </w:rPr>
        <w:t>server</w:t>
      </w:r>
      <w:r>
        <w:t xml:space="preserve"> me</w:t>
      </w:r>
      <w:r w:rsidR="001B0ECC">
        <w:t>mberikan respon status terhadap</w:t>
      </w:r>
      <w:r>
        <w:t xml:space="preserve"> permintaan yang dikirimkan.</w:t>
      </w:r>
      <w:proofErr w:type="gramEnd"/>
      <w:r>
        <w:t xml:space="preserve"> </w:t>
      </w:r>
      <w:proofErr w:type="gramStart"/>
      <w:r>
        <w:t xml:space="preserve">Dengan mengirimkan permintaan ke </w:t>
      </w:r>
      <w:hyperlink r:id="rId91" w:history="1">
        <w:r w:rsidRPr="001E2EF6">
          <w:rPr>
            <w:rStyle w:val="Hyperlink"/>
            <w:color w:val="000000" w:themeColor="text1"/>
            <w:u w:val="none"/>
          </w:rPr>
          <w:t>https://smartdoorlock.my.id/api/login</w:t>
        </w:r>
      </w:hyperlink>
      <w:r w:rsidRPr="00AF7282">
        <w:rPr>
          <w:color w:val="000000" w:themeColor="text1"/>
        </w:rPr>
        <w:t xml:space="preserve"> </w:t>
      </w:r>
      <w:r>
        <w:t xml:space="preserve">berarti kita melakukan request menggunakan HTTPS sehingga request tersebut ijinkan oleh </w:t>
      </w:r>
      <w:r w:rsidRPr="00065B47">
        <w:rPr>
          <w:i/>
        </w:rPr>
        <w:t>server</w:t>
      </w:r>
      <w:r>
        <w:t>.</w:t>
      </w:r>
      <w:proofErr w:type="gramEnd"/>
      <w:r>
        <w:t xml:space="preserve"> </w:t>
      </w:r>
    </w:p>
    <w:p w14:paraId="486E30E4" w14:textId="77777777" w:rsidR="00F15C79" w:rsidRDefault="00AF1A66" w:rsidP="00124214">
      <w:r>
        <w:rPr>
          <w:noProof/>
          <w:lang w:val="en-US"/>
        </w:rPr>
        <w:lastRenderedPageBreak/>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039995" cy="2833382"/>
                    </a:xfrm>
                    <a:prstGeom prst="rect">
                      <a:avLst/>
                    </a:prstGeom>
                  </pic:spPr>
                </pic:pic>
              </a:graphicData>
            </a:graphic>
          </wp:inline>
        </w:drawing>
      </w:r>
    </w:p>
    <w:p w14:paraId="6B204152" w14:textId="24AC7B87" w:rsidR="000B4A57" w:rsidRDefault="00F15C79" w:rsidP="00F15C79">
      <w:pPr>
        <w:pStyle w:val="LabelGambar"/>
      </w:pPr>
      <w:bookmarkStart w:id="354" w:name="_Toc142072611"/>
      <w:bookmarkStart w:id="355" w:name="_Toc142073228"/>
      <w:bookmarkStart w:id="356" w:name="_Toc143520013"/>
      <w:proofErr w:type="gramStart"/>
      <w:r w:rsidRPr="00F15C79">
        <w:rPr>
          <w:b/>
        </w:rPr>
        <w:t>Gambar 4.</w:t>
      </w:r>
      <w:proofErr w:type="gramEnd"/>
      <w:r w:rsidRPr="00F15C79">
        <w:rPr>
          <w:b/>
        </w:rPr>
        <w:fldChar w:fldCharType="begin"/>
      </w:r>
      <w:r w:rsidRPr="00F15C79">
        <w:rPr>
          <w:b/>
        </w:rPr>
        <w:instrText xml:space="preserve"> SEQ Gambar_4. \* ARABIC </w:instrText>
      </w:r>
      <w:r w:rsidRPr="00F15C79">
        <w:rPr>
          <w:b/>
        </w:rPr>
        <w:fldChar w:fldCharType="separate"/>
      </w:r>
      <w:r w:rsidR="00742A11">
        <w:rPr>
          <w:b/>
          <w:noProof/>
        </w:rPr>
        <w:t>31</w:t>
      </w:r>
      <w:r w:rsidRPr="00F15C79">
        <w:rPr>
          <w:b/>
        </w:rPr>
        <w:fldChar w:fldCharType="end"/>
      </w:r>
      <w:r>
        <w:t xml:space="preserve"> </w:t>
      </w:r>
      <w:r w:rsidRPr="00F15C79">
        <w:rPr>
          <w:i/>
        </w:rPr>
        <w:t>Request</w:t>
      </w:r>
      <w:r w:rsidR="00EA5266">
        <w:t xml:space="preserve"> m</w:t>
      </w:r>
      <w:r>
        <w:t>enggunakan HTTP</w:t>
      </w:r>
      <w:bookmarkEnd w:id="354"/>
      <w:bookmarkEnd w:id="355"/>
      <w:bookmarkEnd w:id="356"/>
      <w:r w:rsidR="005C2435">
        <w:t xml:space="preserve">  </w:t>
      </w:r>
    </w:p>
    <w:p w14:paraId="1B73A431" w14:textId="77777777" w:rsidR="00EB6FBE" w:rsidRDefault="00EB6FBE" w:rsidP="00F15C79">
      <w:pPr>
        <w:pStyle w:val="LabelGambar"/>
      </w:pPr>
    </w:p>
    <w:p w14:paraId="3E6E9C6E" w14:textId="528F4316" w:rsidR="00EB6FBE" w:rsidRDefault="006755D9" w:rsidP="00D87A55">
      <w:pPr>
        <w:ind w:firstLine="709"/>
      </w:pPr>
      <w:r>
        <w:t>Pada G</w:t>
      </w:r>
      <w:r w:rsidR="00EB6FBE">
        <w:t xml:space="preserve">ambar 4.31 terlihat bahwa permintaan dikirimkan menggunakan </w:t>
      </w:r>
      <w:r w:rsidR="00D87A55">
        <w:t xml:space="preserve">protokol HTTP, dengan menggunakan HTTP maka </w:t>
      </w:r>
      <w:r w:rsidR="00D87A55" w:rsidRPr="00D87A55">
        <w:rPr>
          <w:i/>
        </w:rPr>
        <w:t>server</w:t>
      </w:r>
      <w:r w:rsidR="00D87A55">
        <w:t xml:space="preserve"> </w:t>
      </w:r>
      <w:proofErr w:type="gramStart"/>
      <w:r w:rsidR="00D87A55">
        <w:t>akan</w:t>
      </w:r>
      <w:proofErr w:type="gramEnd"/>
      <w:r w:rsidR="00D87A55">
        <w:t xml:space="preserve">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4024423E" w14:textId="77777777" w:rsidR="00D87A55" w:rsidRDefault="00D87A55" w:rsidP="00D87A55">
      <w:pPr>
        <w:ind w:firstLine="709"/>
      </w:pPr>
    </w:p>
    <w:p w14:paraId="0F68F0A3" w14:textId="1C23B18C" w:rsidR="00BE0291" w:rsidRDefault="00BE0291" w:rsidP="004C637A">
      <w:pPr>
        <w:pStyle w:val="SubBabIV"/>
        <w:ind w:left="709" w:hanging="709"/>
      </w:pPr>
      <w:bookmarkStart w:id="357" w:name="_Toc143523788"/>
      <w:r>
        <w:t>Pengujian</w:t>
      </w:r>
      <w:bookmarkEnd w:id="357"/>
    </w:p>
    <w:p w14:paraId="230E8B9C" w14:textId="34075842" w:rsidR="00610909" w:rsidRDefault="001668CE" w:rsidP="002B6D75">
      <w:pPr>
        <w:ind w:firstLine="709"/>
        <w:contextualSpacing/>
        <w:rPr>
          <w:lang w:val="en-US"/>
        </w:rPr>
      </w:pPr>
      <w:r>
        <w:rPr>
          <w:lang w:val="en-US"/>
        </w:rPr>
        <w:t xml:space="preserve">Pada tahap ini dilakukan proses pengujian pada sistem yang telah dibuat. </w:t>
      </w:r>
      <w:proofErr w:type="gramStart"/>
      <w:r>
        <w:rPr>
          <w:lang w:val="en-US"/>
        </w:rPr>
        <w:t>Pengujian yang dilakukan meliputi pengujian terhadap kebutuhan fungsional maupun kebutuhan nonfungsional.</w:t>
      </w:r>
      <w:proofErr w:type="gramEnd"/>
      <w:r>
        <w:rPr>
          <w:lang w:val="en-US"/>
        </w:rPr>
        <w:t xml:space="preserve"> </w:t>
      </w:r>
      <w:proofErr w:type="gramStart"/>
      <w:r>
        <w:rPr>
          <w:lang w:val="en-US"/>
        </w:rPr>
        <w:t>Pengujian kebutuhan fungsional berfokus pada ketersediakan fitur-fitur yang telah dibuat serta kinerja dari fitur tersebut apakah sesuai atau tidak.</w:t>
      </w:r>
      <w:proofErr w:type="gramEnd"/>
      <w:r>
        <w:rPr>
          <w:lang w:val="en-US"/>
        </w:rPr>
        <w:t xml:space="preserve"> </w:t>
      </w:r>
      <w:proofErr w:type="gramStart"/>
      <w:r>
        <w:rPr>
          <w:lang w:val="en-US"/>
        </w:rPr>
        <w:t xml:space="preserve">Pengujian </w:t>
      </w:r>
      <w:r w:rsidR="00A64C01">
        <w:rPr>
          <w:lang w:val="en-US"/>
        </w:rPr>
        <w:t>non-fungsional berkokus</w:t>
      </w:r>
      <w:r>
        <w:rPr>
          <w:lang w:val="en-US"/>
        </w:rPr>
        <w:t xml:space="preserve"> pada keandalan sistem yang telah dibuat seperti waktu respon dan</w:t>
      </w:r>
      <w:r w:rsidR="00A64C01">
        <w:rPr>
          <w:lang w:val="en-US"/>
        </w:rPr>
        <w:t xml:space="preserve"> tingkat</w:t>
      </w:r>
      <w:r>
        <w:rPr>
          <w:lang w:val="en-US"/>
        </w:rPr>
        <w:t xml:space="preserve"> keamanan.</w:t>
      </w:r>
      <w:proofErr w:type="gramEnd"/>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bookmarkStart w:id="358" w:name="_Toc143523789"/>
      <w:r>
        <w:t xml:space="preserve">Pengujian </w:t>
      </w:r>
      <w:r w:rsidR="006B0F8C">
        <w:t>F</w:t>
      </w:r>
      <w:r>
        <w:t>ungsional</w:t>
      </w:r>
      <w:bookmarkEnd w:id="358"/>
    </w:p>
    <w:p w14:paraId="32CE0528" w14:textId="333D917F" w:rsidR="00460090" w:rsidRDefault="00446EC2" w:rsidP="00446EC2">
      <w:pPr>
        <w:ind w:firstLine="709"/>
      </w:pPr>
      <w:proofErr w:type="gramStart"/>
      <w:r>
        <w:t>Pa</w:t>
      </w:r>
      <w:r w:rsidR="000D4EAB">
        <w:t>da pengujian fungsional berfokus</w:t>
      </w:r>
      <w:r>
        <w:t xml:space="preserve"> pada fungsi dari fitur-fitur yang ada pada sistem.</w:t>
      </w:r>
      <w:proofErr w:type="gramEnd"/>
      <w:r>
        <w:t xml:space="preserve"> </w:t>
      </w:r>
      <w:proofErr w:type="gramStart"/>
      <w:r>
        <w:t xml:space="preserve">Pengujian fungsional dilakukan menggunakan metode </w:t>
      </w:r>
      <w:r w:rsidRPr="00A9199B">
        <w:rPr>
          <w:i/>
        </w:rPr>
        <w:t>blackbox</w:t>
      </w:r>
      <w:r w:rsidR="005C05B2">
        <w:rPr>
          <w:i/>
        </w:rPr>
        <w:t xml:space="preserve"> </w:t>
      </w:r>
      <w:r w:rsidR="005C05B2">
        <w:t>dengan bantuan postman sebagai alat pengujian</w:t>
      </w:r>
      <w:r>
        <w:t>.</w:t>
      </w:r>
      <w:proofErr w:type="gramEnd"/>
      <w:r>
        <w:t xml:space="preserve"> </w:t>
      </w:r>
      <w:proofErr w:type="gramStart"/>
      <w:r w:rsidR="00A9199B">
        <w:t xml:space="preserve">Pengujian </w:t>
      </w:r>
      <w:r w:rsidR="00A9199B" w:rsidRPr="00A9199B">
        <w:rPr>
          <w:i/>
        </w:rPr>
        <w:t>blackbox</w:t>
      </w:r>
      <w:r w:rsidR="00A9199B">
        <w:t xml:space="preserve"> merupakan sebuah metode pengujian perangkat lunak yang dilakukan tanpa memperhatikan </w:t>
      </w:r>
      <w:r w:rsidR="00A9199B">
        <w:lastRenderedPageBreak/>
        <w:t>struktuk kode program didalamnya</w:t>
      </w:r>
      <w:r w:rsidR="00967626">
        <w:t>.</w:t>
      </w:r>
      <w:proofErr w:type="gramEnd"/>
      <w:r w:rsidR="00A9199B">
        <w:t xml:space="preserve"> </w:t>
      </w:r>
      <w:proofErr w:type="gramStart"/>
      <w:r w:rsidR="00852AC3">
        <w:t xml:space="preserve">Tabel </w:t>
      </w:r>
      <w:r w:rsidR="005833CC">
        <w:t>4.1</w:t>
      </w:r>
      <w:r w:rsidR="00852AC3">
        <w:t xml:space="preserve"> menjelaskan beberapa fitur hasil implementasi dari kebutuhan fungsional pada sistem penguncian pintu gedung ini.</w:t>
      </w:r>
      <w:proofErr w:type="gramEnd"/>
    </w:p>
    <w:p w14:paraId="4ADB659E" w14:textId="77777777" w:rsidR="00852AC3" w:rsidRDefault="00852AC3" w:rsidP="00852AC3"/>
    <w:p w14:paraId="7F0FE421" w14:textId="6AF7C8B0" w:rsidR="00852AC3" w:rsidRDefault="00852AC3" w:rsidP="00852AC3">
      <w:pPr>
        <w:pStyle w:val="LabelGambar"/>
        <w:jc w:val="left"/>
      </w:pPr>
      <w:bookmarkStart w:id="359" w:name="_Toc142072917"/>
      <w:bookmarkStart w:id="360" w:name="_Toc143519705"/>
      <w:bookmarkStart w:id="361" w:name="_Toc143519874"/>
      <w:proofErr w:type="gramStart"/>
      <w:r w:rsidRPr="00852AC3">
        <w:rPr>
          <w:b/>
        </w:rPr>
        <w:t>Tabel 4.</w:t>
      </w:r>
      <w:proofErr w:type="gramEnd"/>
      <w:r w:rsidR="002B24B6">
        <w:rPr>
          <w:b/>
        </w:rPr>
        <w:fldChar w:fldCharType="begin"/>
      </w:r>
      <w:r w:rsidR="002B24B6">
        <w:rPr>
          <w:b/>
        </w:rPr>
        <w:instrText xml:space="preserve"> SEQ Tabel_4. \* ARABIC </w:instrText>
      </w:r>
      <w:r w:rsidR="002B24B6">
        <w:rPr>
          <w:b/>
        </w:rPr>
        <w:fldChar w:fldCharType="separate"/>
      </w:r>
      <w:r w:rsidR="00AD0558">
        <w:rPr>
          <w:b/>
          <w:noProof/>
        </w:rPr>
        <w:t>1</w:t>
      </w:r>
      <w:r w:rsidR="002B24B6">
        <w:rPr>
          <w:b/>
        </w:rPr>
        <w:fldChar w:fldCharType="end"/>
      </w:r>
      <w:r w:rsidR="003636A3">
        <w:t xml:space="preserve"> Hasil pengujian f</w:t>
      </w:r>
      <w:r>
        <w:t>ungsional</w:t>
      </w:r>
      <w:bookmarkEnd w:id="359"/>
      <w:bookmarkEnd w:id="360"/>
      <w:bookmarkEnd w:id="361"/>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AE5BA5">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AE5BA5">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755149B0" w:rsidR="002B5DBB" w:rsidRPr="00F37E3B" w:rsidRDefault="002B5DBB" w:rsidP="00503390">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 xml:space="preserve">utentikasi </w:t>
            </w:r>
            <w:r w:rsidR="002B5DBB" w:rsidRPr="001B0ECC">
              <w:rPr>
                <w:rFonts w:eastAsia="Times New Roman" w:cs="Times New Roman"/>
                <w:i/>
                <w:color w:val="000000"/>
                <w:szCs w:val="24"/>
                <w:lang w:val="en-US"/>
              </w:rPr>
              <w:t>login</w:t>
            </w:r>
            <w:r w:rsidR="002B5DBB" w:rsidRPr="00F37E3B">
              <w:rPr>
                <w:rFonts w:eastAsia="Times New Roman" w:cs="Times New Roman"/>
                <w:color w:val="000000"/>
                <w:szCs w:val="24"/>
                <w:lang w:val="en-US"/>
              </w:rPr>
              <w:t xml:space="preserve"> dan </w:t>
            </w:r>
            <w:r w:rsidR="002B5DBB" w:rsidRPr="001B0ECC">
              <w:rPr>
                <w:rFonts w:eastAsia="Times New Roman" w:cs="Times New Roman"/>
                <w:i/>
                <w:color w:val="000000"/>
                <w:szCs w:val="24"/>
                <w:lang w:val="en-US"/>
              </w:rPr>
              <w:t>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03390">
        <w:trPr>
          <w:trHeight w:val="300"/>
        </w:trPr>
        <w:tc>
          <w:tcPr>
            <w:tcW w:w="709" w:type="dxa"/>
            <w:tcBorders>
              <w:top w:val="nil"/>
              <w:left w:val="nil"/>
              <w:bottom w:val="nil"/>
              <w:right w:val="nil"/>
            </w:tcBorders>
            <w:shd w:val="clear" w:color="auto" w:fill="auto"/>
            <w:noWrap/>
            <w:vAlign w:val="center"/>
            <w:hideMark/>
          </w:tcPr>
          <w:p w14:paraId="1742947E"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bottom w:val="nil"/>
              <w:right w:val="nil"/>
            </w:tcBorders>
            <w:shd w:val="clear" w:color="auto" w:fill="auto"/>
            <w:noWrap/>
            <w:vAlign w:val="center"/>
            <w:hideMark/>
          </w:tcPr>
          <w:p w14:paraId="7047526E" w14:textId="088B15BC"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 xml:space="preserve">anti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503390">
        <w:trPr>
          <w:trHeight w:val="300"/>
        </w:trPr>
        <w:tc>
          <w:tcPr>
            <w:tcW w:w="709" w:type="dxa"/>
            <w:tcBorders>
              <w:top w:val="nil"/>
              <w:left w:val="nil"/>
              <w:bottom w:val="nil"/>
              <w:right w:val="nil"/>
            </w:tcBorders>
            <w:shd w:val="clear" w:color="auto" w:fill="auto"/>
            <w:noWrap/>
            <w:vAlign w:val="center"/>
            <w:hideMark/>
          </w:tcPr>
          <w:p w14:paraId="28EE5759"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nil"/>
              <w:right w:val="nil"/>
            </w:tcBorders>
            <w:shd w:val="clear" w:color="auto" w:fill="auto"/>
            <w:noWrap/>
            <w:vAlign w:val="center"/>
            <w:hideMark/>
          </w:tcPr>
          <w:p w14:paraId="5A99A721" w14:textId="54A80DD0" w:rsidR="002B5DBB" w:rsidRPr="00F37E3B" w:rsidRDefault="00561898" w:rsidP="00AE5BA5">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w:t>
            </w:r>
            <w:r w:rsidR="002B5DBB" w:rsidRPr="00412987">
              <w:rPr>
                <w:rFonts w:eastAsia="Times New Roman" w:cs="Times New Roman"/>
                <w:i/>
                <w:color w:val="000000"/>
                <w:szCs w:val="24"/>
                <w:lang w:val="en-US"/>
              </w:rPr>
              <w:t>eset</w:t>
            </w:r>
            <w:r w:rsidR="002B5DBB" w:rsidRPr="00F37E3B">
              <w:rPr>
                <w:rFonts w:eastAsia="Times New Roman" w:cs="Times New Roman"/>
                <w:color w:val="000000"/>
                <w:szCs w:val="24"/>
                <w:lang w:val="en-US"/>
              </w:rPr>
              <w:t xml:space="preserve">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5CA953F" w14:textId="77777777" w:rsidTr="00503390">
        <w:trPr>
          <w:trHeight w:val="300"/>
        </w:trPr>
        <w:tc>
          <w:tcPr>
            <w:tcW w:w="709" w:type="dxa"/>
            <w:tcBorders>
              <w:top w:val="nil"/>
              <w:left w:val="nil"/>
              <w:bottom w:val="nil"/>
              <w:right w:val="nil"/>
            </w:tcBorders>
            <w:shd w:val="clear" w:color="auto" w:fill="auto"/>
            <w:noWrap/>
            <w:vAlign w:val="center"/>
            <w:hideMark/>
          </w:tcPr>
          <w:p w14:paraId="14C9E1EF"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hideMark/>
          </w:tcPr>
          <w:p w14:paraId="1FED3923" w14:textId="14978043"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 xml:space="preserve">erifikasi </w:t>
            </w:r>
            <w:r w:rsidR="00780C9B" w:rsidRPr="00780C9B">
              <w:rPr>
                <w:rFonts w:eastAsia="Times New Roman" w:cs="Times New Roman"/>
                <w:i/>
                <w:color w:val="000000"/>
                <w:szCs w:val="24"/>
                <w:lang w:val="en-US"/>
              </w:rPr>
              <w:t>email</w:t>
            </w:r>
          </w:p>
        </w:tc>
        <w:tc>
          <w:tcPr>
            <w:tcW w:w="2551" w:type="dxa"/>
            <w:tcBorders>
              <w:top w:val="nil"/>
              <w:left w:val="nil"/>
              <w:bottom w:val="nil"/>
              <w:right w:val="nil"/>
            </w:tcBorders>
            <w:shd w:val="clear" w:color="auto" w:fill="auto"/>
            <w:noWrap/>
            <w:vAlign w:val="center"/>
          </w:tcPr>
          <w:p w14:paraId="6AB5A6BD" w14:textId="3A3D92E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03827ED" w14:textId="77777777" w:rsidTr="00503390">
        <w:trPr>
          <w:trHeight w:val="300"/>
        </w:trPr>
        <w:tc>
          <w:tcPr>
            <w:tcW w:w="709" w:type="dxa"/>
            <w:tcBorders>
              <w:top w:val="nil"/>
              <w:left w:val="nil"/>
              <w:bottom w:val="nil"/>
              <w:right w:val="nil"/>
            </w:tcBorders>
            <w:shd w:val="clear" w:color="auto" w:fill="auto"/>
            <w:noWrap/>
            <w:vAlign w:val="center"/>
          </w:tcPr>
          <w:p w14:paraId="57CC840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5BF0E657" w14:textId="4F5EE1E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Pr>
                <w:rFonts w:eastAsia="Times New Roman" w:cs="Times New Roman"/>
                <w:color w:val="000000"/>
                <w:szCs w:val="24"/>
                <w:lang w:val="en-US"/>
              </w:rPr>
              <w:t>anti profil</w:t>
            </w:r>
          </w:p>
        </w:tc>
        <w:tc>
          <w:tcPr>
            <w:tcW w:w="2551" w:type="dxa"/>
            <w:tcBorders>
              <w:top w:val="nil"/>
              <w:left w:val="nil"/>
              <w:bottom w:val="nil"/>
              <w:right w:val="nil"/>
            </w:tcBorders>
            <w:shd w:val="clear" w:color="auto" w:fill="auto"/>
            <w:noWrap/>
            <w:vAlign w:val="center"/>
          </w:tcPr>
          <w:p w14:paraId="43C1787D" w14:textId="6739B561"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3810AEA4" w14:textId="77777777" w:rsidTr="00503390">
        <w:trPr>
          <w:trHeight w:val="300"/>
        </w:trPr>
        <w:tc>
          <w:tcPr>
            <w:tcW w:w="709" w:type="dxa"/>
            <w:tcBorders>
              <w:top w:val="nil"/>
              <w:left w:val="nil"/>
              <w:bottom w:val="nil"/>
              <w:right w:val="nil"/>
            </w:tcBorders>
            <w:shd w:val="clear" w:color="auto" w:fill="auto"/>
            <w:noWrap/>
            <w:vAlign w:val="center"/>
            <w:hideMark/>
          </w:tcPr>
          <w:p w14:paraId="3560AB1B"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hideMark/>
          </w:tcPr>
          <w:p w14:paraId="5890F5F6" w14:textId="58009E11"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4C38BF53" w14:textId="2BF0480B"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1C211E0E" w14:textId="77777777" w:rsidTr="00503390">
        <w:trPr>
          <w:trHeight w:val="300"/>
        </w:trPr>
        <w:tc>
          <w:tcPr>
            <w:tcW w:w="709" w:type="dxa"/>
            <w:tcBorders>
              <w:top w:val="nil"/>
              <w:left w:val="nil"/>
              <w:bottom w:val="nil"/>
              <w:right w:val="nil"/>
            </w:tcBorders>
            <w:shd w:val="clear" w:color="auto" w:fill="auto"/>
            <w:noWrap/>
            <w:vAlign w:val="center"/>
            <w:hideMark/>
          </w:tcPr>
          <w:p w14:paraId="73089B19"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hideMark/>
          </w:tcPr>
          <w:p w14:paraId="2C32FFE6" w14:textId="2B1BE26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3B8FF119" w14:textId="3C08A6DD"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92DE2A1" w14:textId="77777777" w:rsidTr="00503390">
        <w:trPr>
          <w:trHeight w:val="300"/>
        </w:trPr>
        <w:tc>
          <w:tcPr>
            <w:tcW w:w="709" w:type="dxa"/>
            <w:tcBorders>
              <w:top w:val="nil"/>
              <w:left w:val="nil"/>
              <w:bottom w:val="nil"/>
              <w:right w:val="nil"/>
            </w:tcBorders>
            <w:shd w:val="clear" w:color="auto" w:fill="auto"/>
            <w:noWrap/>
            <w:vAlign w:val="center"/>
            <w:hideMark/>
          </w:tcPr>
          <w:p w14:paraId="3D8ACDF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hideMark/>
          </w:tcPr>
          <w:p w14:paraId="110D20A7" w14:textId="2B35514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riwayat aktifitas</w:t>
            </w:r>
          </w:p>
        </w:tc>
        <w:tc>
          <w:tcPr>
            <w:tcW w:w="2551" w:type="dxa"/>
            <w:tcBorders>
              <w:top w:val="nil"/>
              <w:left w:val="nil"/>
              <w:bottom w:val="nil"/>
              <w:right w:val="nil"/>
            </w:tcBorders>
            <w:shd w:val="clear" w:color="auto" w:fill="auto"/>
            <w:noWrap/>
            <w:vAlign w:val="center"/>
          </w:tcPr>
          <w:p w14:paraId="3FAA73EB" w14:textId="32F6301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BD47D13" w14:textId="77777777" w:rsidTr="00503390">
        <w:trPr>
          <w:trHeight w:val="300"/>
        </w:trPr>
        <w:tc>
          <w:tcPr>
            <w:tcW w:w="709" w:type="dxa"/>
            <w:tcBorders>
              <w:top w:val="nil"/>
              <w:left w:val="nil"/>
              <w:bottom w:val="nil"/>
              <w:right w:val="nil"/>
            </w:tcBorders>
            <w:shd w:val="clear" w:color="auto" w:fill="auto"/>
            <w:noWrap/>
            <w:vAlign w:val="center"/>
            <w:hideMark/>
          </w:tcPr>
          <w:p w14:paraId="405BEF5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hideMark/>
          </w:tcPr>
          <w:p w14:paraId="21F8AC14" w14:textId="1421FE2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5BEE30D7" w14:textId="53A533F6"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1842B48" w14:textId="77777777" w:rsidTr="00503390">
        <w:trPr>
          <w:trHeight w:val="300"/>
        </w:trPr>
        <w:tc>
          <w:tcPr>
            <w:tcW w:w="709" w:type="dxa"/>
            <w:tcBorders>
              <w:top w:val="nil"/>
              <w:left w:val="nil"/>
              <w:bottom w:val="nil"/>
              <w:right w:val="nil"/>
            </w:tcBorders>
            <w:shd w:val="clear" w:color="auto" w:fill="auto"/>
            <w:noWrap/>
            <w:vAlign w:val="center"/>
            <w:hideMark/>
          </w:tcPr>
          <w:p w14:paraId="01CF1AFF"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hideMark/>
          </w:tcPr>
          <w:p w14:paraId="014B5AFE" w14:textId="09C5FBE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42EE7826" w14:textId="03C736A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91E4F85" w14:textId="77777777" w:rsidTr="00503390">
        <w:trPr>
          <w:trHeight w:val="300"/>
        </w:trPr>
        <w:tc>
          <w:tcPr>
            <w:tcW w:w="709" w:type="dxa"/>
            <w:tcBorders>
              <w:top w:val="nil"/>
              <w:left w:val="nil"/>
              <w:bottom w:val="nil"/>
              <w:right w:val="nil"/>
            </w:tcBorders>
            <w:shd w:val="clear" w:color="auto" w:fill="auto"/>
            <w:noWrap/>
            <w:vAlign w:val="center"/>
            <w:hideMark/>
          </w:tcPr>
          <w:p w14:paraId="567D3BF3"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hideMark/>
          </w:tcPr>
          <w:p w14:paraId="1D71CE78" w14:textId="187329A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002B5DBB" w:rsidRPr="00F37E3B">
              <w:rPr>
                <w:rFonts w:eastAsia="Times New Roman" w:cs="Times New Roman"/>
                <w:color w:val="000000"/>
                <w:szCs w:val="24"/>
                <w:lang w:val="en-US"/>
              </w:rPr>
              <w:t>egister pintu baru</w:t>
            </w:r>
          </w:p>
        </w:tc>
        <w:tc>
          <w:tcPr>
            <w:tcW w:w="2551" w:type="dxa"/>
            <w:tcBorders>
              <w:top w:val="nil"/>
              <w:left w:val="nil"/>
              <w:bottom w:val="nil"/>
              <w:right w:val="nil"/>
            </w:tcBorders>
            <w:shd w:val="clear" w:color="auto" w:fill="auto"/>
            <w:noWrap/>
            <w:vAlign w:val="center"/>
          </w:tcPr>
          <w:p w14:paraId="320A885E" w14:textId="0C87F5F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60A1DE8D" w14:textId="77777777" w:rsidTr="00503390">
        <w:trPr>
          <w:trHeight w:val="300"/>
        </w:trPr>
        <w:tc>
          <w:tcPr>
            <w:tcW w:w="709" w:type="dxa"/>
            <w:tcBorders>
              <w:top w:val="nil"/>
              <w:left w:val="nil"/>
              <w:bottom w:val="nil"/>
              <w:right w:val="nil"/>
            </w:tcBorders>
            <w:shd w:val="clear" w:color="auto" w:fill="auto"/>
            <w:noWrap/>
            <w:vAlign w:val="center"/>
            <w:hideMark/>
          </w:tcPr>
          <w:p w14:paraId="7ADD8531"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hideMark/>
          </w:tcPr>
          <w:p w14:paraId="1F4BADE0" w14:textId="5BBD9208"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002B5DBB"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355A34A1" w14:textId="56F4BE87"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D512363" w14:textId="77777777" w:rsidTr="00503390">
        <w:trPr>
          <w:trHeight w:val="300"/>
        </w:trPr>
        <w:tc>
          <w:tcPr>
            <w:tcW w:w="709" w:type="dxa"/>
            <w:tcBorders>
              <w:top w:val="nil"/>
              <w:left w:val="nil"/>
              <w:bottom w:val="nil"/>
              <w:right w:val="nil"/>
            </w:tcBorders>
            <w:shd w:val="clear" w:color="auto" w:fill="auto"/>
            <w:noWrap/>
            <w:vAlign w:val="center"/>
            <w:hideMark/>
          </w:tcPr>
          <w:p w14:paraId="3CE3ADCD"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hideMark/>
          </w:tcPr>
          <w:p w14:paraId="058F5E81" w14:textId="7248510D"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 xml:space="preserve">endapatkan </w:t>
            </w:r>
            <w:r w:rsidR="002B5DBB" w:rsidRPr="001B0ECC">
              <w:rPr>
                <w:rFonts w:eastAsia="Times New Roman" w:cs="Times New Roman"/>
                <w:i/>
                <w:color w:val="000000"/>
                <w:szCs w:val="24"/>
                <w:lang w:val="en-US"/>
              </w:rPr>
              <w:t>signature</w:t>
            </w:r>
          </w:p>
        </w:tc>
        <w:tc>
          <w:tcPr>
            <w:tcW w:w="2551" w:type="dxa"/>
            <w:tcBorders>
              <w:top w:val="nil"/>
              <w:left w:val="nil"/>
              <w:bottom w:val="nil"/>
              <w:right w:val="nil"/>
            </w:tcBorders>
            <w:shd w:val="clear" w:color="auto" w:fill="auto"/>
            <w:noWrap/>
            <w:vAlign w:val="center"/>
          </w:tcPr>
          <w:p w14:paraId="682923D9" w14:textId="063E362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7B928A7" w14:textId="77777777" w:rsidTr="00503390">
        <w:trPr>
          <w:trHeight w:val="300"/>
        </w:trPr>
        <w:tc>
          <w:tcPr>
            <w:tcW w:w="709" w:type="dxa"/>
            <w:tcBorders>
              <w:top w:val="nil"/>
              <w:left w:val="nil"/>
              <w:right w:val="nil"/>
            </w:tcBorders>
            <w:shd w:val="clear" w:color="auto" w:fill="auto"/>
            <w:noWrap/>
            <w:vAlign w:val="center"/>
            <w:hideMark/>
          </w:tcPr>
          <w:p w14:paraId="7CC7417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right w:val="nil"/>
            </w:tcBorders>
            <w:shd w:val="clear" w:color="auto" w:fill="auto"/>
            <w:noWrap/>
            <w:vAlign w:val="center"/>
            <w:hideMark/>
          </w:tcPr>
          <w:p w14:paraId="03283EEB" w14:textId="35809473"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002B5DBB" w:rsidRPr="00F37E3B">
              <w:rPr>
                <w:rFonts w:eastAsia="Times New Roman" w:cs="Times New Roman"/>
                <w:color w:val="000000"/>
                <w:szCs w:val="24"/>
                <w:lang w:val="en-US"/>
              </w:rPr>
              <w:t>pdate status pintu</w:t>
            </w:r>
          </w:p>
        </w:tc>
        <w:tc>
          <w:tcPr>
            <w:tcW w:w="2551" w:type="dxa"/>
            <w:tcBorders>
              <w:top w:val="nil"/>
              <w:left w:val="nil"/>
              <w:right w:val="nil"/>
            </w:tcBorders>
            <w:shd w:val="clear" w:color="auto" w:fill="auto"/>
            <w:noWrap/>
            <w:vAlign w:val="center"/>
          </w:tcPr>
          <w:p w14:paraId="3A025D11" w14:textId="1BB072B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40AF8D8" w14:textId="77777777" w:rsidTr="00503390">
        <w:trPr>
          <w:trHeight w:val="300"/>
        </w:trPr>
        <w:tc>
          <w:tcPr>
            <w:tcW w:w="709" w:type="dxa"/>
            <w:tcBorders>
              <w:top w:val="nil"/>
              <w:left w:val="nil"/>
              <w:bottom w:val="single" w:sz="4" w:space="0" w:color="auto"/>
              <w:right w:val="nil"/>
            </w:tcBorders>
            <w:shd w:val="clear" w:color="auto" w:fill="auto"/>
            <w:noWrap/>
            <w:vAlign w:val="center"/>
            <w:hideMark/>
          </w:tcPr>
          <w:p w14:paraId="6559401E"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single" w:sz="4" w:space="0" w:color="auto"/>
              <w:right w:val="nil"/>
            </w:tcBorders>
            <w:shd w:val="clear" w:color="auto" w:fill="auto"/>
            <w:noWrap/>
            <w:vAlign w:val="center"/>
            <w:hideMark/>
          </w:tcPr>
          <w:p w14:paraId="2BFDBA9B" w14:textId="44A2540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002B5DBB" w:rsidRPr="00F37E3B">
              <w:rPr>
                <w:rFonts w:eastAsia="Times New Roman" w:cs="Times New Roman"/>
                <w:color w:val="000000"/>
                <w:szCs w:val="24"/>
                <w:lang w:val="en-US"/>
              </w:rPr>
              <w:t>eringatan pintu</w:t>
            </w:r>
          </w:p>
        </w:tc>
        <w:tc>
          <w:tcPr>
            <w:tcW w:w="2551" w:type="dxa"/>
            <w:tcBorders>
              <w:top w:val="nil"/>
              <w:left w:val="nil"/>
              <w:bottom w:val="single" w:sz="4" w:space="0" w:color="auto"/>
              <w:right w:val="nil"/>
            </w:tcBorders>
            <w:shd w:val="clear" w:color="auto" w:fill="auto"/>
            <w:noWrap/>
            <w:vAlign w:val="center"/>
          </w:tcPr>
          <w:p w14:paraId="3FECA1E1" w14:textId="5B2D1285"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FCEFDB5" w14:textId="77777777" w:rsidR="00852AC3" w:rsidRDefault="00852AC3" w:rsidP="00D50922"/>
    <w:p w14:paraId="25CDA480" w14:textId="36AD5F6F" w:rsidR="00E83365" w:rsidRDefault="006B0F8C" w:rsidP="0047502C">
      <w:pPr>
        <w:pStyle w:val="SubBabIVIII"/>
        <w:ind w:hanging="720"/>
      </w:pPr>
      <w:bookmarkStart w:id="362" w:name="_Toc143523790"/>
      <w:r>
        <w:t xml:space="preserve">Fungsi </w:t>
      </w:r>
      <w:r w:rsidRPr="00FD7195">
        <w:rPr>
          <w:i/>
        </w:rPr>
        <w:t>L</w:t>
      </w:r>
      <w:r w:rsidR="00E83365" w:rsidRPr="00FD7195">
        <w:rPr>
          <w:i/>
        </w:rPr>
        <w:t>ogin</w:t>
      </w:r>
      <w:bookmarkEnd w:id="362"/>
    </w:p>
    <w:p w14:paraId="1EFED51B" w14:textId="26B0B4B7" w:rsidR="009E722C" w:rsidRDefault="00FF3F51" w:rsidP="004C2AF5">
      <w:pPr>
        <w:ind w:firstLine="720"/>
      </w:pPr>
      <w:proofErr w:type="gramStart"/>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client mendapatan respon </w:t>
      </w:r>
      <w:r w:rsidRPr="00FF3F51">
        <w:rPr>
          <w:i/>
        </w:rPr>
        <w:t>success</w:t>
      </w:r>
      <w:r>
        <w:t xml:space="preserve"> dari </w:t>
      </w:r>
      <w:r w:rsidRPr="00065B47">
        <w:rPr>
          <w:i/>
        </w:rPr>
        <w:t>server</w:t>
      </w:r>
      <w:r>
        <w:t xml:space="preserve"> disertai dengan dikirimkannya data </w:t>
      </w:r>
      <w:r w:rsidRPr="00FF3F51">
        <w:rPr>
          <w:i/>
        </w:rPr>
        <w:t>client</w:t>
      </w:r>
      <w:r>
        <w:t xml:space="preserve"> dan token akses.</w:t>
      </w:r>
      <w:proofErr w:type="gramEnd"/>
      <w:r>
        <w:t xml:space="preserve"> </w:t>
      </w:r>
      <w:proofErr w:type="gramStart"/>
      <w:r w:rsidR="00FD7195">
        <w:t>Hasil dari pengujian fungsi l</w:t>
      </w:r>
      <w:r w:rsidR="006755D9">
        <w:t>ogin dapat dilihat pada T</w:t>
      </w:r>
      <w:r w:rsidR="00194E4C">
        <w:t>abel 4.2</w:t>
      </w:r>
      <w:r w:rsidR="00FD7195">
        <w:t>.</w:t>
      </w:r>
      <w:proofErr w:type="gramEnd"/>
    </w:p>
    <w:p w14:paraId="5119BF7A" w14:textId="77777777" w:rsidR="009E722C" w:rsidRDefault="009E722C" w:rsidP="00D90C78"/>
    <w:p w14:paraId="2905F42F" w14:textId="21D16B9A" w:rsidR="00D90C78" w:rsidRDefault="00D90C78" w:rsidP="00D90C78">
      <w:pPr>
        <w:pStyle w:val="LabelGambar"/>
        <w:jc w:val="left"/>
        <w:rPr>
          <w:i/>
        </w:rPr>
      </w:pPr>
      <w:bookmarkStart w:id="363" w:name="_Toc142072918"/>
      <w:bookmarkStart w:id="364" w:name="_Toc143519706"/>
      <w:bookmarkStart w:id="365" w:name="_Toc143519875"/>
      <w:proofErr w:type="gramStart"/>
      <w:r w:rsidRPr="00D90C78">
        <w:rPr>
          <w:b/>
        </w:rPr>
        <w:t>Tabel 4.</w:t>
      </w:r>
      <w:proofErr w:type="gramEnd"/>
      <w:r w:rsidR="002B24B6">
        <w:rPr>
          <w:b/>
        </w:rPr>
        <w:fldChar w:fldCharType="begin"/>
      </w:r>
      <w:r w:rsidR="002B24B6">
        <w:rPr>
          <w:b/>
        </w:rPr>
        <w:instrText xml:space="preserve"> SEQ Tabel_4. \* ARABIC </w:instrText>
      </w:r>
      <w:r w:rsidR="002B24B6">
        <w:rPr>
          <w:b/>
        </w:rPr>
        <w:fldChar w:fldCharType="separate"/>
      </w:r>
      <w:r w:rsidR="00AD0558">
        <w:rPr>
          <w:b/>
          <w:noProof/>
        </w:rPr>
        <w:t>2</w:t>
      </w:r>
      <w:r w:rsidR="002B24B6">
        <w:rPr>
          <w:b/>
        </w:rPr>
        <w:fldChar w:fldCharType="end"/>
      </w:r>
      <w:r>
        <w:t xml:space="preserve"> Hasil </w:t>
      </w:r>
      <w:r w:rsidR="003636A3">
        <w:t>p</w:t>
      </w:r>
      <w:r>
        <w:t>engujian</w:t>
      </w:r>
      <w:r w:rsidR="003636A3">
        <w:t xml:space="preserve"> f</w:t>
      </w:r>
      <w:r w:rsidR="00536867">
        <w:t>ungsi</w:t>
      </w:r>
      <w:r>
        <w:t xml:space="preserve"> </w:t>
      </w:r>
      <w:r w:rsidR="003636A3">
        <w:rPr>
          <w:i/>
        </w:rPr>
        <w:t>l</w:t>
      </w:r>
      <w:r w:rsidRPr="00D90C78">
        <w:rPr>
          <w:i/>
        </w:rPr>
        <w:t>ogin</w:t>
      </w:r>
      <w:bookmarkEnd w:id="363"/>
      <w:bookmarkEnd w:id="364"/>
      <w:bookmarkEnd w:id="365"/>
    </w:p>
    <w:tbl>
      <w:tblPr>
        <w:tblW w:w="7938" w:type="dxa"/>
        <w:tblInd w:w="108" w:type="dxa"/>
        <w:tblLook w:val="04A0" w:firstRow="1" w:lastRow="0" w:firstColumn="1" w:lastColumn="0" w:noHBand="0" w:noVBand="1"/>
      </w:tblPr>
      <w:tblGrid>
        <w:gridCol w:w="510"/>
        <w:gridCol w:w="1376"/>
        <w:gridCol w:w="2820"/>
        <w:gridCol w:w="2098"/>
        <w:gridCol w:w="1134"/>
      </w:tblGrid>
      <w:tr w:rsidR="0099473F" w:rsidRPr="0099473F" w14:paraId="646BE618" w14:textId="77777777" w:rsidTr="004C2AF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658B6DC"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9473F" w:rsidRPr="0099473F" w14:paraId="0A4C7842" w14:textId="77777777" w:rsidTr="004C2AF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76" w:type="dxa"/>
            <w:tcBorders>
              <w:top w:val="single" w:sz="4" w:space="0" w:color="auto"/>
              <w:left w:val="nil"/>
              <w:bottom w:val="single" w:sz="4" w:space="0" w:color="auto"/>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bottom w:val="single" w:sz="4" w:space="0" w:color="auto"/>
              <w:right w:val="nil"/>
            </w:tcBorders>
            <w:shd w:val="clear" w:color="auto" w:fill="auto"/>
            <w:noWrap/>
            <w:vAlign w:val="center"/>
            <w:hideMark/>
          </w:tcPr>
          <w:p w14:paraId="37DDD841" w14:textId="5588FCC3"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sidR="00280C9A">
              <w:rPr>
                <w:rFonts w:eastAsia="Times New Roman" w:cs="Times New Roman"/>
                <w:color w:val="000000"/>
                <w:szCs w:val="24"/>
                <w:lang w:val="en-US"/>
              </w:rPr>
              <w:t xml:space="preserve">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98" w:type="dxa"/>
            <w:tcBorders>
              <w:top w:val="single" w:sz="4" w:space="0" w:color="auto"/>
              <w:left w:val="nil"/>
              <w:bottom w:val="single" w:sz="4" w:space="0" w:color="auto"/>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single" w:sz="4" w:space="0" w:color="auto"/>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bl>
    <w:p w14:paraId="006F9C4E" w14:textId="32A47E1C" w:rsidR="004C2AF5" w:rsidRDefault="002B24B6" w:rsidP="002B24B6">
      <w:pPr>
        <w:pStyle w:val="LabelTabel"/>
      </w:pPr>
      <w:r w:rsidRPr="002B24B6">
        <w:rPr>
          <w:b/>
        </w:rPr>
        <w:lastRenderedPageBreak/>
        <w:t>Tabel 4.2</w:t>
      </w:r>
      <w:r>
        <w:t xml:space="preserve"> (lanjutan)</w:t>
      </w:r>
    </w:p>
    <w:tbl>
      <w:tblPr>
        <w:tblW w:w="7938" w:type="dxa"/>
        <w:tblInd w:w="108" w:type="dxa"/>
        <w:tblLook w:val="04A0" w:firstRow="1" w:lastRow="0" w:firstColumn="1" w:lastColumn="0" w:noHBand="0" w:noVBand="1"/>
      </w:tblPr>
      <w:tblGrid>
        <w:gridCol w:w="510"/>
        <w:gridCol w:w="1376"/>
        <w:gridCol w:w="2820"/>
        <w:gridCol w:w="2098"/>
        <w:gridCol w:w="1134"/>
      </w:tblGrid>
      <w:tr w:rsidR="002B24B6" w:rsidRPr="0099473F" w14:paraId="09AC9BC2" w14:textId="77777777" w:rsidTr="006318C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43ECEC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890B4D0"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27572B2"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0EBDD60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3C9A430"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B24B6" w:rsidRPr="0099473F" w14:paraId="1A2BFEFF" w14:textId="77777777" w:rsidTr="006318CE">
        <w:trPr>
          <w:trHeight w:val="300"/>
        </w:trPr>
        <w:tc>
          <w:tcPr>
            <w:tcW w:w="510" w:type="dxa"/>
            <w:tcBorders>
              <w:top w:val="single" w:sz="4" w:space="0" w:color="auto"/>
              <w:left w:val="nil"/>
              <w:right w:val="nil"/>
            </w:tcBorders>
            <w:shd w:val="clear" w:color="auto" w:fill="auto"/>
            <w:noWrap/>
            <w:vAlign w:val="center"/>
          </w:tcPr>
          <w:p w14:paraId="3DE01E8B"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76" w:type="dxa"/>
            <w:tcBorders>
              <w:top w:val="single" w:sz="4" w:space="0" w:color="auto"/>
              <w:left w:val="nil"/>
              <w:right w:val="nil"/>
            </w:tcBorders>
            <w:shd w:val="clear" w:color="auto" w:fill="auto"/>
            <w:noWrap/>
            <w:vAlign w:val="center"/>
          </w:tcPr>
          <w:p w14:paraId="5A0095C2"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top w:val="single" w:sz="4" w:space="0" w:color="auto"/>
              <w:left w:val="nil"/>
              <w:right w:val="nil"/>
            </w:tcBorders>
            <w:shd w:val="clear" w:color="auto" w:fill="auto"/>
            <w:noWrap/>
            <w:vAlign w:val="center"/>
          </w:tcPr>
          <w:p w14:paraId="637E1674"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98" w:type="dxa"/>
            <w:tcBorders>
              <w:top w:val="single" w:sz="4" w:space="0" w:color="auto"/>
              <w:left w:val="nil"/>
              <w:right w:val="nil"/>
            </w:tcBorders>
            <w:shd w:val="clear" w:color="auto" w:fill="auto"/>
            <w:noWrap/>
            <w:vAlign w:val="center"/>
          </w:tcPr>
          <w:p w14:paraId="77305E51" w14:textId="77777777" w:rsidR="002B24B6" w:rsidRPr="0099473F" w:rsidRDefault="002B24B6" w:rsidP="006318CE">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134" w:type="dxa"/>
            <w:tcBorders>
              <w:top w:val="single" w:sz="4" w:space="0" w:color="auto"/>
              <w:left w:val="nil"/>
              <w:right w:val="nil"/>
            </w:tcBorders>
            <w:shd w:val="clear" w:color="auto" w:fill="auto"/>
            <w:noWrap/>
            <w:vAlign w:val="center"/>
          </w:tcPr>
          <w:p w14:paraId="159F4523"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44A4FF40" w14:textId="77777777" w:rsidTr="006318CE">
        <w:trPr>
          <w:trHeight w:val="300"/>
        </w:trPr>
        <w:tc>
          <w:tcPr>
            <w:tcW w:w="510" w:type="dxa"/>
            <w:tcBorders>
              <w:left w:val="nil"/>
              <w:bottom w:val="nil"/>
              <w:right w:val="nil"/>
            </w:tcBorders>
            <w:shd w:val="clear" w:color="auto" w:fill="auto"/>
            <w:noWrap/>
            <w:vAlign w:val="center"/>
          </w:tcPr>
          <w:p w14:paraId="24E247B8"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76" w:type="dxa"/>
            <w:tcBorders>
              <w:left w:val="nil"/>
              <w:bottom w:val="nil"/>
              <w:right w:val="nil"/>
            </w:tcBorders>
            <w:shd w:val="clear" w:color="auto" w:fill="auto"/>
            <w:noWrap/>
            <w:vAlign w:val="center"/>
          </w:tcPr>
          <w:p w14:paraId="17E61179"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left w:val="nil"/>
              <w:bottom w:val="nil"/>
              <w:right w:val="nil"/>
            </w:tcBorders>
            <w:shd w:val="clear" w:color="auto" w:fill="auto"/>
            <w:noWrap/>
            <w:vAlign w:val="center"/>
          </w:tcPr>
          <w:p w14:paraId="70390833"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98" w:type="dxa"/>
            <w:tcBorders>
              <w:left w:val="nil"/>
              <w:bottom w:val="nil"/>
              <w:right w:val="nil"/>
            </w:tcBorders>
            <w:shd w:val="clear" w:color="auto" w:fill="auto"/>
            <w:noWrap/>
            <w:vAlign w:val="center"/>
          </w:tcPr>
          <w:p w14:paraId="56FC8409" w14:textId="77777777" w:rsidR="002B24B6" w:rsidRPr="0099473F" w:rsidRDefault="002B24B6" w:rsidP="006318CE">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left w:val="nil"/>
              <w:bottom w:val="nil"/>
              <w:right w:val="nil"/>
            </w:tcBorders>
            <w:shd w:val="clear" w:color="auto" w:fill="auto"/>
            <w:noWrap/>
            <w:vAlign w:val="center"/>
          </w:tcPr>
          <w:p w14:paraId="306242AF"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0C979A69" w14:textId="77777777" w:rsidTr="006318CE">
        <w:trPr>
          <w:trHeight w:val="300"/>
        </w:trPr>
        <w:tc>
          <w:tcPr>
            <w:tcW w:w="510" w:type="dxa"/>
            <w:tcBorders>
              <w:top w:val="nil"/>
              <w:left w:val="nil"/>
              <w:bottom w:val="nil"/>
              <w:right w:val="nil"/>
            </w:tcBorders>
            <w:shd w:val="clear" w:color="auto" w:fill="auto"/>
            <w:noWrap/>
            <w:vAlign w:val="center"/>
          </w:tcPr>
          <w:p w14:paraId="08E125A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76" w:type="dxa"/>
            <w:tcBorders>
              <w:top w:val="nil"/>
              <w:left w:val="nil"/>
              <w:bottom w:val="nil"/>
              <w:right w:val="nil"/>
            </w:tcBorders>
            <w:shd w:val="clear" w:color="auto" w:fill="auto"/>
            <w:noWrap/>
            <w:vAlign w:val="center"/>
          </w:tcPr>
          <w:p w14:paraId="406D29C4"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tcPr>
          <w:p w14:paraId="36E81859"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login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yang belum terdaftar</w:t>
            </w:r>
          </w:p>
        </w:tc>
        <w:tc>
          <w:tcPr>
            <w:tcW w:w="2098" w:type="dxa"/>
            <w:tcBorders>
              <w:top w:val="nil"/>
              <w:left w:val="nil"/>
              <w:bottom w:val="nil"/>
              <w:right w:val="nil"/>
            </w:tcBorders>
            <w:shd w:val="clear" w:color="auto" w:fill="auto"/>
            <w:noWrap/>
            <w:vAlign w:val="center"/>
          </w:tcPr>
          <w:p w14:paraId="00FAE78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48FD2D2"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0382701" w14:textId="77777777" w:rsidTr="006318CE">
        <w:trPr>
          <w:trHeight w:val="300"/>
        </w:trPr>
        <w:tc>
          <w:tcPr>
            <w:tcW w:w="510" w:type="dxa"/>
            <w:tcBorders>
              <w:top w:val="nil"/>
              <w:left w:val="nil"/>
              <w:bottom w:val="nil"/>
              <w:right w:val="nil"/>
            </w:tcBorders>
            <w:shd w:val="clear" w:color="auto" w:fill="auto"/>
            <w:noWrap/>
            <w:vAlign w:val="center"/>
          </w:tcPr>
          <w:p w14:paraId="2F0B5E23"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76" w:type="dxa"/>
            <w:tcBorders>
              <w:top w:val="nil"/>
              <w:left w:val="nil"/>
              <w:bottom w:val="nil"/>
              <w:right w:val="nil"/>
            </w:tcBorders>
            <w:shd w:val="clear" w:color="auto" w:fill="auto"/>
            <w:noWrap/>
            <w:vAlign w:val="center"/>
          </w:tcPr>
          <w:p w14:paraId="62273872"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bottom w:val="nil"/>
              <w:right w:val="nil"/>
            </w:tcBorders>
            <w:shd w:val="clear" w:color="auto" w:fill="auto"/>
            <w:noWrap/>
            <w:vAlign w:val="center"/>
          </w:tcPr>
          <w:p w14:paraId="15AD59CD"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w:t>
            </w:r>
            <w:r w:rsidRPr="00780C9B">
              <w:rPr>
                <w:rFonts w:eastAsia="Times New Roman" w:cs="Times New Roman"/>
                <w:i/>
                <w:color w:val="000000"/>
                <w:szCs w:val="24"/>
                <w:lang w:val="en-US"/>
              </w:rPr>
              <w:t>email</w:t>
            </w:r>
          </w:p>
        </w:tc>
        <w:tc>
          <w:tcPr>
            <w:tcW w:w="2098" w:type="dxa"/>
            <w:tcBorders>
              <w:top w:val="nil"/>
              <w:left w:val="nil"/>
              <w:bottom w:val="nil"/>
              <w:right w:val="nil"/>
            </w:tcBorders>
            <w:shd w:val="clear" w:color="auto" w:fill="auto"/>
            <w:noWrap/>
            <w:vAlign w:val="center"/>
          </w:tcPr>
          <w:p w14:paraId="365ACA5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54104BC8"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6C259FB" w14:textId="77777777" w:rsidTr="006318CE">
        <w:trPr>
          <w:trHeight w:val="300"/>
        </w:trPr>
        <w:tc>
          <w:tcPr>
            <w:tcW w:w="510" w:type="dxa"/>
            <w:tcBorders>
              <w:top w:val="nil"/>
              <w:left w:val="nil"/>
              <w:right w:val="nil"/>
            </w:tcBorders>
            <w:shd w:val="clear" w:color="auto" w:fill="auto"/>
            <w:noWrap/>
            <w:vAlign w:val="center"/>
          </w:tcPr>
          <w:p w14:paraId="553D01B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376" w:type="dxa"/>
            <w:tcBorders>
              <w:top w:val="nil"/>
              <w:left w:val="nil"/>
              <w:right w:val="nil"/>
            </w:tcBorders>
            <w:shd w:val="clear" w:color="auto" w:fill="auto"/>
            <w:noWrap/>
            <w:vAlign w:val="center"/>
          </w:tcPr>
          <w:p w14:paraId="2076C336"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belum terverifikasi</w:t>
            </w:r>
          </w:p>
        </w:tc>
        <w:tc>
          <w:tcPr>
            <w:tcW w:w="2820" w:type="dxa"/>
            <w:tcBorders>
              <w:top w:val="nil"/>
              <w:left w:val="nil"/>
              <w:right w:val="nil"/>
            </w:tcBorders>
            <w:shd w:val="clear" w:color="auto" w:fill="auto"/>
            <w:noWrap/>
            <w:vAlign w:val="center"/>
          </w:tcPr>
          <w:p w14:paraId="072BB547"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yang berlum terverifikasi</w:t>
            </w:r>
          </w:p>
        </w:tc>
        <w:tc>
          <w:tcPr>
            <w:tcW w:w="2098" w:type="dxa"/>
            <w:tcBorders>
              <w:top w:val="nil"/>
              <w:left w:val="nil"/>
              <w:right w:val="nil"/>
            </w:tcBorders>
            <w:shd w:val="clear" w:color="auto" w:fill="auto"/>
            <w:noWrap/>
            <w:vAlign w:val="center"/>
          </w:tcPr>
          <w:p w14:paraId="32D62349"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780C9B">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134" w:type="dxa"/>
            <w:tcBorders>
              <w:top w:val="nil"/>
              <w:left w:val="nil"/>
              <w:right w:val="nil"/>
            </w:tcBorders>
            <w:shd w:val="clear" w:color="auto" w:fill="auto"/>
            <w:noWrap/>
            <w:vAlign w:val="center"/>
          </w:tcPr>
          <w:p w14:paraId="5C146DBA"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537F3419" w14:textId="77777777" w:rsidTr="006318CE">
        <w:trPr>
          <w:trHeight w:val="300"/>
        </w:trPr>
        <w:tc>
          <w:tcPr>
            <w:tcW w:w="510" w:type="dxa"/>
            <w:tcBorders>
              <w:top w:val="nil"/>
              <w:left w:val="nil"/>
              <w:bottom w:val="single" w:sz="4" w:space="0" w:color="auto"/>
              <w:right w:val="nil"/>
            </w:tcBorders>
            <w:shd w:val="clear" w:color="auto" w:fill="auto"/>
            <w:noWrap/>
            <w:vAlign w:val="center"/>
          </w:tcPr>
          <w:p w14:paraId="3902AAC1"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376" w:type="dxa"/>
            <w:tcBorders>
              <w:top w:val="nil"/>
              <w:left w:val="nil"/>
              <w:bottom w:val="single" w:sz="4" w:space="0" w:color="auto"/>
              <w:right w:val="nil"/>
            </w:tcBorders>
            <w:shd w:val="clear" w:color="auto" w:fill="auto"/>
            <w:noWrap/>
            <w:vAlign w:val="center"/>
          </w:tcPr>
          <w:p w14:paraId="365D8D46"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820" w:type="dxa"/>
            <w:tcBorders>
              <w:top w:val="nil"/>
              <w:left w:val="nil"/>
              <w:bottom w:val="single" w:sz="4" w:space="0" w:color="auto"/>
              <w:right w:val="nil"/>
            </w:tcBorders>
            <w:shd w:val="clear" w:color="auto" w:fill="auto"/>
            <w:noWrap/>
            <w:vAlign w:val="center"/>
          </w:tcPr>
          <w:p w14:paraId="3E018421"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098" w:type="dxa"/>
            <w:tcBorders>
              <w:top w:val="nil"/>
              <w:left w:val="nil"/>
              <w:bottom w:val="single" w:sz="4" w:space="0" w:color="auto"/>
              <w:right w:val="nil"/>
            </w:tcBorders>
            <w:shd w:val="clear" w:color="auto" w:fill="auto"/>
            <w:noWrap/>
            <w:vAlign w:val="center"/>
          </w:tcPr>
          <w:p w14:paraId="5B36CDB0"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134" w:type="dxa"/>
            <w:tcBorders>
              <w:top w:val="nil"/>
              <w:left w:val="nil"/>
              <w:bottom w:val="single" w:sz="4" w:space="0" w:color="auto"/>
              <w:right w:val="nil"/>
            </w:tcBorders>
            <w:shd w:val="clear" w:color="auto" w:fill="auto"/>
            <w:noWrap/>
            <w:vAlign w:val="center"/>
          </w:tcPr>
          <w:p w14:paraId="607DC1C3"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r>
    </w:tbl>
    <w:p w14:paraId="15D2D4FD" w14:textId="77777777" w:rsidR="002B24B6" w:rsidRPr="0099473F" w:rsidRDefault="002B24B6" w:rsidP="00D90C78">
      <w:pPr>
        <w:pStyle w:val="LabelGambar"/>
        <w:jc w:val="left"/>
      </w:pPr>
    </w:p>
    <w:p w14:paraId="4386E4D7" w14:textId="0AE3F318" w:rsidR="00D90C78" w:rsidRDefault="00A270C6" w:rsidP="00A270C6">
      <w:pPr>
        <w:ind w:firstLine="720"/>
      </w:pPr>
      <w:r>
        <w:t xml:space="preserve">Dapat </w:t>
      </w:r>
      <w:r w:rsidR="006755D9">
        <w:t>dilihat pada T</w:t>
      </w:r>
      <w:r>
        <w:t xml:space="preserve">abel 4.2 proses </w:t>
      </w:r>
      <w:r w:rsidRPr="00A270C6">
        <w:rPr>
          <w:i/>
        </w:rPr>
        <w:t>login</w:t>
      </w:r>
      <w:r>
        <w:t xml:space="preserve"> </w:t>
      </w:r>
      <w:proofErr w:type="gramStart"/>
      <w:r>
        <w:t>akan</w:t>
      </w:r>
      <w:proofErr w:type="gramEnd"/>
      <w:r>
        <w:t xml:space="preserve"> berhasil jika menggunakan </w:t>
      </w:r>
      <w:r w:rsidR="00780C9B" w:rsidRPr="00780C9B">
        <w:rPr>
          <w:i/>
        </w:rPr>
        <w:t>email</w:t>
      </w:r>
      <w:r>
        <w:t xml:space="preserve"> dan </w:t>
      </w:r>
      <w:r w:rsidRPr="00A270C6">
        <w:rPr>
          <w:i/>
        </w:rPr>
        <w:t>password</w:t>
      </w:r>
      <w:r>
        <w:t xml:space="preserve"> yang sesuai, proses </w:t>
      </w:r>
      <w:r w:rsidRPr="00A270C6">
        <w:rPr>
          <w:i/>
        </w:rPr>
        <w:t>login</w:t>
      </w:r>
      <w:r>
        <w:t xml:space="preserve"> juga memastikan semua parameter yang digunakan pada autentikasi tersedia dan juga sesuai. Pada proses pengujian menggunakan </w:t>
      </w:r>
      <w:r w:rsidR="00780C9B" w:rsidRPr="00780C9B">
        <w:rPr>
          <w:i/>
        </w:rPr>
        <w:t>email</w:t>
      </w:r>
      <w:r>
        <w:t xml:space="preserve"> yang belum terverifikasi </w:t>
      </w:r>
      <w:r w:rsidRPr="00A270C6">
        <w:rPr>
          <w:i/>
        </w:rPr>
        <w:t>login</w:t>
      </w:r>
      <w:r>
        <w:t xml:space="preserve"> </w:t>
      </w:r>
      <w:proofErr w:type="gramStart"/>
      <w:r>
        <w:t>akan</w:t>
      </w:r>
      <w:proofErr w:type="gramEnd"/>
      <w:r>
        <w:t xml:space="preserve"> tertahan dengan status </w:t>
      </w:r>
      <w:r w:rsidR="00780C9B" w:rsidRPr="00780C9B">
        <w:rPr>
          <w:i/>
        </w:rPr>
        <w:t>email</w:t>
      </w:r>
      <w:r>
        <w:t>_</w:t>
      </w:r>
      <w:r w:rsidRPr="00A270C6">
        <w:rPr>
          <w:i/>
        </w:rPr>
        <w:t>unverified</w:t>
      </w:r>
      <w:r>
        <w:t xml:space="preserve"> dan menunggu </w:t>
      </w:r>
      <w:r w:rsidRPr="00A270C6">
        <w:rPr>
          <w:i/>
        </w:rPr>
        <w:t>client</w:t>
      </w:r>
      <w:r>
        <w:t xml:space="preserve"> untuk melakukan verifikasi </w:t>
      </w:r>
      <w:r w:rsidR="00780C9B" w:rsidRPr="00780C9B">
        <w:rPr>
          <w:i/>
        </w:rPr>
        <w:t>email</w:t>
      </w:r>
      <w:r>
        <w:t>.</w:t>
      </w:r>
    </w:p>
    <w:p w14:paraId="1A433198" w14:textId="77777777" w:rsidR="00A270C6" w:rsidRDefault="00A270C6" w:rsidP="00A270C6"/>
    <w:p w14:paraId="381E7ECB" w14:textId="3ED2F28F" w:rsidR="00E83365" w:rsidRDefault="006B0F8C" w:rsidP="0047502C">
      <w:pPr>
        <w:pStyle w:val="SubBabIVIII"/>
        <w:ind w:hanging="720"/>
      </w:pPr>
      <w:bookmarkStart w:id="366" w:name="_Toc143523791"/>
      <w:r>
        <w:t xml:space="preserve">Fungsi </w:t>
      </w:r>
      <w:r w:rsidRPr="0047047E">
        <w:rPr>
          <w:i/>
        </w:rPr>
        <w:t>L</w:t>
      </w:r>
      <w:r w:rsidR="00E83365" w:rsidRPr="0047047E">
        <w:rPr>
          <w:i/>
        </w:rPr>
        <w:t>ogout</w:t>
      </w:r>
      <w:bookmarkEnd w:id="366"/>
    </w:p>
    <w:p w14:paraId="18B29F6B" w14:textId="08EE53E8" w:rsidR="00666557" w:rsidRDefault="00666557" w:rsidP="0047047E">
      <w:pPr>
        <w:ind w:firstLine="720"/>
      </w:pPr>
      <w:proofErr w:type="gramStart"/>
      <w:r>
        <w:t xml:space="preserve">Pengujian pada fungsi </w:t>
      </w:r>
      <w:r w:rsidRPr="0047047E">
        <w:rPr>
          <w:i/>
        </w:rPr>
        <w:t>logout</w:t>
      </w:r>
      <w:r>
        <w:t xml:space="preserve"> dilaksanakan untuk memeriksa kinerja dari fungsi tersebut.</w:t>
      </w:r>
      <w:proofErr w:type="gramEnd"/>
      <w:r>
        <w:t xml:space="preserve"> </w:t>
      </w:r>
      <w:proofErr w:type="gramStart"/>
      <w:r w:rsidRPr="0047047E">
        <w:rPr>
          <w:i/>
        </w:rPr>
        <w:t>Logout</w:t>
      </w:r>
      <w:r>
        <w:t xml:space="preserve"> dikatak</w:t>
      </w:r>
      <w:r w:rsidR="0047047E">
        <w:t>a</w:t>
      </w:r>
      <w:r>
        <w:t xml:space="preserve">n berhasil jika </w:t>
      </w:r>
      <w:r w:rsidRPr="007D5049">
        <w:rPr>
          <w:i/>
        </w:rPr>
        <w:t>client</w:t>
      </w:r>
      <w:r>
        <w:t xml:space="preserve"> menerima respon </w:t>
      </w:r>
      <w:r w:rsidRPr="0047047E">
        <w:rPr>
          <w:i/>
        </w:rPr>
        <w:t>succsess</w:t>
      </w:r>
      <w:r w:rsidR="0047047E">
        <w:t xml:space="preserve"> dar</w:t>
      </w:r>
      <w:r>
        <w:t xml:space="preserve">i </w:t>
      </w:r>
      <w:r w:rsidRPr="0047047E">
        <w:rPr>
          <w:i/>
        </w:rPr>
        <w:t>server</w:t>
      </w:r>
      <w:r>
        <w:t>.</w:t>
      </w:r>
      <w:proofErr w:type="gramEnd"/>
      <w:r>
        <w:t xml:space="preserve"> </w:t>
      </w:r>
      <w:proofErr w:type="gramStart"/>
      <w:r>
        <w:t xml:space="preserve">Hasil dari pengujian fungsi </w:t>
      </w:r>
      <w:r w:rsidRPr="0047047E">
        <w:rPr>
          <w:i/>
        </w:rPr>
        <w:t>logout</w:t>
      </w:r>
      <w:r w:rsidR="006755D9">
        <w:t xml:space="preserve"> dapat dilihat pada T</w:t>
      </w:r>
      <w:r>
        <w:t>abel 4.3.</w:t>
      </w:r>
      <w:proofErr w:type="gramEnd"/>
    </w:p>
    <w:p w14:paraId="10A2EC17" w14:textId="77777777" w:rsidR="00D90C78" w:rsidRDefault="00D90C78" w:rsidP="00D90C78"/>
    <w:p w14:paraId="14C1565E" w14:textId="77777777" w:rsidR="005A6398" w:rsidRDefault="005A6398" w:rsidP="00CA0E6A">
      <w:pPr>
        <w:pStyle w:val="LabelGambar"/>
        <w:jc w:val="left"/>
        <w:rPr>
          <w:b/>
        </w:rPr>
      </w:pPr>
      <w:bookmarkStart w:id="367" w:name="_Toc142072919"/>
      <w:bookmarkStart w:id="368" w:name="_Toc143519707"/>
      <w:bookmarkStart w:id="369" w:name="_Toc143519876"/>
    </w:p>
    <w:p w14:paraId="581B12F0" w14:textId="77777777" w:rsidR="005A6398" w:rsidRDefault="005A6398" w:rsidP="00CA0E6A">
      <w:pPr>
        <w:pStyle w:val="LabelGambar"/>
        <w:jc w:val="left"/>
        <w:rPr>
          <w:b/>
        </w:rPr>
      </w:pPr>
    </w:p>
    <w:p w14:paraId="63C3A733" w14:textId="263F8D89" w:rsidR="002B24B6" w:rsidRDefault="002B24B6" w:rsidP="002B24B6">
      <w:pPr>
        <w:pStyle w:val="LabelTabel"/>
      </w:pPr>
      <w:proofErr w:type="gramStart"/>
      <w:r w:rsidRPr="00E02977">
        <w:rPr>
          <w:b/>
        </w:rPr>
        <w:lastRenderedPageBreak/>
        <w:t>Tabel 4.</w:t>
      </w:r>
      <w:proofErr w:type="gramEnd"/>
      <w:r w:rsidRPr="00E02977">
        <w:rPr>
          <w:b/>
        </w:rPr>
        <w:fldChar w:fldCharType="begin"/>
      </w:r>
      <w:r w:rsidRPr="00E02977">
        <w:rPr>
          <w:b/>
        </w:rPr>
        <w:instrText xml:space="preserve"> SEQ Tabel_4. \* ARABIC </w:instrText>
      </w:r>
      <w:r w:rsidRPr="00E02977">
        <w:rPr>
          <w:b/>
        </w:rPr>
        <w:fldChar w:fldCharType="separate"/>
      </w:r>
      <w:r w:rsidR="00AD0558">
        <w:rPr>
          <w:b/>
          <w:noProof/>
        </w:rPr>
        <w:t>3</w:t>
      </w:r>
      <w:r w:rsidRPr="00E02977">
        <w:rPr>
          <w:b/>
        </w:rPr>
        <w:fldChar w:fldCharType="end"/>
      </w:r>
      <w:r>
        <w:t xml:space="preserve"> </w:t>
      </w:r>
      <w:r w:rsidR="00E02977">
        <w:t>Hasil p</w:t>
      </w:r>
      <w:r w:rsidRPr="009010B0">
        <w:t>en</w:t>
      </w:r>
      <w:r w:rsidR="00E02977">
        <w:t>gujian fungsi l</w:t>
      </w:r>
      <w:r w:rsidRPr="009010B0">
        <w:t>ogout</w:t>
      </w:r>
    </w:p>
    <w:tbl>
      <w:tblPr>
        <w:tblW w:w="7938" w:type="dxa"/>
        <w:tblInd w:w="108" w:type="dxa"/>
        <w:tblLook w:val="04A0" w:firstRow="1" w:lastRow="0" w:firstColumn="1" w:lastColumn="0" w:noHBand="0" w:noVBand="1"/>
      </w:tblPr>
      <w:tblGrid>
        <w:gridCol w:w="510"/>
        <w:gridCol w:w="1333"/>
        <w:gridCol w:w="2820"/>
        <w:gridCol w:w="2141"/>
        <w:gridCol w:w="1134"/>
      </w:tblGrid>
      <w:tr w:rsidR="00CE46D7" w:rsidRPr="0099473F" w14:paraId="76141E22" w14:textId="77777777" w:rsidTr="003F0256">
        <w:trPr>
          <w:trHeight w:val="300"/>
        </w:trPr>
        <w:tc>
          <w:tcPr>
            <w:tcW w:w="510" w:type="dxa"/>
            <w:tcBorders>
              <w:top w:val="single" w:sz="4" w:space="0" w:color="auto"/>
              <w:left w:val="nil"/>
              <w:bottom w:val="single" w:sz="4" w:space="0" w:color="auto"/>
              <w:right w:val="nil"/>
            </w:tcBorders>
            <w:shd w:val="clear" w:color="auto" w:fill="auto"/>
            <w:noWrap/>
            <w:vAlign w:val="center"/>
            <w:hideMark/>
          </w:tcPr>
          <w:bookmarkEnd w:id="367"/>
          <w:bookmarkEnd w:id="368"/>
          <w:bookmarkEnd w:id="369"/>
          <w:p w14:paraId="1EF7811F"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D5A8E5B"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CE46D7" w:rsidRPr="0099473F" w14:paraId="3E16A814" w14:textId="77777777" w:rsidTr="003F0256">
        <w:trPr>
          <w:trHeight w:val="300"/>
        </w:trPr>
        <w:tc>
          <w:tcPr>
            <w:tcW w:w="510" w:type="dxa"/>
            <w:tcBorders>
              <w:top w:val="single" w:sz="4" w:space="0" w:color="auto"/>
              <w:left w:val="nil"/>
              <w:bottom w:val="nil"/>
              <w:right w:val="nil"/>
            </w:tcBorders>
            <w:shd w:val="clear" w:color="auto" w:fill="auto"/>
            <w:noWrap/>
            <w:vAlign w:val="center"/>
            <w:hideMark/>
          </w:tcPr>
          <w:p w14:paraId="7CD4FFD3"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bottom w:val="nil"/>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141" w:type="dxa"/>
            <w:tcBorders>
              <w:top w:val="single" w:sz="4" w:space="0" w:color="auto"/>
              <w:left w:val="nil"/>
              <w:bottom w:val="nil"/>
              <w:right w:val="nil"/>
            </w:tcBorders>
            <w:shd w:val="clear" w:color="auto" w:fill="auto"/>
            <w:noWrap/>
            <w:vAlign w:val="center"/>
            <w:hideMark/>
          </w:tcPr>
          <w:p w14:paraId="5C5357B1" w14:textId="77777777" w:rsidR="00CE46D7" w:rsidRPr="0099473F" w:rsidRDefault="00CE46D7" w:rsidP="00AE5BA5">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nil"/>
              <w:right w:val="nil"/>
            </w:tcBorders>
            <w:shd w:val="clear" w:color="auto" w:fill="auto"/>
            <w:noWrap/>
            <w:vAlign w:val="center"/>
            <w:hideMark/>
          </w:tcPr>
          <w:p w14:paraId="0457F9C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CE46D7" w:rsidRPr="0099473F" w14:paraId="6A8DBABE" w14:textId="77777777" w:rsidTr="003F0256">
        <w:trPr>
          <w:trHeight w:val="300"/>
        </w:trPr>
        <w:tc>
          <w:tcPr>
            <w:tcW w:w="510" w:type="dxa"/>
            <w:tcBorders>
              <w:top w:val="nil"/>
              <w:left w:val="nil"/>
              <w:right w:val="nil"/>
            </w:tcBorders>
            <w:shd w:val="clear" w:color="auto" w:fill="auto"/>
            <w:noWrap/>
            <w:vAlign w:val="center"/>
            <w:hideMark/>
          </w:tcPr>
          <w:p w14:paraId="063ADE1D"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1B679FA8" w14:textId="4B601E3B"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nil"/>
              <w:left w:val="nil"/>
              <w:right w:val="nil"/>
            </w:tcBorders>
            <w:shd w:val="clear" w:color="auto" w:fill="auto"/>
            <w:noWrap/>
            <w:vAlign w:val="center"/>
            <w:hideMark/>
          </w:tcPr>
          <w:p w14:paraId="7164AE72" w14:textId="1D9B8D30"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141" w:type="dxa"/>
            <w:tcBorders>
              <w:top w:val="nil"/>
              <w:left w:val="nil"/>
              <w:right w:val="nil"/>
            </w:tcBorders>
            <w:shd w:val="clear" w:color="auto" w:fill="auto"/>
            <w:noWrap/>
            <w:vAlign w:val="center"/>
            <w:hideMark/>
          </w:tcPr>
          <w:p w14:paraId="3E853104" w14:textId="704DB44D" w:rsidR="00CE46D7" w:rsidRPr="0099473F" w:rsidRDefault="00D95884"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w:t>
            </w:r>
            <w:r w:rsidR="0091423E">
              <w:rPr>
                <w:rFonts w:eastAsia="Times New Roman" w:cs="Times New Roman"/>
                <w:i/>
                <w:color w:val="000000"/>
                <w:szCs w:val="24"/>
                <w:lang w:val="en-US"/>
              </w:rPr>
              <w:t>authenticated</w:t>
            </w:r>
            <w:r>
              <w:rPr>
                <w:rFonts w:eastAsia="Times New Roman" w:cs="Times New Roman"/>
                <w:i/>
                <w:color w:val="000000"/>
                <w:szCs w:val="24"/>
                <w:lang w:val="en-US"/>
              </w:rPr>
              <w:t xml:space="preserve"> </w:t>
            </w:r>
          </w:p>
        </w:tc>
        <w:tc>
          <w:tcPr>
            <w:tcW w:w="1134" w:type="dxa"/>
            <w:tcBorders>
              <w:top w:val="nil"/>
              <w:left w:val="nil"/>
              <w:right w:val="nil"/>
            </w:tcBorders>
            <w:shd w:val="clear" w:color="auto" w:fill="auto"/>
            <w:noWrap/>
            <w:vAlign w:val="center"/>
            <w:hideMark/>
          </w:tcPr>
          <w:p w14:paraId="16B64BF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CE46D7" w:rsidRPr="0099473F" w14:paraId="5AC7F890" w14:textId="77777777" w:rsidTr="003F0256">
        <w:trPr>
          <w:trHeight w:val="300"/>
        </w:trPr>
        <w:tc>
          <w:tcPr>
            <w:tcW w:w="510" w:type="dxa"/>
            <w:tcBorders>
              <w:top w:val="nil"/>
              <w:left w:val="nil"/>
              <w:bottom w:val="single" w:sz="4" w:space="0" w:color="auto"/>
              <w:right w:val="nil"/>
            </w:tcBorders>
            <w:shd w:val="clear" w:color="auto" w:fill="auto"/>
            <w:noWrap/>
            <w:vAlign w:val="center"/>
            <w:hideMark/>
          </w:tcPr>
          <w:p w14:paraId="5A41EDB4"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2E48F4B3" w14:textId="40B8D13F"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sidR="00D95884">
              <w:rPr>
                <w:rFonts w:eastAsia="Times New Roman" w:cs="Times New Roman"/>
                <w:color w:val="000000"/>
                <w:szCs w:val="24"/>
                <w:lang w:val="en-US"/>
              </w:rPr>
              <w:t>dengan token salah</w:t>
            </w:r>
          </w:p>
        </w:tc>
        <w:tc>
          <w:tcPr>
            <w:tcW w:w="2820" w:type="dxa"/>
            <w:tcBorders>
              <w:top w:val="nil"/>
              <w:left w:val="nil"/>
              <w:bottom w:val="single" w:sz="4" w:space="0" w:color="auto"/>
              <w:right w:val="nil"/>
            </w:tcBorders>
            <w:shd w:val="clear" w:color="auto" w:fill="auto"/>
            <w:noWrap/>
            <w:vAlign w:val="center"/>
            <w:hideMark/>
          </w:tcPr>
          <w:p w14:paraId="3FE0367E" w14:textId="3FFF1008"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95884">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sidR="00D95884">
              <w:rPr>
                <w:rFonts w:eastAsia="Times New Roman" w:cs="Times New Roman"/>
                <w:color w:val="000000"/>
                <w:szCs w:val="24"/>
                <w:lang w:val="en-US"/>
              </w:rPr>
              <w:t>token yang sudah terhapus</w:t>
            </w:r>
          </w:p>
        </w:tc>
        <w:tc>
          <w:tcPr>
            <w:tcW w:w="2141" w:type="dxa"/>
            <w:tcBorders>
              <w:top w:val="nil"/>
              <w:left w:val="nil"/>
              <w:bottom w:val="single" w:sz="4" w:space="0" w:color="auto"/>
              <w:right w:val="nil"/>
            </w:tcBorders>
            <w:shd w:val="clear" w:color="auto" w:fill="auto"/>
            <w:noWrap/>
            <w:vAlign w:val="center"/>
            <w:hideMark/>
          </w:tcPr>
          <w:p w14:paraId="179753D9" w14:textId="1E09F561" w:rsidR="00CE46D7" w:rsidRPr="0099473F" w:rsidRDefault="0091423E" w:rsidP="0091423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237857AB"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55DCD88" w14:textId="77777777" w:rsidR="00CE46D7" w:rsidRDefault="00CE46D7" w:rsidP="00CE46D7"/>
    <w:p w14:paraId="7F174E6B" w14:textId="5053B2C2" w:rsidR="0091423E" w:rsidRDefault="00DF7DF2" w:rsidP="00DF7DF2">
      <w:pPr>
        <w:ind w:firstLine="720"/>
      </w:pPr>
      <w:r>
        <w:t xml:space="preserve">Dapat dilihat </w:t>
      </w:r>
      <w:r w:rsidR="006755D9">
        <w:t>pada T</w:t>
      </w:r>
      <w:r>
        <w:t xml:space="preserve">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w:t>
      </w:r>
      <w:proofErr w:type="gramStart"/>
      <w:r>
        <w:t>akan</w:t>
      </w:r>
      <w:proofErr w:type="gramEnd"/>
      <w:r>
        <w:t xml:space="preserve"> gagal dengan respon </w:t>
      </w:r>
      <w:r w:rsidRPr="00480E5A">
        <w:rPr>
          <w:i/>
        </w:rPr>
        <w:t>unathenticated</w:t>
      </w:r>
      <w:r>
        <w:t xml:space="preserve"> atau tidak terautentikasi.</w:t>
      </w:r>
    </w:p>
    <w:p w14:paraId="6C60235F" w14:textId="77777777" w:rsidR="00DF7DF2" w:rsidRDefault="00DF7DF2" w:rsidP="00CE46D7"/>
    <w:p w14:paraId="7B5D5E51" w14:textId="261B2E27" w:rsidR="00E83365" w:rsidRDefault="006B0F8C" w:rsidP="0047502C">
      <w:pPr>
        <w:pStyle w:val="SubBabIVIII"/>
        <w:ind w:hanging="720"/>
      </w:pPr>
      <w:bookmarkStart w:id="370" w:name="_Toc143523792"/>
      <w:r>
        <w:t>F</w:t>
      </w:r>
      <w:r w:rsidR="00E83365">
        <w:t xml:space="preserve">ungsi </w:t>
      </w:r>
      <w:r>
        <w:t>Verifikasi E</w:t>
      </w:r>
      <w:r w:rsidR="002D0EDC">
        <w:t>mail</w:t>
      </w:r>
      <w:bookmarkEnd w:id="370"/>
    </w:p>
    <w:p w14:paraId="3669097F" w14:textId="7A59964F" w:rsidR="007D5049" w:rsidRDefault="007D5049" w:rsidP="0031521E">
      <w:pPr>
        <w:ind w:firstLine="720"/>
      </w:pPr>
      <w:r>
        <w:t xml:space="preserve">Pengujian pada fungsi verifikasi </w:t>
      </w:r>
      <w:r w:rsidR="00780C9B" w:rsidRPr="00780C9B">
        <w:rPr>
          <w:i/>
        </w:rPr>
        <w:t>email</w:t>
      </w:r>
      <w:r>
        <w:t xml:space="preserve"> dilaksanakan untuk memeriksa kinerja dari fungsi tersebut. </w:t>
      </w:r>
      <w:proofErr w:type="gramStart"/>
      <w:r>
        <w:t xml:space="preserve">Verifikasi </w:t>
      </w:r>
      <w:r w:rsidR="00780C9B" w:rsidRPr="00780C9B">
        <w:rPr>
          <w:i/>
        </w:rPr>
        <w:t>email</w:t>
      </w:r>
      <w:r>
        <w:t xml:space="preserve"> dikatakan berhasil jika </w:t>
      </w:r>
      <w:r w:rsidRPr="007D5049">
        <w:rPr>
          <w:i/>
        </w:rPr>
        <w:t>client</w:t>
      </w:r>
      <w:r>
        <w:t xml:space="preserve"> mendapatkan respon </w:t>
      </w:r>
      <w:r w:rsidRPr="007D5049">
        <w:rPr>
          <w:i/>
        </w:rPr>
        <w:t>success</w:t>
      </w:r>
      <w:r>
        <w:t xml:space="preserve"> dari </w:t>
      </w:r>
      <w:r w:rsidRPr="00065B47">
        <w:rPr>
          <w:i/>
        </w:rPr>
        <w:t>server</w:t>
      </w:r>
      <w:r>
        <w:t>.</w:t>
      </w:r>
      <w:proofErr w:type="gramEnd"/>
      <w:r>
        <w:t xml:space="preserve"> Hasil dari pengujian fungsi verifikasi </w:t>
      </w:r>
      <w:r w:rsidR="00780C9B" w:rsidRPr="00780C9B">
        <w:rPr>
          <w:i/>
        </w:rPr>
        <w:t>email</w:t>
      </w:r>
      <w:r>
        <w:t xml:space="preserve"> d</w:t>
      </w:r>
      <w:r w:rsidR="006755D9">
        <w:t>apat dilihat pada T</w:t>
      </w:r>
      <w:r>
        <w:t>abel 4.4.</w:t>
      </w:r>
    </w:p>
    <w:p w14:paraId="63252629" w14:textId="77777777" w:rsidR="000258D0" w:rsidRDefault="000258D0" w:rsidP="00E4207E">
      <w:pPr>
        <w:spacing w:line="240" w:lineRule="auto"/>
      </w:pPr>
    </w:p>
    <w:p w14:paraId="2335D6B3" w14:textId="4B00309B" w:rsidR="000258D0" w:rsidRDefault="00286E29" w:rsidP="000258D0">
      <w:pPr>
        <w:pStyle w:val="LabelGambar"/>
        <w:jc w:val="left"/>
      </w:pPr>
      <w:bookmarkStart w:id="371" w:name="_Toc142072920"/>
      <w:bookmarkStart w:id="372" w:name="_Toc143519708"/>
      <w:bookmarkStart w:id="373" w:name="_Toc143519877"/>
      <w:proofErr w:type="gramStart"/>
      <w:r>
        <w:rPr>
          <w:b/>
        </w:rPr>
        <w:t>Tabel 4.</w:t>
      </w:r>
      <w:proofErr w:type="gramEnd"/>
      <w:r w:rsidR="002B24B6">
        <w:rPr>
          <w:b/>
        </w:rPr>
        <w:fldChar w:fldCharType="begin"/>
      </w:r>
      <w:r w:rsidR="002B24B6">
        <w:rPr>
          <w:b/>
        </w:rPr>
        <w:instrText xml:space="preserve"> SEQ Tabel_4. \* ARABIC </w:instrText>
      </w:r>
      <w:r w:rsidR="002B24B6">
        <w:rPr>
          <w:b/>
        </w:rPr>
        <w:fldChar w:fldCharType="separate"/>
      </w:r>
      <w:r w:rsidR="00AD0558">
        <w:rPr>
          <w:b/>
          <w:noProof/>
        </w:rPr>
        <w:t>4</w:t>
      </w:r>
      <w:r w:rsidR="002B24B6">
        <w:rPr>
          <w:b/>
        </w:rPr>
        <w:fldChar w:fldCharType="end"/>
      </w:r>
      <w:r>
        <w:t xml:space="preserve"> Hasil pengujian fungsi verifikasi </w:t>
      </w:r>
      <w:r w:rsidRPr="00286E29">
        <w:rPr>
          <w:i/>
        </w:rPr>
        <w:t>e</w:t>
      </w:r>
      <w:r w:rsidR="000258D0" w:rsidRPr="00286E29">
        <w:rPr>
          <w:i/>
        </w:rPr>
        <w:t>mail</w:t>
      </w:r>
      <w:bookmarkEnd w:id="371"/>
      <w:bookmarkEnd w:id="372"/>
      <w:bookmarkEnd w:id="373"/>
    </w:p>
    <w:tbl>
      <w:tblPr>
        <w:tblW w:w="7938" w:type="dxa"/>
        <w:tblInd w:w="108" w:type="dxa"/>
        <w:tblLook w:val="04A0" w:firstRow="1" w:lastRow="0" w:firstColumn="1" w:lastColumn="0" w:noHBand="0" w:noVBand="1"/>
      </w:tblPr>
      <w:tblGrid>
        <w:gridCol w:w="510"/>
        <w:gridCol w:w="1333"/>
        <w:gridCol w:w="2820"/>
        <w:gridCol w:w="2141"/>
        <w:gridCol w:w="1134"/>
      </w:tblGrid>
      <w:tr w:rsidR="0095100A" w:rsidRPr="0099473F" w14:paraId="442FF80A"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44D9BA6"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058E8DB"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DE9B9DA"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3A8BC50D"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F135852"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5100A" w:rsidRPr="0099473F" w14:paraId="321D019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7F4B5E96"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978A139" w14:textId="4208085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73CDBD6E" w14:textId="075F9DC2"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36E907DE" w14:textId="3537BE92"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4DFA080" w14:textId="70429C59"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79BD98E2" w14:textId="77777777" w:rsidTr="00E4207E">
        <w:trPr>
          <w:trHeight w:val="300"/>
        </w:trPr>
        <w:tc>
          <w:tcPr>
            <w:tcW w:w="510" w:type="dxa"/>
            <w:tcBorders>
              <w:top w:val="nil"/>
              <w:left w:val="nil"/>
              <w:right w:val="nil"/>
            </w:tcBorders>
            <w:shd w:val="clear" w:color="auto" w:fill="auto"/>
            <w:noWrap/>
            <w:vAlign w:val="center"/>
            <w:hideMark/>
          </w:tcPr>
          <w:p w14:paraId="1DD34624"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4D369AB6" w14:textId="2E8EEFB9" w:rsidR="0095100A" w:rsidRPr="0095100A" w:rsidRDefault="0095100A" w:rsidP="00AE5BA5">
            <w:pPr>
              <w:spacing w:before="60" w:after="60" w:line="276" w:lineRule="auto"/>
              <w:jc w:val="left"/>
              <w:rPr>
                <w:rFonts w:eastAsia="Times New Roman" w:cs="Times New Roman"/>
                <w:color w:val="000000"/>
                <w:szCs w:val="24"/>
                <w:lang w:val="en-US"/>
              </w:rPr>
            </w:pPr>
            <w:r w:rsidRPr="0095100A">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42DA0478" w14:textId="61091189" w:rsidR="0095100A" w:rsidRPr="0099473F" w:rsidRDefault="00AE5BA5" w:rsidP="0031521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alah</w:t>
            </w:r>
          </w:p>
        </w:tc>
        <w:tc>
          <w:tcPr>
            <w:tcW w:w="2141" w:type="dxa"/>
            <w:tcBorders>
              <w:top w:val="nil"/>
              <w:left w:val="nil"/>
              <w:right w:val="nil"/>
            </w:tcBorders>
            <w:shd w:val="clear" w:color="auto" w:fill="auto"/>
            <w:noWrap/>
            <w:vAlign w:val="center"/>
            <w:hideMark/>
          </w:tcPr>
          <w:p w14:paraId="40EA4CF4" w14:textId="34F2B510"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otp_not_match</w:t>
            </w:r>
          </w:p>
        </w:tc>
        <w:tc>
          <w:tcPr>
            <w:tcW w:w="1134" w:type="dxa"/>
            <w:tcBorders>
              <w:top w:val="nil"/>
              <w:left w:val="nil"/>
              <w:right w:val="nil"/>
            </w:tcBorders>
            <w:shd w:val="clear" w:color="auto" w:fill="auto"/>
            <w:noWrap/>
            <w:vAlign w:val="center"/>
            <w:hideMark/>
          </w:tcPr>
          <w:p w14:paraId="779712EA" w14:textId="6F316638"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6AEAF34D" w14:textId="77777777" w:rsidTr="00E4207E">
        <w:trPr>
          <w:trHeight w:val="300"/>
        </w:trPr>
        <w:tc>
          <w:tcPr>
            <w:tcW w:w="510" w:type="dxa"/>
            <w:tcBorders>
              <w:top w:val="nil"/>
              <w:left w:val="nil"/>
              <w:bottom w:val="single" w:sz="4" w:space="0" w:color="auto"/>
              <w:right w:val="nil"/>
            </w:tcBorders>
            <w:shd w:val="clear" w:color="auto" w:fill="auto"/>
            <w:noWrap/>
            <w:vAlign w:val="center"/>
            <w:hideMark/>
          </w:tcPr>
          <w:p w14:paraId="799F1C4C"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680D75BC" w14:textId="7C24BF0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kadaluarsa</w:t>
            </w:r>
          </w:p>
        </w:tc>
        <w:tc>
          <w:tcPr>
            <w:tcW w:w="2820" w:type="dxa"/>
            <w:tcBorders>
              <w:top w:val="nil"/>
              <w:left w:val="nil"/>
              <w:bottom w:val="single" w:sz="4" w:space="0" w:color="auto"/>
              <w:right w:val="nil"/>
            </w:tcBorders>
            <w:shd w:val="clear" w:color="auto" w:fill="auto"/>
            <w:noWrap/>
            <w:vAlign w:val="center"/>
            <w:hideMark/>
          </w:tcPr>
          <w:p w14:paraId="676A9D50" w14:textId="215E7353"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udah kadaluarsa</w:t>
            </w:r>
          </w:p>
        </w:tc>
        <w:tc>
          <w:tcPr>
            <w:tcW w:w="2141" w:type="dxa"/>
            <w:tcBorders>
              <w:top w:val="nil"/>
              <w:left w:val="nil"/>
              <w:bottom w:val="single" w:sz="4" w:space="0" w:color="auto"/>
              <w:right w:val="nil"/>
            </w:tcBorders>
            <w:shd w:val="clear" w:color="auto" w:fill="auto"/>
            <w:noWrap/>
            <w:vAlign w:val="center"/>
            <w:hideMark/>
          </w:tcPr>
          <w:p w14:paraId="0021F51C" w14:textId="27DAE4E1"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otp_expired</w:t>
            </w:r>
          </w:p>
        </w:tc>
        <w:tc>
          <w:tcPr>
            <w:tcW w:w="1134" w:type="dxa"/>
            <w:tcBorders>
              <w:top w:val="nil"/>
              <w:left w:val="nil"/>
              <w:bottom w:val="single" w:sz="4" w:space="0" w:color="auto"/>
              <w:right w:val="nil"/>
            </w:tcBorders>
            <w:shd w:val="clear" w:color="auto" w:fill="auto"/>
            <w:noWrap/>
            <w:vAlign w:val="center"/>
            <w:hideMark/>
          </w:tcPr>
          <w:p w14:paraId="31C4EDFE" w14:textId="0AAD4D9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21B26345" w14:textId="77777777" w:rsidR="005A6398" w:rsidRDefault="005A6398" w:rsidP="00E4207E">
      <w:pPr>
        <w:pStyle w:val="LabelGambar"/>
        <w:jc w:val="left"/>
        <w:rPr>
          <w:b/>
        </w:rPr>
      </w:pPr>
    </w:p>
    <w:p w14:paraId="3D5D438E" w14:textId="1D0E2038" w:rsidR="00E4207E" w:rsidRDefault="000A168E" w:rsidP="000A168E">
      <w:pPr>
        <w:pStyle w:val="LabelTabel"/>
      </w:pPr>
      <w:r w:rsidRPr="000A168E">
        <w:rPr>
          <w:b/>
        </w:rPr>
        <w:lastRenderedPageBreak/>
        <w:t>Tabel 4.4</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E4207E" w:rsidRPr="0099473F" w14:paraId="380AC644" w14:textId="77777777" w:rsidTr="00494152">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4BCD6FC" w14:textId="77777777" w:rsidR="00E4207E" w:rsidRPr="0099473F" w:rsidRDefault="00E4207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B9040EF" w14:textId="77777777" w:rsidR="00E4207E" w:rsidRPr="0099473F" w:rsidRDefault="00E4207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818044A" w14:textId="77777777" w:rsidR="00E4207E" w:rsidRPr="0099473F" w:rsidRDefault="00E4207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C696133" w14:textId="77777777" w:rsidR="00E4207E" w:rsidRPr="0099473F" w:rsidRDefault="00E4207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1C2C4F5" w14:textId="77777777" w:rsidR="00E4207E" w:rsidRPr="0099473F" w:rsidRDefault="00E4207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E4207E" w:rsidRPr="0099473F" w14:paraId="6B920459" w14:textId="77777777" w:rsidTr="00E4207E">
        <w:trPr>
          <w:trHeight w:val="300"/>
        </w:trPr>
        <w:tc>
          <w:tcPr>
            <w:tcW w:w="510" w:type="dxa"/>
            <w:tcBorders>
              <w:top w:val="single" w:sz="4" w:space="0" w:color="auto"/>
              <w:left w:val="nil"/>
              <w:right w:val="nil"/>
            </w:tcBorders>
            <w:shd w:val="clear" w:color="auto" w:fill="auto"/>
            <w:noWrap/>
            <w:vAlign w:val="center"/>
            <w:hideMark/>
          </w:tcPr>
          <w:p w14:paraId="106501B0" w14:textId="2B77A2C3" w:rsidR="00E4207E" w:rsidRPr="0099473F" w:rsidRDefault="00E4207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single" w:sz="4" w:space="0" w:color="auto"/>
              <w:left w:val="nil"/>
              <w:right w:val="nil"/>
            </w:tcBorders>
            <w:shd w:val="clear" w:color="auto" w:fill="auto"/>
            <w:noWrap/>
            <w:vAlign w:val="center"/>
            <w:hideMark/>
          </w:tcPr>
          <w:p w14:paraId="0DFE6E65" w14:textId="6AB5C694" w:rsidR="00E4207E" w:rsidRPr="0095100A" w:rsidRDefault="00E4207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single" w:sz="4" w:space="0" w:color="auto"/>
              <w:left w:val="nil"/>
              <w:right w:val="nil"/>
            </w:tcBorders>
            <w:shd w:val="clear" w:color="auto" w:fill="auto"/>
            <w:noWrap/>
            <w:vAlign w:val="center"/>
            <w:hideMark/>
          </w:tcPr>
          <w:p w14:paraId="74DDC7AB" w14:textId="63E17E09" w:rsidR="00E4207E" w:rsidRPr="0099473F" w:rsidRDefault="00E4207E" w:rsidP="00494152">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esuai</w:t>
            </w:r>
          </w:p>
        </w:tc>
        <w:tc>
          <w:tcPr>
            <w:tcW w:w="2141" w:type="dxa"/>
            <w:tcBorders>
              <w:top w:val="single" w:sz="4" w:space="0" w:color="auto"/>
              <w:left w:val="nil"/>
              <w:right w:val="nil"/>
            </w:tcBorders>
            <w:shd w:val="clear" w:color="auto" w:fill="auto"/>
            <w:noWrap/>
            <w:vAlign w:val="center"/>
            <w:hideMark/>
          </w:tcPr>
          <w:p w14:paraId="7B41E70D" w14:textId="28F84F48" w:rsidR="00E4207E" w:rsidRPr="0099473F" w:rsidRDefault="00E4207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ccess</w:t>
            </w:r>
          </w:p>
        </w:tc>
        <w:tc>
          <w:tcPr>
            <w:tcW w:w="1134" w:type="dxa"/>
            <w:tcBorders>
              <w:top w:val="single" w:sz="4" w:space="0" w:color="auto"/>
              <w:left w:val="nil"/>
              <w:right w:val="nil"/>
            </w:tcBorders>
            <w:shd w:val="clear" w:color="auto" w:fill="auto"/>
            <w:noWrap/>
            <w:vAlign w:val="center"/>
            <w:hideMark/>
          </w:tcPr>
          <w:p w14:paraId="2A49C833" w14:textId="62F989AB" w:rsidR="00E4207E" w:rsidRPr="0099473F" w:rsidRDefault="00E4207E" w:rsidP="0049415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E4207E" w:rsidRPr="0099473F" w14:paraId="7C4E614C" w14:textId="77777777" w:rsidTr="00E4207E">
        <w:trPr>
          <w:trHeight w:val="300"/>
        </w:trPr>
        <w:tc>
          <w:tcPr>
            <w:tcW w:w="510" w:type="dxa"/>
            <w:tcBorders>
              <w:top w:val="nil"/>
              <w:left w:val="nil"/>
              <w:bottom w:val="single" w:sz="4" w:space="0" w:color="auto"/>
              <w:right w:val="nil"/>
            </w:tcBorders>
            <w:shd w:val="clear" w:color="auto" w:fill="auto"/>
            <w:noWrap/>
            <w:vAlign w:val="center"/>
            <w:hideMark/>
          </w:tcPr>
          <w:p w14:paraId="5BBDB088" w14:textId="59B1014F" w:rsidR="00E4207E" w:rsidRPr="0099473F" w:rsidRDefault="00E4207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single" w:sz="4" w:space="0" w:color="auto"/>
              <w:right w:val="nil"/>
            </w:tcBorders>
            <w:shd w:val="clear" w:color="auto" w:fill="auto"/>
            <w:noWrap/>
            <w:vAlign w:val="center"/>
            <w:hideMark/>
          </w:tcPr>
          <w:p w14:paraId="172A4852" w14:textId="72D4D93B" w:rsidR="00E4207E" w:rsidRPr="0095100A" w:rsidRDefault="00E4207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oken salah</w:t>
            </w:r>
          </w:p>
        </w:tc>
        <w:tc>
          <w:tcPr>
            <w:tcW w:w="2820" w:type="dxa"/>
            <w:tcBorders>
              <w:top w:val="nil"/>
              <w:left w:val="nil"/>
              <w:bottom w:val="single" w:sz="4" w:space="0" w:color="auto"/>
              <w:right w:val="nil"/>
            </w:tcBorders>
            <w:shd w:val="clear" w:color="auto" w:fill="auto"/>
            <w:noWrap/>
            <w:vAlign w:val="center"/>
            <w:hideMark/>
          </w:tcPr>
          <w:p w14:paraId="4C252F61" w14:textId="605B0889" w:rsidR="00E4207E" w:rsidRPr="0099473F" w:rsidRDefault="00E4207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token yang sudah terhapus</w:t>
            </w:r>
          </w:p>
        </w:tc>
        <w:tc>
          <w:tcPr>
            <w:tcW w:w="2141" w:type="dxa"/>
            <w:tcBorders>
              <w:top w:val="nil"/>
              <w:left w:val="nil"/>
              <w:bottom w:val="single" w:sz="4" w:space="0" w:color="auto"/>
              <w:right w:val="nil"/>
            </w:tcBorders>
            <w:shd w:val="clear" w:color="auto" w:fill="auto"/>
            <w:noWrap/>
            <w:vAlign w:val="center"/>
            <w:hideMark/>
          </w:tcPr>
          <w:p w14:paraId="499781EA" w14:textId="7706DCB7" w:rsidR="00E4207E" w:rsidRPr="0099473F" w:rsidRDefault="00E4207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545FDA81" w14:textId="1FD87854" w:rsidR="00E4207E" w:rsidRPr="0099473F" w:rsidRDefault="00E4207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3DF56DC9" w14:textId="77777777" w:rsidR="00E4207E" w:rsidRDefault="00E4207E" w:rsidP="00E4207E"/>
    <w:p w14:paraId="641F9987" w14:textId="7C1D31EB" w:rsidR="00C121F5" w:rsidRDefault="006755D9" w:rsidP="00630C3C">
      <w:pPr>
        <w:ind w:firstLine="720"/>
      </w:pPr>
      <w:r>
        <w:t>Dapat dilihat pada T</w:t>
      </w:r>
      <w:r w:rsidR="00630C3C">
        <w:t xml:space="preserve">abel 4.4 proses verifikasi </w:t>
      </w:r>
      <w:r w:rsidR="00780C9B" w:rsidRPr="00780C9B">
        <w:rPr>
          <w:i/>
        </w:rPr>
        <w:t>email</w:t>
      </w:r>
      <w:r w:rsidR="00630C3C">
        <w:t xml:space="preserve"> hanya berhasil jika client mengirimkan kode OTP yang sesuai disertai dengan token yang sesuai. Jika proses verifikasi </w:t>
      </w:r>
      <w:r w:rsidR="00780C9B" w:rsidRPr="00780C9B">
        <w:rPr>
          <w:i/>
        </w:rPr>
        <w:t>email</w:t>
      </w:r>
      <w:r w:rsidR="00630C3C">
        <w:t xml:space="preserve"> menggunakan kode OTP yang salah atau sudah kadaluarsa maka proses verifikasi </w:t>
      </w:r>
      <w:r w:rsidR="00780C9B" w:rsidRPr="00780C9B">
        <w:rPr>
          <w:i/>
        </w:rPr>
        <w:t>email</w:t>
      </w:r>
      <w:r w:rsidR="00630C3C">
        <w:t xml:space="preserve"> </w:t>
      </w:r>
      <w:proofErr w:type="gramStart"/>
      <w:r w:rsidR="00630C3C">
        <w:t>akan</w:t>
      </w:r>
      <w:proofErr w:type="gramEnd"/>
      <w:r w:rsidR="00630C3C">
        <w:t xml:space="preserve"> gagal.</w:t>
      </w:r>
    </w:p>
    <w:p w14:paraId="1B2ADF35" w14:textId="77777777" w:rsidR="00630C3C" w:rsidRDefault="00630C3C" w:rsidP="0095100A"/>
    <w:p w14:paraId="3BFA9EDA" w14:textId="6032E973" w:rsidR="002D0EDC" w:rsidRDefault="006B0F8C" w:rsidP="0047502C">
      <w:pPr>
        <w:pStyle w:val="SubBabIVIII"/>
        <w:ind w:hanging="720"/>
      </w:pPr>
      <w:bookmarkStart w:id="374" w:name="_Toc143523793"/>
      <w:r>
        <w:t xml:space="preserve">Fungsi Ganti </w:t>
      </w:r>
      <w:r w:rsidR="001A5B11" w:rsidRPr="001B0ECC">
        <w:rPr>
          <w:i/>
        </w:rPr>
        <w:t>Password</w:t>
      </w:r>
      <w:bookmarkEnd w:id="374"/>
    </w:p>
    <w:p w14:paraId="5CE591FE" w14:textId="7472EBD6" w:rsidR="0023243C" w:rsidRDefault="0023243C" w:rsidP="00A30D9A">
      <w:pPr>
        <w:ind w:firstLine="720"/>
      </w:pPr>
      <w:proofErr w:type="gramStart"/>
      <w:r>
        <w:t xml:space="preserve">Pengujian pada fungsi ganti </w:t>
      </w:r>
      <w:r w:rsidR="00923F39" w:rsidRPr="00412987">
        <w:rPr>
          <w:i/>
        </w:rPr>
        <w:t>password</w:t>
      </w:r>
      <w:r>
        <w:t xml:space="preserve"> dilaksanakan untuk memeriksa kinerja dari fungsi tersebut.</w:t>
      </w:r>
      <w:proofErr w:type="gramEnd"/>
      <w:r>
        <w:t xml:space="preserve"> Proses ganti </w:t>
      </w:r>
      <w:r w:rsidR="00923F39" w:rsidRPr="00412987">
        <w:rPr>
          <w:i/>
        </w:rPr>
        <w:t>password</w:t>
      </w:r>
      <w:r>
        <w:t xml:space="preserve"> </w:t>
      </w:r>
      <w:r w:rsidR="00A30D9A">
        <w:t xml:space="preserve">dikatakan berhasil jika </w:t>
      </w:r>
      <w:r w:rsidR="00A30D9A" w:rsidRPr="00923F39">
        <w:rPr>
          <w:i/>
        </w:rPr>
        <w:t>client</w:t>
      </w:r>
      <w:r w:rsidR="00A30D9A">
        <w:t xml:space="preserve"> mendapatkan respon </w:t>
      </w:r>
      <w:r w:rsidR="00A30D9A" w:rsidRPr="00923F39">
        <w:rPr>
          <w:i/>
        </w:rPr>
        <w:t>success</w:t>
      </w:r>
      <w:r w:rsidR="00A30D9A">
        <w:t xml:space="preserve"> dari </w:t>
      </w:r>
      <w:r w:rsidR="00A30D9A" w:rsidRPr="00923F39">
        <w:rPr>
          <w:i/>
        </w:rPr>
        <w:t>server</w:t>
      </w:r>
      <w:r w:rsidR="00A30D9A">
        <w:t xml:space="preserve">. </w:t>
      </w:r>
      <w:proofErr w:type="gramStart"/>
      <w:r w:rsidR="00A30D9A">
        <w:t>hasil</w:t>
      </w:r>
      <w:proofErr w:type="gramEnd"/>
      <w:r w:rsidR="00A30D9A">
        <w:t xml:space="preserve"> dari pengujian ganti </w:t>
      </w:r>
      <w:r w:rsidR="00923F39" w:rsidRPr="00412987">
        <w:rPr>
          <w:i/>
        </w:rPr>
        <w:t>password</w:t>
      </w:r>
      <w:r w:rsidR="006755D9">
        <w:t xml:space="preserve"> dapat dilihat pada T</w:t>
      </w:r>
      <w:r w:rsidR="00A30D9A">
        <w:t>abel 4.5.</w:t>
      </w:r>
    </w:p>
    <w:p w14:paraId="79CA5ABF" w14:textId="4867E7AE" w:rsidR="001A5B11" w:rsidRDefault="000A168E" w:rsidP="001A5B11">
      <w:pPr>
        <w:pStyle w:val="LabelGambar"/>
        <w:jc w:val="left"/>
      </w:pPr>
      <w:bookmarkStart w:id="375" w:name="_Toc142072921"/>
      <w:bookmarkStart w:id="376" w:name="_Toc143519709"/>
      <w:bookmarkStart w:id="377" w:name="_Toc143519878"/>
      <w:r>
        <w:t xml:space="preserve"> </w:t>
      </w:r>
      <w:bookmarkEnd w:id="375"/>
      <w:bookmarkEnd w:id="376"/>
      <w:bookmarkEnd w:id="377"/>
    </w:p>
    <w:p w14:paraId="09C15017" w14:textId="1C6A4C24" w:rsidR="00E74ABF" w:rsidRDefault="00E74ABF" w:rsidP="00E74ABF">
      <w:pPr>
        <w:pStyle w:val="LabelTabel"/>
      </w:pPr>
      <w:proofErr w:type="gramStart"/>
      <w:r w:rsidRPr="00E74ABF">
        <w:rPr>
          <w:b/>
        </w:rPr>
        <w:t>Tabel 4.</w:t>
      </w:r>
      <w:proofErr w:type="gramEnd"/>
      <w:r w:rsidRPr="00E74ABF">
        <w:rPr>
          <w:b/>
        </w:rPr>
        <w:fldChar w:fldCharType="begin"/>
      </w:r>
      <w:r w:rsidRPr="00E74ABF">
        <w:rPr>
          <w:b/>
        </w:rPr>
        <w:instrText xml:space="preserve"> SEQ Tabel_4. \* ARABIC </w:instrText>
      </w:r>
      <w:r w:rsidRPr="00E74ABF">
        <w:rPr>
          <w:b/>
        </w:rPr>
        <w:fldChar w:fldCharType="separate"/>
      </w:r>
      <w:r w:rsidR="00AD0558">
        <w:rPr>
          <w:b/>
          <w:noProof/>
        </w:rPr>
        <w:t>5</w:t>
      </w:r>
      <w:r w:rsidRPr="00E74ABF">
        <w:rPr>
          <w:b/>
        </w:rPr>
        <w:fldChar w:fldCharType="end"/>
      </w:r>
      <w:r>
        <w:t xml:space="preserve"> </w:t>
      </w:r>
      <w:r w:rsidRPr="002F2799">
        <w:t>Hasil pengujian fungsi ganti password</w:t>
      </w:r>
    </w:p>
    <w:tbl>
      <w:tblPr>
        <w:tblW w:w="7938" w:type="dxa"/>
        <w:tblInd w:w="108" w:type="dxa"/>
        <w:tblLook w:val="04A0" w:firstRow="1" w:lastRow="0" w:firstColumn="1" w:lastColumn="0" w:noHBand="0" w:noVBand="1"/>
      </w:tblPr>
      <w:tblGrid>
        <w:gridCol w:w="510"/>
        <w:gridCol w:w="1333"/>
        <w:gridCol w:w="2820"/>
        <w:gridCol w:w="2141"/>
        <w:gridCol w:w="1134"/>
      </w:tblGrid>
      <w:tr w:rsidR="001A5B11" w:rsidRPr="0099473F" w14:paraId="5C23EB28"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3083FAE"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E7FDE70"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A853B91"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44AEB18"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9299AC9"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A5B11" w:rsidRPr="0099473F" w14:paraId="1AC6B85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69014B1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71AA072B" w14:textId="6641EFC8"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22E1F2B6" w14:textId="385B42D2" w:rsidR="001A5B11" w:rsidRPr="0099473F" w:rsidRDefault="001A5B11"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5128EDC8" w14:textId="77777777" w:rsidR="001A5B11" w:rsidRPr="0099473F" w:rsidRDefault="001A5B11"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A36FE4E"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1FC3B85" w14:textId="77777777" w:rsidTr="00A70A13">
        <w:trPr>
          <w:trHeight w:val="300"/>
        </w:trPr>
        <w:tc>
          <w:tcPr>
            <w:tcW w:w="510" w:type="dxa"/>
            <w:tcBorders>
              <w:top w:val="nil"/>
              <w:left w:val="nil"/>
              <w:bottom w:val="nil"/>
              <w:right w:val="nil"/>
            </w:tcBorders>
            <w:shd w:val="clear" w:color="auto" w:fill="auto"/>
            <w:noWrap/>
            <w:vAlign w:val="center"/>
            <w:hideMark/>
          </w:tcPr>
          <w:p w14:paraId="549B0925"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5ABAAFF9" w14:textId="6BC12F14"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token salah</w:t>
            </w:r>
          </w:p>
        </w:tc>
        <w:tc>
          <w:tcPr>
            <w:tcW w:w="2820" w:type="dxa"/>
            <w:tcBorders>
              <w:top w:val="nil"/>
              <w:left w:val="nil"/>
              <w:bottom w:val="nil"/>
              <w:right w:val="nil"/>
            </w:tcBorders>
            <w:shd w:val="clear" w:color="auto" w:fill="auto"/>
            <w:noWrap/>
            <w:vAlign w:val="center"/>
            <w:hideMark/>
          </w:tcPr>
          <w:p w14:paraId="46FDD400" w14:textId="375085F6"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menggunakan token yang sudah terhapus</w:t>
            </w:r>
          </w:p>
        </w:tc>
        <w:tc>
          <w:tcPr>
            <w:tcW w:w="2141" w:type="dxa"/>
            <w:tcBorders>
              <w:top w:val="nil"/>
              <w:left w:val="nil"/>
              <w:bottom w:val="nil"/>
              <w:right w:val="nil"/>
            </w:tcBorders>
            <w:shd w:val="clear" w:color="auto" w:fill="auto"/>
            <w:noWrap/>
            <w:vAlign w:val="center"/>
            <w:hideMark/>
          </w:tcPr>
          <w:p w14:paraId="12BAD719" w14:textId="4FB96421" w:rsidR="001A5B11" w:rsidRPr="0099473F" w:rsidRDefault="00923F39"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nil"/>
              <w:right w:val="nil"/>
            </w:tcBorders>
            <w:shd w:val="clear" w:color="auto" w:fill="auto"/>
            <w:noWrap/>
            <w:vAlign w:val="center"/>
            <w:hideMark/>
          </w:tcPr>
          <w:p w14:paraId="24DA9E6B"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C203709" w14:textId="77777777" w:rsidTr="009C2E5E">
        <w:trPr>
          <w:trHeight w:val="300"/>
        </w:trPr>
        <w:tc>
          <w:tcPr>
            <w:tcW w:w="510" w:type="dxa"/>
            <w:tcBorders>
              <w:top w:val="nil"/>
              <w:left w:val="nil"/>
              <w:right w:val="nil"/>
            </w:tcBorders>
            <w:shd w:val="clear" w:color="auto" w:fill="auto"/>
            <w:noWrap/>
            <w:vAlign w:val="center"/>
            <w:hideMark/>
          </w:tcPr>
          <w:p w14:paraId="7484568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right w:val="nil"/>
            </w:tcBorders>
            <w:shd w:val="clear" w:color="auto" w:fill="auto"/>
            <w:noWrap/>
            <w:vAlign w:val="center"/>
            <w:hideMark/>
          </w:tcPr>
          <w:p w14:paraId="13F93505" w14:textId="4F6D8069"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sesuai</w:t>
            </w:r>
          </w:p>
        </w:tc>
        <w:tc>
          <w:tcPr>
            <w:tcW w:w="2820" w:type="dxa"/>
            <w:tcBorders>
              <w:top w:val="nil"/>
              <w:left w:val="nil"/>
              <w:right w:val="nil"/>
            </w:tcBorders>
            <w:shd w:val="clear" w:color="auto" w:fill="auto"/>
            <w:noWrap/>
            <w:vAlign w:val="center"/>
            <w:hideMark/>
          </w:tcPr>
          <w:p w14:paraId="5A73B38B" w14:textId="276B8961"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sesuai</w:t>
            </w:r>
          </w:p>
        </w:tc>
        <w:tc>
          <w:tcPr>
            <w:tcW w:w="2141" w:type="dxa"/>
            <w:tcBorders>
              <w:top w:val="nil"/>
              <w:left w:val="nil"/>
              <w:right w:val="nil"/>
            </w:tcBorders>
            <w:shd w:val="clear" w:color="auto" w:fill="auto"/>
            <w:noWrap/>
            <w:vAlign w:val="center"/>
            <w:hideMark/>
          </w:tcPr>
          <w:p w14:paraId="23BBB437" w14:textId="0ACB2DBE" w:rsidR="001A5B11" w:rsidRPr="0099473F" w:rsidRDefault="00E9795C" w:rsidP="00E9795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right w:val="nil"/>
            </w:tcBorders>
            <w:shd w:val="clear" w:color="auto" w:fill="auto"/>
            <w:noWrap/>
            <w:vAlign w:val="center"/>
            <w:hideMark/>
          </w:tcPr>
          <w:p w14:paraId="72FD57DA" w14:textId="641721D8"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1A5B11">
              <w:rPr>
                <w:rFonts w:eastAsia="Times New Roman" w:cs="Times New Roman"/>
                <w:color w:val="000000"/>
                <w:szCs w:val="24"/>
                <w:lang w:val="en-US"/>
              </w:rPr>
              <w:t xml:space="preserve"> </w:t>
            </w:r>
          </w:p>
        </w:tc>
      </w:tr>
      <w:tr w:rsidR="001A5B11" w:rsidRPr="0099473F" w14:paraId="597A101D" w14:textId="77777777" w:rsidTr="009C2E5E">
        <w:trPr>
          <w:trHeight w:val="300"/>
        </w:trPr>
        <w:tc>
          <w:tcPr>
            <w:tcW w:w="510" w:type="dxa"/>
            <w:tcBorders>
              <w:top w:val="nil"/>
              <w:left w:val="nil"/>
              <w:bottom w:val="single" w:sz="4" w:space="0" w:color="auto"/>
              <w:right w:val="nil"/>
            </w:tcBorders>
            <w:shd w:val="clear" w:color="auto" w:fill="auto"/>
            <w:noWrap/>
            <w:vAlign w:val="center"/>
            <w:hideMark/>
          </w:tcPr>
          <w:p w14:paraId="7AEC433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single" w:sz="4" w:space="0" w:color="auto"/>
              <w:right w:val="nil"/>
            </w:tcBorders>
            <w:shd w:val="clear" w:color="auto" w:fill="auto"/>
            <w:noWrap/>
            <w:vAlign w:val="center"/>
            <w:hideMark/>
          </w:tcPr>
          <w:p w14:paraId="54DC5573" w14:textId="3E69BEC5" w:rsidR="001A5B11" w:rsidRPr="0095100A"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EF2ED0">
              <w:rPr>
                <w:rFonts w:eastAsia="Times New Roman" w:cs="Times New Roman"/>
                <w:color w:val="000000"/>
                <w:szCs w:val="24"/>
                <w:lang w:val="en-US"/>
              </w:rPr>
              <w:t>minimal</w:t>
            </w:r>
          </w:p>
        </w:tc>
        <w:tc>
          <w:tcPr>
            <w:tcW w:w="2820" w:type="dxa"/>
            <w:tcBorders>
              <w:top w:val="nil"/>
              <w:left w:val="nil"/>
              <w:bottom w:val="single" w:sz="4" w:space="0" w:color="auto"/>
              <w:right w:val="nil"/>
            </w:tcBorders>
            <w:shd w:val="clear" w:color="auto" w:fill="auto"/>
            <w:noWrap/>
            <w:vAlign w:val="center"/>
            <w:hideMark/>
          </w:tcPr>
          <w:p w14:paraId="23C6F1F9" w14:textId="5442E6F7" w:rsidR="001A5B11" w:rsidRPr="0099473F" w:rsidRDefault="001A5B11" w:rsidP="00D800E9">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800E9">
              <w:rPr>
                <w:rFonts w:eastAsia="Times New Roman" w:cs="Times New Roman"/>
                <w:color w:val="000000"/>
                <w:szCs w:val="24"/>
                <w:lang w:val="en-US"/>
              </w:rPr>
              <w:t xml:space="preserve">penggantian </w:t>
            </w:r>
            <w:r w:rsidR="00D800E9" w:rsidRPr="00412987">
              <w:rPr>
                <w:rFonts w:eastAsia="Times New Roman" w:cs="Times New Roman"/>
                <w:i/>
                <w:color w:val="000000"/>
                <w:szCs w:val="24"/>
                <w:lang w:val="en-US"/>
              </w:rPr>
              <w:t>password</w:t>
            </w:r>
            <w:r w:rsidR="00D800E9">
              <w:rPr>
                <w:rFonts w:eastAsia="Times New Roman" w:cs="Times New Roman"/>
                <w:color w:val="000000"/>
                <w:szCs w:val="24"/>
                <w:lang w:val="en-US"/>
              </w:rPr>
              <w:t xml:space="preserve"> dengan 3 karakter</w:t>
            </w:r>
          </w:p>
        </w:tc>
        <w:tc>
          <w:tcPr>
            <w:tcW w:w="2141" w:type="dxa"/>
            <w:tcBorders>
              <w:top w:val="nil"/>
              <w:left w:val="nil"/>
              <w:bottom w:val="single" w:sz="4" w:space="0" w:color="auto"/>
              <w:right w:val="nil"/>
            </w:tcBorders>
            <w:shd w:val="clear" w:color="auto" w:fill="auto"/>
            <w:noWrap/>
            <w:vAlign w:val="center"/>
            <w:hideMark/>
          </w:tcPr>
          <w:p w14:paraId="223DA517" w14:textId="2E4DAAD1"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31F32FB5" w14:textId="2AB13405"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1A5B11">
              <w:rPr>
                <w:rFonts w:eastAsia="Times New Roman" w:cs="Times New Roman"/>
                <w:color w:val="000000"/>
                <w:szCs w:val="24"/>
                <w:lang w:val="en-US"/>
              </w:rPr>
              <w:t xml:space="preserve"> </w:t>
            </w:r>
          </w:p>
        </w:tc>
      </w:tr>
    </w:tbl>
    <w:p w14:paraId="0BA377CF" w14:textId="03DC51AF" w:rsidR="009C2E5E" w:rsidRDefault="00206321" w:rsidP="00206321">
      <w:pPr>
        <w:pStyle w:val="LabelTabel"/>
      </w:pPr>
      <w:r w:rsidRPr="00206321">
        <w:rPr>
          <w:b/>
        </w:rPr>
        <w:lastRenderedPageBreak/>
        <w:t>Tabel 4.5</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9C2E5E" w:rsidRPr="0099473F" w14:paraId="49A5F38F" w14:textId="77777777" w:rsidTr="00494152">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A886ACE" w14:textId="77777777" w:rsidR="009C2E5E" w:rsidRPr="0099473F" w:rsidRDefault="009C2E5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E7610C9" w14:textId="77777777" w:rsidR="009C2E5E" w:rsidRPr="0099473F" w:rsidRDefault="009C2E5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26EF8D1" w14:textId="77777777" w:rsidR="009C2E5E" w:rsidRPr="0099473F" w:rsidRDefault="009C2E5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464C1EE6" w14:textId="77777777" w:rsidR="009C2E5E" w:rsidRPr="0099473F" w:rsidRDefault="009C2E5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14A4780" w14:textId="77777777" w:rsidR="009C2E5E" w:rsidRPr="0099473F" w:rsidRDefault="009C2E5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C2E5E" w:rsidRPr="0099473F" w14:paraId="3E2F6111" w14:textId="77777777" w:rsidTr="009C2E5E">
        <w:trPr>
          <w:trHeight w:val="300"/>
        </w:trPr>
        <w:tc>
          <w:tcPr>
            <w:tcW w:w="510" w:type="dxa"/>
            <w:tcBorders>
              <w:top w:val="single" w:sz="4" w:space="0" w:color="auto"/>
              <w:left w:val="nil"/>
              <w:right w:val="nil"/>
            </w:tcBorders>
            <w:shd w:val="clear" w:color="auto" w:fill="auto"/>
            <w:noWrap/>
            <w:vAlign w:val="center"/>
            <w:hideMark/>
          </w:tcPr>
          <w:p w14:paraId="7E7D8ABD" w14:textId="073D13BD" w:rsidR="009C2E5E" w:rsidRPr="0099473F" w:rsidRDefault="009C2E5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single" w:sz="4" w:space="0" w:color="auto"/>
              <w:left w:val="nil"/>
              <w:right w:val="nil"/>
            </w:tcBorders>
            <w:shd w:val="clear" w:color="auto" w:fill="auto"/>
            <w:noWrap/>
            <w:vAlign w:val="center"/>
            <w:hideMark/>
          </w:tcPr>
          <w:p w14:paraId="3140740A" w14:textId="03A72014" w:rsidR="009C2E5E" w:rsidRPr="0095100A"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maksimal</w:t>
            </w:r>
          </w:p>
        </w:tc>
        <w:tc>
          <w:tcPr>
            <w:tcW w:w="2820" w:type="dxa"/>
            <w:tcBorders>
              <w:top w:val="single" w:sz="4" w:space="0" w:color="auto"/>
              <w:left w:val="nil"/>
              <w:right w:val="nil"/>
            </w:tcBorders>
            <w:shd w:val="clear" w:color="auto" w:fill="auto"/>
            <w:noWrap/>
            <w:vAlign w:val="center"/>
            <w:hideMark/>
          </w:tcPr>
          <w:p w14:paraId="10B07562" w14:textId="6696C3E2" w:rsidR="009C2E5E" w:rsidRPr="0099473F"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100 karakter</w:t>
            </w:r>
          </w:p>
        </w:tc>
        <w:tc>
          <w:tcPr>
            <w:tcW w:w="2141" w:type="dxa"/>
            <w:tcBorders>
              <w:top w:val="single" w:sz="4" w:space="0" w:color="auto"/>
              <w:left w:val="nil"/>
              <w:right w:val="nil"/>
            </w:tcBorders>
            <w:shd w:val="clear" w:color="auto" w:fill="auto"/>
            <w:noWrap/>
            <w:vAlign w:val="center"/>
            <w:hideMark/>
          </w:tcPr>
          <w:p w14:paraId="5C93EA98" w14:textId="41CC03AC" w:rsidR="009C2E5E" w:rsidRPr="0099473F" w:rsidRDefault="009C2E5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right w:val="nil"/>
            </w:tcBorders>
            <w:shd w:val="clear" w:color="auto" w:fill="auto"/>
            <w:noWrap/>
            <w:vAlign w:val="center"/>
            <w:hideMark/>
          </w:tcPr>
          <w:p w14:paraId="319BB9B0" w14:textId="368C10BE" w:rsidR="009C2E5E" w:rsidRPr="0099473F" w:rsidRDefault="009C2E5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C2E5E" w:rsidRPr="0099473F" w14:paraId="6E042D69" w14:textId="77777777" w:rsidTr="009C2E5E">
        <w:trPr>
          <w:trHeight w:val="300"/>
        </w:trPr>
        <w:tc>
          <w:tcPr>
            <w:tcW w:w="510" w:type="dxa"/>
            <w:tcBorders>
              <w:top w:val="nil"/>
              <w:left w:val="nil"/>
              <w:bottom w:val="single" w:sz="4" w:space="0" w:color="auto"/>
              <w:right w:val="nil"/>
            </w:tcBorders>
            <w:shd w:val="clear" w:color="auto" w:fill="auto"/>
            <w:noWrap/>
            <w:vAlign w:val="center"/>
            <w:hideMark/>
          </w:tcPr>
          <w:p w14:paraId="3AAB91A2" w14:textId="447368FF" w:rsidR="009C2E5E" w:rsidRPr="0099473F" w:rsidRDefault="009C2E5E" w:rsidP="0049415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bottom w:val="single" w:sz="4" w:space="0" w:color="auto"/>
              <w:right w:val="nil"/>
            </w:tcBorders>
            <w:shd w:val="clear" w:color="auto" w:fill="auto"/>
            <w:noWrap/>
            <w:vAlign w:val="center"/>
            <w:hideMark/>
          </w:tcPr>
          <w:p w14:paraId="62FEC020" w14:textId="1A1D6141" w:rsidR="009C2E5E" w:rsidRPr="0095100A"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konfirmasi salah</w:t>
            </w:r>
          </w:p>
        </w:tc>
        <w:tc>
          <w:tcPr>
            <w:tcW w:w="2820" w:type="dxa"/>
            <w:tcBorders>
              <w:top w:val="nil"/>
              <w:left w:val="nil"/>
              <w:bottom w:val="single" w:sz="4" w:space="0" w:color="auto"/>
              <w:right w:val="nil"/>
            </w:tcBorders>
            <w:shd w:val="clear" w:color="auto" w:fill="auto"/>
            <w:noWrap/>
            <w:vAlign w:val="center"/>
            <w:hideMark/>
          </w:tcPr>
          <w:p w14:paraId="621D8861" w14:textId="5B7CCE0E" w:rsidR="009C2E5E" w:rsidRPr="0099473F"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konfirmas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berbeda</w:t>
            </w:r>
          </w:p>
        </w:tc>
        <w:tc>
          <w:tcPr>
            <w:tcW w:w="2141" w:type="dxa"/>
            <w:tcBorders>
              <w:top w:val="nil"/>
              <w:left w:val="nil"/>
              <w:bottom w:val="single" w:sz="4" w:space="0" w:color="auto"/>
              <w:right w:val="nil"/>
            </w:tcBorders>
            <w:shd w:val="clear" w:color="auto" w:fill="auto"/>
            <w:noWrap/>
            <w:vAlign w:val="center"/>
            <w:hideMark/>
          </w:tcPr>
          <w:p w14:paraId="2205DBA3" w14:textId="554A1EFD" w:rsidR="009C2E5E" w:rsidRPr="0099473F" w:rsidRDefault="009C2E5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55C7D35B" w14:textId="1950E07D" w:rsidR="009C2E5E" w:rsidRPr="0099473F" w:rsidRDefault="009C2E5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5BC4734E" w14:textId="77777777" w:rsidR="009C2E5E" w:rsidRDefault="009C2E5E" w:rsidP="002169AE"/>
    <w:p w14:paraId="603C7735" w14:textId="54D1AB3B" w:rsidR="009A1824" w:rsidRDefault="006755D9" w:rsidP="009A1824">
      <w:pPr>
        <w:ind w:firstLine="720"/>
      </w:pPr>
      <w:r>
        <w:t>Pada T</w:t>
      </w:r>
      <w:r w:rsidR="009A1824">
        <w:t xml:space="preserve">abel 4.5 terlihat proses ganti </w:t>
      </w:r>
      <w:r w:rsidR="009A1824" w:rsidRPr="00412987">
        <w:rPr>
          <w:i/>
        </w:rPr>
        <w:t>password</w:t>
      </w:r>
      <w:r w:rsidR="009A1824">
        <w:t xml:space="preserve"> berhasil jika </w:t>
      </w:r>
      <w:r w:rsidR="009A1824" w:rsidRPr="009A1824">
        <w:rPr>
          <w:i/>
        </w:rPr>
        <w:t>client</w:t>
      </w:r>
      <w:r w:rsidR="009A1824">
        <w:t xml:space="preserve"> mengirimkan </w:t>
      </w:r>
      <w:r w:rsidR="009A1824" w:rsidRPr="00412987">
        <w:rPr>
          <w:i/>
        </w:rPr>
        <w:t>password</w:t>
      </w:r>
      <w:r w:rsidR="009A1824">
        <w:t xml:space="preserve"> dan konfirmasi </w:t>
      </w:r>
      <w:r w:rsidR="009A1824" w:rsidRPr="00412987">
        <w:rPr>
          <w:i/>
        </w:rPr>
        <w:t>password</w:t>
      </w:r>
      <w:r w:rsidR="009A1824">
        <w:t xml:space="preserve"> sesuai, </w:t>
      </w:r>
      <w:r w:rsidR="009A1824" w:rsidRPr="009A1824">
        <w:rPr>
          <w:i/>
        </w:rPr>
        <w:t>client</w:t>
      </w:r>
      <w:r w:rsidR="009A1824">
        <w:t xml:space="preserve"> juga harus mengirimkan token yang sesuai juga. Jika salah satu parameter tidak terpenuhi maka proses ganti </w:t>
      </w:r>
      <w:r w:rsidR="009A1824" w:rsidRPr="00412987">
        <w:rPr>
          <w:i/>
        </w:rPr>
        <w:t>password</w:t>
      </w:r>
      <w:r w:rsidR="009A1824">
        <w:t xml:space="preserve"> </w:t>
      </w:r>
      <w:proofErr w:type="gramStart"/>
      <w:r w:rsidR="009A1824">
        <w:t>akan</w:t>
      </w:r>
      <w:proofErr w:type="gramEnd"/>
      <w:r w:rsidR="009A1824">
        <w:t xml:space="preserve"> gagal.</w:t>
      </w:r>
    </w:p>
    <w:p w14:paraId="4CC9E764" w14:textId="77777777" w:rsidR="009A1824" w:rsidRDefault="009A1824" w:rsidP="002169AE"/>
    <w:p w14:paraId="392C9332" w14:textId="1677FF7F" w:rsidR="002D0EDC" w:rsidRDefault="006B0F8C" w:rsidP="0047502C">
      <w:pPr>
        <w:pStyle w:val="SubBabIVIII"/>
        <w:ind w:hanging="720"/>
      </w:pPr>
      <w:bookmarkStart w:id="378" w:name="_Toc143523794"/>
      <w:r>
        <w:t xml:space="preserve">Fungsi </w:t>
      </w:r>
      <w:r w:rsidR="00FF6934" w:rsidRPr="00412987">
        <w:rPr>
          <w:i/>
        </w:rPr>
        <w:t>Reset</w:t>
      </w:r>
      <w:r>
        <w:t xml:space="preserve"> </w:t>
      </w:r>
      <w:r w:rsidRPr="001B0ECC">
        <w:rPr>
          <w:i/>
        </w:rPr>
        <w:t>P</w:t>
      </w:r>
      <w:r w:rsidR="002D0EDC" w:rsidRPr="001B0ECC">
        <w:rPr>
          <w:i/>
        </w:rPr>
        <w:t>assword</w:t>
      </w:r>
      <w:bookmarkEnd w:id="378"/>
    </w:p>
    <w:p w14:paraId="54697C8E" w14:textId="6A0BA4AC" w:rsidR="00FF6934" w:rsidRDefault="00FF6934" w:rsidP="00FF6934">
      <w:pPr>
        <w:ind w:firstLine="720"/>
      </w:pPr>
      <w:r>
        <w:t xml:space="preserve">Pengujian pada fungsi reset </w:t>
      </w:r>
      <w:r w:rsidRPr="00412987">
        <w:rPr>
          <w:i/>
        </w:rPr>
        <w:t>password</w:t>
      </w:r>
      <w:r>
        <w:t xml:space="preserve"> dilaksanakan untuk memeriksa kinerja dari fungsi tersebut. Proses reset </w:t>
      </w:r>
      <w:r w:rsidRPr="00412987">
        <w:rPr>
          <w:i/>
        </w:rPr>
        <w:t>password</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w:t>
      </w:r>
      <w:proofErr w:type="gramStart"/>
      <w:r>
        <w:t>hasil</w:t>
      </w:r>
      <w:proofErr w:type="gramEnd"/>
      <w:r>
        <w:t xml:space="preserve"> dari pengujian reset </w:t>
      </w:r>
      <w:r w:rsidRPr="00412987">
        <w:rPr>
          <w:i/>
        </w:rPr>
        <w:t>password</w:t>
      </w:r>
      <w:r w:rsidR="006755D9">
        <w:t xml:space="preserve"> dapat dilihat pada T</w:t>
      </w:r>
      <w:r w:rsidR="00C114DE">
        <w:t>abel 4.6</w:t>
      </w:r>
      <w:r>
        <w:t>.</w:t>
      </w:r>
    </w:p>
    <w:p w14:paraId="5237EFE7" w14:textId="77777777" w:rsidR="00C114DE" w:rsidRDefault="00C114DE" w:rsidP="00FF6934">
      <w:pPr>
        <w:ind w:firstLine="720"/>
      </w:pPr>
    </w:p>
    <w:p w14:paraId="46FB43DD" w14:textId="3635A3EB" w:rsidR="00C114DE" w:rsidRDefault="00C114DE" w:rsidP="00C114DE">
      <w:pPr>
        <w:pStyle w:val="LabelGambar"/>
        <w:jc w:val="left"/>
      </w:pPr>
      <w:bookmarkStart w:id="379" w:name="_Toc142072922"/>
      <w:bookmarkStart w:id="380" w:name="_Toc143519710"/>
      <w:bookmarkStart w:id="381" w:name="_Toc143519879"/>
      <w:proofErr w:type="gramStart"/>
      <w:r w:rsidRPr="00C114DE">
        <w:rPr>
          <w:b/>
        </w:rPr>
        <w:t>Tabel 4.</w:t>
      </w:r>
      <w:proofErr w:type="gramEnd"/>
      <w:r w:rsidR="002B24B6">
        <w:rPr>
          <w:b/>
        </w:rPr>
        <w:fldChar w:fldCharType="begin"/>
      </w:r>
      <w:r w:rsidR="002B24B6">
        <w:rPr>
          <w:b/>
        </w:rPr>
        <w:instrText xml:space="preserve"> SEQ Tabel_4. \* ARABIC </w:instrText>
      </w:r>
      <w:r w:rsidR="002B24B6">
        <w:rPr>
          <w:b/>
        </w:rPr>
        <w:fldChar w:fldCharType="separate"/>
      </w:r>
      <w:r w:rsidR="00AD0558">
        <w:rPr>
          <w:b/>
          <w:noProof/>
        </w:rPr>
        <w:t>6</w:t>
      </w:r>
      <w:r w:rsidR="002B24B6">
        <w:rPr>
          <w:b/>
        </w:rPr>
        <w:fldChar w:fldCharType="end"/>
      </w:r>
      <w:r w:rsidR="00206321">
        <w:t xml:space="preserve"> Hasil pengujian fungsi r</w:t>
      </w:r>
      <w:r>
        <w:t xml:space="preserve">eset </w:t>
      </w:r>
      <w:r w:rsidR="00206321">
        <w:rPr>
          <w:i/>
        </w:rPr>
        <w:t>p</w:t>
      </w:r>
      <w:r w:rsidRPr="001B0ECC">
        <w:rPr>
          <w:i/>
        </w:rPr>
        <w:t>assword</w:t>
      </w:r>
      <w:bookmarkEnd w:id="379"/>
      <w:bookmarkEnd w:id="380"/>
      <w:bookmarkEnd w:id="381"/>
    </w:p>
    <w:tbl>
      <w:tblPr>
        <w:tblW w:w="7938" w:type="dxa"/>
        <w:tblInd w:w="108" w:type="dxa"/>
        <w:tblLook w:val="04A0" w:firstRow="1" w:lastRow="0" w:firstColumn="1" w:lastColumn="0" w:noHBand="0" w:noVBand="1"/>
      </w:tblPr>
      <w:tblGrid>
        <w:gridCol w:w="510"/>
        <w:gridCol w:w="1333"/>
        <w:gridCol w:w="2820"/>
        <w:gridCol w:w="2141"/>
        <w:gridCol w:w="1134"/>
      </w:tblGrid>
      <w:tr w:rsidR="00307589" w:rsidRPr="0099473F" w14:paraId="36F2972C"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3C26696D"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28A7526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61181D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8AF5DC3"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AACEC50"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307589" w:rsidRPr="0099473F" w14:paraId="6E80D99B" w14:textId="77777777" w:rsidTr="005649A9">
        <w:trPr>
          <w:trHeight w:val="300"/>
        </w:trPr>
        <w:tc>
          <w:tcPr>
            <w:tcW w:w="510" w:type="dxa"/>
            <w:tcBorders>
              <w:top w:val="single" w:sz="4" w:space="0" w:color="auto"/>
              <w:left w:val="nil"/>
              <w:bottom w:val="nil"/>
              <w:right w:val="nil"/>
            </w:tcBorders>
            <w:shd w:val="clear" w:color="auto" w:fill="auto"/>
            <w:noWrap/>
            <w:vAlign w:val="center"/>
            <w:hideMark/>
          </w:tcPr>
          <w:p w14:paraId="139E5239"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3BC50303" w14:textId="32457472"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single" w:sz="4" w:space="0" w:color="auto"/>
              <w:left w:val="nil"/>
              <w:bottom w:val="nil"/>
              <w:right w:val="nil"/>
            </w:tcBorders>
            <w:shd w:val="clear" w:color="auto" w:fill="auto"/>
            <w:noWrap/>
            <w:vAlign w:val="center"/>
            <w:hideMark/>
          </w:tcPr>
          <w:p w14:paraId="10116DAC" w14:textId="32404EEA"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esuai dan terdaftar</w:t>
            </w:r>
          </w:p>
        </w:tc>
        <w:tc>
          <w:tcPr>
            <w:tcW w:w="2141" w:type="dxa"/>
            <w:tcBorders>
              <w:top w:val="single" w:sz="4" w:space="0" w:color="auto"/>
              <w:left w:val="nil"/>
              <w:bottom w:val="nil"/>
              <w:right w:val="nil"/>
            </w:tcBorders>
            <w:shd w:val="clear" w:color="auto" w:fill="auto"/>
            <w:noWrap/>
            <w:vAlign w:val="center"/>
            <w:hideMark/>
          </w:tcPr>
          <w:p w14:paraId="07A92253" w14:textId="4432F24B"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hideMark/>
          </w:tcPr>
          <w:p w14:paraId="7E967E86" w14:textId="6CD1A76F"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307589">
              <w:rPr>
                <w:rFonts w:eastAsia="Times New Roman" w:cs="Times New Roman"/>
                <w:color w:val="000000"/>
                <w:szCs w:val="24"/>
                <w:lang w:val="en-US"/>
              </w:rPr>
              <w:t xml:space="preserve"> </w:t>
            </w:r>
          </w:p>
        </w:tc>
      </w:tr>
      <w:tr w:rsidR="00307589" w:rsidRPr="0099473F" w14:paraId="51ECFCEE" w14:textId="77777777" w:rsidTr="0059276C">
        <w:trPr>
          <w:trHeight w:val="300"/>
        </w:trPr>
        <w:tc>
          <w:tcPr>
            <w:tcW w:w="510" w:type="dxa"/>
            <w:tcBorders>
              <w:top w:val="nil"/>
              <w:left w:val="nil"/>
              <w:right w:val="nil"/>
            </w:tcBorders>
            <w:shd w:val="clear" w:color="auto" w:fill="auto"/>
            <w:noWrap/>
            <w:vAlign w:val="center"/>
            <w:hideMark/>
          </w:tcPr>
          <w:p w14:paraId="602903F8"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208A3A41" w14:textId="379E3F6E" w:rsidR="00307589" w:rsidRPr="0095100A" w:rsidRDefault="00307589" w:rsidP="005649A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w:t>
            </w:r>
            <w:r w:rsidR="00044AAA" w:rsidRPr="00412987">
              <w:rPr>
                <w:rFonts w:eastAsia="Times New Roman" w:cs="Times New Roman"/>
                <w:i/>
                <w:color w:val="000000"/>
                <w:szCs w:val="24"/>
                <w:lang w:val="en-US"/>
              </w:rPr>
              <w:t>e</w:t>
            </w:r>
            <w:r w:rsidRPr="00412987">
              <w:rPr>
                <w:rFonts w:eastAsia="Times New Roman" w:cs="Times New Roman"/>
                <w:i/>
                <w:color w:val="000000"/>
                <w:szCs w:val="24"/>
                <w:lang w:val="en-US"/>
              </w:rPr>
              <w:t>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71E99E6F" w14:textId="4CC169D9"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yang belum terdaftar</w:t>
            </w:r>
          </w:p>
        </w:tc>
        <w:tc>
          <w:tcPr>
            <w:tcW w:w="2141" w:type="dxa"/>
            <w:tcBorders>
              <w:top w:val="nil"/>
              <w:left w:val="nil"/>
              <w:right w:val="nil"/>
            </w:tcBorders>
            <w:shd w:val="clear" w:color="auto" w:fill="auto"/>
            <w:noWrap/>
            <w:vAlign w:val="center"/>
            <w:hideMark/>
          </w:tcPr>
          <w:p w14:paraId="2A700BD3" w14:textId="02B6E274"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34" w:type="dxa"/>
            <w:tcBorders>
              <w:top w:val="nil"/>
              <w:left w:val="nil"/>
              <w:right w:val="nil"/>
            </w:tcBorders>
            <w:shd w:val="clear" w:color="auto" w:fill="auto"/>
            <w:noWrap/>
            <w:vAlign w:val="center"/>
            <w:hideMark/>
          </w:tcPr>
          <w:p w14:paraId="27826F1A" w14:textId="77777777" w:rsidR="00307589" w:rsidRPr="0099473F" w:rsidRDefault="00307589"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307589" w:rsidRPr="0099473F" w14:paraId="5EF17F1D" w14:textId="77777777" w:rsidTr="0059276C">
        <w:trPr>
          <w:trHeight w:val="300"/>
        </w:trPr>
        <w:tc>
          <w:tcPr>
            <w:tcW w:w="510" w:type="dxa"/>
            <w:tcBorders>
              <w:top w:val="nil"/>
              <w:left w:val="nil"/>
              <w:bottom w:val="single" w:sz="4" w:space="0" w:color="auto"/>
              <w:right w:val="nil"/>
            </w:tcBorders>
            <w:shd w:val="clear" w:color="auto" w:fill="auto"/>
            <w:noWrap/>
            <w:vAlign w:val="center"/>
            <w:hideMark/>
          </w:tcPr>
          <w:p w14:paraId="0BB0110E"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7C8AEA59" w14:textId="1BC5515B"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format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hideMark/>
          </w:tcPr>
          <w:p w14:paraId="784D553C" w14:textId="4ADEDA83"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alah</w:t>
            </w:r>
          </w:p>
        </w:tc>
        <w:tc>
          <w:tcPr>
            <w:tcW w:w="2141" w:type="dxa"/>
            <w:tcBorders>
              <w:top w:val="nil"/>
              <w:left w:val="nil"/>
              <w:bottom w:val="single" w:sz="4" w:space="0" w:color="auto"/>
              <w:right w:val="nil"/>
            </w:tcBorders>
            <w:shd w:val="clear" w:color="auto" w:fill="auto"/>
            <w:noWrap/>
            <w:vAlign w:val="center"/>
            <w:hideMark/>
          </w:tcPr>
          <w:p w14:paraId="49CBD735" w14:textId="02C0C650"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2C0BE233" w14:textId="4B751789"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307589">
              <w:rPr>
                <w:rFonts w:eastAsia="Times New Roman" w:cs="Times New Roman"/>
                <w:color w:val="000000"/>
                <w:szCs w:val="24"/>
                <w:lang w:val="en-US"/>
              </w:rPr>
              <w:t xml:space="preserve"> </w:t>
            </w:r>
          </w:p>
        </w:tc>
      </w:tr>
    </w:tbl>
    <w:p w14:paraId="57DF0613" w14:textId="77777777" w:rsidR="00307589" w:rsidRDefault="00307589" w:rsidP="00C114DE">
      <w:pPr>
        <w:pStyle w:val="LabelGambar"/>
        <w:jc w:val="left"/>
      </w:pPr>
    </w:p>
    <w:p w14:paraId="620FB6B6" w14:textId="755CE306" w:rsidR="0059276C" w:rsidRDefault="006755D9" w:rsidP="0059276C">
      <w:pPr>
        <w:ind w:firstLine="720"/>
      </w:pPr>
      <w:r>
        <w:t>Pada T</w:t>
      </w:r>
      <w:r w:rsidR="0059276C">
        <w:t xml:space="preserve">abel 4.6 terlihat proses reset </w:t>
      </w:r>
      <w:r w:rsidR="0059276C" w:rsidRPr="00412987">
        <w:rPr>
          <w:i/>
        </w:rPr>
        <w:t>password</w:t>
      </w:r>
      <w:r w:rsidR="0059276C">
        <w:t xml:space="preserve"> berhasil jika </w:t>
      </w:r>
      <w:r w:rsidR="0059276C" w:rsidRPr="009A1824">
        <w:rPr>
          <w:i/>
        </w:rPr>
        <w:t>client</w:t>
      </w:r>
      <w:r w:rsidR="0059276C">
        <w:t xml:space="preserve"> mengirimkan alamat </w:t>
      </w:r>
      <w:r w:rsidR="00780C9B" w:rsidRPr="00780C9B">
        <w:rPr>
          <w:i/>
        </w:rPr>
        <w:t>email</w:t>
      </w:r>
      <w:r w:rsidR="0059276C">
        <w:t xml:space="preserve"> yang sesuai, Jika </w:t>
      </w:r>
      <w:r w:rsidR="00780C9B" w:rsidRPr="00780C9B">
        <w:rPr>
          <w:i/>
        </w:rPr>
        <w:t>email</w:t>
      </w:r>
      <w:r w:rsidR="00247F8B">
        <w:t xml:space="preserve"> tidak sesuai atau belum terdaftar maka reset</w:t>
      </w:r>
      <w:r w:rsidR="0059276C">
        <w:t xml:space="preserve"> </w:t>
      </w:r>
      <w:r w:rsidR="0059276C" w:rsidRPr="00412987">
        <w:rPr>
          <w:i/>
        </w:rPr>
        <w:t>password</w:t>
      </w:r>
      <w:r w:rsidR="0059276C">
        <w:t xml:space="preserve"> </w:t>
      </w:r>
      <w:proofErr w:type="gramStart"/>
      <w:r w:rsidR="0059276C">
        <w:t>akan</w:t>
      </w:r>
      <w:proofErr w:type="gramEnd"/>
      <w:r w:rsidR="0059276C">
        <w:t xml:space="preserve"> gagal.</w:t>
      </w:r>
    </w:p>
    <w:p w14:paraId="4A04FC47" w14:textId="77777777" w:rsidR="00FF6934" w:rsidRDefault="00FF6934" w:rsidP="00FF6934"/>
    <w:p w14:paraId="717FEA17" w14:textId="227AD1F3" w:rsidR="002D0EDC" w:rsidRDefault="002174C9" w:rsidP="0047502C">
      <w:pPr>
        <w:pStyle w:val="SubBabIVIII"/>
        <w:ind w:hanging="720"/>
      </w:pPr>
      <w:bookmarkStart w:id="382" w:name="_Toc143523795"/>
      <w:r>
        <w:t xml:space="preserve">Fungsi </w:t>
      </w:r>
      <w:r w:rsidRPr="001B0ECC">
        <w:rPr>
          <w:i/>
        </w:rPr>
        <w:t>U</w:t>
      </w:r>
      <w:r w:rsidR="006B0F8C" w:rsidRPr="001B0ECC">
        <w:rPr>
          <w:i/>
        </w:rPr>
        <w:t>pdate</w:t>
      </w:r>
      <w:r w:rsidR="006B0F8C">
        <w:t xml:space="preserve"> P</w:t>
      </w:r>
      <w:r w:rsidR="002D0EDC">
        <w:t>rofil</w:t>
      </w:r>
      <w:bookmarkEnd w:id="382"/>
    </w:p>
    <w:p w14:paraId="194D4B2D" w14:textId="6E330EB8" w:rsidR="002174C9" w:rsidRDefault="002174C9" w:rsidP="002174C9">
      <w:pPr>
        <w:ind w:firstLine="720"/>
      </w:pPr>
      <w:r>
        <w:t xml:space="preserve">Pengujian pada fungsi update profil dilaksanakan untuk memeriksa kinerja dari fungsi tersebut. Proses update profil dikatakan berhasil jika </w:t>
      </w:r>
      <w:r w:rsidRPr="00923F39">
        <w:rPr>
          <w:i/>
        </w:rPr>
        <w:t>client</w:t>
      </w:r>
      <w:r>
        <w:t xml:space="preserve"> mendapatkan respon </w:t>
      </w:r>
      <w:r w:rsidRPr="00923F39">
        <w:rPr>
          <w:i/>
        </w:rPr>
        <w:t>success</w:t>
      </w:r>
      <w:r>
        <w:t xml:space="preserve"> dari </w:t>
      </w:r>
      <w:r w:rsidRPr="00923F39">
        <w:rPr>
          <w:i/>
        </w:rPr>
        <w:t>server</w:t>
      </w:r>
      <w:r>
        <w:t xml:space="preserve">. </w:t>
      </w:r>
      <w:proofErr w:type="gramStart"/>
      <w:r>
        <w:t>hasil</w:t>
      </w:r>
      <w:proofErr w:type="gramEnd"/>
      <w:r>
        <w:t xml:space="preserve"> dari pengujian </w:t>
      </w:r>
      <w:r w:rsidR="00D41756">
        <w:t>update profil</w:t>
      </w:r>
      <w:r w:rsidR="006755D9">
        <w:t xml:space="preserve"> dapat dilihat pada T</w:t>
      </w:r>
      <w:r w:rsidR="006C539A">
        <w:t>abel 4.7</w:t>
      </w:r>
      <w:r>
        <w:t>.</w:t>
      </w:r>
    </w:p>
    <w:p w14:paraId="2CFDE258" w14:textId="77777777" w:rsidR="00F460A4" w:rsidRDefault="00F460A4" w:rsidP="007007EA">
      <w:pPr>
        <w:spacing w:line="240" w:lineRule="auto"/>
      </w:pPr>
    </w:p>
    <w:p w14:paraId="22E126BB" w14:textId="36F7783C" w:rsidR="00F460A4" w:rsidRDefault="00F460A4" w:rsidP="00F460A4">
      <w:pPr>
        <w:pStyle w:val="LabelGambar"/>
        <w:jc w:val="left"/>
      </w:pPr>
      <w:bookmarkStart w:id="383" w:name="_Toc142072923"/>
      <w:bookmarkStart w:id="384" w:name="_Toc143519711"/>
      <w:bookmarkStart w:id="385" w:name="_Toc143519880"/>
      <w:proofErr w:type="gramStart"/>
      <w:r w:rsidRPr="00F460A4">
        <w:rPr>
          <w:b/>
        </w:rPr>
        <w:t>Tabel 4.</w:t>
      </w:r>
      <w:proofErr w:type="gramEnd"/>
      <w:r w:rsidR="002B24B6">
        <w:rPr>
          <w:b/>
        </w:rPr>
        <w:fldChar w:fldCharType="begin"/>
      </w:r>
      <w:r w:rsidR="002B24B6">
        <w:rPr>
          <w:b/>
        </w:rPr>
        <w:instrText xml:space="preserve"> SEQ Tabel_4. \* ARABIC </w:instrText>
      </w:r>
      <w:r w:rsidR="002B24B6">
        <w:rPr>
          <w:b/>
        </w:rPr>
        <w:fldChar w:fldCharType="separate"/>
      </w:r>
      <w:r w:rsidR="00AD0558">
        <w:rPr>
          <w:b/>
          <w:noProof/>
        </w:rPr>
        <w:t>7</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p</w:t>
      </w:r>
      <w:r>
        <w:t>rofil</w:t>
      </w:r>
      <w:bookmarkEnd w:id="383"/>
      <w:bookmarkEnd w:id="384"/>
      <w:bookmarkEnd w:id="385"/>
    </w:p>
    <w:tbl>
      <w:tblPr>
        <w:tblW w:w="7953" w:type="dxa"/>
        <w:tblInd w:w="108" w:type="dxa"/>
        <w:tblLook w:val="04A0" w:firstRow="1" w:lastRow="0" w:firstColumn="1" w:lastColumn="0" w:noHBand="0" w:noVBand="1"/>
      </w:tblPr>
      <w:tblGrid>
        <w:gridCol w:w="510"/>
        <w:gridCol w:w="1475"/>
        <w:gridCol w:w="2693"/>
        <w:gridCol w:w="2141"/>
        <w:gridCol w:w="1134"/>
      </w:tblGrid>
      <w:tr w:rsidR="005649A9" w:rsidRPr="0099473F" w14:paraId="57B1F680" w14:textId="77777777" w:rsidTr="007007EA">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8FF1163"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75" w:type="dxa"/>
            <w:tcBorders>
              <w:top w:val="single" w:sz="4" w:space="0" w:color="auto"/>
              <w:left w:val="nil"/>
              <w:bottom w:val="single" w:sz="4" w:space="0" w:color="auto"/>
              <w:right w:val="nil"/>
            </w:tcBorders>
            <w:shd w:val="clear" w:color="auto" w:fill="auto"/>
            <w:noWrap/>
            <w:vAlign w:val="center"/>
            <w:hideMark/>
          </w:tcPr>
          <w:p w14:paraId="7C4AD502"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693" w:type="dxa"/>
            <w:tcBorders>
              <w:top w:val="single" w:sz="4" w:space="0" w:color="auto"/>
              <w:left w:val="nil"/>
              <w:bottom w:val="single" w:sz="4" w:space="0" w:color="auto"/>
              <w:right w:val="nil"/>
            </w:tcBorders>
            <w:shd w:val="clear" w:color="auto" w:fill="auto"/>
            <w:noWrap/>
            <w:vAlign w:val="center"/>
            <w:hideMark/>
          </w:tcPr>
          <w:p w14:paraId="5DDAA9F5"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8B6FBFD"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EEDE68A"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649A9" w:rsidRPr="0099473F" w14:paraId="581C78D6" w14:textId="77777777" w:rsidTr="007007EA">
        <w:trPr>
          <w:trHeight w:val="300"/>
        </w:trPr>
        <w:tc>
          <w:tcPr>
            <w:tcW w:w="510" w:type="dxa"/>
            <w:tcBorders>
              <w:top w:val="single" w:sz="4" w:space="0" w:color="auto"/>
              <w:left w:val="nil"/>
              <w:bottom w:val="nil"/>
              <w:right w:val="nil"/>
            </w:tcBorders>
            <w:shd w:val="clear" w:color="auto" w:fill="auto"/>
            <w:noWrap/>
            <w:vAlign w:val="center"/>
            <w:hideMark/>
          </w:tcPr>
          <w:p w14:paraId="614A797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75" w:type="dxa"/>
            <w:tcBorders>
              <w:top w:val="single" w:sz="4" w:space="0" w:color="auto"/>
              <w:left w:val="nil"/>
              <w:bottom w:val="nil"/>
              <w:right w:val="nil"/>
            </w:tcBorders>
            <w:shd w:val="clear" w:color="auto" w:fill="auto"/>
            <w:noWrap/>
            <w:vAlign w:val="center"/>
            <w:hideMark/>
          </w:tcPr>
          <w:p w14:paraId="0121E84E" w14:textId="44F200D6"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ama minimal</w:t>
            </w:r>
          </w:p>
        </w:tc>
        <w:tc>
          <w:tcPr>
            <w:tcW w:w="2693" w:type="dxa"/>
            <w:tcBorders>
              <w:top w:val="single" w:sz="4" w:space="0" w:color="auto"/>
              <w:left w:val="nil"/>
              <w:bottom w:val="nil"/>
              <w:right w:val="nil"/>
            </w:tcBorders>
            <w:shd w:val="clear" w:color="auto" w:fill="auto"/>
            <w:noWrap/>
            <w:vAlign w:val="center"/>
            <w:hideMark/>
          </w:tcPr>
          <w:p w14:paraId="0CD99C4E" w14:textId="402285A4"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nama 3 karakter</w:t>
            </w:r>
          </w:p>
        </w:tc>
        <w:tc>
          <w:tcPr>
            <w:tcW w:w="2141" w:type="dxa"/>
            <w:tcBorders>
              <w:top w:val="single" w:sz="4" w:space="0" w:color="auto"/>
              <w:left w:val="nil"/>
              <w:bottom w:val="nil"/>
              <w:right w:val="nil"/>
            </w:tcBorders>
            <w:shd w:val="clear" w:color="auto" w:fill="auto"/>
            <w:noWrap/>
            <w:vAlign w:val="center"/>
          </w:tcPr>
          <w:p w14:paraId="134E1702" w14:textId="60E13210"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nil"/>
              <w:right w:val="nil"/>
            </w:tcBorders>
            <w:shd w:val="clear" w:color="auto" w:fill="auto"/>
            <w:noWrap/>
            <w:vAlign w:val="center"/>
          </w:tcPr>
          <w:p w14:paraId="35D56F52" w14:textId="61BC4DB0"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5649A9" w:rsidRPr="0099473F" w14:paraId="27BC93DA" w14:textId="77777777" w:rsidTr="007007EA">
        <w:trPr>
          <w:trHeight w:val="300"/>
        </w:trPr>
        <w:tc>
          <w:tcPr>
            <w:tcW w:w="510" w:type="dxa"/>
            <w:tcBorders>
              <w:top w:val="nil"/>
              <w:left w:val="nil"/>
              <w:right w:val="nil"/>
            </w:tcBorders>
            <w:shd w:val="clear" w:color="auto" w:fill="auto"/>
            <w:noWrap/>
            <w:vAlign w:val="center"/>
            <w:hideMark/>
          </w:tcPr>
          <w:p w14:paraId="57549C6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75" w:type="dxa"/>
            <w:tcBorders>
              <w:top w:val="nil"/>
              <w:left w:val="nil"/>
              <w:right w:val="nil"/>
            </w:tcBorders>
            <w:shd w:val="clear" w:color="auto" w:fill="auto"/>
            <w:noWrap/>
            <w:vAlign w:val="center"/>
            <w:hideMark/>
          </w:tcPr>
          <w:p w14:paraId="640031FE" w14:textId="4C9D194E"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ama sesuai</w:t>
            </w:r>
          </w:p>
        </w:tc>
        <w:tc>
          <w:tcPr>
            <w:tcW w:w="2693" w:type="dxa"/>
            <w:tcBorders>
              <w:top w:val="nil"/>
              <w:left w:val="nil"/>
              <w:right w:val="nil"/>
            </w:tcBorders>
            <w:shd w:val="clear" w:color="auto" w:fill="auto"/>
            <w:noWrap/>
            <w:vAlign w:val="center"/>
            <w:hideMark/>
          </w:tcPr>
          <w:p w14:paraId="768AC7AB" w14:textId="00456185"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nama sesuai</w:t>
            </w:r>
          </w:p>
        </w:tc>
        <w:tc>
          <w:tcPr>
            <w:tcW w:w="2141" w:type="dxa"/>
            <w:tcBorders>
              <w:top w:val="nil"/>
              <w:left w:val="nil"/>
              <w:right w:val="nil"/>
            </w:tcBorders>
            <w:shd w:val="clear" w:color="auto" w:fill="auto"/>
            <w:noWrap/>
            <w:vAlign w:val="center"/>
          </w:tcPr>
          <w:p w14:paraId="451AE8A0" w14:textId="2767D679"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345B258E" w14:textId="7F4F4811"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5649A9" w:rsidRPr="0099473F" w14:paraId="556127D3" w14:textId="77777777" w:rsidTr="007007EA">
        <w:trPr>
          <w:trHeight w:val="300"/>
        </w:trPr>
        <w:tc>
          <w:tcPr>
            <w:tcW w:w="510" w:type="dxa"/>
            <w:tcBorders>
              <w:top w:val="nil"/>
              <w:left w:val="nil"/>
              <w:bottom w:val="nil"/>
              <w:right w:val="nil"/>
            </w:tcBorders>
            <w:shd w:val="clear" w:color="auto" w:fill="auto"/>
            <w:noWrap/>
            <w:vAlign w:val="center"/>
            <w:hideMark/>
          </w:tcPr>
          <w:p w14:paraId="0880CED1"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75" w:type="dxa"/>
            <w:tcBorders>
              <w:top w:val="nil"/>
              <w:left w:val="nil"/>
              <w:bottom w:val="nil"/>
              <w:right w:val="nil"/>
            </w:tcBorders>
            <w:shd w:val="clear" w:color="auto" w:fill="auto"/>
            <w:noWrap/>
            <w:vAlign w:val="center"/>
            <w:hideMark/>
          </w:tcPr>
          <w:p w14:paraId="508AD961" w14:textId="12AC6E90"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hideMark/>
          </w:tcPr>
          <w:p w14:paraId="79C23394" w14:textId="172E4FA2"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updat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yang sesuai</w:t>
            </w:r>
          </w:p>
        </w:tc>
        <w:tc>
          <w:tcPr>
            <w:tcW w:w="2141" w:type="dxa"/>
            <w:tcBorders>
              <w:top w:val="nil"/>
              <w:left w:val="nil"/>
              <w:bottom w:val="nil"/>
              <w:right w:val="nil"/>
            </w:tcBorders>
            <w:shd w:val="clear" w:color="auto" w:fill="auto"/>
            <w:noWrap/>
            <w:vAlign w:val="center"/>
          </w:tcPr>
          <w:p w14:paraId="2A41B0B3" w14:textId="0559D8EC" w:rsidR="005649A9"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5248723" w14:textId="11530EAE"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56DFCE2" w14:textId="77777777" w:rsidTr="007007EA">
        <w:trPr>
          <w:trHeight w:val="300"/>
        </w:trPr>
        <w:tc>
          <w:tcPr>
            <w:tcW w:w="510" w:type="dxa"/>
            <w:tcBorders>
              <w:top w:val="nil"/>
              <w:left w:val="nil"/>
              <w:bottom w:val="nil"/>
              <w:right w:val="nil"/>
            </w:tcBorders>
            <w:shd w:val="clear" w:color="auto" w:fill="auto"/>
            <w:noWrap/>
            <w:vAlign w:val="center"/>
          </w:tcPr>
          <w:p w14:paraId="4F5432D0" w14:textId="7C2D7108" w:rsidR="00051D1A" w:rsidRPr="0099473F" w:rsidRDefault="00051D1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75" w:type="dxa"/>
            <w:tcBorders>
              <w:top w:val="nil"/>
              <w:left w:val="nil"/>
              <w:bottom w:val="nil"/>
              <w:right w:val="nil"/>
            </w:tcBorders>
            <w:shd w:val="clear" w:color="auto" w:fill="auto"/>
            <w:noWrap/>
            <w:vAlign w:val="center"/>
          </w:tcPr>
          <w:p w14:paraId="6C2E2E33" w14:textId="4B52EA2B"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format salah</w:t>
            </w:r>
          </w:p>
        </w:tc>
        <w:tc>
          <w:tcPr>
            <w:tcW w:w="2693" w:type="dxa"/>
            <w:tcBorders>
              <w:top w:val="nil"/>
              <w:left w:val="nil"/>
              <w:bottom w:val="nil"/>
              <w:right w:val="nil"/>
            </w:tcBorders>
            <w:shd w:val="clear" w:color="auto" w:fill="auto"/>
            <w:noWrap/>
            <w:vAlign w:val="center"/>
          </w:tcPr>
          <w:p w14:paraId="42AF5629" w14:textId="3E5B0255" w:rsidR="00051D1A"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updat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dengan format tidak sesuai</w:t>
            </w:r>
          </w:p>
        </w:tc>
        <w:tc>
          <w:tcPr>
            <w:tcW w:w="2141" w:type="dxa"/>
            <w:tcBorders>
              <w:top w:val="nil"/>
              <w:left w:val="nil"/>
              <w:bottom w:val="nil"/>
              <w:right w:val="nil"/>
            </w:tcBorders>
            <w:shd w:val="clear" w:color="auto" w:fill="auto"/>
            <w:noWrap/>
            <w:vAlign w:val="center"/>
          </w:tcPr>
          <w:p w14:paraId="5B89317E" w14:textId="04273E76"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93C9D5E" w14:textId="7D96FD38"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1D1A" w:rsidRPr="0099473F" w14:paraId="0960E778" w14:textId="77777777" w:rsidTr="007007EA">
        <w:trPr>
          <w:trHeight w:val="300"/>
        </w:trPr>
        <w:tc>
          <w:tcPr>
            <w:tcW w:w="510" w:type="dxa"/>
            <w:tcBorders>
              <w:top w:val="nil"/>
              <w:left w:val="nil"/>
              <w:bottom w:val="nil"/>
              <w:right w:val="nil"/>
            </w:tcBorders>
            <w:shd w:val="clear" w:color="auto" w:fill="auto"/>
            <w:noWrap/>
            <w:vAlign w:val="center"/>
          </w:tcPr>
          <w:p w14:paraId="10344F52" w14:textId="72F24469"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1475" w:type="dxa"/>
            <w:tcBorders>
              <w:top w:val="nil"/>
              <w:left w:val="nil"/>
              <w:bottom w:val="nil"/>
              <w:right w:val="nil"/>
            </w:tcBorders>
            <w:shd w:val="clear" w:color="auto" w:fill="auto"/>
            <w:noWrap/>
            <w:vAlign w:val="center"/>
          </w:tcPr>
          <w:p w14:paraId="41D3AEB1" w14:textId="593FD260" w:rsidR="00051D1A" w:rsidRDefault="00051D1A" w:rsidP="00B76FAF">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00B76FAF">
              <w:rPr>
                <w:rFonts w:eastAsia="Times New Roman" w:cs="Times New Roman"/>
                <w:color w:val="000000"/>
                <w:szCs w:val="24"/>
                <w:lang w:val="en-US"/>
              </w:rPr>
              <w:t>jenis kelamin</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tcPr>
          <w:p w14:paraId="70E19517" w14:textId="1820B276" w:rsidR="00051D1A" w:rsidRPr="0099473F" w:rsidRDefault="00B76FAF" w:rsidP="001F0C84">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update jenis kelamin </w:t>
            </w:r>
            <w:r w:rsidR="001F0C84">
              <w:rPr>
                <w:rFonts w:eastAsia="Times New Roman" w:cs="Times New Roman"/>
                <w:color w:val="000000"/>
                <w:szCs w:val="24"/>
                <w:lang w:val="en-US"/>
              </w:rPr>
              <w:t>dengan format sesuai</w:t>
            </w:r>
          </w:p>
        </w:tc>
        <w:tc>
          <w:tcPr>
            <w:tcW w:w="2141" w:type="dxa"/>
            <w:tcBorders>
              <w:top w:val="nil"/>
              <w:left w:val="nil"/>
              <w:bottom w:val="nil"/>
              <w:right w:val="nil"/>
            </w:tcBorders>
            <w:shd w:val="clear" w:color="auto" w:fill="auto"/>
            <w:noWrap/>
            <w:vAlign w:val="center"/>
          </w:tcPr>
          <w:p w14:paraId="19217690" w14:textId="1FA3E94C"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3CE38AC" w14:textId="1C3B0986"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968123C" w14:textId="77777777" w:rsidTr="007007EA">
        <w:trPr>
          <w:trHeight w:val="300"/>
        </w:trPr>
        <w:tc>
          <w:tcPr>
            <w:tcW w:w="510" w:type="dxa"/>
            <w:tcBorders>
              <w:top w:val="nil"/>
              <w:left w:val="nil"/>
              <w:right w:val="nil"/>
            </w:tcBorders>
            <w:shd w:val="clear" w:color="auto" w:fill="auto"/>
            <w:noWrap/>
            <w:vAlign w:val="center"/>
          </w:tcPr>
          <w:p w14:paraId="59F0D5AC" w14:textId="0C6B8B4C"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475" w:type="dxa"/>
            <w:tcBorders>
              <w:top w:val="nil"/>
              <w:left w:val="nil"/>
              <w:right w:val="nil"/>
            </w:tcBorders>
            <w:shd w:val="clear" w:color="auto" w:fill="auto"/>
            <w:noWrap/>
            <w:vAlign w:val="center"/>
          </w:tcPr>
          <w:p w14:paraId="07420D77" w14:textId="34B39FC4"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omor hp sesuai</w:t>
            </w:r>
          </w:p>
        </w:tc>
        <w:tc>
          <w:tcPr>
            <w:tcW w:w="2693" w:type="dxa"/>
            <w:tcBorders>
              <w:top w:val="nil"/>
              <w:left w:val="nil"/>
              <w:right w:val="nil"/>
            </w:tcBorders>
            <w:shd w:val="clear" w:color="auto" w:fill="auto"/>
            <w:noWrap/>
            <w:vAlign w:val="center"/>
          </w:tcPr>
          <w:p w14:paraId="0C0B49E0" w14:textId="235B9CFD"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nomor hp dengan format sesuai</w:t>
            </w:r>
          </w:p>
        </w:tc>
        <w:tc>
          <w:tcPr>
            <w:tcW w:w="2141" w:type="dxa"/>
            <w:tcBorders>
              <w:top w:val="nil"/>
              <w:left w:val="nil"/>
              <w:right w:val="nil"/>
            </w:tcBorders>
            <w:shd w:val="clear" w:color="auto" w:fill="auto"/>
            <w:noWrap/>
            <w:vAlign w:val="center"/>
          </w:tcPr>
          <w:p w14:paraId="281DE055" w14:textId="3A474EC4"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1D33DB12" w14:textId="0CC8D8EB"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1B3AAA9" w14:textId="77777777" w:rsidTr="007007EA">
        <w:trPr>
          <w:trHeight w:val="300"/>
        </w:trPr>
        <w:tc>
          <w:tcPr>
            <w:tcW w:w="510" w:type="dxa"/>
            <w:tcBorders>
              <w:top w:val="nil"/>
              <w:left w:val="nil"/>
              <w:bottom w:val="single" w:sz="4" w:space="0" w:color="auto"/>
              <w:right w:val="nil"/>
            </w:tcBorders>
            <w:shd w:val="clear" w:color="auto" w:fill="auto"/>
            <w:noWrap/>
            <w:vAlign w:val="center"/>
          </w:tcPr>
          <w:p w14:paraId="6ABDF1DF" w14:textId="5F9D4EEF"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1475" w:type="dxa"/>
            <w:tcBorders>
              <w:top w:val="nil"/>
              <w:left w:val="nil"/>
              <w:bottom w:val="single" w:sz="4" w:space="0" w:color="auto"/>
              <w:right w:val="nil"/>
            </w:tcBorders>
            <w:shd w:val="clear" w:color="auto" w:fill="auto"/>
            <w:noWrap/>
            <w:vAlign w:val="center"/>
          </w:tcPr>
          <w:p w14:paraId="13F4F2BF" w14:textId="41EF8BE8"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omor hp tidak sesuai</w:t>
            </w:r>
          </w:p>
        </w:tc>
        <w:tc>
          <w:tcPr>
            <w:tcW w:w="2693" w:type="dxa"/>
            <w:tcBorders>
              <w:top w:val="nil"/>
              <w:left w:val="nil"/>
              <w:bottom w:val="single" w:sz="4" w:space="0" w:color="auto"/>
              <w:right w:val="nil"/>
            </w:tcBorders>
            <w:shd w:val="clear" w:color="auto" w:fill="auto"/>
            <w:noWrap/>
            <w:vAlign w:val="center"/>
          </w:tcPr>
          <w:p w14:paraId="37115118" w14:textId="4D77DE2A"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nomor hp dengan format salah (digit angka kurang/lebih)</w:t>
            </w:r>
          </w:p>
        </w:tc>
        <w:tc>
          <w:tcPr>
            <w:tcW w:w="2141" w:type="dxa"/>
            <w:tcBorders>
              <w:top w:val="nil"/>
              <w:left w:val="nil"/>
              <w:bottom w:val="single" w:sz="4" w:space="0" w:color="auto"/>
              <w:right w:val="nil"/>
            </w:tcBorders>
            <w:shd w:val="clear" w:color="auto" w:fill="auto"/>
            <w:noWrap/>
            <w:vAlign w:val="center"/>
          </w:tcPr>
          <w:p w14:paraId="2E60D90A" w14:textId="313CE93B"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54732DDF" w14:textId="5D33DF57"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B61C1A4" w14:textId="6555A11D" w:rsidR="002174C9" w:rsidRDefault="006755D9" w:rsidP="005A67BF">
      <w:pPr>
        <w:ind w:firstLine="720"/>
      </w:pPr>
      <w:r>
        <w:lastRenderedPageBreak/>
        <w:t>Pada T</w:t>
      </w:r>
      <w:r w:rsidR="0068044F">
        <w:t>abel 4.7 terlihat p</w:t>
      </w:r>
      <w:r w:rsidR="00B81311">
        <w:t>r</w:t>
      </w:r>
      <w:r w:rsidR="001E6496">
        <w:t>oses</w:t>
      </w:r>
      <w:r w:rsidR="0068044F">
        <w:t xml:space="preserve"> update profil akan berhasil jika semua data yang dikir</w:t>
      </w:r>
      <w:r w:rsidR="00B81311">
        <w:t>i</w:t>
      </w:r>
      <w:r w:rsidR="0068044F">
        <w:t xml:space="preserve">mkan sesuai dengan format sehingga mendapatkan respon success, jika ada </w:t>
      </w:r>
      <w:r w:rsidR="00B81311">
        <w:t>salah satu data</w:t>
      </w:r>
      <w:r w:rsidR="00AA2FD5">
        <w:t xml:space="preserve"> yang tidak sesuai format misal</w:t>
      </w:r>
      <w:r w:rsidR="00B81311">
        <w:t xml:space="preserve">nya format </w:t>
      </w:r>
      <w:r w:rsidR="00780C9B" w:rsidRPr="00780C9B">
        <w:rPr>
          <w:i/>
        </w:rPr>
        <w:t>email</w:t>
      </w:r>
      <w:r w:rsidR="00B81311">
        <w:t xml:space="preserve"> tidak sesuai atau nomor hp kurang maka update profil akan gagal.</w:t>
      </w:r>
    </w:p>
    <w:p w14:paraId="5550F48D" w14:textId="77777777" w:rsidR="009F621C" w:rsidRDefault="009F621C" w:rsidP="005E3C1D"/>
    <w:p w14:paraId="3BFA95F9" w14:textId="50D6679C" w:rsidR="009F6D74" w:rsidRDefault="006B0F8C" w:rsidP="0047502C">
      <w:pPr>
        <w:pStyle w:val="SubBabIVIII"/>
        <w:ind w:hanging="720"/>
      </w:pPr>
      <w:bookmarkStart w:id="386" w:name="_Toc143523796"/>
      <w:r>
        <w:t xml:space="preserve">Fungsi </w:t>
      </w:r>
      <w:r w:rsidRPr="001B0ECC">
        <w:rPr>
          <w:i/>
        </w:rPr>
        <w:t>Update</w:t>
      </w:r>
      <w:r>
        <w:t xml:space="preserve"> A</w:t>
      </w:r>
      <w:r w:rsidR="009F6D74">
        <w:t>vatar</w:t>
      </w:r>
      <w:bookmarkEnd w:id="386"/>
    </w:p>
    <w:p w14:paraId="0D000874" w14:textId="0197BA40" w:rsidR="009F621C" w:rsidRDefault="00CD145F" w:rsidP="00CD145F">
      <w:pPr>
        <w:ind w:firstLine="720"/>
      </w:pPr>
      <w:r>
        <w:t xml:space="preserve">Pengujian pada fungsi update avatar dilaksanakan untuk memeriksa kinerja dari fungsi tersebut. Proses </w:t>
      </w:r>
      <w:r w:rsidR="00EB79B8">
        <w:t>update avatar</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w:t>
      </w:r>
      <w:proofErr w:type="gramStart"/>
      <w:r>
        <w:t>hasil</w:t>
      </w:r>
      <w:proofErr w:type="gramEnd"/>
      <w:r>
        <w:t xml:space="preserve"> dari pengujian </w:t>
      </w:r>
      <w:r w:rsidRPr="00412987">
        <w:rPr>
          <w:i/>
        </w:rPr>
        <w:t>reset</w:t>
      </w:r>
      <w:r>
        <w:t xml:space="preserve"> </w:t>
      </w:r>
      <w:r w:rsidRPr="00412987">
        <w:rPr>
          <w:i/>
        </w:rPr>
        <w:t>password</w:t>
      </w:r>
      <w:r w:rsidR="006755D9">
        <w:t xml:space="preserve"> dapat dilihat pada T</w:t>
      </w:r>
      <w:r w:rsidR="00EB79B8">
        <w:t>abel 4.8</w:t>
      </w:r>
      <w:r>
        <w:t>.</w:t>
      </w:r>
    </w:p>
    <w:p w14:paraId="1032A308" w14:textId="77777777" w:rsidR="00120CD7" w:rsidRDefault="00120CD7" w:rsidP="00C44E52"/>
    <w:p w14:paraId="01A5179E" w14:textId="7BE402A4" w:rsidR="00120CD7" w:rsidRDefault="00120CD7" w:rsidP="00120CD7">
      <w:pPr>
        <w:pStyle w:val="LabelTabel"/>
      </w:pPr>
      <w:bookmarkStart w:id="387" w:name="_Toc142072924"/>
      <w:bookmarkStart w:id="388" w:name="_Toc143519712"/>
      <w:bookmarkStart w:id="389" w:name="_Toc143519881"/>
      <w:proofErr w:type="gramStart"/>
      <w:r w:rsidRPr="00120CD7">
        <w:rPr>
          <w:b/>
        </w:rPr>
        <w:t>Tabel 4.</w:t>
      </w:r>
      <w:proofErr w:type="gramEnd"/>
      <w:r w:rsidR="002B24B6">
        <w:rPr>
          <w:b/>
        </w:rPr>
        <w:fldChar w:fldCharType="begin"/>
      </w:r>
      <w:r w:rsidR="002B24B6">
        <w:rPr>
          <w:b/>
        </w:rPr>
        <w:instrText xml:space="preserve"> SEQ Tabel_4. \* ARABIC </w:instrText>
      </w:r>
      <w:r w:rsidR="002B24B6">
        <w:rPr>
          <w:b/>
        </w:rPr>
        <w:fldChar w:fldCharType="separate"/>
      </w:r>
      <w:r w:rsidR="00AD0558">
        <w:rPr>
          <w:b/>
          <w:noProof/>
        </w:rPr>
        <w:t>8</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a</w:t>
      </w:r>
      <w:r>
        <w:t>vatar</w:t>
      </w:r>
      <w:bookmarkEnd w:id="387"/>
      <w:bookmarkEnd w:id="388"/>
      <w:bookmarkEnd w:id="389"/>
    </w:p>
    <w:tbl>
      <w:tblPr>
        <w:tblW w:w="7938" w:type="dxa"/>
        <w:tblInd w:w="108" w:type="dxa"/>
        <w:tblLook w:val="04A0" w:firstRow="1" w:lastRow="0" w:firstColumn="1" w:lastColumn="0" w:noHBand="0" w:noVBand="1"/>
      </w:tblPr>
      <w:tblGrid>
        <w:gridCol w:w="510"/>
        <w:gridCol w:w="1333"/>
        <w:gridCol w:w="2820"/>
        <w:gridCol w:w="2141"/>
        <w:gridCol w:w="1134"/>
      </w:tblGrid>
      <w:tr w:rsidR="00181F8C" w:rsidRPr="0099473F" w14:paraId="10B7F0C2"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E44D60D"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61D4A2FD"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57D9DE6"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1F602A"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1B8FC67"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81F8C" w:rsidRPr="0099473F" w14:paraId="0115F461" w14:textId="77777777" w:rsidTr="00181F8C">
        <w:trPr>
          <w:trHeight w:val="300"/>
        </w:trPr>
        <w:tc>
          <w:tcPr>
            <w:tcW w:w="510" w:type="dxa"/>
            <w:tcBorders>
              <w:top w:val="single" w:sz="4" w:space="0" w:color="auto"/>
              <w:left w:val="nil"/>
              <w:bottom w:val="nil"/>
              <w:right w:val="nil"/>
            </w:tcBorders>
            <w:shd w:val="clear" w:color="auto" w:fill="auto"/>
            <w:noWrap/>
            <w:vAlign w:val="center"/>
            <w:hideMark/>
          </w:tcPr>
          <w:p w14:paraId="7B9C072F"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2BCC8592" w14:textId="31FDB1CF" w:rsidR="00181F8C" w:rsidRPr="0095100A" w:rsidRDefault="002924F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avatar format sesuai</w:t>
            </w:r>
          </w:p>
        </w:tc>
        <w:tc>
          <w:tcPr>
            <w:tcW w:w="2820" w:type="dxa"/>
            <w:tcBorders>
              <w:top w:val="single" w:sz="4" w:space="0" w:color="auto"/>
              <w:left w:val="nil"/>
              <w:bottom w:val="nil"/>
              <w:right w:val="nil"/>
            </w:tcBorders>
            <w:shd w:val="clear" w:color="auto" w:fill="auto"/>
            <w:noWrap/>
            <w:vAlign w:val="center"/>
          </w:tcPr>
          <w:p w14:paraId="602CF04E" w14:textId="0A9BA3DC"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gambar avatar sesuai dengan format</w:t>
            </w:r>
          </w:p>
        </w:tc>
        <w:tc>
          <w:tcPr>
            <w:tcW w:w="2141" w:type="dxa"/>
            <w:tcBorders>
              <w:top w:val="single" w:sz="4" w:space="0" w:color="auto"/>
              <w:left w:val="nil"/>
              <w:bottom w:val="nil"/>
              <w:right w:val="nil"/>
            </w:tcBorders>
            <w:shd w:val="clear" w:color="auto" w:fill="auto"/>
            <w:noWrap/>
            <w:vAlign w:val="center"/>
          </w:tcPr>
          <w:p w14:paraId="370BB801" w14:textId="6B36D25F"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tcPr>
          <w:p w14:paraId="579EC5C5" w14:textId="61D469D3"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81F8C" w:rsidRPr="0099473F" w14:paraId="543BB99C" w14:textId="77777777" w:rsidTr="005E2145">
        <w:trPr>
          <w:trHeight w:val="300"/>
        </w:trPr>
        <w:tc>
          <w:tcPr>
            <w:tcW w:w="510" w:type="dxa"/>
            <w:tcBorders>
              <w:top w:val="nil"/>
              <w:left w:val="nil"/>
              <w:right w:val="nil"/>
            </w:tcBorders>
            <w:shd w:val="clear" w:color="auto" w:fill="auto"/>
            <w:noWrap/>
            <w:vAlign w:val="center"/>
            <w:hideMark/>
          </w:tcPr>
          <w:p w14:paraId="424CF099"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1CB702BD" w14:textId="73926E10" w:rsidR="00181F8C" w:rsidRPr="0095100A" w:rsidRDefault="002924F0" w:rsidP="00E055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avatar </w:t>
            </w:r>
            <w:r w:rsidR="00E055F7">
              <w:rPr>
                <w:rFonts w:eastAsia="Times New Roman" w:cs="Times New Roman"/>
                <w:color w:val="000000"/>
                <w:szCs w:val="24"/>
                <w:lang w:val="en-US"/>
              </w:rPr>
              <w:t>file besar</w:t>
            </w:r>
          </w:p>
        </w:tc>
        <w:tc>
          <w:tcPr>
            <w:tcW w:w="2820" w:type="dxa"/>
            <w:tcBorders>
              <w:top w:val="nil"/>
              <w:left w:val="nil"/>
              <w:right w:val="nil"/>
            </w:tcBorders>
            <w:shd w:val="clear" w:color="auto" w:fill="auto"/>
            <w:noWrap/>
            <w:vAlign w:val="center"/>
          </w:tcPr>
          <w:p w14:paraId="33F0D3D8" w14:textId="3E793E8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gambar menggunakan gambar dengan ukuran lebih dari 1 MB</w:t>
            </w:r>
          </w:p>
        </w:tc>
        <w:tc>
          <w:tcPr>
            <w:tcW w:w="2141" w:type="dxa"/>
            <w:tcBorders>
              <w:top w:val="nil"/>
              <w:left w:val="nil"/>
              <w:right w:val="nil"/>
            </w:tcBorders>
            <w:shd w:val="clear" w:color="auto" w:fill="auto"/>
            <w:noWrap/>
            <w:vAlign w:val="center"/>
          </w:tcPr>
          <w:p w14:paraId="38FBCE60" w14:textId="0BF21034"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request entity too large </w:t>
            </w:r>
          </w:p>
        </w:tc>
        <w:tc>
          <w:tcPr>
            <w:tcW w:w="1134" w:type="dxa"/>
            <w:tcBorders>
              <w:top w:val="nil"/>
              <w:left w:val="nil"/>
              <w:right w:val="nil"/>
            </w:tcBorders>
            <w:shd w:val="clear" w:color="auto" w:fill="auto"/>
            <w:noWrap/>
            <w:vAlign w:val="center"/>
          </w:tcPr>
          <w:p w14:paraId="2F29089A" w14:textId="553C8C0D"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81F8C" w:rsidRPr="0099473F" w14:paraId="7A5115CC" w14:textId="77777777" w:rsidTr="005E2145">
        <w:trPr>
          <w:trHeight w:val="300"/>
        </w:trPr>
        <w:tc>
          <w:tcPr>
            <w:tcW w:w="510" w:type="dxa"/>
            <w:tcBorders>
              <w:top w:val="nil"/>
              <w:left w:val="nil"/>
              <w:bottom w:val="single" w:sz="4" w:space="0" w:color="auto"/>
              <w:right w:val="nil"/>
            </w:tcBorders>
            <w:shd w:val="clear" w:color="auto" w:fill="auto"/>
            <w:noWrap/>
            <w:vAlign w:val="center"/>
            <w:hideMark/>
          </w:tcPr>
          <w:p w14:paraId="124C8252"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C3045CE" w14:textId="1B75D8B6" w:rsidR="00181F8C" w:rsidRPr="0095100A" w:rsidRDefault="002924F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avatar bukan gambar</w:t>
            </w:r>
          </w:p>
        </w:tc>
        <w:tc>
          <w:tcPr>
            <w:tcW w:w="2820" w:type="dxa"/>
            <w:tcBorders>
              <w:top w:val="nil"/>
              <w:left w:val="nil"/>
              <w:bottom w:val="single" w:sz="4" w:space="0" w:color="auto"/>
              <w:right w:val="nil"/>
            </w:tcBorders>
            <w:shd w:val="clear" w:color="auto" w:fill="auto"/>
            <w:noWrap/>
            <w:vAlign w:val="center"/>
          </w:tcPr>
          <w:p w14:paraId="02F2A44A" w14:textId="29A99B3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avatar menggunakan file salin gambar</w:t>
            </w:r>
          </w:p>
        </w:tc>
        <w:tc>
          <w:tcPr>
            <w:tcW w:w="2141" w:type="dxa"/>
            <w:tcBorders>
              <w:top w:val="nil"/>
              <w:left w:val="nil"/>
              <w:bottom w:val="single" w:sz="4" w:space="0" w:color="auto"/>
              <w:right w:val="nil"/>
            </w:tcBorders>
            <w:shd w:val="clear" w:color="auto" w:fill="auto"/>
            <w:noWrap/>
            <w:vAlign w:val="center"/>
          </w:tcPr>
          <w:p w14:paraId="3195640E" w14:textId="4FF09AF5" w:rsidR="00181F8C" w:rsidRPr="0099473F" w:rsidRDefault="00B946D3" w:rsidP="005E1EA1">
            <w:pPr>
              <w:spacing w:before="60" w:after="60" w:line="276" w:lineRule="auto"/>
              <w:jc w:val="center"/>
              <w:rPr>
                <w:rFonts w:eastAsia="Times New Roman" w:cs="Times New Roman"/>
                <w:color w:val="000000"/>
                <w:szCs w:val="24"/>
                <w:lang w:val="en-US"/>
              </w:rPr>
            </w:pPr>
            <w:r w:rsidRPr="00B946D3">
              <w:rPr>
                <w:rFonts w:eastAsia="Times New Roman" w:cs="Times New Roman"/>
                <w:i/>
                <w:color w:val="000000"/>
                <w:szCs w:val="24"/>
                <w:lang w:val="en-US"/>
              </w:rPr>
              <w:t>missing</w:t>
            </w:r>
            <w:r>
              <w:rPr>
                <w:rFonts w:eastAsia="Times New Roman" w:cs="Times New Roman"/>
                <w:color w:val="000000"/>
                <w:szCs w:val="24"/>
                <w:lang w:val="en-US"/>
              </w:rPr>
              <w:t>_</w:t>
            </w:r>
            <w:r w:rsidRPr="00B946D3">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4B2C3744" w14:textId="02F04ACC"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BB2681E" w14:textId="77777777" w:rsidR="00181F8C" w:rsidRDefault="00181F8C" w:rsidP="00120CD7">
      <w:pPr>
        <w:pStyle w:val="LabelTabel"/>
      </w:pPr>
    </w:p>
    <w:p w14:paraId="383E3380" w14:textId="29EEECC0" w:rsidR="00120CD7" w:rsidRDefault="006755D9" w:rsidP="001E6496">
      <w:pPr>
        <w:ind w:firstLine="720"/>
      </w:pPr>
      <w:r>
        <w:t>Pada T</w:t>
      </w:r>
      <w:r w:rsidR="001E6496">
        <w:t>abel 4.8 terlihat proses update avatar hanya berhasil jika file yang dikirim adalah gambar dengan ukuran kurang dari 1 MB, jika data yang dikirim bukan merupakan gambar atau ukuran gambar lebih dari 1 mB maka proses update avatar akan gagal.</w:t>
      </w:r>
    </w:p>
    <w:p w14:paraId="081B60B5" w14:textId="77777777" w:rsidR="001E6496" w:rsidRDefault="001E6496" w:rsidP="00120CD7">
      <w:pPr>
        <w:pStyle w:val="LabelTabel"/>
      </w:pPr>
    </w:p>
    <w:p w14:paraId="6AC8249D" w14:textId="7BEF663F" w:rsidR="002D0EDC" w:rsidRDefault="006B0F8C" w:rsidP="0047502C">
      <w:pPr>
        <w:pStyle w:val="SubBabIVIII"/>
        <w:ind w:hanging="720"/>
      </w:pPr>
      <w:bookmarkStart w:id="390" w:name="_Toc143523797"/>
      <w:r>
        <w:t>F</w:t>
      </w:r>
      <w:r w:rsidR="002D0EDC">
        <w:t xml:space="preserve">ungsi </w:t>
      </w:r>
      <w:r>
        <w:t>Lihat A</w:t>
      </w:r>
      <w:r w:rsidR="00DA132D">
        <w:t>kses</w:t>
      </w:r>
      <w:bookmarkEnd w:id="390"/>
    </w:p>
    <w:p w14:paraId="3F82417C" w14:textId="1D1DD7B0" w:rsidR="001307BF" w:rsidRDefault="00B83ECC" w:rsidP="005E3C1D">
      <w:pPr>
        <w:ind w:firstLine="720"/>
      </w:pPr>
      <w:r>
        <w:t xml:space="preserve">Pengujian pada fungsi update avatar dilaksanakan untuk memeriksa kinerja dari fungsi tersebut. Proses update avatar dikatakan berhasil jika </w:t>
      </w:r>
      <w:r w:rsidRPr="00923F39">
        <w:rPr>
          <w:i/>
        </w:rPr>
        <w:t>client</w:t>
      </w:r>
      <w:r>
        <w:t xml:space="preserve"> </w:t>
      </w:r>
      <w:r>
        <w:lastRenderedPageBreak/>
        <w:t xml:space="preserve">mendapatkan respon </w:t>
      </w:r>
      <w:r w:rsidRPr="00923F39">
        <w:rPr>
          <w:i/>
        </w:rPr>
        <w:t>success</w:t>
      </w:r>
      <w:r>
        <w:t xml:space="preserve"> dari </w:t>
      </w:r>
      <w:r w:rsidRPr="00923F39">
        <w:rPr>
          <w:i/>
        </w:rPr>
        <w:t>server</w:t>
      </w:r>
      <w:r>
        <w:t xml:space="preserve">. </w:t>
      </w:r>
      <w:proofErr w:type="gramStart"/>
      <w:r>
        <w:t>hasil</w:t>
      </w:r>
      <w:proofErr w:type="gramEnd"/>
      <w:r>
        <w:t xml:space="preserve"> dari pengujian </w:t>
      </w:r>
      <w:r w:rsidR="00D41756">
        <w:t>fungsi lihat akses</w:t>
      </w:r>
      <w:r w:rsidR="006755D9">
        <w:t xml:space="preserve"> dapat dilihat pada T</w:t>
      </w:r>
      <w:r w:rsidR="005E3C1D">
        <w:t>abel 4.9.</w:t>
      </w:r>
    </w:p>
    <w:p w14:paraId="1CE83203" w14:textId="77777777" w:rsidR="005E3C1D" w:rsidRDefault="005E3C1D" w:rsidP="005E3C1D">
      <w:pPr>
        <w:ind w:firstLine="720"/>
      </w:pPr>
    </w:p>
    <w:p w14:paraId="1901505B" w14:textId="4B79A256" w:rsidR="001307BF" w:rsidRDefault="001307BF" w:rsidP="001307BF">
      <w:pPr>
        <w:pStyle w:val="LabelTabel"/>
      </w:pPr>
      <w:bookmarkStart w:id="391" w:name="_Toc142072925"/>
      <w:bookmarkStart w:id="392" w:name="_Toc143519713"/>
      <w:bookmarkStart w:id="393" w:name="_Toc143519882"/>
      <w:proofErr w:type="gramStart"/>
      <w:r w:rsidRPr="001307BF">
        <w:rPr>
          <w:b/>
        </w:rPr>
        <w:t>Tabel 4.</w:t>
      </w:r>
      <w:proofErr w:type="gramEnd"/>
      <w:r w:rsidR="002B24B6">
        <w:rPr>
          <w:b/>
        </w:rPr>
        <w:fldChar w:fldCharType="begin"/>
      </w:r>
      <w:r w:rsidR="002B24B6">
        <w:rPr>
          <w:b/>
        </w:rPr>
        <w:instrText xml:space="preserve"> SEQ Tabel_4. \* ARABIC </w:instrText>
      </w:r>
      <w:r w:rsidR="002B24B6">
        <w:rPr>
          <w:b/>
        </w:rPr>
        <w:fldChar w:fldCharType="separate"/>
      </w:r>
      <w:r w:rsidR="00AD0558">
        <w:rPr>
          <w:b/>
          <w:noProof/>
        </w:rPr>
        <w:t>9</w:t>
      </w:r>
      <w:r w:rsidR="002B24B6">
        <w:rPr>
          <w:b/>
        </w:rPr>
        <w:fldChar w:fldCharType="end"/>
      </w:r>
      <w:r w:rsidR="00206321">
        <w:t xml:space="preserve"> Hasil pengujian fungsi lihat a</w:t>
      </w:r>
      <w:r>
        <w:t>kses</w:t>
      </w:r>
      <w:bookmarkEnd w:id="391"/>
      <w:bookmarkEnd w:id="392"/>
      <w:bookmarkEnd w:id="393"/>
    </w:p>
    <w:tbl>
      <w:tblPr>
        <w:tblW w:w="7938" w:type="dxa"/>
        <w:tblInd w:w="108" w:type="dxa"/>
        <w:tblLook w:val="04A0" w:firstRow="1" w:lastRow="0" w:firstColumn="1" w:lastColumn="0" w:noHBand="0" w:noVBand="1"/>
      </w:tblPr>
      <w:tblGrid>
        <w:gridCol w:w="510"/>
        <w:gridCol w:w="1333"/>
        <w:gridCol w:w="2820"/>
        <w:gridCol w:w="2141"/>
        <w:gridCol w:w="1134"/>
      </w:tblGrid>
      <w:tr w:rsidR="001307BF" w:rsidRPr="0099473F" w14:paraId="3A5F6B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0BC077F"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8788ACB"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3719118"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76D82F97"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EA6A6F2"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307BF" w:rsidRPr="0099473F" w14:paraId="3142AE4C" w14:textId="77777777" w:rsidTr="00073F4D">
        <w:trPr>
          <w:trHeight w:val="300"/>
        </w:trPr>
        <w:tc>
          <w:tcPr>
            <w:tcW w:w="510" w:type="dxa"/>
            <w:tcBorders>
              <w:top w:val="single" w:sz="4" w:space="0" w:color="auto"/>
              <w:left w:val="nil"/>
              <w:right w:val="nil"/>
            </w:tcBorders>
            <w:shd w:val="clear" w:color="auto" w:fill="auto"/>
            <w:noWrap/>
            <w:vAlign w:val="center"/>
            <w:hideMark/>
          </w:tcPr>
          <w:p w14:paraId="79B59CC8"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474CA469" w14:textId="5C53B1A8" w:rsidR="001307BF" w:rsidRPr="0095100A"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akses dengan token </w:t>
            </w:r>
          </w:p>
        </w:tc>
        <w:tc>
          <w:tcPr>
            <w:tcW w:w="2820" w:type="dxa"/>
            <w:tcBorders>
              <w:top w:val="single" w:sz="4" w:space="0" w:color="auto"/>
              <w:left w:val="nil"/>
              <w:right w:val="nil"/>
            </w:tcBorders>
            <w:shd w:val="clear" w:color="auto" w:fill="auto"/>
            <w:noWrap/>
            <w:vAlign w:val="center"/>
          </w:tcPr>
          <w:p w14:paraId="624C1E71" w14:textId="41E94F78" w:rsidR="001307BF" w:rsidRPr="0099473F"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sesuai</w:t>
            </w:r>
          </w:p>
        </w:tc>
        <w:tc>
          <w:tcPr>
            <w:tcW w:w="2141" w:type="dxa"/>
            <w:tcBorders>
              <w:top w:val="single" w:sz="4" w:space="0" w:color="auto"/>
              <w:left w:val="nil"/>
              <w:right w:val="nil"/>
            </w:tcBorders>
            <w:shd w:val="clear" w:color="auto" w:fill="auto"/>
            <w:noWrap/>
            <w:vAlign w:val="center"/>
          </w:tcPr>
          <w:p w14:paraId="1D38CE23" w14:textId="79892DEC"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2748DC93" w14:textId="6477059F"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307BF" w:rsidRPr="0099473F" w14:paraId="3AD77383" w14:textId="77777777" w:rsidTr="00073F4D">
        <w:trPr>
          <w:trHeight w:val="300"/>
        </w:trPr>
        <w:tc>
          <w:tcPr>
            <w:tcW w:w="510" w:type="dxa"/>
            <w:tcBorders>
              <w:top w:val="nil"/>
              <w:left w:val="nil"/>
              <w:bottom w:val="single" w:sz="4" w:space="0" w:color="auto"/>
              <w:right w:val="nil"/>
            </w:tcBorders>
            <w:shd w:val="clear" w:color="auto" w:fill="auto"/>
            <w:noWrap/>
            <w:vAlign w:val="center"/>
            <w:hideMark/>
          </w:tcPr>
          <w:p w14:paraId="66256A9B"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4477A3B6" w14:textId="5C18D53C" w:rsidR="00073F4D" w:rsidRPr="0095100A"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akses tanpa token</w:t>
            </w:r>
          </w:p>
        </w:tc>
        <w:tc>
          <w:tcPr>
            <w:tcW w:w="2820" w:type="dxa"/>
            <w:tcBorders>
              <w:top w:val="nil"/>
              <w:left w:val="nil"/>
              <w:bottom w:val="single" w:sz="4" w:space="0" w:color="auto"/>
              <w:right w:val="nil"/>
            </w:tcBorders>
            <w:shd w:val="clear" w:color="auto" w:fill="auto"/>
            <w:noWrap/>
            <w:vAlign w:val="center"/>
          </w:tcPr>
          <w:p w14:paraId="3CD04A12" w14:textId="45A16B52" w:rsidR="001307BF" w:rsidRPr="0099473F"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w:t>
            </w:r>
          </w:p>
        </w:tc>
        <w:tc>
          <w:tcPr>
            <w:tcW w:w="2141" w:type="dxa"/>
            <w:tcBorders>
              <w:top w:val="nil"/>
              <w:left w:val="nil"/>
              <w:bottom w:val="single" w:sz="4" w:space="0" w:color="auto"/>
              <w:right w:val="nil"/>
            </w:tcBorders>
            <w:shd w:val="clear" w:color="auto" w:fill="auto"/>
            <w:noWrap/>
            <w:vAlign w:val="center"/>
          </w:tcPr>
          <w:p w14:paraId="1DB65CEC" w14:textId="3CE2EBB1"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8178F0A" w14:textId="1D0534D2"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3CC29EB" w14:textId="77777777" w:rsidR="001307BF" w:rsidRDefault="001307BF" w:rsidP="001307BF">
      <w:pPr>
        <w:pStyle w:val="LabelTabel"/>
      </w:pPr>
    </w:p>
    <w:p w14:paraId="59F3038A" w14:textId="78CD134A" w:rsidR="00B83ECC" w:rsidRDefault="006755D9" w:rsidP="004F709B">
      <w:pPr>
        <w:ind w:firstLine="720"/>
      </w:pPr>
      <w:r>
        <w:t>Pada T</w:t>
      </w:r>
      <w:r w:rsidR="004F709B">
        <w:t xml:space="preserve">abel 4.9 terlihat bahwa proses lihat akses </w:t>
      </w:r>
      <w:proofErr w:type="gramStart"/>
      <w:r w:rsidR="004F709B">
        <w:t>akan</w:t>
      </w:r>
      <w:proofErr w:type="gramEnd"/>
      <w:r w:rsidR="004F709B">
        <w:t xml:space="preserve"> berhasil jika permaintaan dilakukan dengan menambahkan token, jika permintaan tidak menggunakan token maka permintaan akan ditolak.  </w:t>
      </w:r>
    </w:p>
    <w:p w14:paraId="01B90128" w14:textId="77777777" w:rsidR="004F709B" w:rsidRDefault="004F709B" w:rsidP="004F709B">
      <w:pPr>
        <w:ind w:firstLine="720"/>
      </w:pPr>
    </w:p>
    <w:p w14:paraId="59245E44" w14:textId="269CB91B" w:rsidR="00DA132D" w:rsidRDefault="006B0F8C" w:rsidP="0047502C">
      <w:pPr>
        <w:pStyle w:val="SubBabIVIII"/>
        <w:ind w:hanging="720"/>
      </w:pPr>
      <w:bookmarkStart w:id="394" w:name="_Toc143523798"/>
      <w:r>
        <w:t>Fungsi Lihat P</w:t>
      </w:r>
      <w:r w:rsidR="00DA132D">
        <w:t>intu</w:t>
      </w:r>
      <w:bookmarkEnd w:id="394"/>
    </w:p>
    <w:p w14:paraId="35F44E20" w14:textId="4E414AB6" w:rsidR="004F709B" w:rsidRDefault="004F709B" w:rsidP="004F709B">
      <w:pPr>
        <w:ind w:firstLine="720"/>
      </w:pPr>
      <w:proofErr w:type="gramStart"/>
      <w:r>
        <w:t>Pengujian pada fungsi lihat pintu dilaksanakan untuk memeriksa kinerja dari fungsi tersebut.</w:t>
      </w:r>
      <w:proofErr w:type="gramEnd"/>
      <w:r>
        <w:t xml:space="preserve"> Proses lihat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w:t>
      </w:r>
      <w:proofErr w:type="gramStart"/>
      <w:r>
        <w:t>hasil</w:t>
      </w:r>
      <w:proofErr w:type="gramEnd"/>
      <w:r>
        <w:t xml:space="preserve"> dari pengujian </w:t>
      </w:r>
      <w:r w:rsidR="00BA7082">
        <w:t>fungsi lihat pintu</w:t>
      </w:r>
      <w:r w:rsidR="009F36F3">
        <w:t xml:space="preserve"> dapat dil</w:t>
      </w:r>
      <w:r w:rsidR="006755D9">
        <w:t>ihat pada T</w:t>
      </w:r>
      <w:r w:rsidR="009F36F3">
        <w:t>abel 4.10</w:t>
      </w:r>
      <w:r>
        <w:t>.</w:t>
      </w:r>
    </w:p>
    <w:p w14:paraId="1556EA87" w14:textId="77777777" w:rsidR="00065E76" w:rsidRDefault="00065E76" w:rsidP="00065E76"/>
    <w:p w14:paraId="294F33DB" w14:textId="4A0190FF" w:rsidR="00065E76" w:rsidRDefault="00065E76" w:rsidP="00065E76">
      <w:pPr>
        <w:pStyle w:val="LabelTabel"/>
      </w:pPr>
      <w:bookmarkStart w:id="395" w:name="_Toc142072926"/>
      <w:bookmarkStart w:id="396" w:name="_Toc143519714"/>
      <w:bookmarkStart w:id="397" w:name="_Toc143519883"/>
      <w:proofErr w:type="gramStart"/>
      <w:r w:rsidRPr="00065E76">
        <w:rPr>
          <w:b/>
        </w:rPr>
        <w:t>Tabel 4.</w:t>
      </w:r>
      <w:proofErr w:type="gramEnd"/>
      <w:r w:rsidR="002B24B6">
        <w:rPr>
          <w:b/>
        </w:rPr>
        <w:fldChar w:fldCharType="begin"/>
      </w:r>
      <w:r w:rsidR="002B24B6">
        <w:rPr>
          <w:b/>
        </w:rPr>
        <w:instrText xml:space="preserve"> SEQ Tabel_4. \* ARABIC </w:instrText>
      </w:r>
      <w:r w:rsidR="002B24B6">
        <w:rPr>
          <w:b/>
        </w:rPr>
        <w:fldChar w:fldCharType="separate"/>
      </w:r>
      <w:r w:rsidR="00AD0558">
        <w:rPr>
          <w:b/>
          <w:noProof/>
        </w:rPr>
        <w:t>10</w:t>
      </w:r>
      <w:r w:rsidR="002B24B6">
        <w:rPr>
          <w:b/>
        </w:rPr>
        <w:fldChar w:fldCharType="end"/>
      </w:r>
      <w:r w:rsidR="00206321">
        <w:t xml:space="preserve"> Hasil pengujian fungsi lihat p</w:t>
      </w:r>
      <w:r>
        <w:t>intu</w:t>
      </w:r>
      <w:bookmarkEnd w:id="395"/>
      <w:bookmarkEnd w:id="396"/>
      <w:bookmarkEnd w:id="397"/>
    </w:p>
    <w:tbl>
      <w:tblPr>
        <w:tblW w:w="7938" w:type="dxa"/>
        <w:tblInd w:w="108" w:type="dxa"/>
        <w:tblLook w:val="04A0" w:firstRow="1" w:lastRow="0" w:firstColumn="1" w:lastColumn="0" w:noHBand="0" w:noVBand="1"/>
      </w:tblPr>
      <w:tblGrid>
        <w:gridCol w:w="510"/>
        <w:gridCol w:w="1333"/>
        <w:gridCol w:w="2820"/>
        <w:gridCol w:w="2141"/>
        <w:gridCol w:w="1134"/>
      </w:tblGrid>
      <w:tr w:rsidR="00065E76" w:rsidRPr="0099473F" w14:paraId="456B05AB"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0AC9D03"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91037CF"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E39D120"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B1872B2"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3F4E7BC"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65E76" w:rsidRPr="0099473F" w14:paraId="3E95AEFC"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5C539F4"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A4D0E65" w14:textId="19ADD15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tanpa token</w:t>
            </w:r>
          </w:p>
        </w:tc>
        <w:tc>
          <w:tcPr>
            <w:tcW w:w="2820" w:type="dxa"/>
            <w:tcBorders>
              <w:top w:val="single" w:sz="4" w:space="0" w:color="auto"/>
              <w:left w:val="nil"/>
              <w:bottom w:val="nil"/>
              <w:right w:val="nil"/>
            </w:tcBorders>
            <w:shd w:val="clear" w:color="auto" w:fill="auto"/>
            <w:noWrap/>
            <w:vAlign w:val="center"/>
          </w:tcPr>
          <w:p w14:paraId="292E20D8" w14:textId="52AD6AD7" w:rsidR="00065E76" w:rsidRPr="0099473F" w:rsidRDefault="007D4B5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 yang sesuai</w:t>
            </w:r>
          </w:p>
        </w:tc>
        <w:tc>
          <w:tcPr>
            <w:tcW w:w="2141" w:type="dxa"/>
            <w:tcBorders>
              <w:top w:val="single" w:sz="4" w:space="0" w:color="auto"/>
              <w:left w:val="nil"/>
              <w:bottom w:val="nil"/>
              <w:right w:val="nil"/>
            </w:tcBorders>
            <w:shd w:val="clear" w:color="auto" w:fill="auto"/>
            <w:noWrap/>
            <w:vAlign w:val="center"/>
          </w:tcPr>
          <w:p w14:paraId="69AEC460" w14:textId="4671339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70B082C5" w14:textId="3E37A618"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065E76">
              <w:rPr>
                <w:rFonts w:eastAsia="Times New Roman" w:cs="Times New Roman"/>
                <w:color w:val="000000"/>
                <w:szCs w:val="24"/>
                <w:lang w:val="en-US"/>
              </w:rPr>
              <w:t xml:space="preserve"> </w:t>
            </w:r>
          </w:p>
        </w:tc>
      </w:tr>
      <w:tr w:rsidR="00065E76" w:rsidRPr="0099473F" w14:paraId="16205CB0" w14:textId="77777777" w:rsidTr="005E1EA1">
        <w:trPr>
          <w:trHeight w:val="300"/>
        </w:trPr>
        <w:tc>
          <w:tcPr>
            <w:tcW w:w="510" w:type="dxa"/>
            <w:tcBorders>
              <w:top w:val="nil"/>
              <w:left w:val="nil"/>
              <w:right w:val="nil"/>
            </w:tcBorders>
            <w:shd w:val="clear" w:color="auto" w:fill="auto"/>
            <w:noWrap/>
            <w:vAlign w:val="center"/>
            <w:hideMark/>
          </w:tcPr>
          <w:p w14:paraId="0F66D749"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775DC7E9" w14:textId="50EF2EC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dengan token pengguna</w:t>
            </w:r>
          </w:p>
        </w:tc>
        <w:tc>
          <w:tcPr>
            <w:tcW w:w="2820" w:type="dxa"/>
            <w:tcBorders>
              <w:top w:val="nil"/>
              <w:left w:val="nil"/>
              <w:right w:val="nil"/>
            </w:tcBorders>
            <w:shd w:val="clear" w:color="auto" w:fill="auto"/>
            <w:noWrap/>
            <w:vAlign w:val="center"/>
          </w:tcPr>
          <w:p w14:paraId="63CB1EEB" w14:textId="7B0D5B15"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pengguna</w:t>
            </w:r>
          </w:p>
        </w:tc>
        <w:tc>
          <w:tcPr>
            <w:tcW w:w="2141" w:type="dxa"/>
            <w:tcBorders>
              <w:top w:val="nil"/>
              <w:left w:val="nil"/>
              <w:right w:val="nil"/>
            </w:tcBorders>
            <w:shd w:val="clear" w:color="auto" w:fill="auto"/>
            <w:noWrap/>
            <w:vAlign w:val="center"/>
          </w:tcPr>
          <w:p w14:paraId="026DFF28" w14:textId="3A081F0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right w:val="nil"/>
            </w:tcBorders>
            <w:shd w:val="clear" w:color="auto" w:fill="auto"/>
            <w:noWrap/>
            <w:vAlign w:val="center"/>
          </w:tcPr>
          <w:p w14:paraId="50E25694" w14:textId="77777777" w:rsidR="00065E76" w:rsidRPr="0099473F" w:rsidRDefault="00065E76"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65E76" w:rsidRPr="0099473F" w14:paraId="22A8303C"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72908C26"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E5D8132" w14:textId="24026E62"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sidR="00930C5D">
              <w:rPr>
                <w:rFonts w:eastAsia="Times New Roman" w:cs="Times New Roman"/>
                <w:color w:val="000000"/>
                <w:szCs w:val="24"/>
                <w:lang w:val="en-US"/>
              </w:rPr>
              <w:t>P</w:t>
            </w:r>
            <w:r>
              <w:rPr>
                <w:rFonts w:eastAsia="Times New Roman" w:cs="Times New Roman"/>
                <w:color w:val="000000"/>
                <w:szCs w:val="24"/>
                <w:lang w:val="en-US"/>
              </w:rPr>
              <w:t>intu dengan token operator</w:t>
            </w:r>
          </w:p>
        </w:tc>
        <w:tc>
          <w:tcPr>
            <w:tcW w:w="2820" w:type="dxa"/>
            <w:tcBorders>
              <w:top w:val="nil"/>
              <w:left w:val="nil"/>
              <w:bottom w:val="single" w:sz="4" w:space="0" w:color="auto"/>
              <w:right w:val="nil"/>
            </w:tcBorders>
            <w:shd w:val="clear" w:color="auto" w:fill="auto"/>
            <w:noWrap/>
            <w:vAlign w:val="center"/>
          </w:tcPr>
          <w:p w14:paraId="54322A83" w14:textId="536B15CD"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operator</w:t>
            </w:r>
          </w:p>
        </w:tc>
        <w:tc>
          <w:tcPr>
            <w:tcW w:w="2141" w:type="dxa"/>
            <w:tcBorders>
              <w:top w:val="nil"/>
              <w:left w:val="nil"/>
              <w:bottom w:val="single" w:sz="4" w:space="0" w:color="auto"/>
              <w:right w:val="nil"/>
            </w:tcBorders>
            <w:shd w:val="clear" w:color="auto" w:fill="auto"/>
            <w:noWrap/>
            <w:vAlign w:val="center"/>
          </w:tcPr>
          <w:p w14:paraId="2395CB25" w14:textId="41ABFF02"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449EFEF7" w14:textId="080D2DCB"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065E76">
              <w:rPr>
                <w:rFonts w:eastAsia="Times New Roman" w:cs="Times New Roman"/>
                <w:color w:val="000000"/>
                <w:szCs w:val="24"/>
                <w:lang w:val="en-US"/>
              </w:rPr>
              <w:t xml:space="preserve"> </w:t>
            </w:r>
          </w:p>
        </w:tc>
      </w:tr>
    </w:tbl>
    <w:p w14:paraId="38A55371" w14:textId="49ED5289" w:rsidR="009F36F3" w:rsidRDefault="009F36F3" w:rsidP="006E6225">
      <w:pPr>
        <w:ind w:firstLine="720"/>
      </w:pPr>
      <w:r>
        <w:lastRenderedPageBreak/>
        <w:t xml:space="preserve">Pada </w:t>
      </w:r>
      <w:r w:rsidR="006755D9">
        <w:t>T</w:t>
      </w:r>
      <w:r w:rsidR="006E6225">
        <w:t>abel 4.10 terlihat bahwa proses lihat pintu berhasi</w:t>
      </w:r>
      <w:r w:rsidR="00256158">
        <w:t>l</w:t>
      </w:r>
      <w:r w:rsidR="006E6225">
        <w:t xml:space="preserve"> jika permintaan disertai dengan token operator, jika permintaan tidak menggunakan token atau menggunakan token yang dimiliki oleh pengguna biasa maka permintaan </w:t>
      </w:r>
      <w:proofErr w:type="gramStart"/>
      <w:r w:rsidR="006E6225">
        <w:t>akan</w:t>
      </w:r>
      <w:proofErr w:type="gramEnd"/>
      <w:r w:rsidR="006E6225">
        <w:t xml:space="preserve"> ditolak.</w:t>
      </w:r>
    </w:p>
    <w:p w14:paraId="316E0EB5" w14:textId="77777777" w:rsidR="004F709B" w:rsidRDefault="004F709B" w:rsidP="004F709B"/>
    <w:p w14:paraId="5A23514F" w14:textId="7DC8A84B" w:rsidR="00DA132D" w:rsidRDefault="006B0F8C" w:rsidP="0047502C">
      <w:pPr>
        <w:pStyle w:val="SubBabIVIII"/>
        <w:ind w:hanging="720"/>
      </w:pPr>
      <w:bookmarkStart w:id="398" w:name="_Toc143523799"/>
      <w:r>
        <w:t>Fungsi Lihat Riwayat A</w:t>
      </w:r>
      <w:r w:rsidR="00DA132D">
        <w:t>kses</w:t>
      </w:r>
      <w:bookmarkEnd w:id="398"/>
    </w:p>
    <w:p w14:paraId="1D0D4E63" w14:textId="67D7FD54" w:rsidR="00A44CAB" w:rsidRDefault="00A44CAB" w:rsidP="00A44CAB">
      <w:pPr>
        <w:ind w:firstLine="720"/>
      </w:pPr>
      <w:proofErr w:type="gramStart"/>
      <w:r>
        <w:t>Pengujian pada fungsi lihat riwayat akses dilaksanakan untuk memeriksa kinerja dari fungsi tersebut.</w:t>
      </w:r>
      <w:proofErr w:type="gramEnd"/>
      <w:r>
        <w:t xml:space="preserve"> Proses lihat riwayat akses dikatakan berhasil jika </w:t>
      </w:r>
      <w:r w:rsidRPr="00923F39">
        <w:rPr>
          <w:i/>
        </w:rPr>
        <w:t>client</w:t>
      </w:r>
      <w:r>
        <w:t xml:space="preserve"> mendapatkan respon </w:t>
      </w:r>
      <w:r w:rsidRPr="00923F39">
        <w:rPr>
          <w:i/>
        </w:rPr>
        <w:t>success</w:t>
      </w:r>
      <w:r>
        <w:t xml:space="preserve"> dari </w:t>
      </w:r>
      <w:r w:rsidRPr="00923F39">
        <w:rPr>
          <w:i/>
        </w:rPr>
        <w:t>server</w:t>
      </w:r>
      <w:r>
        <w:t xml:space="preserve">. </w:t>
      </w:r>
      <w:proofErr w:type="gramStart"/>
      <w:r>
        <w:t>hasil</w:t>
      </w:r>
      <w:proofErr w:type="gramEnd"/>
      <w:r>
        <w:t xml:space="preserve"> dari pengujian fungsi lihat riwayat akses</w:t>
      </w:r>
      <w:r w:rsidR="00122098">
        <w:t xml:space="preserve"> dapa</w:t>
      </w:r>
      <w:r w:rsidR="006755D9">
        <w:t>t dilihat pada T</w:t>
      </w:r>
      <w:r w:rsidR="00122098">
        <w:t>abel 4.11</w:t>
      </w:r>
      <w:r>
        <w:t>.</w:t>
      </w:r>
    </w:p>
    <w:p w14:paraId="0906E601" w14:textId="77777777" w:rsidR="00A44CAB" w:rsidRDefault="00A44CAB" w:rsidP="00BF00E7"/>
    <w:p w14:paraId="533D7C42" w14:textId="44022A70" w:rsidR="00256158" w:rsidRDefault="00256158" w:rsidP="00256158">
      <w:pPr>
        <w:pStyle w:val="LabelTabel"/>
      </w:pPr>
      <w:bookmarkStart w:id="399" w:name="_Toc142072927"/>
      <w:bookmarkStart w:id="400" w:name="_Toc143519715"/>
      <w:bookmarkStart w:id="401" w:name="_Toc143519884"/>
      <w:proofErr w:type="gramStart"/>
      <w:r w:rsidRPr="00256158">
        <w:rPr>
          <w:b/>
        </w:rPr>
        <w:t>Tabel 4.</w:t>
      </w:r>
      <w:proofErr w:type="gramEnd"/>
      <w:r w:rsidR="002B24B6">
        <w:rPr>
          <w:b/>
        </w:rPr>
        <w:fldChar w:fldCharType="begin"/>
      </w:r>
      <w:r w:rsidR="002B24B6">
        <w:rPr>
          <w:b/>
        </w:rPr>
        <w:instrText xml:space="preserve"> SEQ Tabel_4. \* ARABIC </w:instrText>
      </w:r>
      <w:r w:rsidR="002B24B6">
        <w:rPr>
          <w:b/>
        </w:rPr>
        <w:fldChar w:fldCharType="separate"/>
      </w:r>
      <w:r w:rsidR="00AD0558">
        <w:rPr>
          <w:b/>
          <w:noProof/>
        </w:rPr>
        <w:t>11</w:t>
      </w:r>
      <w:r w:rsidR="002B24B6">
        <w:rPr>
          <w:b/>
        </w:rPr>
        <w:fldChar w:fldCharType="end"/>
      </w:r>
      <w:r w:rsidR="00206321">
        <w:t xml:space="preserve"> Hasil pengujian lihat riwayat a</w:t>
      </w:r>
      <w:r>
        <w:t>kses</w:t>
      </w:r>
      <w:bookmarkEnd w:id="399"/>
      <w:bookmarkEnd w:id="400"/>
      <w:bookmarkEnd w:id="401"/>
    </w:p>
    <w:tbl>
      <w:tblPr>
        <w:tblW w:w="7938" w:type="dxa"/>
        <w:tblInd w:w="108" w:type="dxa"/>
        <w:tblLook w:val="04A0" w:firstRow="1" w:lastRow="0" w:firstColumn="1" w:lastColumn="0" w:noHBand="0" w:noVBand="1"/>
      </w:tblPr>
      <w:tblGrid>
        <w:gridCol w:w="510"/>
        <w:gridCol w:w="1333"/>
        <w:gridCol w:w="2820"/>
        <w:gridCol w:w="2141"/>
        <w:gridCol w:w="1134"/>
      </w:tblGrid>
      <w:tr w:rsidR="00256158" w:rsidRPr="0099473F" w14:paraId="5F81CCFC"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25407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825F7CE"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A0820F"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FAA6CB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81883B6"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56158" w:rsidRPr="0099473F" w14:paraId="4FA8E67D" w14:textId="77777777" w:rsidTr="005E1EA1">
        <w:trPr>
          <w:trHeight w:val="300"/>
        </w:trPr>
        <w:tc>
          <w:tcPr>
            <w:tcW w:w="510" w:type="dxa"/>
            <w:tcBorders>
              <w:top w:val="single" w:sz="4" w:space="0" w:color="auto"/>
              <w:left w:val="nil"/>
              <w:right w:val="nil"/>
            </w:tcBorders>
            <w:shd w:val="clear" w:color="auto" w:fill="auto"/>
            <w:noWrap/>
            <w:vAlign w:val="center"/>
            <w:hideMark/>
          </w:tcPr>
          <w:p w14:paraId="11A1C0BB"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056B8FF7" w14:textId="06FC3FB6"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riwayat dengan token </w:t>
            </w:r>
          </w:p>
        </w:tc>
        <w:tc>
          <w:tcPr>
            <w:tcW w:w="2820" w:type="dxa"/>
            <w:tcBorders>
              <w:top w:val="single" w:sz="4" w:space="0" w:color="auto"/>
              <w:left w:val="nil"/>
              <w:right w:val="nil"/>
            </w:tcBorders>
            <w:shd w:val="clear" w:color="auto" w:fill="auto"/>
            <w:noWrap/>
            <w:vAlign w:val="center"/>
          </w:tcPr>
          <w:p w14:paraId="0A7EBBE5" w14:textId="4F42B3DB"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menggunakan token yang sesuai</w:t>
            </w:r>
          </w:p>
        </w:tc>
        <w:tc>
          <w:tcPr>
            <w:tcW w:w="2141" w:type="dxa"/>
            <w:tcBorders>
              <w:top w:val="single" w:sz="4" w:space="0" w:color="auto"/>
              <w:left w:val="nil"/>
              <w:right w:val="nil"/>
            </w:tcBorders>
            <w:shd w:val="clear" w:color="auto" w:fill="auto"/>
            <w:noWrap/>
            <w:vAlign w:val="center"/>
          </w:tcPr>
          <w:p w14:paraId="3AFAE668"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4665EFAF" w14:textId="6815F090"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56158" w:rsidRPr="0099473F" w14:paraId="44F4D2A4"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D9F220E"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7CEA21FD" w14:textId="3A4EBF3B"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riwayat tanpa token</w:t>
            </w:r>
          </w:p>
        </w:tc>
        <w:tc>
          <w:tcPr>
            <w:tcW w:w="2820" w:type="dxa"/>
            <w:tcBorders>
              <w:top w:val="nil"/>
              <w:left w:val="nil"/>
              <w:bottom w:val="single" w:sz="4" w:space="0" w:color="auto"/>
              <w:right w:val="nil"/>
            </w:tcBorders>
            <w:shd w:val="clear" w:color="auto" w:fill="auto"/>
            <w:noWrap/>
            <w:vAlign w:val="center"/>
          </w:tcPr>
          <w:p w14:paraId="3D26DBE0" w14:textId="3B02EE14"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tanpa menggunakan token</w:t>
            </w:r>
          </w:p>
        </w:tc>
        <w:tc>
          <w:tcPr>
            <w:tcW w:w="2141" w:type="dxa"/>
            <w:tcBorders>
              <w:top w:val="nil"/>
              <w:left w:val="nil"/>
              <w:bottom w:val="single" w:sz="4" w:space="0" w:color="auto"/>
              <w:right w:val="nil"/>
            </w:tcBorders>
            <w:shd w:val="clear" w:color="auto" w:fill="auto"/>
            <w:noWrap/>
            <w:vAlign w:val="center"/>
          </w:tcPr>
          <w:p w14:paraId="16CDE8AF"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4643FE9" w14:textId="6B0079F5"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6BC8244B" w14:textId="77777777" w:rsidR="00256158" w:rsidRDefault="00256158" w:rsidP="00BF00E7"/>
    <w:p w14:paraId="080C1991" w14:textId="1A26EA20" w:rsidR="00256158" w:rsidRDefault="006755D9" w:rsidP="00256158">
      <w:pPr>
        <w:ind w:firstLine="720"/>
      </w:pPr>
      <w:r>
        <w:t>Pada T</w:t>
      </w:r>
      <w:r w:rsidR="00256158">
        <w:t xml:space="preserve">abel 4.11 terlihat bahwa proses lihat riwayat akses berhasil jika permintaan disertai dengan token yang sesuai, jika permintaan tidak menggunakan token maka permintaan </w:t>
      </w:r>
      <w:proofErr w:type="gramStart"/>
      <w:r w:rsidR="00256158">
        <w:t>akan</w:t>
      </w:r>
      <w:proofErr w:type="gramEnd"/>
      <w:r w:rsidR="00256158">
        <w:t xml:space="preserve"> ditolak.</w:t>
      </w:r>
    </w:p>
    <w:p w14:paraId="7CACB0EB" w14:textId="77777777" w:rsidR="00256158" w:rsidRDefault="00256158" w:rsidP="00BF00E7"/>
    <w:p w14:paraId="66E6101A" w14:textId="708DBACA" w:rsidR="00DA132D" w:rsidRDefault="006B0F8C" w:rsidP="0047502C">
      <w:pPr>
        <w:pStyle w:val="SubBabIVIII"/>
        <w:ind w:hanging="720"/>
      </w:pPr>
      <w:bookmarkStart w:id="402" w:name="_Toc143523800"/>
      <w:r>
        <w:t>Fungsi Verifikasi A</w:t>
      </w:r>
      <w:r w:rsidR="00DA132D">
        <w:t>kses</w:t>
      </w:r>
      <w:bookmarkEnd w:id="402"/>
    </w:p>
    <w:p w14:paraId="17354894" w14:textId="63E31C3B" w:rsidR="00122098" w:rsidRDefault="00122098" w:rsidP="00122098">
      <w:pPr>
        <w:ind w:firstLine="720"/>
      </w:pPr>
      <w:proofErr w:type="gramStart"/>
      <w:r>
        <w:t>Pengujian pada fungsi verifikasi akses dilaksanakan untuk memeriksa kinerja dari fungsi tersebut.</w:t>
      </w:r>
      <w:proofErr w:type="gramEnd"/>
      <w:r>
        <w:t xml:space="preserve"> Proses verifikasi akses dikatakan berhasil jika </w:t>
      </w:r>
      <w:r w:rsidRPr="00923F39">
        <w:rPr>
          <w:i/>
        </w:rPr>
        <w:t>client</w:t>
      </w:r>
      <w:r>
        <w:t xml:space="preserve"> mendapatkan respon </w:t>
      </w:r>
      <w:r w:rsidRPr="00923F39">
        <w:rPr>
          <w:i/>
        </w:rPr>
        <w:t>success</w:t>
      </w:r>
      <w:r>
        <w:t xml:space="preserve"> dari </w:t>
      </w:r>
      <w:r w:rsidRPr="00923F39">
        <w:rPr>
          <w:i/>
        </w:rPr>
        <w:t>server</w:t>
      </w:r>
      <w:r>
        <w:t xml:space="preserve">. </w:t>
      </w:r>
      <w:proofErr w:type="gramStart"/>
      <w:r>
        <w:t>hasil</w:t>
      </w:r>
      <w:proofErr w:type="gramEnd"/>
      <w:r>
        <w:t xml:space="preserve"> dari pengujian fungsi lihat ri</w:t>
      </w:r>
      <w:r w:rsidR="006755D9">
        <w:t>wayat akses dapat dilihat pada T</w:t>
      </w:r>
      <w:r>
        <w:t>abel 4.12.</w:t>
      </w:r>
    </w:p>
    <w:p w14:paraId="48988E87" w14:textId="77777777" w:rsidR="00122098" w:rsidRDefault="00122098" w:rsidP="00122098">
      <w:pPr>
        <w:ind w:firstLine="720"/>
      </w:pPr>
    </w:p>
    <w:p w14:paraId="12D363FA" w14:textId="77777777" w:rsidR="005E3C1D" w:rsidRDefault="005E3C1D" w:rsidP="00122098">
      <w:pPr>
        <w:ind w:firstLine="720"/>
      </w:pPr>
    </w:p>
    <w:p w14:paraId="52AF1ADA" w14:textId="77777777" w:rsidR="005E3C1D" w:rsidRDefault="005E3C1D" w:rsidP="00122098">
      <w:pPr>
        <w:ind w:firstLine="720"/>
      </w:pPr>
    </w:p>
    <w:p w14:paraId="1FA09A1A" w14:textId="1C9B67BF" w:rsidR="00122098" w:rsidRDefault="00122098" w:rsidP="00122098">
      <w:pPr>
        <w:pStyle w:val="LabelTabel"/>
      </w:pPr>
      <w:bookmarkStart w:id="403" w:name="_Toc142072928"/>
      <w:bookmarkStart w:id="404" w:name="_Toc143519716"/>
      <w:bookmarkStart w:id="405" w:name="_Toc143519885"/>
      <w:proofErr w:type="gramStart"/>
      <w:r w:rsidRPr="00122098">
        <w:rPr>
          <w:b/>
        </w:rPr>
        <w:lastRenderedPageBreak/>
        <w:t>Tabel 4.</w:t>
      </w:r>
      <w:proofErr w:type="gramEnd"/>
      <w:r w:rsidR="002B24B6">
        <w:rPr>
          <w:b/>
        </w:rPr>
        <w:fldChar w:fldCharType="begin"/>
      </w:r>
      <w:r w:rsidR="002B24B6">
        <w:rPr>
          <w:b/>
        </w:rPr>
        <w:instrText xml:space="preserve"> SEQ Tabel_4. \* ARABIC </w:instrText>
      </w:r>
      <w:r w:rsidR="002B24B6">
        <w:rPr>
          <w:b/>
        </w:rPr>
        <w:fldChar w:fldCharType="separate"/>
      </w:r>
      <w:r w:rsidR="00AD0558">
        <w:rPr>
          <w:b/>
          <w:noProof/>
        </w:rPr>
        <w:t>12</w:t>
      </w:r>
      <w:r w:rsidR="002B24B6">
        <w:rPr>
          <w:b/>
        </w:rPr>
        <w:fldChar w:fldCharType="end"/>
      </w:r>
      <w:r w:rsidR="00206321">
        <w:t xml:space="preserve"> Hasil pengujian fungsi verifikasi a</w:t>
      </w:r>
      <w:r>
        <w:t>kses</w:t>
      </w:r>
      <w:bookmarkEnd w:id="403"/>
      <w:bookmarkEnd w:id="404"/>
      <w:bookmarkEnd w:id="405"/>
    </w:p>
    <w:tbl>
      <w:tblPr>
        <w:tblW w:w="7938" w:type="dxa"/>
        <w:tblInd w:w="108" w:type="dxa"/>
        <w:tblLook w:val="04A0" w:firstRow="1" w:lastRow="0" w:firstColumn="1" w:lastColumn="0" w:noHBand="0" w:noVBand="1"/>
      </w:tblPr>
      <w:tblGrid>
        <w:gridCol w:w="510"/>
        <w:gridCol w:w="1333"/>
        <w:gridCol w:w="2820"/>
        <w:gridCol w:w="2141"/>
        <w:gridCol w:w="1134"/>
      </w:tblGrid>
      <w:tr w:rsidR="00470244" w:rsidRPr="0099473F" w14:paraId="1D82E3EE"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13130E"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ECF0A68"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7CEF719"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19EA4038"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AAE586B"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470244" w:rsidRPr="0099473F" w14:paraId="2AD49705"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416ED9E2"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54A98453" w14:textId="5AFDFE2E"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tanpa token</w:t>
            </w:r>
          </w:p>
        </w:tc>
        <w:tc>
          <w:tcPr>
            <w:tcW w:w="2820" w:type="dxa"/>
            <w:tcBorders>
              <w:top w:val="single" w:sz="4" w:space="0" w:color="auto"/>
              <w:left w:val="nil"/>
              <w:bottom w:val="nil"/>
              <w:right w:val="nil"/>
            </w:tcBorders>
            <w:shd w:val="clear" w:color="auto" w:fill="auto"/>
            <w:noWrap/>
            <w:vAlign w:val="center"/>
          </w:tcPr>
          <w:p w14:paraId="06463A19" w14:textId="0452CBD9"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tcPr>
          <w:p w14:paraId="4F2F91AB" w14:textId="77777777" w:rsidR="00470244" w:rsidRPr="0099473F" w:rsidRDefault="0047024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6EF43CFD" w14:textId="77777777" w:rsidR="00470244" w:rsidRPr="0099473F" w:rsidRDefault="00470244"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470244" w:rsidRPr="0099473F" w14:paraId="60FDE10D" w14:textId="77777777" w:rsidTr="005E1EA1">
        <w:trPr>
          <w:trHeight w:val="300"/>
        </w:trPr>
        <w:tc>
          <w:tcPr>
            <w:tcW w:w="510" w:type="dxa"/>
            <w:tcBorders>
              <w:top w:val="nil"/>
              <w:left w:val="nil"/>
              <w:right w:val="nil"/>
            </w:tcBorders>
            <w:shd w:val="clear" w:color="auto" w:fill="auto"/>
            <w:noWrap/>
            <w:vAlign w:val="center"/>
            <w:hideMark/>
          </w:tcPr>
          <w:p w14:paraId="38B25DE1"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2DC84A05" w14:textId="51FD2804"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token</w:t>
            </w:r>
          </w:p>
        </w:tc>
        <w:tc>
          <w:tcPr>
            <w:tcW w:w="2820" w:type="dxa"/>
            <w:tcBorders>
              <w:top w:val="nil"/>
              <w:left w:val="nil"/>
              <w:right w:val="nil"/>
            </w:tcBorders>
            <w:shd w:val="clear" w:color="auto" w:fill="auto"/>
            <w:noWrap/>
            <w:vAlign w:val="center"/>
          </w:tcPr>
          <w:p w14:paraId="77CC6E04" w14:textId="54B3D718"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token </w:t>
            </w:r>
            <w:r w:rsidR="006E446D">
              <w:rPr>
                <w:rFonts w:eastAsia="Times New Roman" w:cs="Times New Roman"/>
                <w:color w:val="000000"/>
                <w:szCs w:val="24"/>
                <w:lang w:val="en-US"/>
              </w:rPr>
              <w:t>yang sesuai</w:t>
            </w:r>
          </w:p>
        </w:tc>
        <w:tc>
          <w:tcPr>
            <w:tcW w:w="2141" w:type="dxa"/>
            <w:tcBorders>
              <w:top w:val="nil"/>
              <w:left w:val="nil"/>
              <w:right w:val="nil"/>
            </w:tcBorders>
            <w:shd w:val="clear" w:color="auto" w:fill="auto"/>
            <w:noWrap/>
            <w:vAlign w:val="center"/>
          </w:tcPr>
          <w:p w14:paraId="78A5853D" w14:textId="32176FD5" w:rsidR="00470244" w:rsidRPr="0099473F" w:rsidRDefault="00387D6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00F563AF" w14:textId="3F281DC1"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470244">
              <w:rPr>
                <w:rFonts w:eastAsia="Times New Roman" w:cs="Times New Roman"/>
                <w:color w:val="000000"/>
                <w:szCs w:val="24"/>
                <w:lang w:val="en-US"/>
              </w:rPr>
              <w:t xml:space="preserve"> </w:t>
            </w:r>
          </w:p>
        </w:tc>
      </w:tr>
      <w:tr w:rsidR="00470244" w:rsidRPr="0099473F" w14:paraId="7F8C8ECA"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06AF9D93"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A3CB3EC" w14:textId="1538DBB6"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id pintu salah</w:t>
            </w:r>
          </w:p>
        </w:tc>
        <w:tc>
          <w:tcPr>
            <w:tcW w:w="2820" w:type="dxa"/>
            <w:tcBorders>
              <w:top w:val="nil"/>
              <w:left w:val="nil"/>
              <w:bottom w:val="single" w:sz="4" w:space="0" w:color="auto"/>
              <w:right w:val="nil"/>
            </w:tcBorders>
            <w:shd w:val="clear" w:color="auto" w:fill="auto"/>
            <w:noWrap/>
            <w:vAlign w:val="center"/>
          </w:tcPr>
          <w:p w14:paraId="25CF1BF5" w14:textId="1D8BD1F6"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w:t>
            </w:r>
            <w:r w:rsidR="006E446D">
              <w:rPr>
                <w:rFonts w:eastAsia="Times New Roman" w:cs="Times New Roman"/>
                <w:color w:val="000000"/>
                <w:szCs w:val="24"/>
                <w:lang w:val="en-US"/>
              </w:rPr>
              <w:t>identitas pintu yang salah</w:t>
            </w:r>
          </w:p>
        </w:tc>
        <w:tc>
          <w:tcPr>
            <w:tcW w:w="2141" w:type="dxa"/>
            <w:tcBorders>
              <w:top w:val="nil"/>
              <w:left w:val="nil"/>
              <w:bottom w:val="single" w:sz="4" w:space="0" w:color="auto"/>
              <w:right w:val="nil"/>
            </w:tcBorders>
            <w:shd w:val="clear" w:color="auto" w:fill="auto"/>
            <w:noWrap/>
            <w:vAlign w:val="center"/>
          </w:tcPr>
          <w:p w14:paraId="15705AD3" w14:textId="129C6642" w:rsidR="00470244" w:rsidRPr="0099473F" w:rsidRDefault="00387D64"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no_data</w:t>
            </w:r>
          </w:p>
        </w:tc>
        <w:tc>
          <w:tcPr>
            <w:tcW w:w="1134" w:type="dxa"/>
            <w:tcBorders>
              <w:top w:val="nil"/>
              <w:left w:val="nil"/>
              <w:bottom w:val="single" w:sz="4" w:space="0" w:color="auto"/>
              <w:right w:val="nil"/>
            </w:tcBorders>
            <w:shd w:val="clear" w:color="auto" w:fill="auto"/>
            <w:noWrap/>
            <w:vAlign w:val="center"/>
          </w:tcPr>
          <w:p w14:paraId="12591BCF" w14:textId="735DDBB7"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470244">
              <w:rPr>
                <w:rFonts w:eastAsia="Times New Roman" w:cs="Times New Roman"/>
                <w:color w:val="000000"/>
                <w:szCs w:val="24"/>
                <w:lang w:val="en-US"/>
              </w:rPr>
              <w:t xml:space="preserve">  </w:t>
            </w:r>
          </w:p>
        </w:tc>
      </w:tr>
    </w:tbl>
    <w:p w14:paraId="5C8BBE5E" w14:textId="77777777" w:rsidR="00470244" w:rsidRDefault="00470244" w:rsidP="00122098">
      <w:pPr>
        <w:pStyle w:val="LabelTabel"/>
      </w:pPr>
    </w:p>
    <w:p w14:paraId="5764B81D" w14:textId="3960117E" w:rsidR="00BF00E7" w:rsidRDefault="006755D9" w:rsidP="007860FB">
      <w:pPr>
        <w:ind w:firstLine="720"/>
      </w:pPr>
      <w:r>
        <w:t>Pada T</w:t>
      </w:r>
      <w:r w:rsidR="00F0473C">
        <w:t xml:space="preserve">abel 4.12 terlihat bahwa proses verifikasi akses berhasil jika permintaan disertai dengan token dan identitas pintu sesuai, jika identitas pintu tidak sesuai maka proses verifikasi akses </w:t>
      </w:r>
      <w:proofErr w:type="gramStart"/>
      <w:r w:rsidR="00F0473C">
        <w:t>akan</w:t>
      </w:r>
      <w:proofErr w:type="gramEnd"/>
      <w:r w:rsidR="00F0473C">
        <w:t xml:space="preserve"> gaga karena pintu tidak ditemukan. Jika permintaan tidak disertai dengan token maka permintaan tersebut </w:t>
      </w:r>
      <w:proofErr w:type="gramStart"/>
      <w:r w:rsidR="00F0473C">
        <w:t>akan</w:t>
      </w:r>
      <w:proofErr w:type="gramEnd"/>
      <w:r w:rsidR="00F0473C">
        <w:t xml:space="preserve"> ditolak.</w:t>
      </w:r>
    </w:p>
    <w:p w14:paraId="4896B733" w14:textId="77777777" w:rsidR="00F02EB0" w:rsidRDefault="00F02EB0" w:rsidP="00F02EB0"/>
    <w:p w14:paraId="28F949E5" w14:textId="484DC656" w:rsidR="00FD1BCA" w:rsidRDefault="00525754" w:rsidP="00FD1BCA">
      <w:pPr>
        <w:pStyle w:val="SubBabIVIII"/>
        <w:ind w:hanging="720"/>
      </w:pPr>
      <w:bookmarkStart w:id="406" w:name="_Toc143523801"/>
      <w:r>
        <w:t xml:space="preserve">Fungsi </w:t>
      </w:r>
      <w:r w:rsidR="00FD1BCA" w:rsidRPr="001B0ECC">
        <w:rPr>
          <w:i/>
        </w:rPr>
        <w:t>Signature</w:t>
      </w:r>
      <w:bookmarkEnd w:id="406"/>
    </w:p>
    <w:p w14:paraId="4C5130DF" w14:textId="6B19614C" w:rsidR="00FE5BED" w:rsidRDefault="00525754" w:rsidP="008B4E13">
      <w:pPr>
        <w:ind w:firstLine="720"/>
      </w:pPr>
      <w:proofErr w:type="gramStart"/>
      <w:r>
        <w:t xml:space="preserve">Pengujian pada fungsi </w:t>
      </w:r>
      <w:r w:rsidRPr="00525754">
        <w:rPr>
          <w:i/>
        </w:rPr>
        <w:t>signature</w:t>
      </w:r>
      <w:r>
        <w:t xml:space="preserve"> dilaksanakan untuk memeriksa kinerja dari fungsi tersebut.</w:t>
      </w:r>
      <w:proofErr w:type="gramEnd"/>
      <w:r>
        <w:t xml:space="preserve"> Proses pembuatan </w:t>
      </w:r>
      <w:r w:rsidRPr="003A44E2">
        <w:rPr>
          <w:i/>
        </w:rPr>
        <w:t>signature</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w:t>
      </w:r>
      <w:proofErr w:type="gramStart"/>
      <w:r>
        <w:t>hasil</w:t>
      </w:r>
      <w:proofErr w:type="gramEnd"/>
      <w:r>
        <w:t xml:space="preserve"> dari pengujian fungsi </w:t>
      </w:r>
      <w:r w:rsidR="00066D2E">
        <w:t>buat signature</w:t>
      </w:r>
      <w:r>
        <w:t xml:space="preserve"> dapat dilihat </w:t>
      </w:r>
      <w:r w:rsidR="006755D9">
        <w:t>pada T</w:t>
      </w:r>
      <w:r w:rsidR="006E644A">
        <w:t>abel 4.13</w:t>
      </w:r>
      <w:r>
        <w:t>.</w:t>
      </w:r>
    </w:p>
    <w:p w14:paraId="6D37CD57" w14:textId="77777777" w:rsidR="008B4E13" w:rsidRDefault="008B4E13" w:rsidP="008B4E13">
      <w:pPr>
        <w:pStyle w:val="LabelTabel"/>
      </w:pPr>
    </w:p>
    <w:p w14:paraId="71415878" w14:textId="00C39A84" w:rsidR="00A71FF7" w:rsidRDefault="00A71FF7" w:rsidP="00A71FF7">
      <w:pPr>
        <w:pStyle w:val="LabelTabel"/>
      </w:pPr>
      <w:bookmarkStart w:id="407" w:name="_Toc142072929"/>
      <w:bookmarkStart w:id="408" w:name="_Toc143519717"/>
      <w:bookmarkStart w:id="409" w:name="_Toc143519886"/>
      <w:proofErr w:type="gramStart"/>
      <w:r w:rsidRPr="00A71FF7">
        <w:rPr>
          <w:b/>
        </w:rPr>
        <w:t>Tabel 4.</w:t>
      </w:r>
      <w:proofErr w:type="gramEnd"/>
      <w:r w:rsidR="002B24B6">
        <w:rPr>
          <w:b/>
        </w:rPr>
        <w:fldChar w:fldCharType="begin"/>
      </w:r>
      <w:r w:rsidR="002B24B6">
        <w:rPr>
          <w:b/>
        </w:rPr>
        <w:instrText xml:space="preserve"> SEQ Tabel_4. \* ARABIC </w:instrText>
      </w:r>
      <w:r w:rsidR="002B24B6">
        <w:rPr>
          <w:b/>
        </w:rPr>
        <w:fldChar w:fldCharType="separate"/>
      </w:r>
      <w:r w:rsidR="00AD0558">
        <w:rPr>
          <w:b/>
          <w:noProof/>
        </w:rPr>
        <w:t>13</w:t>
      </w:r>
      <w:r w:rsidR="002B24B6">
        <w:rPr>
          <w:b/>
        </w:rPr>
        <w:fldChar w:fldCharType="end"/>
      </w:r>
      <w:r w:rsidR="00206321">
        <w:t xml:space="preserve"> Hasil p</w:t>
      </w:r>
      <w:r>
        <w:t>en</w:t>
      </w:r>
      <w:r w:rsidR="00206321">
        <w:t>gujian f</w:t>
      </w:r>
      <w:r>
        <w:t xml:space="preserve">ungsi </w:t>
      </w:r>
      <w:r w:rsidR="00206321">
        <w:rPr>
          <w:i/>
        </w:rPr>
        <w:t>s</w:t>
      </w:r>
      <w:r w:rsidRPr="001B0ECC">
        <w:rPr>
          <w:i/>
        </w:rPr>
        <w:t>ignature</w:t>
      </w:r>
      <w:bookmarkEnd w:id="407"/>
      <w:bookmarkEnd w:id="408"/>
      <w:bookmarkEnd w:id="409"/>
    </w:p>
    <w:tbl>
      <w:tblPr>
        <w:tblW w:w="7938" w:type="dxa"/>
        <w:tblInd w:w="108" w:type="dxa"/>
        <w:tblLook w:val="04A0" w:firstRow="1" w:lastRow="0" w:firstColumn="1" w:lastColumn="0" w:noHBand="0" w:noVBand="1"/>
      </w:tblPr>
      <w:tblGrid>
        <w:gridCol w:w="510"/>
        <w:gridCol w:w="1333"/>
        <w:gridCol w:w="2820"/>
        <w:gridCol w:w="2141"/>
        <w:gridCol w:w="1134"/>
      </w:tblGrid>
      <w:tr w:rsidR="00A71FF7" w:rsidRPr="0099473F" w14:paraId="78B0C7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489DEAA"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82FF181"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250C239"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37CED0"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B05CDB1"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A71FF7" w:rsidRPr="0099473F" w14:paraId="1A6B58EE" w14:textId="77777777" w:rsidTr="005E3C1D">
        <w:trPr>
          <w:trHeight w:val="300"/>
        </w:trPr>
        <w:tc>
          <w:tcPr>
            <w:tcW w:w="510" w:type="dxa"/>
            <w:tcBorders>
              <w:top w:val="single" w:sz="4" w:space="0" w:color="auto"/>
              <w:left w:val="nil"/>
              <w:right w:val="nil"/>
            </w:tcBorders>
            <w:shd w:val="clear" w:color="auto" w:fill="auto"/>
            <w:noWrap/>
            <w:vAlign w:val="center"/>
            <w:hideMark/>
          </w:tcPr>
          <w:p w14:paraId="30EC29C1"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6F0AA781" w14:textId="54C1A2E3"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tanpa token</w:t>
            </w:r>
          </w:p>
        </w:tc>
        <w:tc>
          <w:tcPr>
            <w:tcW w:w="2820" w:type="dxa"/>
            <w:tcBorders>
              <w:top w:val="single" w:sz="4" w:space="0" w:color="auto"/>
              <w:left w:val="nil"/>
              <w:right w:val="nil"/>
            </w:tcBorders>
            <w:shd w:val="clear" w:color="auto" w:fill="auto"/>
            <w:noWrap/>
            <w:vAlign w:val="center"/>
          </w:tcPr>
          <w:p w14:paraId="06C8EA44" w14:textId="69167997"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tanpa menggunakan token</w:t>
            </w:r>
          </w:p>
        </w:tc>
        <w:tc>
          <w:tcPr>
            <w:tcW w:w="2141" w:type="dxa"/>
            <w:tcBorders>
              <w:top w:val="single" w:sz="4" w:space="0" w:color="auto"/>
              <w:left w:val="nil"/>
              <w:right w:val="nil"/>
            </w:tcBorders>
            <w:shd w:val="clear" w:color="auto" w:fill="auto"/>
            <w:noWrap/>
            <w:vAlign w:val="center"/>
          </w:tcPr>
          <w:p w14:paraId="64CFE37B"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right w:val="nil"/>
            </w:tcBorders>
            <w:shd w:val="clear" w:color="auto" w:fill="auto"/>
            <w:noWrap/>
            <w:vAlign w:val="center"/>
          </w:tcPr>
          <w:p w14:paraId="1656C90B"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A71FF7" w:rsidRPr="0099473F" w14:paraId="69EF06A1" w14:textId="77777777" w:rsidTr="005E3C1D">
        <w:trPr>
          <w:trHeight w:val="300"/>
        </w:trPr>
        <w:tc>
          <w:tcPr>
            <w:tcW w:w="510" w:type="dxa"/>
            <w:tcBorders>
              <w:top w:val="nil"/>
              <w:left w:val="nil"/>
              <w:bottom w:val="single" w:sz="4" w:space="0" w:color="auto"/>
              <w:right w:val="nil"/>
            </w:tcBorders>
            <w:shd w:val="clear" w:color="auto" w:fill="auto"/>
            <w:noWrap/>
            <w:vAlign w:val="center"/>
            <w:hideMark/>
          </w:tcPr>
          <w:p w14:paraId="233F6333"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51CD72F8" w14:textId="1A6261B5"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dengan token</w:t>
            </w:r>
          </w:p>
        </w:tc>
        <w:tc>
          <w:tcPr>
            <w:tcW w:w="2820" w:type="dxa"/>
            <w:tcBorders>
              <w:top w:val="nil"/>
              <w:left w:val="nil"/>
              <w:bottom w:val="single" w:sz="4" w:space="0" w:color="auto"/>
              <w:right w:val="nil"/>
            </w:tcBorders>
            <w:shd w:val="clear" w:color="auto" w:fill="auto"/>
            <w:noWrap/>
            <w:vAlign w:val="center"/>
          </w:tcPr>
          <w:p w14:paraId="51C06CF5" w14:textId="2752123F"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token dan data lengkap</w:t>
            </w:r>
          </w:p>
        </w:tc>
        <w:tc>
          <w:tcPr>
            <w:tcW w:w="2141" w:type="dxa"/>
            <w:tcBorders>
              <w:top w:val="nil"/>
              <w:left w:val="nil"/>
              <w:bottom w:val="single" w:sz="4" w:space="0" w:color="auto"/>
              <w:right w:val="nil"/>
            </w:tcBorders>
            <w:shd w:val="clear" w:color="auto" w:fill="auto"/>
            <w:noWrap/>
            <w:vAlign w:val="center"/>
          </w:tcPr>
          <w:p w14:paraId="5E20DD2D"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2DD1EFF3"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bl>
    <w:p w14:paraId="1537507E" w14:textId="77777777" w:rsidR="008F72D5" w:rsidRDefault="008F72D5" w:rsidP="008B4E13">
      <w:pPr>
        <w:pStyle w:val="LabelTabel"/>
      </w:pPr>
    </w:p>
    <w:p w14:paraId="67737D64" w14:textId="0A35F5A1" w:rsidR="005E3C1D" w:rsidRPr="00AD0558" w:rsidRDefault="00AD0558" w:rsidP="00AD0558">
      <w:pPr>
        <w:pStyle w:val="LabelTabel"/>
      </w:pPr>
      <w:r w:rsidRPr="00AD0558">
        <w:rPr>
          <w:b/>
        </w:rPr>
        <w:lastRenderedPageBreak/>
        <w:t>Tabel 2.14</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5E3C1D" w:rsidRPr="0099473F" w14:paraId="352C880D" w14:textId="77777777" w:rsidTr="005E3C1D">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AC96B60" w14:textId="77777777" w:rsidR="005E3C1D" w:rsidRPr="0099473F" w:rsidRDefault="005E3C1D"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C293198" w14:textId="77777777" w:rsidR="005E3C1D" w:rsidRPr="0099473F" w:rsidRDefault="005E3C1D"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606776" w14:textId="77777777" w:rsidR="005E3C1D" w:rsidRPr="0099473F" w:rsidRDefault="005E3C1D"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46E1280" w14:textId="77777777" w:rsidR="005E3C1D" w:rsidRPr="0099473F" w:rsidRDefault="005E3C1D"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DC8A346" w14:textId="77777777" w:rsidR="005E3C1D" w:rsidRPr="0099473F" w:rsidRDefault="005E3C1D"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E3C1D" w:rsidRPr="0099473F" w14:paraId="0EE3B02B" w14:textId="77777777" w:rsidTr="005E3C1D">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86C297A" w14:textId="24D2BDE7" w:rsidR="005E3C1D" w:rsidRPr="0099473F" w:rsidRDefault="005E3C1D"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single" w:sz="4" w:space="0" w:color="auto"/>
              <w:left w:val="nil"/>
              <w:bottom w:val="single" w:sz="4" w:space="0" w:color="auto"/>
              <w:right w:val="nil"/>
            </w:tcBorders>
            <w:shd w:val="clear" w:color="auto" w:fill="auto"/>
            <w:noWrap/>
            <w:vAlign w:val="center"/>
          </w:tcPr>
          <w:p w14:paraId="387FDD20" w14:textId="03910386" w:rsidR="005E3C1D" w:rsidRPr="0095100A" w:rsidRDefault="005E3C1D"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data kurang</w:t>
            </w:r>
          </w:p>
        </w:tc>
        <w:tc>
          <w:tcPr>
            <w:tcW w:w="2820" w:type="dxa"/>
            <w:tcBorders>
              <w:top w:val="single" w:sz="4" w:space="0" w:color="auto"/>
              <w:left w:val="nil"/>
              <w:bottom w:val="single" w:sz="4" w:space="0" w:color="auto"/>
              <w:right w:val="nil"/>
            </w:tcBorders>
            <w:shd w:val="clear" w:color="auto" w:fill="auto"/>
            <w:noWrap/>
            <w:vAlign w:val="center"/>
          </w:tcPr>
          <w:p w14:paraId="1C52EA1F" w14:textId="6A95EC08" w:rsidR="005E3C1D" w:rsidRPr="0099473F" w:rsidRDefault="005E3C1D"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data yang kurang</w:t>
            </w:r>
          </w:p>
        </w:tc>
        <w:tc>
          <w:tcPr>
            <w:tcW w:w="2141" w:type="dxa"/>
            <w:tcBorders>
              <w:top w:val="single" w:sz="4" w:space="0" w:color="auto"/>
              <w:left w:val="nil"/>
              <w:bottom w:val="single" w:sz="4" w:space="0" w:color="auto"/>
              <w:right w:val="nil"/>
            </w:tcBorders>
            <w:shd w:val="clear" w:color="auto" w:fill="auto"/>
            <w:noWrap/>
            <w:vAlign w:val="center"/>
          </w:tcPr>
          <w:p w14:paraId="33EC6467" w14:textId="7B84B072" w:rsidR="005E3C1D" w:rsidRPr="0099473F" w:rsidRDefault="005E3C1D"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single" w:sz="4" w:space="0" w:color="auto"/>
              <w:right w:val="nil"/>
            </w:tcBorders>
            <w:shd w:val="clear" w:color="auto" w:fill="auto"/>
            <w:noWrap/>
            <w:vAlign w:val="center"/>
          </w:tcPr>
          <w:p w14:paraId="0ED4A5A7" w14:textId="2EC9BF13" w:rsidR="005E3C1D" w:rsidRPr="0099473F" w:rsidRDefault="005E3C1D" w:rsidP="0049415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235F373" w14:textId="77777777" w:rsidR="005E3C1D" w:rsidRDefault="005E3C1D" w:rsidP="008B4E13">
      <w:pPr>
        <w:pStyle w:val="LabelTabel"/>
      </w:pPr>
    </w:p>
    <w:p w14:paraId="33518EA1" w14:textId="673DABE8" w:rsidR="008B4E13" w:rsidRDefault="006755D9" w:rsidP="00D615F9">
      <w:pPr>
        <w:ind w:firstLine="720"/>
      </w:pPr>
      <w:r>
        <w:t>Pada T</w:t>
      </w:r>
      <w:r w:rsidR="00D615F9">
        <w:t xml:space="preserve">abel 4.13 terlihat bahwa proses fungsi </w:t>
      </w:r>
      <w:r w:rsidR="00D615F9" w:rsidRPr="003B0F6D">
        <w:rPr>
          <w:i/>
        </w:rPr>
        <w:t>signature</w:t>
      </w:r>
      <w:r w:rsidR="00D615F9">
        <w:t xml:space="preserve"> berhasil jika permintaan yang dikirimkan disertai dengan token dan data yang dikirimkan lengkap, jika permintaan yang dikirimkan tanpa menggunakan token atau ada data yang kurang maka permintaan </w:t>
      </w:r>
      <w:proofErr w:type="gramStart"/>
      <w:r w:rsidR="00D615F9">
        <w:t>akan</w:t>
      </w:r>
      <w:proofErr w:type="gramEnd"/>
      <w:r w:rsidR="00D615F9">
        <w:t xml:space="preserve"> gagal.</w:t>
      </w:r>
    </w:p>
    <w:p w14:paraId="2E6250E4" w14:textId="77777777" w:rsidR="00D615F9" w:rsidRDefault="00D615F9" w:rsidP="00D615F9">
      <w:pPr>
        <w:ind w:firstLine="720"/>
      </w:pPr>
    </w:p>
    <w:p w14:paraId="03AE7607" w14:textId="5F88688C" w:rsidR="00DA132D" w:rsidRDefault="006B0F8C" w:rsidP="0047502C">
      <w:pPr>
        <w:pStyle w:val="SubBabIVIII"/>
        <w:ind w:hanging="720"/>
      </w:pPr>
      <w:bookmarkStart w:id="410" w:name="_Toc143523802"/>
      <w:r>
        <w:t>Komunikasi W</w:t>
      </w:r>
      <w:r w:rsidR="00DA132D">
        <w:t>ebsocket</w:t>
      </w:r>
      <w:bookmarkEnd w:id="410"/>
    </w:p>
    <w:p w14:paraId="6F6B0E42" w14:textId="6B176AD8" w:rsidR="00CD14A0" w:rsidRDefault="003B0F6D" w:rsidP="003B0F6D">
      <w:pPr>
        <w:ind w:firstLine="720"/>
      </w:pPr>
      <w:r>
        <w:t xml:space="preserve">Pengujian komunikasi websocket dilakukan untuk mengetahui kinerja dari koneksi </w:t>
      </w:r>
      <w:r w:rsidRPr="003B0F6D">
        <w:rPr>
          <w:i/>
        </w:rPr>
        <w:t>subscribtion</w:t>
      </w:r>
      <w:r>
        <w:t xml:space="preserve"> pada </w:t>
      </w:r>
      <w:r w:rsidRPr="001B0ECC">
        <w:rPr>
          <w:i/>
        </w:rPr>
        <w:t>channel</w:t>
      </w:r>
      <w:r>
        <w:t xml:space="preserve"> websocket. </w:t>
      </w:r>
      <w:proofErr w:type="gramStart"/>
      <w:r>
        <w:t>Hasil dari pengujia</w:t>
      </w:r>
      <w:r w:rsidR="006755D9">
        <w:t>n websocket dapat dilihat pada T</w:t>
      </w:r>
      <w:r>
        <w:t>abel 4.14.</w:t>
      </w:r>
      <w:proofErr w:type="gramEnd"/>
    </w:p>
    <w:p w14:paraId="161DDB78" w14:textId="5257FED5" w:rsidR="00E02CB3" w:rsidRDefault="00AD0558" w:rsidP="00E02CB3">
      <w:bookmarkStart w:id="411" w:name="_Toc142072930"/>
      <w:bookmarkStart w:id="412" w:name="_Toc143519718"/>
      <w:bookmarkStart w:id="413" w:name="_Toc143519887"/>
      <w:r>
        <w:t xml:space="preserve"> </w:t>
      </w:r>
      <w:bookmarkEnd w:id="411"/>
      <w:bookmarkEnd w:id="412"/>
      <w:bookmarkEnd w:id="413"/>
    </w:p>
    <w:p w14:paraId="4B4DA263" w14:textId="44F47A78" w:rsidR="00AD0558" w:rsidRDefault="00AD0558" w:rsidP="00AD0558">
      <w:pPr>
        <w:pStyle w:val="LabelTabel"/>
      </w:pPr>
      <w:proofErr w:type="gramStart"/>
      <w:r w:rsidRPr="00DA16EF">
        <w:rPr>
          <w:b/>
        </w:rPr>
        <w:t>Tabel 4.</w:t>
      </w:r>
      <w:proofErr w:type="gramEnd"/>
      <w:r w:rsidRPr="00DA16EF">
        <w:rPr>
          <w:b/>
        </w:rPr>
        <w:fldChar w:fldCharType="begin"/>
      </w:r>
      <w:r w:rsidRPr="00DA16EF">
        <w:rPr>
          <w:b/>
        </w:rPr>
        <w:instrText xml:space="preserve"> SEQ Tabel_4. \* ARABIC </w:instrText>
      </w:r>
      <w:r w:rsidRPr="00DA16EF">
        <w:rPr>
          <w:b/>
        </w:rPr>
        <w:fldChar w:fldCharType="separate"/>
      </w:r>
      <w:r w:rsidRPr="00DA16EF">
        <w:rPr>
          <w:b/>
          <w:noProof/>
        </w:rPr>
        <w:t>14</w:t>
      </w:r>
      <w:r w:rsidRPr="00DA16EF">
        <w:rPr>
          <w:b/>
        </w:rPr>
        <w:fldChar w:fldCharType="end"/>
      </w:r>
      <w:r>
        <w:t xml:space="preserve"> </w:t>
      </w:r>
      <w:r w:rsidRPr="00D741BF">
        <w:t>Hasil pengujian websocket</w:t>
      </w:r>
    </w:p>
    <w:tbl>
      <w:tblPr>
        <w:tblW w:w="7938" w:type="dxa"/>
        <w:tblInd w:w="108" w:type="dxa"/>
        <w:tblLook w:val="04A0" w:firstRow="1" w:lastRow="0" w:firstColumn="1" w:lastColumn="0" w:noHBand="0" w:noVBand="1"/>
      </w:tblPr>
      <w:tblGrid>
        <w:gridCol w:w="510"/>
        <w:gridCol w:w="1430"/>
        <w:gridCol w:w="2820"/>
        <w:gridCol w:w="2044"/>
        <w:gridCol w:w="1134"/>
      </w:tblGrid>
      <w:tr w:rsidR="00656B20" w:rsidRPr="0099473F" w14:paraId="7C1BB205" w14:textId="77777777" w:rsidTr="00AE010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158284D"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E0EBB56"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06358FEA"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44" w:type="dxa"/>
            <w:tcBorders>
              <w:top w:val="single" w:sz="4" w:space="0" w:color="auto"/>
              <w:left w:val="nil"/>
              <w:bottom w:val="single" w:sz="4" w:space="0" w:color="auto"/>
              <w:right w:val="nil"/>
            </w:tcBorders>
            <w:shd w:val="clear" w:color="auto" w:fill="auto"/>
            <w:noWrap/>
            <w:vAlign w:val="center"/>
            <w:hideMark/>
          </w:tcPr>
          <w:p w14:paraId="4FDEAF6E"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CFCDF9F"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656B20" w:rsidRPr="0099473F" w14:paraId="6B318196" w14:textId="77777777" w:rsidTr="00AE0107">
        <w:trPr>
          <w:trHeight w:val="300"/>
        </w:trPr>
        <w:tc>
          <w:tcPr>
            <w:tcW w:w="510" w:type="dxa"/>
            <w:tcBorders>
              <w:top w:val="single" w:sz="4" w:space="0" w:color="auto"/>
              <w:left w:val="nil"/>
              <w:bottom w:val="nil"/>
              <w:right w:val="nil"/>
            </w:tcBorders>
            <w:shd w:val="clear" w:color="auto" w:fill="auto"/>
            <w:noWrap/>
            <w:vAlign w:val="center"/>
            <w:hideMark/>
          </w:tcPr>
          <w:p w14:paraId="4D897329"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2D13C3C9" w14:textId="74EE27A4" w:rsidR="00656B20" w:rsidRPr="0095100A" w:rsidRDefault="00656B20" w:rsidP="005E1EA1">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dengan </w:t>
            </w:r>
            <w:r w:rsidRPr="00553363">
              <w:rPr>
                <w:rFonts w:eastAsia="Times New Roman" w:cs="Times New Roman"/>
                <w:i/>
                <w:color w:val="000000"/>
                <w:szCs w:val="24"/>
                <w:lang w:val="en-US"/>
              </w:rPr>
              <w:t>signature</w:t>
            </w:r>
            <w:r>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A4AD254" w14:textId="56CE0094" w:rsidR="00656B20" w:rsidRPr="00D649AD" w:rsidRDefault="00656B20"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D649AD">
              <w:rPr>
                <w:rFonts w:eastAsia="Times New Roman" w:cs="Times New Roman"/>
                <w:i/>
                <w:color w:val="000000"/>
                <w:szCs w:val="24"/>
                <w:lang w:val="en-US"/>
              </w:rPr>
              <w:t xml:space="preserve">subscribtion </w:t>
            </w:r>
            <w:r w:rsidR="00D649AD" w:rsidRPr="00D649AD">
              <w:rPr>
                <w:rFonts w:eastAsia="Times New Roman" w:cs="Times New Roman"/>
                <w:color w:val="000000"/>
                <w:szCs w:val="24"/>
                <w:lang w:val="en-US"/>
              </w:rPr>
              <w:t>ke</w:t>
            </w:r>
            <w:r w:rsidR="00D649AD">
              <w:rPr>
                <w:rFonts w:eastAsia="Times New Roman" w:cs="Times New Roman"/>
                <w:i/>
                <w:color w:val="000000"/>
                <w:szCs w:val="24"/>
                <w:lang w:val="en-US"/>
              </w:rPr>
              <w:t xml:space="preserve"> channel </w:t>
            </w:r>
            <w:r w:rsidR="00D649AD">
              <w:rPr>
                <w:rFonts w:eastAsia="Times New Roman" w:cs="Times New Roman"/>
                <w:color w:val="000000"/>
                <w:szCs w:val="24"/>
                <w:lang w:val="en-US"/>
              </w:rPr>
              <w:t>websocket menggunakan sugnature yang sesuai</w:t>
            </w:r>
          </w:p>
        </w:tc>
        <w:tc>
          <w:tcPr>
            <w:tcW w:w="2044" w:type="dxa"/>
            <w:tcBorders>
              <w:top w:val="single" w:sz="4" w:space="0" w:color="auto"/>
              <w:left w:val="nil"/>
              <w:bottom w:val="nil"/>
              <w:right w:val="nil"/>
            </w:tcBorders>
            <w:shd w:val="clear" w:color="auto" w:fill="auto"/>
            <w:noWrap/>
            <w:vAlign w:val="center"/>
          </w:tcPr>
          <w:p w14:paraId="5373D853" w14:textId="4D318CBA"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bscribtion Succeed</w:t>
            </w:r>
          </w:p>
        </w:tc>
        <w:tc>
          <w:tcPr>
            <w:tcW w:w="1134" w:type="dxa"/>
            <w:tcBorders>
              <w:top w:val="single" w:sz="4" w:space="0" w:color="auto"/>
              <w:left w:val="nil"/>
              <w:bottom w:val="nil"/>
              <w:right w:val="nil"/>
            </w:tcBorders>
            <w:shd w:val="clear" w:color="auto" w:fill="auto"/>
            <w:noWrap/>
            <w:vAlign w:val="center"/>
          </w:tcPr>
          <w:p w14:paraId="1E3ED301" w14:textId="680EC9B0"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656B20">
              <w:rPr>
                <w:rFonts w:eastAsia="Times New Roman" w:cs="Times New Roman"/>
                <w:color w:val="000000"/>
                <w:szCs w:val="24"/>
                <w:lang w:val="en-US"/>
              </w:rPr>
              <w:t xml:space="preserve"> </w:t>
            </w:r>
          </w:p>
        </w:tc>
      </w:tr>
      <w:tr w:rsidR="00656B20" w:rsidRPr="0099473F" w14:paraId="6ED9DA53" w14:textId="77777777" w:rsidTr="00AE0107">
        <w:trPr>
          <w:trHeight w:val="300"/>
        </w:trPr>
        <w:tc>
          <w:tcPr>
            <w:tcW w:w="510" w:type="dxa"/>
            <w:tcBorders>
              <w:top w:val="nil"/>
              <w:left w:val="nil"/>
              <w:right w:val="nil"/>
            </w:tcBorders>
            <w:shd w:val="clear" w:color="auto" w:fill="auto"/>
            <w:noWrap/>
            <w:vAlign w:val="center"/>
            <w:hideMark/>
          </w:tcPr>
          <w:p w14:paraId="6545487B"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2DFA9397" w14:textId="07D778B3" w:rsidR="00656B20" w:rsidRPr="0095100A" w:rsidRDefault="00656B20" w:rsidP="00656B20">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tanpa </w:t>
            </w:r>
            <w:r w:rsidRPr="00553363">
              <w:rPr>
                <w:rFonts w:eastAsia="Times New Roman" w:cs="Times New Roman"/>
                <w:i/>
                <w:color w:val="000000"/>
                <w:szCs w:val="24"/>
                <w:lang w:val="en-US"/>
              </w:rPr>
              <w:t>signature</w:t>
            </w:r>
          </w:p>
        </w:tc>
        <w:tc>
          <w:tcPr>
            <w:tcW w:w="2820" w:type="dxa"/>
            <w:tcBorders>
              <w:top w:val="nil"/>
              <w:left w:val="nil"/>
              <w:right w:val="nil"/>
            </w:tcBorders>
            <w:shd w:val="clear" w:color="auto" w:fill="auto"/>
            <w:noWrap/>
            <w:vAlign w:val="center"/>
          </w:tcPr>
          <w:p w14:paraId="00FCD9D5" w14:textId="250D72A9"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 xml:space="preserve">subscrib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Pr>
                <w:rFonts w:eastAsia="Times New Roman" w:cs="Times New Roman"/>
                <w:color w:val="000000"/>
                <w:szCs w:val="24"/>
                <w:lang w:val="en-US"/>
              </w:rPr>
              <w:t xml:space="preserve">websocket tanpa menggunakan sugnature </w:t>
            </w:r>
          </w:p>
        </w:tc>
        <w:tc>
          <w:tcPr>
            <w:tcW w:w="2044" w:type="dxa"/>
            <w:tcBorders>
              <w:top w:val="nil"/>
              <w:left w:val="nil"/>
              <w:right w:val="nil"/>
            </w:tcBorders>
            <w:shd w:val="clear" w:color="auto" w:fill="auto"/>
            <w:noWrap/>
            <w:vAlign w:val="center"/>
          </w:tcPr>
          <w:p w14:paraId="7F3D68E9" w14:textId="546B4784"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Invalid Signature</w:t>
            </w:r>
          </w:p>
        </w:tc>
        <w:tc>
          <w:tcPr>
            <w:tcW w:w="1134" w:type="dxa"/>
            <w:tcBorders>
              <w:top w:val="nil"/>
              <w:left w:val="nil"/>
              <w:right w:val="nil"/>
            </w:tcBorders>
            <w:shd w:val="clear" w:color="auto" w:fill="auto"/>
            <w:noWrap/>
            <w:vAlign w:val="center"/>
          </w:tcPr>
          <w:p w14:paraId="71EEBD1C" w14:textId="07E498EE"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656B20">
              <w:rPr>
                <w:rFonts w:eastAsia="Times New Roman" w:cs="Times New Roman"/>
                <w:color w:val="000000"/>
                <w:szCs w:val="24"/>
                <w:lang w:val="en-US"/>
              </w:rPr>
              <w:t xml:space="preserve">  </w:t>
            </w:r>
          </w:p>
        </w:tc>
      </w:tr>
      <w:tr w:rsidR="00656B20" w:rsidRPr="0099473F" w14:paraId="0E1C0CBD" w14:textId="77777777" w:rsidTr="00AE0107">
        <w:trPr>
          <w:trHeight w:val="300"/>
        </w:trPr>
        <w:tc>
          <w:tcPr>
            <w:tcW w:w="510" w:type="dxa"/>
            <w:tcBorders>
              <w:top w:val="nil"/>
              <w:left w:val="nil"/>
              <w:bottom w:val="single" w:sz="4" w:space="0" w:color="auto"/>
              <w:right w:val="nil"/>
            </w:tcBorders>
            <w:shd w:val="clear" w:color="auto" w:fill="auto"/>
            <w:noWrap/>
            <w:vAlign w:val="center"/>
            <w:hideMark/>
          </w:tcPr>
          <w:p w14:paraId="3699856F"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single" w:sz="4" w:space="0" w:color="auto"/>
              <w:right w:val="nil"/>
            </w:tcBorders>
            <w:shd w:val="clear" w:color="auto" w:fill="auto"/>
            <w:noWrap/>
            <w:vAlign w:val="center"/>
          </w:tcPr>
          <w:p w14:paraId="3AA0C0BA" w14:textId="3F5B7632" w:rsidR="00656B20" w:rsidRPr="0095100A" w:rsidRDefault="00656B20" w:rsidP="005E1EA1">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dengan </w:t>
            </w:r>
            <w:r w:rsidRPr="00553363">
              <w:rPr>
                <w:rFonts w:eastAsia="Times New Roman" w:cs="Times New Roman"/>
                <w:i/>
                <w:color w:val="000000"/>
                <w:szCs w:val="24"/>
                <w:lang w:val="en-US"/>
              </w:rPr>
              <w:t>signature</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tcPr>
          <w:p w14:paraId="440E6B66" w14:textId="787A3CD1"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 xml:space="preserve">subscrib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Pr>
                <w:rFonts w:eastAsia="Times New Roman" w:cs="Times New Roman"/>
                <w:color w:val="000000"/>
                <w:szCs w:val="24"/>
                <w:lang w:val="en-US"/>
              </w:rPr>
              <w:t>websocket menggunakan sugnature yang tidak sesuai</w:t>
            </w:r>
          </w:p>
        </w:tc>
        <w:tc>
          <w:tcPr>
            <w:tcW w:w="2044" w:type="dxa"/>
            <w:tcBorders>
              <w:top w:val="nil"/>
              <w:left w:val="nil"/>
              <w:bottom w:val="single" w:sz="4" w:space="0" w:color="auto"/>
              <w:right w:val="nil"/>
            </w:tcBorders>
            <w:shd w:val="clear" w:color="auto" w:fill="auto"/>
            <w:noWrap/>
            <w:vAlign w:val="center"/>
          </w:tcPr>
          <w:p w14:paraId="783AFAFF" w14:textId="674645B4" w:rsidR="00656B20" w:rsidRPr="0099473F" w:rsidRDefault="002A0188" w:rsidP="00171AFA">
            <w:pPr>
              <w:spacing w:before="60" w:after="60" w:line="276" w:lineRule="auto"/>
              <w:jc w:val="center"/>
              <w:rPr>
                <w:rFonts w:eastAsia="Times New Roman" w:cs="Times New Roman"/>
                <w:color w:val="000000"/>
                <w:szCs w:val="24"/>
                <w:lang w:val="en-US"/>
              </w:rPr>
            </w:pPr>
            <w:r w:rsidRPr="002A0188">
              <w:rPr>
                <w:rFonts w:eastAsia="Times New Roman" w:cs="Times New Roman"/>
                <w:i/>
                <w:color w:val="000000"/>
                <w:szCs w:val="24"/>
                <w:lang w:val="en-US"/>
              </w:rPr>
              <w:t>Invalid</w:t>
            </w:r>
            <w:r>
              <w:rPr>
                <w:rFonts w:eastAsia="Times New Roman" w:cs="Times New Roman"/>
                <w:color w:val="000000"/>
                <w:szCs w:val="24"/>
                <w:lang w:val="en-US"/>
              </w:rPr>
              <w:t xml:space="preserve"> </w:t>
            </w:r>
            <w:r w:rsidRPr="002A0188">
              <w:rPr>
                <w:rFonts w:eastAsia="Times New Roman" w:cs="Times New Roman"/>
                <w:i/>
                <w:color w:val="000000"/>
                <w:szCs w:val="24"/>
                <w:lang w:val="en-US"/>
              </w:rPr>
              <w:t>Signature</w:t>
            </w:r>
          </w:p>
        </w:tc>
        <w:tc>
          <w:tcPr>
            <w:tcW w:w="1134" w:type="dxa"/>
            <w:tcBorders>
              <w:top w:val="nil"/>
              <w:left w:val="nil"/>
              <w:bottom w:val="single" w:sz="4" w:space="0" w:color="auto"/>
              <w:right w:val="nil"/>
            </w:tcBorders>
            <w:shd w:val="clear" w:color="auto" w:fill="auto"/>
            <w:noWrap/>
            <w:vAlign w:val="center"/>
          </w:tcPr>
          <w:p w14:paraId="09BC0BC4" w14:textId="77777777" w:rsidR="00656B20" w:rsidRPr="0099473F" w:rsidRDefault="00656B2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3BEC627D" w14:textId="77777777" w:rsidR="00E02CB3" w:rsidRDefault="00E02CB3" w:rsidP="00E02CB3"/>
    <w:p w14:paraId="18612032" w14:textId="2DE12460" w:rsidR="00BD3E4C" w:rsidRDefault="006755D9" w:rsidP="001865FA">
      <w:pPr>
        <w:ind w:firstLine="720"/>
      </w:pPr>
      <w:r>
        <w:t>Pada T</w:t>
      </w:r>
      <w:r w:rsidR="00BD3E4C">
        <w:t xml:space="preserve">abel 4.14 terlihat bahwa proses </w:t>
      </w:r>
      <w:r w:rsidR="00BD3E4C" w:rsidRPr="00BD3E4C">
        <w:rPr>
          <w:i/>
        </w:rPr>
        <w:t>subscribtion</w:t>
      </w:r>
      <w:r w:rsidR="00BD3E4C">
        <w:t xml:space="preserve"> pada </w:t>
      </w:r>
      <w:r w:rsidR="00BD3E4C" w:rsidRPr="00BD3E4C">
        <w:rPr>
          <w:i/>
        </w:rPr>
        <w:t>channel</w:t>
      </w:r>
      <w:r w:rsidR="00BD3E4C">
        <w:t xml:space="preserve"> websocket berhasil jika menggunakan kode </w:t>
      </w:r>
      <w:r w:rsidR="00BD3E4C" w:rsidRPr="00BD3E4C">
        <w:rPr>
          <w:i/>
        </w:rPr>
        <w:t>signature</w:t>
      </w:r>
      <w:r w:rsidR="00BD3E4C">
        <w:t xml:space="preserve"> yang sesuai, jika tidak menggunakan kode </w:t>
      </w:r>
      <w:r w:rsidR="00BD3E4C" w:rsidRPr="00BD3E4C">
        <w:rPr>
          <w:i/>
        </w:rPr>
        <w:t>signature</w:t>
      </w:r>
      <w:r w:rsidR="00BD3E4C">
        <w:t xml:space="preserve"> atau menggunakan kode </w:t>
      </w:r>
      <w:r w:rsidR="00BD3E4C" w:rsidRPr="00BD3E4C">
        <w:rPr>
          <w:i/>
        </w:rPr>
        <w:t>signature</w:t>
      </w:r>
      <w:r w:rsidR="00BD3E4C">
        <w:t xml:space="preserve"> yang salah maka proses </w:t>
      </w:r>
      <w:r w:rsidR="00BD3E4C" w:rsidRPr="00BD3E4C">
        <w:rPr>
          <w:i/>
        </w:rPr>
        <w:t>subscription</w:t>
      </w:r>
      <w:r w:rsidR="00BD3E4C">
        <w:t xml:space="preserve"> </w:t>
      </w:r>
      <w:proofErr w:type="gramStart"/>
      <w:r w:rsidR="00BD3E4C">
        <w:t>akan</w:t>
      </w:r>
      <w:proofErr w:type="gramEnd"/>
      <w:r w:rsidR="00BD3E4C">
        <w:t xml:space="preserve"> gagal.</w:t>
      </w:r>
    </w:p>
    <w:p w14:paraId="353790E5" w14:textId="48D9161B" w:rsidR="00DA132D" w:rsidRDefault="00D371CD" w:rsidP="0047502C">
      <w:pPr>
        <w:pStyle w:val="SubBabIVIII"/>
        <w:ind w:hanging="720"/>
      </w:pPr>
      <w:bookmarkStart w:id="414" w:name="_Toc143523803"/>
      <w:r>
        <w:lastRenderedPageBreak/>
        <w:t xml:space="preserve">Fungsi </w:t>
      </w:r>
      <w:r w:rsidR="006B0F8C" w:rsidRPr="00D371CD">
        <w:rPr>
          <w:i/>
        </w:rPr>
        <w:t>Update</w:t>
      </w:r>
      <w:r w:rsidR="006B0F8C">
        <w:t xml:space="preserve"> Status P</w:t>
      </w:r>
      <w:r w:rsidR="00DA132D">
        <w:t>intu</w:t>
      </w:r>
      <w:bookmarkEnd w:id="414"/>
    </w:p>
    <w:p w14:paraId="34741160" w14:textId="0E15FB29" w:rsidR="00D371CD" w:rsidRDefault="00D371CD" w:rsidP="00D371CD">
      <w:pPr>
        <w:ind w:firstLine="720"/>
      </w:pPr>
      <w:r>
        <w:t xml:space="preserve">Pengujian pada fungsi </w:t>
      </w:r>
      <w:r w:rsidRPr="00D371CD">
        <w:rPr>
          <w:i/>
        </w:rPr>
        <w:t>update</w:t>
      </w:r>
      <w:r>
        <w:t xml:space="preserve"> status pintu dilaksanakan untuk memeriksa kinerja dari fungsi tersebut. Proses </w:t>
      </w:r>
      <w:r w:rsidRPr="00D371CD">
        <w:rPr>
          <w:i/>
        </w:rPr>
        <w:t>update</w:t>
      </w:r>
      <w:r>
        <w:t xml:space="preserve"> status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w:t>
      </w:r>
      <w:proofErr w:type="gramStart"/>
      <w:r>
        <w:t>hasil</w:t>
      </w:r>
      <w:proofErr w:type="gramEnd"/>
      <w:r>
        <w:t xml:space="preserve"> dari pengujian fungsi </w:t>
      </w:r>
      <w:r w:rsidR="00A813F3">
        <w:t>update status pintu</w:t>
      </w:r>
      <w:r w:rsidR="006755D9">
        <w:t xml:space="preserve"> dapat dilihat pada T</w:t>
      </w:r>
      <w:r>
        <w:t>abel 4.15.</w:t>
      </w:r>
    </w:p>
    <w:p w14:paraId="3204C6BD" w14:textId="77777777" w:rsidR="00BD2038" w:rsidRDefault="00BD2038" w:rsidP="00BD2038"/>
    <w:p w14:paraId="195D453E" w14:textId="76C43A2E" w:rsidR="00BD2038" w:rsidRDefault="00BD2038" w:rsidP="00BD2038">
      <w:pPr>
        <w:pStyle w:val="LabelTabel"/>
      </w:pPr>
      <w:bookmarkStart w:id="415" w:name="_Toc142072931"/>
      <w:bookmarkStart w:id="416" w:name="_Toc143519719"/>
      <w:bookmarkStart w:id="417" w:name="_Toc143519888"/>
      <w:proofErr w:type="gramStart"/>
      <w:r w:rsidRPr="00BD2038">
        <w:rPr>
          <w:b/>
        </w:rPr>
        <w:t>Tabel 4.</w:t>
      </w:r>
      <w:proofErr w:type="gramEnd"/>
      <w:r w:rsidR="002B24B6">
        <w:rPr>
          <w:b/>
        </w:rPr>
        <w:fldChar w:fldCharType="begin"/>
      </w:r>
      <w:r w:rsidR="002B24B6">
        <w:rPr>
          <w:b/>
        </w:rPr>
        <w:instrText xml:space="preserve"> SEQ Tabel_4. \* ARABIC </w:instrText>
      </w:r>
      <w:r w:rsidR="002B24B6">
        <w:rPr>
          <w:b/>
        </w:rPr>
        <w:fldChar w:fldCharType="separate"/>
      </w:r>
      <w:r w:rsidR="00AD0558">
        <w:rPr>
          <w:b/>
          <w:noProof/>
        </w:rPr>
        <w:t>15</w:t>
      </w:r>
      <w:r w:rsidR="002B24B6">
        <w:rPr>
          <w:b/>
        </w:rPr>
        <w:fldChar w:fldCharType="end"/>
      </w:r>
      <w:r w:rsidR="00DA16EF">
        <w:t xml:space="preserve"> Hasil pengujian fungsi update status p</w:t>
      </w:r>
      <w:r>
        <w:t>intu</w:t>
      </w:r>
      <w:bookmarkEnd w:id="415"/>
      <w:bookmarkEnd w:id="416"/>
      <w:bookmarkEnd w:id="417"/>
    </w:p>
    <w:tbl>
      <w:tblPr>
        <w:tblW w:w="7938" w:type="dxa"/>
        <w:tblInd w:w="108" w:type="dxa"/>
        <w:tblLook w:val="04A0" w:firstRow="1" w:lastRow="0" w:firstColumn="1" w:lastColumn="0" w:noHBand="0" w:noVBand="1"/>
      </w:tblPr>
      <w:tblGrid>
        <w:gridCol w:w="510"/>
        <w:gridCol w:w="1430"/>
        <w:gridCol w:w="2820"/>
        <w:gridCol w:w="2070"/>
        <w:gridCol w:w="1108"/>
      </w:tblGrid>
      <w:tr w:rsidR="00553363" w:rsidRPr="0099473F" w14:paraId="29985DEE" w14:textId="77777777" w:rsidTr="00650A7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F22617F"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3502FFBB"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F19846C"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20F9F4C2"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302F81EE"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53363" w:rsidRPr="0099473F" w14:paraId="511E51D0" w14:textId="77777777" w:rsidTr="00650A75">
        <w:trPr>
          <w:trHeight w:val="300"/>
        </w:trPr>
        <w:tc>
          <w:tcPr>
            <w:tcW w:w="510" w:type="dxa"/>
            <w:tcBorders>
              <w:top w:val="single" w:sz="4" w:space="0" w:color="auto"/>
              <w:left w:val="nil"/>
              <w:bottom w:val="nil"/>
              <w:right w:val="nil"/>
            </w:tcBorders>
            <w:shd w:val="clear" w:color="auto" w:fill="auto"/>
            <w:noWrap/>
            <w:vAlign w:val="center"/>
            <w:hideMark/>
          </w:tcPr>
          <w:p w14:paraId="55583E77"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35612E41" w14:textId="6B1BC4EA"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tanpa token</w:t>
            </w:r>
            <w:r w:rsidR="00553363">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C3830FA" w14:textId="3C5F557D" w:rsidR="00553363" w:rsidRPr="00D649AD"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tanpa menggunakan token</w:t>
            </w:r>
          </w:p>
        </w:tc>
        <w:tc>
          <w:tcPr>
            <w:tcW w:w="2070" w:type="dxa"/>
            <w:tcBorders>
              <w:top w:val="single" w:sz="4" w:space="0" w:color="auto"/>
              <w:left w:val="nil"/>
              <w:bottom w:val="nil"/>
              <w:right w:val="nil"/>
            </w:tcBorders>
            <w:shd w:val="clear" w:color="auto" w:fill="auto"/>
            <w:noWrap/>
            <w:vAlign w:val="center"/>
          </w:tcPr>
          <w:p w14:paraId="42BBDDF5" w14:textId="70A35A0D" w:rsidR="00553363" w:rsidRPr="0099473F"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3C3ED280" w14:textId="08B7ECE3"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553363">
              <w:rPr>
                <w:rFonts w:eastAsia="Times New Roman" w:cs="Times New Roman"/>
                <w:color w:val="000000"/>
                <w:szCs w:val="24"/>
                <w:lang w:val="en-US"/>
              </w:rPr>
              <w:t xml:space="preserve">  </w:t>
            </w:r>
          </w:p>
        </w:tc>
      </w:tr>
      <w:tr w:rsidR="00553363" w:rsidRPr="0099473F" w14:paraId="785181BB" w14:textId="77777777" w:rsidTr="00650A75">
        <w:trPr>
          <w:trHeight w:val="300"/>
        </w:trPr>
        <w:tc>
          <w:tcPr>
            <w:tcW w:w="510" w:type="dxa"/>
            <w:tcBorders>
              <w:top w:val="nil"/>
              <w:left w:val="nil"/>
              <w:right w:val="nil"/>
            </w:tcBorders>
            <w:shd w:val="clear" w:color="auto" w:fill="auto"/>
            <w:noWrap/>
            <w:vAlign w:val="center"/>
            <w:hideMark/>
          </w:tcPr>
          <w:p w14:paraId="13358630"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76988F4" w14:textId="095DAE16"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engan token</w:t>
            </w:r>
          </w:p>
        </w:tc>
        <w:tc>
          <w:tcPr>
            <w:tcW w:w="2820" w:type="dxa"/>
            <w:tcBorders>
              <w:top w:val="nil"/>
              <w:left w:val="nil"/>
              <w:right w:val="nil"/>
            </w:tcBorders>
            <w:shd w:val="clear" w:color="auto" w:fill="auto"/>
            <w:noWrap/>
            <w:vAlign w:val="center"/>
          </w:tcPr>
          <w:p w14:paraId="76B79DE1" w14:textId="305F7B32" w:rsidR="00553363" w:rsidRPr="0099473F"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dengan menggunaka token dan data lengkap</w:t>
            </w:r>
          </w:p>
        </w:tc>
        <w:tc>
          <w:tcPr>
            <w:tcW w:w="2070" w:type="dxa"/>
            <w:tcBorders>
              <w:top w:val="nil"/>
              <w:left w:val="nil"/>
              <w:right w:val="nil"/>
            </w:tcBorders>
            <w:shd w:val="clear" w:color="auto" w:fill="auto"/>
            <w:noWrap/>
            <w:vAlign w:val="center"/>
          </w:tcPr>
          <w:p w14:paraId="7D30A524" w14:textId="51C20080" w:rsidR="00553363" w:rsidRPr="0099473F" w:rsidRDefault="00650A75" w:rsidP="00650A7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4E3C3F34" w14:textId="7E693718"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553363">
              <w:rPr>
                <w:rFonts w:eastAsia="Times New Roman" w:cs="Times New Roman"/>
                <w:color w:val="000000"/>
                <w:szCs w:val="24"/>
                <w:lang w:val="en-US"/>
              </w:rPr>
              <w:t xml:space="preserve">   </w:t>
            </w:r>
          </w:p>
        </w:tc>
      </w:tr>
      <w:tr w:rsidR="00553363" w:rsidRPr="0099473F" w14:paraId="3BBF0D19" w14:textId="77777777" w:rsidTr="00650A75">
        <w:trPr>
          <w:trHeight w:val="300"/>
        </w:trPr>
        <w:tc>
          <w:tcPr>
            <w:tcW w:w="510" w:type="dxa"/>
            <w:tcBorders>
              <w:top w:val="nil"/>
              <w:left w:val="nil"/>
              <w:bottom w:val="nil"/>
              <w:right w:val="nil"/>
            </w:tcBorders>
            <w:shd w:val="clear" w:color="auto" w:fill="auto"/>
            <w:noWrap/>
            <w:vAlign w:val="center"/>
            <w:hideMark/>
          </w:tcPr>
          <w:p w14:paraId="69EAECF3"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4911671" w14:textId="51E6982E"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ata tidak lengkap</w:t>
            </w:r>
          </w:p>
        </w:tc>
        <w:tc>
          <w:tcPr>
            <w:tcW w:w="2820" w:type="dxa"/>
            <w:tcBorders>
              <w:top w:val="nil"/>
              <w:left w:val="nil"/>
              <w:bottom w:val="nil"/>
              <w:right w:val="nil"/>
            </w:tcBorders>
            <w:shd w:val="clear" w:color="auto" w:fill="auto"/>
            <w:noWrap/>
            <w:vAlign w:val="center"/>
          </w:tcPr>
          <w:p w14:paraId="7D16EA07" w14:textId="4AD82768" w:rsidR="00553363" w:rsidRPr="0099473F"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ate</w:t>
            </w:r>
            <w:r>
              <w:rPr>
                <w:rFonts w:eastAsia="Times New Roman" w:cs="Times New Roman"/>
                <w:color w:val="000000"/>
                <w:szCs w:val="24"/>
                <w:lang w:val="en-US"/>
              </w:rPr>
              <w:t xml:space="preserve"> status pintu dengan menggunakan data yang tidak lengkap</w:t>
            </w:r>
          </w:p>
        </w:tc>
        <w:tc>
          <w:tcPr>
            <w:tcW w:w="2070" w:type="dxa"/>
            <w:tcBorders>
              <w:top w:val="nil"/>
              <w:left w:val="nil"/>
              <w:bottom w:val="nil"/>
              <w:right w:val="nil"/>
            </w:tcBorders>
            <w:shd w:val="clear" w:color="auto" w:fill="auto"/>
            <w:noWrap/>
            <w:vAlign w:val="center"/>
          </w:tcPr>
          <w:p w14:paraId="731D0DD8" w14:textId="15927E1B" w:rsidR="00553363" w:rsidRPr="0099473F" w:rsidRDefault="00650A75" w:rsidP="00650A75">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3CA908B0" w14:textId="77777777" w:rsidR="00553363" w:rsidRPr="0099473F" w:rsidRDefault="0055336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DA2460" w:rsidRPr="0099473F" w14:paraId="234B0B4F" w14:textId="77777777" w:rsidTr="00650A75">
        <w:trPr>
          <w:trHeight w:val="300"/>
        </w:trPr>
        <w:tc>
          <w:tcPr>
            <w:tcW w:w="510" w:type="dxa"/>
            <w:tcBorders>
              <w:top w:val="nil"/>
              <w:left w:val="nil"/>
              <w:bottom w:val="single" w:sz="4" w:space="0" w:color="auto"/>
              <w:right w:val="nil"/>
            </w:tcBorders>
            <w:shd w:val="clear" w:color="auto" w:fill="auto"/>
            <w:noWrap/>
            <w:vAlign w:val="center"/>
          </w:tcPr>
          <w:p w14:paraId="0BDF4DC6" w14:textId="10FDA128" w:rsidR="00DA2460" w:rsidRPr="0099473F" w:rsidRDefault="00DA246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10B76898" w14:textId="3EB27D76" w:rsidR="00DA2460"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id pintu salah</w:t>
            </w:r>
          </w:p>
        </w:tc>
        <w:tc>
          <w:tcPr>
            <w:tcW w:w="2820" w:type="dxa"/>
            <w:tcBorders>
              <w:top w:val="nil"/>
              <w:left w:val="nil"/>
              <w:bottom w:val="single" w:sz="4" w:space="0" w:color="auto"/>
              <w:right w:val="nil"/>
            </w:tcBorders>
            <w:shd w:val="clear" w:color="auto" w:fill="auto"/>
            <w:noWrap/>
            <w:vAlign w:val="center"/>
          </w:tcPr>
          <w:p w14:paraId="67344384" w14:textId="5A05FE63" w:rsidR="00DA2460"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5B0F16E9" w14:textId="1C4E31BB" w:rsidR="00DA2460" w:rsidRPr="002A0188"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6CEEE16D" w14:textId="6AB2DB49" w:rsidR="00DA2460"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D76AFEF" w14:textId="77777777" w:rsidR="00E94061" w:rsidRDefault="00E94061" w:rsidP="00553363"/>
    <w:p w14:paraId="31A1D168" w14:textId="02AFA34A" w:rsidR="00821768" w:rsidRDefault="006755D9" w:rsidP="00F12444">
      <w:pPr>
        <w:ind w:firstLine="720"/>
      </w:pPr>
      <w:r>
        <w:t>Pada T</w:t>
      </w:r>
      <w:r w:rsidR="00F12444">
        <w:t xml:space="preserve">abel 4.15 terlihat bahwa proses </w:t>
      </w:r>
      <w:r w:rsidR="00F12444" w:rsidRPr="00F12444">
        <w:rPr>
          <w:i/>
        </w:rPr>
        <w:t>update</w:t>
      </w:r>
      <w:r w:rsidR="00F12444">
        <w:t xml:space="preserve"> status pintu berhasil jika </w:t>
      </w:r>
      <w:r w:rsidR="00F12444" w:rsidRPr="00F12444">
        <w:rPr>
          <w:i/>
        </w:rPr>
        <w:t>request</w:t>
      </w:r>
      <w:r w:rsidR="00F12444">
        <w:t xml:space="preserve"> dikirimkan dengan token dan data yang lengkap, jika ada data yang kurang lengkap atau tidak disertai dengan token akan </w:t>
      </w:r>
      <w:r w:rsidR="00F12444" w:rsidRPr="00F12444">
        <w:rPr>
          <w:i/>
        </w:rPr>
        <w:t>request</w:t>
      </w:r>
      <w:r w:rsidR="00F12444">
        <w:t xml:space="preserve"> tersebut akan gagal.</w:t>
      </w:r>
    </w:p>
    <w:p w14:paraId="69C544B8" w14:textId="77777777" w:rsidR="00F12444" w:rsidRDefault="00F12444" w:rsidP="00553363"/>
    <w:p w14:paraId="36B1340A" w14:textId="52E93CA4" w:rsidR="00DA132D" w:rsidRDefault="00A813F3" w:rsidP="0047502C">
      <w:pPr>
        <w:pStyle w:val="SubBabIVIII"/>
        <w:ind w:hanging="720"/>
      </w:pPr>
      <w:bookmarkStart w:id="418" w:name="_Toc143523804"/>
      <w:r>
        <w:t xml:space="preserve">Fungsi </w:t>
      </w:r>
      <w:r w:rsidR="006B0F8C">
        <w:t>Peringatan P</w:t>
      </w:r>
      <w:r w:rsidR="00DA132D">
        <w:t>intu</w:t>
      </w:r>
      <w:bookmarkEnd w:id="418"/>
    </w:p>
    <w:p w14:paraId="390F9D0D" w14:textId="259BC523" w:rsidR="00A813F3" w:rsidRDefault="00A813F3" w:rsidP="00A813F3">
      <w:pPr>
        <w:ind w:firstLine="709"/>
      </w:pPr>
      <w:proofErr w:type="gramStart"/>
      <w:r>
        <w:t>Pengujian pada fungsi peringatan pintu dilaksanakan untuk memeriksa kinerja dari fungsi tersebut.</w:t>
      </w:r>
      <w:proofErr w:type="gramEnd"/>
      <w:r>
        <w:t xml:space="preserve"> Proses peringatan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w:t>
      </w:r>
      <w:proofErr w:type="gramStart"/>
      <w:r>
        <w:t>hasil</w:t>
      </w:r>
      <w:proofErr w:type="gramEnd"/>
      <w:r>
        <w:t xml:space="preserve"> dari pengujian fungsi peringatan pin</w:t>
      </w:r>
      <w:r w:rsidR="006755D9">
        <w:t>tu dapat dilihat pada T</w:t>
      </w:r>
      <w:r w:rsidR="0040139F">
        <w:t>abel 4.16</w:t>
      </w:r>
      <w:r>
        <w:t>.</w:t>
      </w:r>
    </w:p>
    <w:p w14:paraId="5BE6AF22" w14:textId="77777777" w:rsidR="00CB0458" w:rsidRDefault="00CB0458" w:rsidP="00A813F3">
      <w:pPr>
        <w:ind w:firstLine="709"/>
      </w:pPr>
    </w:p>
    <w:p w14:paraId="313D4CF8" w14:textId="77777777" w:rsidR="001865FA" w:rsidRDefault="001865FA" w:rsidP="00A813F3">
      <w:pPr>
        <w:ind w:firstLine="709"/>
      </w:pPr>
    </w:p>
    <w:p w14:paraId="05585907" w14:textId="77777777" w:rsidR="001865FA" w:rsidRDefault="001865FA" w:rsidP="00CB0458">
      <w:pPr>
        <w:pStyle w:val="LabelTabel"/>
        <w:rPr>
          <w:b/>
        </w:rPr>
      </w:pPr>
      <w:bookmarkStart w:id="419" w:name="_Toc142072932"/>
      <w:bookmarkStart w:id="420" w:name="_Toc143519720"/>
      <w:bookmarkStart w:id="421" w:name="_Toc143519889"/>
    </w:p>
    <w:p w14:paraId="3BD98617" w14:textId="4A7A654E" w:rsidR="00CB0458" w:rsidRDefault="00CB0458" w:rsidP="00CB0458">
      <w:pPr>
        <w:pStyle w:val="LabelTabel"/>
      </w:pPr>
      <w:proofErr w:type="gramStart"/>
      <w:r w:rsidRPr="00CB0458">
        <w:rPr>
          <w:b/>
        </w:rPr>
        <w:lastRenderedPageBreak/>
        <w:t>Tabel 4.</w:t>
      </w:r>
      <w:proofErr w:type="gramEnd"/>
      <w:r w:rsidR="002B24B6">
        <w:rPr>
          <w:b/>
        </w:rPr>
        <w:fldChar w:fldCharType="begin"/>
      </w:r>
      <w:r w:rsidR="002B24B6">
        <w:rPr>
          <w:b/>
        </w:rPr>
        <w:instrText xml:space="preserve"> SEQ Tabel_4. \* ARABIC </w:instrText>
      </w:r>
      <w:r w:rsidR="002B24B6">
        <w:rPr>
          <w:b/>
        </w:rPr>
        <w:fldChar w:fldCharType="separate"/>
      </w:r>
      <w:r w:rsidR="00AD0558">
        <w:rPr>
          <w:b/>
          <w:noProof/>
        </w:rPr>
        <w:t>16</w:t>
      </w:r>
      <w:r w:rsidR="002B24B6">
        <w:rPr>
          <w:b/>
        </w:rPr>
        <w:fldChar w:fldCharType="end"/>
      </w:r>
      <w:r w:rsidR="00C94701">
        <w:t xml:space="preserve"> Hasil pengujian fungsi peringatan p</w:t>
      </w:r>
      <w:r>
        <w:t>intu</w:t>
      </w:r>
      <w:bookmarkEnd w:id="419"/>
      <w:bookmarkEnd w:id="420"/>
      <w:bookmarkEnd w:id="421"/>
    </w:p>
    <w:tbl>
      <w:tblPr>
        <w:tblW w:w="7938" w:type="dxa"/>
        <w:tblInd w:w="108" w:type="dxa"/>
        <w:tblLook w:val="04A0" w:firstRow="1" w:lastRow="0" w:firstColumn="1" w:lastColumn="0" w:noHBand="0" w:noVBand="1"/>
      </w:tblPr>
      <w:tblGrid>
        <w:gridCol w:w="510"/>
        <w:gridCol w:w="1430"/>
        <w:gridCol w:w="2820"/>
        <w:gridCol w:w="2070"/>
        <w:gridCol w:w="1108"/>
      </w:tblGrid>
      <w:tr w:rsidR="001C371C" w:rsidRPr="0099473F" w14:paraId="7CDC0279"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56D78FC2"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6B2E862"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889C873"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18DBBD3F"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40F7C8B8"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C371C" w:rsidRPr="0099473F" w14:paraId="12F8AF2D"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1F57CEAD"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06A079EC" w14:textId="2E84C2F6"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nil"/>
              <w:right w:val="nil"/>
            </w:tcBorders>
            <w:shd w:val="clear" w:color="auto" w:fill="auto"/>
            <w:noWrap/>
            <w:vAlign w:val="center"/>
          </w:tcPr>
          <w:p w14:paraId="5572199E" w14:textId="6FECB8F2" w:rsidR="001C371C" w:rsidRPr="00D649AD"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w:t>
            </w:r>
            <w:r w:rsidR="001C371C">
              <w:rPr>
                <w:rFonts w:eastAsia="Times New Roman" w:cs="Times New Roman"/>
                <w:color w:val="000000"/>
                <w:szCs w:val="24"/>
                <w:lang w:val="en-US"/>
              </w:rPr>
              <w:t xml:space="preserve"> pintu tanpa menggunakan token</w:t>
            </w:r>
          </w:p>
        </w:tc>
        <w:tc>
          <w:tcPr>
            <w:tcW w:w="2070" w:type="dxa"/>
            <w:tcBorders>
              <w:top w:val="single" w:sz="4" w:space="0" w:color="auto"/>
              <w:left w:val="nil"/>
              <w:bottom w:val="nil"/>
              <w:right w:val="nil"/>
            </w:tcBorders>
            <w:shd w:val="clear" w:color="auto" w:fill="auto"/>
            <w:noWrap/>
            <w:vAlign w:val="center"/>
          </w:tcPr>
          <w:p w14:paraId="154D95CC"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5C786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4B02C0B" w14:textId="77777777" w:rsidTr="005E1EA1">
        <w:trPr>
          <w:trHeight w:val="300"/>
        </w:trPr>
        <w:tc>
          <w:tcPr>
            <w:tcW w:w="510" w:type="dxa"/>
            <w:tcBorders>
              <w:top w:val="nil"/>
              <w:left w:val="nil"/>
              <w:right w:val="nil"/>
            </w:tcBorders>
            <w:shd w:val="clear" w:color="auto" w:fill="auto"/>
            <w:noWrap/>
            <w:vAlign w:val="center"/>
            <w:hideMark/>
          </w:tcPr>
          <w:p w14:paraId="6964FF5A"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62A50DC3" w14:textId="6D086B82" w:rsidR="001C371C" w:rsidRPr="0095100A" w:rsidRDefault="001C371C" w:rsidP="0048580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00485808">
              <w:rPr>
                <w:rFonts w:eastAsia="Times New Roman" w:cs="Times New Roman"/>
                <w:color w:val="000000"/>
                <w:szCs w:val="24"/>
                <w:lang w:val="en-US"/>
              </w:rPr>
              <w:t>sesuai</w:t>
            </w:r>
          </w:p>
        </w:tc>
        <w:tc>
          <w:tcPr>
            <w:tcW w:w="2820" w:type="dxa"/>
            <w:tcBorders>
              <w:top w:val="nil"/>
              <w:left w:val="nil"/>
              <w:right w:val="nil"/>
            </w:tcBorders>
            <w:shd w:val="clear" w:color="auto" w:fill="auto"/>
            <w:noWrap/>
            <w:vAlign w:val="center"/>
          </w:tcPr>
          <w:p w14:paraId="710DEB85" w14:textId="37D7EB3A"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dengan menggunaka token dan data lengkap</w:t>
            </w:r>
          </w:p>
        </w:tc>
        <w:tc>
          <w:tcPr>
            <w:tcW w:w="2070" w:type="dxa"/>
            <w:tcBorders>
              <w:top w:val="nil"/>
              <w:left w:val="nil"/>
              <w:right w:val="nil"/>
            </w:tcBorders>
            <w:shd w:val="clear" w:color="auto" w:fill="auto"/>
            <w:noWrap/>
            <w:vAlign w:val="center"/>
          </w:tcPr>
          <w:p w14:paraId="3E114CEB"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38C0BA19"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C371C" w:rsidRPr="0099473F" w14:paraId="1500A581" w14:textId="77777777" w:rsidTr="005E1EA1">
        <w:trPr>
          <w:trHeight w:val="300"/>
        </w:trPr>
        <w:tc>
          <w:tcPr>
            <w:tcW w:w="510" w:type="dxa"/>
            <w:tcBorders>
              <w:top w:val="nil"/>
              <w:left w:val="nil"/>
              <w:bottom w:val="nil"/>
              <w:right w:val="nil"/>
            </w:tcBorders>
            <w:shd w:val="clear" w:color="auto" w:fill="auto"/>
            <w:noWrap/>
            <w:vAlign w:val="center"/>
            <w:hideMark/>
          </w:tcPr>
          <w:p w14:paraId="05968F78"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C0AB087" w14:textId="216B1644"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data tidak lengkap</w:t>
            </w:r>
          </w:p>
        </w:tc>
        <w:tc>
          <w:tcPr>
            <w:tcW w:w="2820" w:type="dxa"/>
            <w:tcBorders>
              <w:top w:val="nil"/>
              <w:left w:val="nil"/>
              <w:bottom w:val="nil"/>
              <w:right w:val="nil"/>
            </w:tcBorders>
            <w:shd w:val="clear" w:color="auto" w:fill="auto"/>
            <w:noWrap/>
            <w:vAlign w:val="center"/>
          </w:tcPr>
          <w:p w14:paraId="41232540" w14:textId="3BFDF060"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dengan menggunakan data yang tidak lengkap</w:t>
            </w:r>
          </w:p>
        </w:tc>
        <w:tc>
          <w:tcPr>
            <w:tcW w:w="2070" w:type="dxa"/>
            <w:tcBorders>
              <w:top w:val="nil"/>
              <w:left w:val="nil"/>
              <w:bottom w:val="nil"/>
              <w:right w:val="nil"/>
            </w:tcBorders>
            <w:shd w:val="clear" w:color="auto" w:fill="auto"/>
            <w:noWrap/>
            <w:vAlign w:val="center"/>
          </w:tcPr>
          <w:p w14:paraId="7C58EBFA"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7A61C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C001D1C" w14:textId="77777777" w:rsidTr="005E1EA1">
        <w:trPr>
          <w:trHeight w:val="300"/>
        </w:trPr>
        <w:tc>
          <w:tcPr>
            <w:tcW w:w="510" w:type="dxa"/>
            <w:tcBorders>
              <w:top w:val="nil"/>
              <w:left w:val="nil"/>
              <w:bottom w:val="single" w:sz="4" w:space="0" w:color="auto"/>
              <w:right w:val="nil"/>
            </w:tcBorders>
            <w:shd w:val="clear" w:color="auto" w:fill="auto"/>
            <w:noWrap/>
            <w:vAlign w:val="center"/>
          </w:tcPr>
          <w:p w14:paraId="54D9F8E3"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492E110E" w14:textId="1251C510" w:rsidR="001C371C"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id pintu salah</w:t>
            </w:r>
          </w:p>
        </w:tc>
        <w:tc>
          <w:tcPr>
            <w:tcW w:w="2820" w:type="dxa"/>
            <w:tcBorders>
              <w:top w:val="nil"/>
              <w:left w:val="nil"/>
              <w:bottom w:val="single" w:sz="4" w:space="0" w:color="auto"/>
              <w:right w:val="nil"/>
            </w:tcBorders>
            <w:shd w:val="clear" w:color="auto" w:fill="auto"/>
            <w:noWrap/>
            <w:vAlign w:val="center"/>
          </w:tcPr>
          <w:p w14:paraId="075111D8" w14:textId="230DBF96" w:rsidR="001C371C"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4C263115" w14:textId="77777777" w:rsidR="001C371C" w:rsidRPr="002A0188"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7035D382" w14:textId="77777777" w:rsidR="001C371C"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465FB39" w14:textId="77777777" w:rsidR="002D0EDC" w:rsidRDefault="002D0EDC" w:rsidP="002D6A66">
      <w:pPr>
        <w:contextualSpacing/>
        <w:rPr>
          <w:lang w:val="en-US"/>
        </w:rPr>
      </w:pPr>
    </w:p>
    <w:p w14:paraId="65FE0D71" w14:textId="2241502D" w:rsidR="0040139F" w:rsidRDefault="006755D9" w:rsidP="0040139F">
      <w:pPr>
        <w:ind w:firstLine="709"/>
        <w:contextualSpacing/>
      </w:pPr>
      <w:r>
        <w:t>Pada T</w:t>
      </w:r>
      <w:r w:rsidR="0040139F">
        <w:t xml:space="preserve">abel 4.16 terlihat bahwa proses peringatan pintu berhasil jika </w:t>
      </w:r>
      <w:r w:rsidR="0040139F" w:rsidRPr="00F12444">
        <w:rPr>
          <w:i/>
        </w:rPr>
        <w:t>request</w:t>
      </w:r>
      <w:r w:rsidR="0040139F">
        <w:t xml:space="preserve"> dikirimkan dengan token dan data yang lengkap, jika ada data yang kurang lengkap atau tidak disertai dengan token akan </w:t>
      </w:r>
      <w:r w:rsidR="0040139F" w:rsidRPr="00F12444">
        <w:rPr>
          <w:i/>
        </w:rPr>
        <w:t>request</w:t>
      </w:r>
      <w:r w:rsidR="0040139F">
        <w:t xml:space="preserve"> tersebut akan gagal</w:t>
      </w:r>
      <w:r w:rsidR="000F42D0">
        <w:t>.</w:t>
      </w:r>
    </w:p>
    <w:p w14:paraId="756605EB" w14:textId="77777777" w:rsidR="0040139F" w:rsidRDefault="0040139F" w:rsidP="002D6A66">
      <w:pPr>
        <w:contextualSpacing/>
        <w:rPr>
          <w:lang w:val="en-US"/>
        </w:rPr>
      </w:pPr>
    </w:p>
    <w:p w14:paraId="04FEC858" w14:textId="46FC5A39" w:rsidR="00E83365" w:rsidRDefault="00E83365" w:rsidP="006726FA">
      <w:pPr>
        <w:pStyle w:val="SubBabIV"/>
        <w:ind w:left="709" w:hanging="709"/>
      </w:pPr>
      <w:bookmarkStart w:id="422" w:name="_Toc143523805"/>
      <w:r>
        <w:t xml:space="preserve">Pengujian </w:t>
      </w:r>
      <w:r w:rsidR="00282537">
        <w:t>Non-F</w:t>
      </w:r>
      <w:r>
        <w:t>ungsional</w:t>
      </w:r>
      <w:bookmarkEnd w:id="422"/>
    </w:p>
    <w:p w14:paraId="126F6015" w14:textId="51A19EDA" w:rsidR="008C6A30" w:rsidRDefault="00266313" w:rsidP="001865FA">
      <w:pPr>
        <w:ind w:firstLine="709"/>
      </w:pPr>
      <w:proofErr w:type="gramStart"/>
      <w:r>
        <w:t>Pengujian non-fungsional berfokus pada karakteristik dari sistem yang telah dibuat</w:t>
      </w:r>
      <w:r w:rsidR="001865FA">
        <w:t>.</w:t>
      </w:r>
      <w:proofErr w:type="gramEnd"/>
      <w:r>
        <w:t xml:space="preserve"> </w:t>
      </w:r>
      <w:r w:rsidR="001865FA">
        <w:t>P</w:t>
      </w:r>
      <w:r>
        <w:t>engujian dilakukan dengan menggunakan</w:t>
      </w:r>
      <w:r w:rsidR="00F76B18">
        <w:t xml:space="preserve"> Postman dan</w:t>
      </w:r>
      <w:r w:rsidR="001865FA">
        <w:t xml:space="preserve"> Jmeter </w:t>
      </w:r>
      <w:r>
        <w:t xml:space="preserve">dengan </w:t>
      </w:r>
      <w:proofErr w:type="gramStart"/>
      <w:r w:rsidR="001865FA">
        <w:t>cara</w:t>
      </w:r>
      <w:proofErr w:type="gramEnd"/>
      <w:r w:rsidR="001865FA">
        <w:t xml:space="preserve"> </w:t>
      </w:r>
      <w:r>
        <w:t xml:space="preserve">memberikan beberapa </w:t>
      </w:r>
      <w:r w:rsidRPr="00266313">
        <w:rPr>
          <w:i/>
        </w:rPr>
        <w:t>request</w:t>
      </w:r>
      <w:r>
        <w:t xml:space="preserve"> secara bersamaan.</w:t>
      </w:r>
    </w:p>
    <w:p w14:paraId="1EFFE1A4" w14:textId="6F8785FF" w:rsidR="001A07F3" w:rsidRDefault="005666D9" w:rsidP="001865FA">
      <w:pPr>
        <w:jc w:val="center"/>
      </w:pPr>
      <w:r>
        <w:rPr>
          <w:noProof/>
          <w:lang w:val="en-US"/>
        </w:rPr>
        <w:drawing>
          <wp:inline distT="0" distB="0" distL="0" distR="0" wp14:anchorId="3D2C77BB" wp14:editId="38CBAE00">
            <wp:extent cx="4619297" cy="2475963"/>
            <wp:effectExtent l="0" t="0" r="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4619297" cy="2475963"/>
                    </a:xfrm>
                    <a:prstGeom prst="rect">
                      <a:avLst/>
                    </a:prstGeom>
                  </pic:spPr>
                </pic:pic>
              </a:graphicData>
            </a:graphic>
          </wp:inline>
        </w:drawing>
      </w:r>
    </w:p>
    <w:p w14:paraId="5030F9C2" w14:textId="1069CC89" w:rsidR="001A07F3" w:rsidRDefault="001A07F3" w:rsidP="001865FA">
      <w:pPr>
        <w:pStyle w:val="LabelGambar"/>
      </w:pPr>
      <w:bookmarkStart w:id="423" w:name="_Toc142072612"/>
      <w:bookmarkStart w:id="424" w:name="_Toc142073229"/>
      <w:bookmarkStart w:id="425" w:name="_Toc143520014"/>
      <w:proofErr w:type="gramStart"/>
      <w:r w:rsidRPr="001A07F3">
        <w:rPr>
          <w:b/>
        </w:rPr>
        <w:t>Gambar 4.</w:t>
      </w:r>
      <w:proofErr w:type="gramEnd"/>
      <w:r w:rsidRPr="001A07F3">
        <w:rPr>
          <w:b/>
        </w:rPr>
        <w:fldChar w:fldCharType="begin"/>
      </w:r>
      <w:r w:rsidRPr="001A07F3">
        <w:rPr>
          <w:b/>
        </w:rPr>
        <w:instrText xml:space="preserve"> SEQ Gambar_4. \* ARABIC </w:instrText>
      </w:r>
      <w:r w:rsidRPr="001A07F3">
        <w:rPr>
          <w:b/>
        </w:rPr>
        <w:fldChar w:fldCharType="separate"/>
      </w:r>
      <w:r w:rsidR="00742A11">
        <w:rPr>
          <w:b/>
          <w:noProof/>
        </w:rPr>
        <w:t>32</w:t>
      </w:r>
      <w:r w:rsidRPr="001A07F3">
        <w:rPr>
          <w:b/>
        </w:rPr>
        <w:fldChar w:fldCharType="end"/>
      </w:r>
      <w:r w:rsidR="00D501AF">
        <w:t xml:space="preserve"> Hasil pengujian p</w:t>
      </w:r>
      <w:r>
        <w:t>erforma API</w:t>
      </w:r>
      <w:bookmarkEnd w:id="423"/>
      <w:bookmarkEnd w:id="424"/>
      <w:bookmarkEnd w:id="425"/>
    </w:p>
    <w:p w14:paraId="01EA5C26" w14:textId="7CF77BDA" w:rsidR="001A07F3" w:rsidRDefault="00DD5827" w:rsidP="008C6A30">
      <w:pPr>
        <w:ind w:firstLine="720"/>
      </w:pPr>
      <w:r>
        <w:lastRenderedPageBreak/>
        <w:t>Dapat</w:t>
      </w:r>
      <w:r w:rsidR="006755D9">
        <w:t xml:space="preserve"> dilihat pada G</w:t>
      </w:r>
      <w:r>
        <w:t>ambar 4.32, pada pengujian API secara keseluruhan dengan menggunakan 10 pengguna secara bersamaan menunjukkan waktu respon rata-rata 104 milidetik dengan waktu respon tertinggi 148 milidetik dan rasio error 0%</w:t>
      </w:r>
      <w:r w:rsidR="000F42D0">
        <w:t>.</w:t>
      </w:r>
    </w:p>
    <w:p w14:paraId="6F6D55A0" w14:textId="77777777" w:rsidR="00266313" w:rsidRDefault="00266313" w:rsidP="00266313">
      <w:pPr>
        <w:ind w:firstLine="709"/>
      </w:pPr>
    </w:p>
    <w:p w14:paraId="4C111844" w14:textId="07DB624E" w:rsidR="004544DB" w:rsidRDefault="00263B06" w:rsidP="00985D53">
      <w:pPr>
        <w:pStyle w:val="SubBabIVIV"/>
        <w:ind w:hanging="720"/>
      </w:pPr>
      <w:bookmarkStart w:id="426" w:name="_Toc143523806"/>
      <w:r>
        <w:t xml:space="preserve">Pengujian </w:t>
      </w:r>
      <w:r w:rsidR="00AA647B">
        <w:t>Performa</w:t>
      </w:r>
      <w:r w:rsidR="00282537">
        <w:t xml:space="preserve"> </w:t>
      </w:r>
      <w:r w:rsidR="00820F78">
        <w:t>Verifikasi</w:t>
      </w:r>
      <w:r w:rsidR="00AA647B">
        <w:t xml:space="preserve"> Akses</w:t>
      </w:r>
      <w:bookmarkEnd w:id="426"/>
    </w:p>
    <w:p w14:paraId="30531BAC" w14:textId="28935287" w:rsidR="006607C5" w:rsidRDefault="00266313" w:rsidP="006607C5">
      <w:pPr>
        <w:ind w:firstLine="720"/>
      </w:pPr>
      <w:r>
        <w:t xml:space="preserve">Pada sistem penguncian pintu gedung ini kemungkinan pengguna melakukan permintaan akses secara bersamaan, secara teori semakin banyak pengguna yang mengirimkan </w:t>
      </w:r>
      <w:r w:rsidRPr="00266313">
        <w:rPr>
          <w:i/>
        </w:rPr>
        <w:t>request</w:t>
      </w:r>
      <w:r>
        <w:t xml:space="preserve"> maka waktu respon </w:t>
      </w:r>
      <w:proofErr w:type="gramStart"/>
      <w:r>
        <w:t>akan</w:t>
      </w:r>
      <w:proofErr w:type="gramEnd"/>
      <w:r>
        <w:t xml:space="preserve"> semakin meningkat</w:t>
      </w:r>
      <w:r w:rsidR="006607C5">
        <w:t xml:space="preserve">. </w:t>
      </w:r>
      <w:proofErr w:type="gramStart"/>
      <w:r w:rsidR="006607C5">
        <w:t>Oleh karena itu dilakukan pengujian untuk melihat kemampuan sistem dalam menangani permintaan akses tersebut.</w:t>
      </w:r>
      <w:proofErr w:type="gramEnd"/>
    </w:p>
    <w:p w14:paraId="2F29D6DF" w14:textId="77777777" w:rsidR="000862A9" w:rsidRDefault="000862A9" w:rsidP="006607C5">
      <w:pPr>
        <w:ind w:firstLine="720"/>
      </w:pPr>
    </w:p>
    <w:p w14:paraId="5FE5A442" w14:textId="3C406E79" w:rsidR="00AA647B" w:rsidRDefault="004E5F2A" w:rsidP="006607C5">
      <w:pPr>
        <w:jc w:val="center"/>
      </w:pPr>
      <w:r>
        <w:rPr>
          <w:noProof/>
          <w:lang w:val="en-US"/>
        </w:rPr>
        <w:drawing>
          <wp:inline distT="0" distB="0" distL="0" distR="0" wp14:anchorId="0EDAEFB4" wp14:editId="51972131">
            <wp:extent cx="4713890" cy="2790496"/>
            <wp:effectExtent l="0" t="0" r="10795" b="1016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02BF382E" w14:textId="6E4E934F" w:rsidR="006607C5" w:rsidRDefault="006607C5" w:rsidP="006607C5">
      <w:pPr>
        <w:pStyle w:val="LabelGambar"/>
      </w:pPr>
      <w:bookmarkStart w:id="427" w:name="_Toc142072613"/>
      <w:bookmarkStart w:id="428" w:name="_Toc142073230"/>
      <w:bookmarkStart w:id="429" w:name="_Toc143520015"/>
      <w:proofErr w:type="gramStart"/>
      <w:r w:rsidRPr="006607C5">
        <w:rPr>
          <w:b/>
        </w:rPr>
        <w:t>Gambar 4.</w:t>
      </w:r>
      <w:proofErr w:type="gramEnd"/>
      <w:r w:rsidRPr="006607C5">
        <w:rPr>
          <w:b/>
        </w:rPr>
        <w:fldChar w:fldCharType="begin"/>
      </w:r>
      <w:r w:rsidRPr="006607C5">
        <w:rPr>
          <w:b/>
        </w:rPr>
        <w:instrText xml:space="preserve"> SEQ Gambar_4. \* ARABIC </w:instrText>
      </w:r>
      <w:r w:rsidRPr="006607C5">
        <w:rPr>
          <w:b/>
        </w:rPr>
        <w:fldChar w:fldCharType="separate"/>
      </w:r>
      <w:r w:rsidR="00742A11">
        <w:rPr>
          <w:b/>
          <w:noProof/>
        </w:rPr>
        <w:t>33</w:t>
      </w:r>
      <w:r w:rsidRPr="006607C5">
        <w:rPr>
          <w:b/>
        </w:rPr>
        <w:fldChar w:fldCharType="end"/>
      </w:r>
      <w:r w:rsidR="00D501AF">
        <w:t xml:space="preserve"> Grafik hasil pengujian performa verifikasi a</w:t>
      </w:r>
      <w:r>
        <w:t>kses</w:t>
      </w:r>
      <w:bookmarkEnd w:id="427"/>
      <w:bookmarkEnd w:id="428"/>
      <w:bookmarkEnd w:id="429"/>
    </w:p>
    <w:p w14:paraId="7BA162DB" w14:textId="77777777" w:rsidR="006603C0" w:rsidRDefault="006603C0" w:rsidP="006607C5">
      <w:pPr>
        <w:pStyle w:val="LabelGambar"/>
      </w:pPr>
    </w:p>
    <w:p w14:paraId="35264682" w14:textId="3C0F482C" w:rsidR="00AA647B" w:rsidRDefault="003A002A" w:rsidP="00E01C96">
      <w:pPr>
        <w:ind w:firstLine="720"/>
      </w:pPr>
      <w:proofErr w:type="gramStart"/>
      <w:r>
        <w:t>Gambar 4.32 merupakan hasil pengujian fungsi verifikasi akses menggunakan Jmeter.</w:t>
      </w:r>
      <w:proofErr w:type="gramEnd"/>
      <w:r>
        <w:t xml:space="preserve"> </w:t>
      </w:r>
      <w:proofErr w:type="gramStart"/>
      <w:r>
        <w:t>Pengujian dilakukan dengan mensimulasikan beban permintaan</w:t>
      </w:r>
      <w:r w:rsidR="00E01C96">
        <w:t xml:space="preserve"> verifikasi akses sebanyak</w:t>
      </w:r>
      <w:r>
        <w:t xml:space="preserve"> 100 pengguna</w:t>
      </w:r>
      <w:r w:rsidR="00E01C96">
        <w:t xml:space="preserve"> berbeda secara bersamaan.</w:t>
      </w:r>
      <w:proofErr w:type="gramEnd"/>
      <w:r w:rsidR="00E01C96">
        <w:t xml:space="preserve"> </w:t>
      </w:r>
      <w:proofErr w:type="gramStart"/>
      <w:r w:rsidR="00E01C96">
        <w:t>Dari hasil pengujian didapatkan bahwa pada puncak jumlah pengguna sistem membutuhkan waktu</w:t>
      </w:r>
      <w:r w:rsidR="00DC7917">
        <w:t xml:space="preserve"> rata-rata</w:t>
      </w:r>
      <w:r w:rsidR="00E01C96">
        <w:t xml:space="preserve"> 1.5 detik untuk memberikan respon ke pengguna dengan rasio error 0.0%.</w:t>
      </w:r>
      <w:proofErr w:type="gramEnd"/>
    </w:p>
    <w:p w14:paraId="209C5B34" w14:textId="77777777" w:rsidR="003A002A" w:rsidRDefault="003A002A" w:rsidP="003A002A"/>
    <w:p w14:paraId="739E3EDC" w14:textId="1AE24205" w:rsidR="00820F78" w:rsidRDefault="00820F78" w:rsidP="00985D53">
      <w:pPr>
        <w:pStyle w:val="SubBabIVIV"/>
        <w:ind w:hanging="720"/>
      </w:pPr>
      <w:bookmarkStart w:id="430" w:name="_Toc143523807"/>
      <w:r>
        <w:lastRenderedPageBreak/>
        <w:t xml:space="preserve">Pengujian </w:t>
      </w:r>
      <w:r w:rsidR="000120BD">
        <w:t>Performa</w:t>
      </w:r>
      <w:r>
        <w:t xml:space="preserve"> Update Status Pintu</w:t>
      </w:r>
      <w:bookmarkEnd w:id="430"/>
    </w:p>
    <w:p w14:paraId="03D14FE6" w14:textId="71A47CF1" w:rsidR="00D021D4" w:rsidRDefault="00675AF1" w:rsidP="00D021D4">
      <w:pPr>
        <w:ind w:firstLine="720"/>
      </w:pPr>
      <w:r>
        <w:t xml:space="preserve">Setiap terjadi perubahan status pada pintu maka perangkat penguncian </w:t>
      </w:r>
      <w:proofErr w:type="gramStart"/>
      <w:r>
        <w:t>akan</w:t>
      </w:r>
      <w:proofErr w:type="gramEnd"/>
      <w:r>
        <w:t xml:space="preserve"> langsung mengirimkan status perubahan ke </w:t>
      </w:r>
      <w:r w:rsidRPr="00065B47">
        <w:rPr>
          <w:i/>
        </w:rPr>
        <w:t>server</w:t>
      </w:r>
      <w:r>
        <w:t xml:space="preserve">. </w:t>
      </w:r>
      <w:proofErr w:type="gramStart"/>
      <w:r>
        <w:t>Dalam prosesnya dimungkinkan beberapa pintu mengirimkan status perubahan secara bersamaan</w:t>
      </w:r>
      <w:r w:rsidR="00D021D4">
        <w:t xml:space="preserve"> sehingga dapat mempengaruhi kinerja dari sistem.</w:t>
      </w:r>
      <w:proofErr w:type="gramEnd"/>
    </w:p>
    <w:p w14:paraId="7324F31D" w14:textId="77777777" w:rsidR="000862A9" w:rsidRDefault="000862A9" w:rsidP="00D021D4">
      <w:pPr>
        <w:ind w:firstLine="720"/>
      </w:pPr>
    </w:p>
    <w:p w14:paraId="186BAEEA" w14:textId="7E5E548A" w:rsidR="00AA647B" w:rsidRDefault="00155856" w:rsidP="00D021D4">
      <w:pPr>
        <w:jc w:val="center"/>
      </w:pPr>
      <w:r>
        <w:rPr>
          <w:noProof/>
          <w:lang w:val="en-US"/>
        </w:rPr>
        <w:drawing>
          <wp:inline distT="0" distB="0" distL="0" distR="0" wp14:anchorId="03DE3809" wp14:editId="56FF2EC5">
            <wp:extent cx="4859079" cy="2806995"/>
            <wp:effectExtent l="0" t="0" r="17780" b="1270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36D8D1A" w14:textId="3B773A2F" w:rsidR="00D021D4" w:rsidRDefault="00D021D4" w:rsidP="00D021D4">
      <w:pPr>
        <w:pStyle w:val="LabelGambar"/>
      </w:pPr>
      <w:bookmarkStart w:id="431" w:name="_Toc142072614"/>
      <w:bookmarkStart w:id="432" w:name="_Toc142073231"/>
      <w:bookmarkStart w:id="433" w:name="_Toc143520016"/>
      <w:proofErr w:type="gramStart"/>
      <w:r w:rsidRPr="00D021D4">
        <w:rPr>
          <w:b/>
        </w:rPr>
        <w:t>Gambar 4.</w:t>
      </w:r>
      <w:proofErr w:type="gramEnd"/>
      <w:r w:rsidRPr="00D021D4">
        <w:rPr>
          <w:b/>
        </w:rPr>
        <w:fldChar w:fldCharType="begin"/>
      </w:r>
      <w:r w:rsidRPr="00D021D4">
        <w:rPr>
          <w:b/>
        </w:rPr>
        <w:instrText xml:space="preserve"> SEQ Gambar_4. \* ARABIC </w:instrText>
      </w:r>
      <w:r w:rsidRPr="00D021D4">
        <w:rPr>
          <w:b/>
        </w:rPr>
        <w:fldChar w:fldCharType="separate"/>
      </w:r>
      <w:r w:rsidR="00742A11">
        <w:rPr>
          <w:b/>
          <w:noProof/>
        </w:rPr>
        <w:t>34</w:t>
      </w:r>
      <w:r w:rsidRPr="00D021D4">
        <w:rPr>
          <w:b/>
        </w:rPr>
        <w:fldChar w:fldCharType="end"/>
      </w:r>
      <w:r>
        <w:t xml:space="preserve"> </w:t>
      </w:r>
      <w:r w:rsidR="00D501AF">
        <w:t>Grafik hasil pengujian performa update status p</w:t>
      </w:r>
      <w:r>
        <w:t>intu</w:t>
      </w:r>
      <w:bookmarkEnd w:id="431"/>
      <w:bookmarkEnd w:id="432"/>
      <w:bookmarkEnd w:id="433"/>
    </w:p>
    <w:p w14:paraId="65997B85" w14:textId="77777777" w:rsidR="00B207A8" w:rsidRDefault="00B207A8" w:rsidP="00B8653F"/>
    <w:p w14:paraId="541D1F11" w14:textId="7EC5CAB9" w:rsidR="00D021D4" w:rsidRDefault="00D021D4" w:rsidP="00D021D4">
      <w:pPr>
        <w:ind w:firstLine="720"/>
      </w:pPr>
      <w:r>
        <w:t>Gambar 4.33 merupakan hasil pengujian performa update status pintu menggunakan Jmeter. Proses pengujian mendapatkan hasil bahwa pada beban 100 pintu berbeda melakukan update status secara bersamaan maka siste</w:t>
      </w:r>
      <w:r w:rsidR="00682F7A">
        <w:t>m memerlukan waktu rata-rata 2.5</w:t>
      </w:r>
      <w:r>
        <w:t xml:space="preserve"> detik dengan rasio error 0.0%.</w:t>
      </w:r>
    </w:p>
    <w:p w14:paraId="04FF0862" w14:textId="77777777" w:rsidR="00682F7A" w:rsidRDefault="00682F7A" w:rsidP="00D021D4">
      <w:pPr>
        <w:ind w:firstLine="720"/>
      </w:pPr>
    </w:p>
    <w:p w14:paraId="28D70C17" w14:textId="58433E05" w:rsidR="00820F78" w:rsidRDefault="00820F78" w:rsidP="00985D53">
      <w:pPr>
        <w:pStyle w:val="SubBabIVIV"/>
        <w:ind w:hanging="720"/>
      </w:pPr>
      <w:bookmarkStart w:id="434" w:name="_Toc143523808"/>
      <w:r>
        <w:t xml:space="preserve">Pengujian </w:t>
      </w:r>
      <w:r w:rsidR="000120BD">
        <w:t>Performa</w:t>
      </w:r>
      <w:r>
        <w:t xml:space="preserve"> Penjadwalan</w:t>
      </w:r>
      <w:bookmarkEnd w:id="434"/>
    </w:p>
    <w:p w14:paraId="368B66C6" w14:textId="4E781BEA" w:rsidR="008D7120" w:rsidRDefault="008D7120" w:rsidP="00DD5FFA">
      <w:pPr>
        <w:ind w:firstLine="720"/>
      </w:pPr>
      <w:r>
        <w:t xml:space="preserve">Pada proses penjadwalan maka sistem akan melakukan pemeriksaan data jadwal pada </w:t>
      </w:r>
      <w:r w:rsidRPr="005A7E9A">
        <w:rPr>
          <w:i/>
        </w:rPr>
        <w:t>database</w:t>
      </w:r>
      <w:r>
        <w:t xml:space="preserve"> setiap 1 menit, oleh karena itu metode pengecekan jadwal diharuskan selesai dilaksanakan sebelum proses pemeriksaan selanjutnya dijalankan. </w:t>
      </w:r>
    </w:p>
    <w:p w14:paraId="6B8F9206" w14:textId="77777777" w:rsidR="000862A9" w:rsidRDefault="000862A9" w:rsidP="00DD5FFA">
      <w:pPr>
        <w:ind w:firstLine="720"/>
      </w:pPr>
    </w:p>
    <w:p w14:paraId="4919956D" w14:textId="49E48F18" w:rsidR="00D44E9B" w:rsidRDefault="00D44E9B" w:rsidP="00DD5FFA">
      <w:pPr>
        <w:jc w:val="center"/>
      </w:pPr>
      <w:r>
        <w:rPr>
          <w:noProof/>
          <w:lang w:val="en-US"/>
        </w:rPr>
        <w:lastRenderedPageBreak/>
        <w:drawing>
          <wp:inline distT="0" distB="0" distL="0" distR="0" wp14:anchorId="60527045" wp14:editId="2FE83A88">
            <wp:extent cx="4859079" cy="2934586"/>
            <wp:effectExtent l="0" t="0" r="17780" b="1841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0A8F0666" w14:textId="3A474B21" w:rsidR="00C70485" w:rsidRDefault="002B1536" w:rsidP="002B1536">
      <w:pPr>
        <w:pStyle w:val="LabelGambar"/>
      </w:pPr>
      <w:bookmarkStart w:id="435" w:name="_Toc142072615"/>
      <w:bookmarkStart w:id="436" w:name="_Toc142073232"/>
      <w:bookmarkStart w:id="437" w:name="_Toc143520017"/>
      <w:proofErr w:type="gramStart"/>
      <w:r w:rsidRPr="002B1536">
        <w:rPr>
          <w:b/>
        </w:rPr>
        <w:t>Gambar 4.</w:t>
      </w:r>
      <w:proofErr w:type="gramEnd"/>
      <w:r w:rsidRPr="002B1536">
        <w:rPr>
          <w:b/>
        </w:rPr>
        <w:fldChar w:fldCharType="begin"/>
      </w:r>
      <w:r w:rsidRPr="002B1536">
        <w:rPr>
          <w:b/>
        </w:rPr>
        <w:instrText xml:space="preserve"> SEQ Gambar_4. \* ARABIC </w:instrText>
      </w:r>
      <w:r w:rsidRPr="002B1536">
        <w:rPr>
          <w:b/>
        </w:rPr>
        <w:fldChar w:fldCharType="separate"/>
      </w:r>
      <w:r w:rsidR="00742A11">
        <w:rPr>
          <w:b/>
          <w:noProof/>
        </w:rPr>
        <w:t>35</w:t>
      </w:r>
      <w:r w:rsidRPr="002B1536">
        <w:rPr>
          <w:b/>
        </w:rPr>
        <w:fldChar w:fldCharType="end"/>
      </w:r>
      <w:r>
        <w:t xml:space="preserve"> </w:t>
      </w:r>
      <w:r w:rsidR="00D501AF">
        <w:t>Grafik hasil pengujian performa p</w:t>
      </w:r>
      <w:r>
        <w:t>enjadwalan</w:t>
      </w:r>
      <w:bookmarkEnd w:id="435"/>
      <w:bookmarkEnd w:id="436"/>
      <w:bookmarkEnd w:id="437"/>
    </w:p>
    <w:p w14:paraId="6CE322B1" w14:textId="77777777" w:rsidR="0040139F" w:rsidRDefault="0040139F" w:rsidP="002B1536">
      <w:pPr>
        <w:pStyle w:val="LabelGambar"/>
      </w:pPr>
    </w:p>
    <w:p w14:paraId="3020ADBA" w14:textId="75C83924" w:rsidR="002B1536" w:rsidRDefault="0082521D" w:rsidP="0082521D">
      <w:pPr>
        <w:ind w:firstLine="720"/>
      </w:pPr>
      <w:r>
        <w:t xml:space="preserve">Pengujian dilakukan dengan mencatat waktu pemeriksaan untuk setiap jadwal, yaitu terdapat 11 titik pengujian dimulai dari 1 jadwal sampai 100 jadwal dengan masing-masing jadwal terdapat 20 pintu. </w:t>
      </w:r>
      <w:r w:rsidR="006755D9">
        <w:t>Dapat dilihat pada G</w:t>
      </w:r>
      <w:r w:rsidR="002B1536">
        <w:t xml:space="preserve">ambar 4.34 </w:t>
      </w:r>
      <w:r w:rsidR="0002563E">
        <w:t>di atas</w:t>
      </w:r>
      <w:r w:rsidR="002B1536">
        <w:t xml:space="preserve">, semakin besar jumlah jadwal yang ada maka waktu yang diperlukan pada proses penjadwalaa akan semakin lama dimana untuk 1 jadwal memerlukan waktu 96.00 </w:t>
      </w:r>
      <w:r w:rsidR="00285C0E">
        <w:t>milidetik</w:t>
      </w:r>
      <w:r w:rsidR="002B1536">
        <w:t xml:space="preserve"> dan 100 jadwal memerlukan waktu 3</w:t>
      </w:r>
      <w:r w:rsidR="002B1536" w:rsidRPr="002B1536">
        <w:t>641.14</w:t>
      </w:r>
      <w:r w:rsidR="002B1536">
        <w:t xml:space="preserve"> </w:t>
      </w:r>
      <w:r w:rsidR="00285C0E">
        <w:t>milidetik</w:t>
      </w:r>
      <w:r w:rsidR="002B1536">
        <w:t>.</w:t>
      </w:r>
      <w:r w:rsidR="00285C0E">
        <w:t xml:space="preserve"> Dari hasil pengujian menggunakan 100 jadwal waktu yang diperlukan yaitu 3.6 detik dimana nilai tersebut masih </w:t>
      </w:r>
      <w:r w:rsidR="0002563E">
        <w:t>di bawah</w:t>
      </w:r>
      <w:r w:rsidR="00285C0E">
        <w:t xml:space="preserve"> dari periode pengecekan jadwal (1 menit) sehingga sistem masih dapat menangani 100 proses penjadwalan dengan aman.</w:t>
      </w:r>
    </w:p>
    <w:p w14:paraId="1D495873" w14:textId="77777777" w:rsidR="003E4C02" w:rsidRDefault="003E4C02" w:rsidP="0082521D">
      <w:pPr>
        <w:ind w:firstLine="720"/>
      </w:pPr>
    </w:p>
    <w:p w14:paraId="21D30467" w14:textId="375CA7FA" w:rsidR="003E4C02" w:rsidRDefault="003E4C02" w:rsidP="00003319">
      <w:pPr>
        <w:pStyle w:val="SubBabIV"/>
        <w:ind w:left="709" w:hanging="709"/>
      </w:pPr>
      <w:bookmarkStart w:id="438" w:name="_Toc143523809"/>
      <w:r>
        <w:t>Pembahasan</w:t>
      </w:r>
      <w:bookmarkEnd w:id="438"/>
      <w:r>
        <w:t xml:space="preserve"> </w:t>
      </w:r>
    </w:p>
    <w:p w14:paraId="7A799670" w14:textId="33EE176F" w:rsidR="00E20B37" w:rsidRDefault="008C34D4" w:rsidP="00FA1C7C">
      <w:pPr>
        <w:ind w:firstLine="709"/>
      </w:pPr>
      <w:proofErr w:type="gramStart"/>
      <w:r>
        <w:t xml:space="preserve">Pengembangan sistem </w:t>
      </w:r>
      <w:r w:rsidRPr="008B58F6">
        <w:rPr>
          <w:i/>
        </w:rPr>
        <w:t>database</w:t>
      </w:r>
      <w:r>
        <w:t xml:space="preserve"> dan </w:t>
      </w:r>
      <w:r w:rsidRPr="008B58F6">
        <w:rPr>
          <w:i/>
        </w:rPr>
        <w:t>server</w:t>
      </w:r>
      <w:r>
        <w:t xml:space="preserve"> pada sistem keamanan kunci pintu gedung dengan akses kontrol ini merupakan bagian dari pengembangan sistem penguncian gedung berbasis IoT yang dibangun dengan tujuan untuk menigkatkan keamana</w:t>
      </w:r>
      <w:r w:rsidR="008B58F6">
        <w:t>n</w:t>
      </w:r>
      <w:r>
        <w:t xml:space="preserve"> dan efesiensi pengelolaan kunci pada sebuah gedung dimana didalam satu gedung tersebut terdapat banyak ruangan.</w:t>
      </w:r>
      <w:proofErr w:type="gramEnd"/>
      <w:r w:rsidR="006815BC">
        <w:t xml:space="preserve"> </w:t>
      </w:r>
      <w:proofErr w:type="gramStart"/>
      <w:r w:rsidR="006815BC">
        <w:t>Sistem yang dibangun dapat meningkatan keamanan dan efisiensi penguncian dengan menggunakan beberapa fitur seperti kode QR, kendali jarak jauh, peringatan penerobosan dan penjadwalan.</w:t>
      </w:r>
      <w:proofErr w:type="gramEnd"/>
    </w:p>
    <w:p w14:paraId="78960A47" w14:textId="681FFEFA" w:rsidR="0047391A" w:rsidRDefault="00BE7519" w:rsidP="001F68AA">
      <w:pPr>
        <w:ind w:firstLine="709"/>
      </w:pPr>
      <w:r>
        <w:lastRenderedPageBreak/>
        <w:t xml:space="preserve">Perancangan </w:t>
      </w:r>
      <w:r w:rsidRPr="008B58F6">
        <w:rPr>
          <w:i/>
        </w:rPr>
        <w:t>database</w:t>
      </w:r>
      <w:r>
        <w:t xml:space="preserve"> dan </w:t>
      </w:r>
      <w:r w:rsidRPr="008B58F6">
        <w:rPr>
          <w:i/>
        </w:rPr>
        <w:t>server</w:t>
      </w:r>
      <w:r>
        <w:t xml:space="preserve"> pada sistem keamanan kunci pintu menggunakan metode waterfall, pengembangan dilakukan secara berurut</w:t>
      </w:r>
      <w:r w:rsidR="008B58F6">
        <w:t>an dimulai dari proses pengumpul</w:t>
      </w:r>
      <w:r>
        <w:t>a</w:t>
      </w:r>
      <w:r w:rsidR="008B58F6">
        <w:t>n</w:t>
      </w:r>
      <w:r>
        <w:t xml:space="preserve"> kriteria kebutuhan, implementasi sampai ke pengujian dan pengiriman. </w:t>
      </w:r>
      <w:r w:rsidR="006815BC">
        <w:t>S</w:t>
      </w:r>
      <w:r w:rsidR="008B58F6">
        <w:t xml:space="preserve">istem </w:t>
      </w:r>
      <w:r w:rsidR="008B58F6" w:rsidRPr="00065B47">
        <w:rPr>
          <w:i/>
        </w:rPr>
        <w:t>server</w:t>
      </w:r>
      <w:r w:rsidR="008B58F6">
        <w:t xml:space="preserve"> dibangun menggunakan sistem operasi ubuntu 20.04 dengan dengan </w:t>
      </w:r>
      <w:r w:rsidR="008B58F6" w:rsidRPr="008B58F6">
        <w:rPr>
          <w:i/>
        </w:rPr>
        <w:t>database</w:t>
      </w:r>
      <w:r w:rsidR="008B58F6">
        <w:t xml:space="preserve"> MySQL dan </w:t>
      </w:r>
      <w:r w:rsidR="008B58F6" w:rsidRPr="008B58F6">
        <w:rPr>
          <w:i/>
        </w:rPr>
        <w:t>backend</w:t>
      </w:r>
      <w:r w:rsidR="008B58F6">
        <w:t xml:space="preserve"> API Laravel</w:t>
      </w:r>
      <w:r w:rsidR="006815BC">
        <w:t xml:space="preserve">. </w:t>
      </w:r>
      <w:proofErr w:type="gramStart"/>
      <w:r w:rsidR="006815BC">
        <w:t xml:space="preserve">Penggunaan ubuntu sebagai </w:t>
      </w:r>
      <w:r w:rsidR="006815BC" w:rsidRPr="00165BB9">
        <w:rPr>
          <w:i/>
        </w:rPr>
        <w:t>server</w:t>
      </w:r>
      <w:r w:rsidR="006815BC">
        <w:t xml:space="preserve"> memberikan banyak kemudahan seperti adanya </w:t>
      </w:r>
      <w:r w:rsidR="00165BB9">
        <w:t>dukungan C</w:t>
      </w:r>
      <w:r w:rsidR="006815BC">
        <w:t xml:space="preserve">ronjob sebagai mekanisme penjadwalan dan Nginx sebagai HTTP </w:t>
      </w:r>
      <w:r w:rsidR="006815BC" w:rsidRPr="00165BB9">
        <w:rPr>
          <w:i/>
        </w:rPr>
        <w:t>server</w:t>
      </w:r>
      <w:r w:rsidR="006815BC">
        <w:t xml:space="preserve"> yang ringan dan cepat.</w:t>
      </w:r>
      <w:proofErr w:type="gramEnd"/>
      <w:r w:rsidR="006815BC">
        <w:t xml:space="preserve"> </w:t>
      </w:r>
      <w:proofErr w:type="gramStart"/>
      <w:r w:rsidR="006815BC">
        <w:t xml:space="preserve">Laravel dan MySQL </w:t>
      </w:r>
      <w:r w:rsidR="00F210B9">
        <w:t xml:space="preserve">digunakan sebagai bagian dari </w:t>
      </w:r>
      <w:r w:rsidR="00F210B9" w:rsidRPr="00F210B9">
        <w:rPr>
          <w:i/>
        </w:rPr>
        <w:t>backend</w:t>
      </w:r>
      <w:r w:rsidR="00F210B9">
        <w:t xml:space="preserve"> dengan memanfaatkan beberapa fitur seperti autentikasi, penyiaran, penjadwalan yang disediakan oleh Laravel serta </w:t>
      </w:r>
      <w:r w:rsidR="00F210B9" w:rsidRPr="00DA6A1B">
        <w:rPr>
          <w:i/>
        </w:rPr>
        <w:t>database</w:t>
      </w:r>
      <w:r w:rsidR="00F210B9">
        <w:t xml:space="preserve"> relasional yang disediakan oleh MySQL.</w:t>
      </w:r>
      <w:proofErr w:type="gramEnd"/>
      <w:r w:rsidR="00F210B9">
        <w:t xml:space="preserve"> </w:t>
      </w:r>
      <w:proofErr w:type="gramStart"/>
      <w:r w:rsidR="00F210B9">
        <w:t>Pada tahap pengujian menggunakan alat pengu</w:t>
      </w:r>
      <w:r w:rsidR="00165BB9">
        <w:t>jian seperti Jmeter dan Postman,</w:t>
      </w:r>
      <w:r w:rsidR="00F210B9">
        <w:t xml:space="preserve"> sistem dapat memberikan kinerja yang diinginkan dan juga dapat menangani ba</w:t>
      </w:r>
      <w:r w:rsidR="00FD02FA">
        <w:t>nyak pengguna secara bersamaan.</w:t>
      </w:r>
      <w:proofErr w:type="gramEnd"/>
    </w:p>
    <w:p w14:paraId="6A5D3374" w14:textId="77777777" w:rsidR="00032CE4" w:rsidRDefault="00032CE4" w:rsidP="001F68AA">
      <w:pPr>
        <w:ind w:firstLine="709"/>
      </w:pPr>
    </w:p>
    <w:p w14:paraId="148BCCF3" w14:textId="77777777" w:rsidR="00032CE4" w:rsidRDefault="00032CE4" w:rsidP="001F68AA">
      <w:pPr>
        <w:ind w:firstLine="709"/>
      </w:pPr>
    </w:p>
    <w:p w14:paraId="524237A8" w14:textId="77777777" w:rsidR="00032CE4" w:rsidRDefault="00032CE4" w:rsidP="001F68AA">
      <w:pPr>
        <w:ind w:firstLine="709"/>
      </w:pPr>
    </w:p>
    <w:p w14:paraId="515DF668" w14:textId="77777777" w:rsidR="00032CE4" w:rsidRDefault="00032CE4" w:rsidP="001F68AA">
      <w:pPr>
        <w:ind w:firstLine="709"/>
      </w:pPr>
    </w:p>
    <w:p w14:paraId="1CC2CD79" w14:textId="77777777" w:rsidR="00032CE4" w:rsidRDefault="00032CE4" w:rsidP="001F68AA">
      <w:pPr>
        <w:ind w:firstLine="709"/>
      </w:pPr>
    </w:p>
    <w:p w14:paraId="78515EB0" w14:textId="77777777" w:rsidR="00032CE4" w:rsidRDefault="00032CE4" w:rsidP="001F68AA">
      <w:pPr>
        <w:ind w:firstLine="709"/>
      </w:pPr>
    </w:p>
    <w:p w14:paraId="64AA8DEE" w14:textId="77777777" w:rsidR="00032CE4" w:rsidRDefault="00032CE4" w:rsidP="001F68AA">
      <w:pPr>
        <w:ind w:firstLine="709"/>
      </w:pPr>
    </w:p>
    <w:p w14:paraId="7E13D75F" w14:textId="77777777" w:rsidR="00032CE4" w:rsidRDefault="00032CE4" w:rsidP="001F68AA">
      <w:pPr>
        <w:ind w:firstLine="709"/>
      </w:pPr>
    </w:p>
    <w:p w14:paraId="5A3A57A3" w14:textId="77777777" w:rsidR="00032CE4" w:rsidRDefault="00032CE4" w:rsidP="001F68AA">
      <w:pPr>
        <w:ind w:firstLine="709"/>
      </w:pPr>
    </w:p>
    <w:p w14:paraId="0B40F949" w14:textId="77777777" w:rsidR="00032CE4" w:rsidRDefault="00032CE4" w:rsidP="001F68AA">
      <w:pPr>
        <w:ind w:firstLine="709"/>
      </w:pPr>
    </w:p>
    <w:p w14:paraId="56A81CAA" w14:textId="77777777" w:rsidR="00032CE4" w:rsidRDefault="00032CE4" w:rsidP="001F68AA">
      <w:pPr>
        <w:ind w:firstLine="709"/>
      </w:pPr>
    </w:p>
    <w:p w14:paraId="0A6099FA" w14:textId="77777777" w:rsidR="00032CE4" w:rsidRDefault="00032CE4" w:rsidP="001F68AA">
      <w:pPr>
        <w:ind w:firstLine="709"/>
      </w:pPr>
    </w:p>
    <w:p w14:paraId="36FFB4BB" w14:textId="77777777" w:rsidR="00032CE4" w:rsidRDefault="00032CE4" w:rsidP="001F68AA">
      <w:pPr>
        <w:ind w:firstLine="709"/>
      </w:pPr>
    </w:p>
    <w:p w14:paraId="0AC54A85" w14:textId="77777777" w:rsidR="00032CE4" w:rsidRDefault="00032CE4" w:rsidP="001F68AA">
      <w:pPr>
        <w:ind w:firstLine="709"/>
      </w:pPr>
    </w:p>
    <w:p w14:paraId="4DC888F6" w14:textId="77777777" w:rsidR="00032CE4" w:rsidRDefault="00032CE4" w:rsidP="001F68AA">
      <w:pPr>
        <w:ind w:firstLine="709"/>
      </w:pPr>
    </w:p>
    <w:p w14:paraId="213B2B7F" w14:textId="77777777" w:rsidR="00032CE4" w:rsidRDefault="00032CE4" w:rsidP="001F68AA">
      <w:pPr>
        <w:ind w:firstLine="709"/>
      </w:pPr>
    </w:p>
    <w:p w14:paraId="760070B7" w14:textId="77777777" w:rsidR="00032CE4" w:rsidRDefault="00032CE4" w:rsidP="001F68AA">
      <w:pPr>
        <w:ind w:firstLine="709"/>
      </w:pPr>
    </w:p>
    <w:p w14:paraId="09F1048F" w14:textId="77777777" w:rsidR="00032CE4" w:rsidRDefault="00032CE4" w:rsidP="001F68AA">
      <w:pPr>
        <w:ind w:firstLine="709"/>
      </w:pPr>
    </w:p>
    <w:p w14:paraId="60B6D603" w14:textId="77777777" w:rsidR="0040139F" w:rsidRPr="001F68AA" w:rsidRDefault="0040139F" w:rsidP="00BA50A3"/>
    <w:p w14:paraId="445DF772" w14:textId="77777777" w:rsidR="00BA50A3" w:rsidRDefault="00BA50A3" w:rsidP="00AE0134">
      <w:pPr>
        <w:pStyle w:val="HeadingI"/>
        <w:sectPr w:rsidR="00BA50A3" w:rsidSect="00C54B68">
          <w:headerReference w:type="first" r:id="rId97"/>
          <w:footerReference w:type="first" r:id="rId98"/>
          <w:pgSz w:w="11906" w:h="16838" w:code="9"/>
          <w:pgMar w:top="1701" w:right="1701" w:bottom="1701" w:left="1701" w:header="709" w:footer="709" w:gutter="567"/>
          <w:cols w:space="708"/>
          <w:titlePg/>
          <w:docGrid w:linePitch="360"/>
        </w:sectPr>
      </w:pPr>
      <w:bookmarkStart w:id="439" w:name="_Toc106612758"/>
      <w:bookmarkStart w:id="440" w:name="_Toc143523810"/>
    </w:p>
    <w:p w14:paraId="4D606824" w14:textId="09F2D83B" w:rsidR="00021A68" w:rsidRPr="00021A68" w:rsidRDefault="00021A68" w:rsidP="00AE0134">
      <w:pPr>
        <w:pStyle w:val="HeadingI"/>
      </w:pPr>
      <w:r w:rsidRPr="00021A68">
        <w:lastRenderedPageBreak/>
        <w:t>BAB V</w:t>
      </w:r>
      <w:bookmarkEnd w:id="439"/>
      <w:bookmarkEnd w:id="440"/>
      <w:r w:rsidRPr="00021A68">
        <w:t xml:space="preserve"> </w:t>
      </w:r>
    </w:p>
    <w:p w14:paraId="068801C0" w14:textId="77777777" w:rsid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69F202ED" w14:textId="77777777" w:rsidR="002C5E0D" w:rsidRPr="00021A68" w:rsidRDefault="002C5E0D" w:rsidP="002D6A66">
      <w:pPr>
        <w:contextualSpacing/>
        <w:jc w:val="center"/>
        <w:rPr>
          <w:rFonts w:eastAsia="Calibri" w:cs="Arial"/>
          <w:b/>
          <w:bCs/>
          <w:sz w:val="28"/>
          <w:szCs w:val="28"/>
          <w:lang w:val="en-US"/>
        </w:rPr>
      </w:pPr>
    </w:p>
    <w:p w14:paraId="2AB7DFF8" w14:textId="12FD74A7" w:rsidR="00021A68" w:rsidRPr="003C177E" w:rsidRDefault="00021A68" w:rsidP="003C177E">
      <w:pPr>
        <w:pStyle w:val="SubBabV"/>
        <w:ind w:left="709" w:hanging="709"/>
      </w:pPr>
      <w:bookmarkStart w:id="441" w:name="_Toc103266959"/>
      <w:bookmarkStart w:id="442" w:name="_Toc103480616"/>
      <w:bookmarkStart w:id="443" w:name="_Toc106612759"/>
      <w:bookmarkStart w:id="444" w:name="_Toc143523811"/>
      <w:r w:rsidRPr="003C177E">
        <w:t>Kesimpulan</w:t>
      </w:r>
      <w:bookmarkEnd w:id="441"/>
      <w:bookmarkEnd w:id="442"/>
      <w:bookmarkEnd w:id="443"/>
      <w:bookmarkEnd w:id="444"/>
    </w:p>
    <w:p w14:paraId="1DDCCD86" w14:textId="48A7B8CD" w:rsidR="003C177E" w:rsidRDefault="003C177E" w:rsidP="003C177E">
      <w:pPr>
        <w:ind w:firstLine="709"/>
      </w:pPr>
      <w:r w:rsidRPr="00021A68">
        <w:t xml:space="preserve">Berdasarkan hasil </w:t>
      </w:r>
      <w:r w:rsidR="00911DA7">
        <w:t>perancangan</w:t>
      </w:r>
      <w:r w:rsidR="00F9315E">
        <w:t xml:space="preserve"> dan pengujian</w:t>
      </w:r>
      <w:r w:rsidRPr="00021A68">
        <w:t xml:space="preserve"> yang telah dilakukan, dapat disimpulkan beberapa hal sebagai </w:t>
      </w:r>
      <w:proofErr w:type="gramStart"/>
      <w:r w:rsidRPr="00021A68">
        <w:t>berikut</w:t>
      </w:r>
      <w:r w:rsidR="004616A2">
        <w:t xml:space="preserve"> </w:t>
      </w:r>
      <w:r w:rsidRPr="00021A68">
        <w:t>:</w:t>
      </w:r>
      <w:proofErr w:type="gramEnd"/>
    </w:p>
    <w:p w14:paraId="22AE9880" w14:textId="32951CCA" w:rsidR="00EA0C61" w:rsidRDefault="00EA0C61" w:rsidP="006247DA">
      <w:pPr>
        <w:pStyle w:val="ListParagraph"/>
        <w:numPr>
          <w:ilvl w:val="3"/>
          <w:numId w:val="16"/>
        </w:numPr>
        <w:tabs>
          <w:tab w:val="clear" w:pos="2880"/>
        </w:tabs>
        <w:ind w:left="709"/>
      </w:pPr>
      <w:r>
        <w:t xml:space="preserve">Meskipun pada awalnya Laravel diperuntukan sebagai kerangka kerja pengembangan </w:t>
      </w:r>
      <w:r>
        <w:rPr>
          <w:i/>
        </w:rPr>
        <w:t>website</w:t>
      </w:r>
      <w:r w:rsidR="002E145B">
        <w:rPr>
          <w:i/>
        </w:rPr>
        <w:t xml:space="preserve"> </w:t>
      </w:r>
      <w:r w:rsidR="002E145B">
        <w:t>menggunakan bahasa PHP</w:t>
      </w:r>
      <w:r>
        <w:t xml:space="preserve">, namun dengan berbagai fitur yang telah disediakan Laravel juga dapat digunakan sebagai kerangka kerja pengembangan </w:t>
      </w:r>
      <w:r w:rsidRPr="00EA0C61">
        <w:rPr>
          <w:i/>
        </w:rPr>
        <w:t>backend</w:t>
      </w:r>
      <w:r>
        <w:t xml:space="preserve"> API.</w:t>
      </w:r>
    </w:p>
    <w:p w14:paraId="6F2207D1" w14:textId="77777777" w:rsidR="00345FFE" w:rsidRDefault="004935E7" w:rsidP="006247DA">
      <w:pPr>
        <w:pStyle w:val="ListParagraph"/>
        <w:numPr>
          <w:ilvl w:val="3"/>
          <w:numId w:val="16"/>
        </w:numPr>
        <w:tabs>
          <w:tab w:val="clear" w:pos="2880"/>
        </w:tabs>
        <w:ind w:left="709"/>
      </w:pPr>
      <w:r>
        <w:t xml:space="preserve">Proses autentikasi pada </w:t>
      </w:r>
      <w:r w:rsidRPr="004935E7">
        <w:rPr>
          <w:i/>
        </w:rPr>
        <w:t>backend</w:t>
      </w:r>
      <w:r>
        <w:t xml:space="preserve"> API dilakukan menggunakan paket </w:t>
      </w:r>
      <w:r w:rsidRPr="004935E7">
        <w:rPr>
          <w:i/>
        </w:rPr>
        <w:t>sanctum</w:t>
      </w:r>
      <w:r>
        <w:t xml:space="preserve"> yaitu sebuah fitur dari Laravel yang melakukan autentikasi menggunakan sebuah token akses.</w:t>
      </w:r>
    </w:p>
    <w:p w14:paraId="67288B07" w14:textId="732AFBB8" w:rsidR="00B370D4" w:rsidRDefault="00B370D4" w:rsidP="00B370D4">
      <w:pPr>
        <w:pStyle w:val="ListParagraph"/>
        <w:numPr>
          <w:ilvl w:val="3"/>
          <w:numId w:val="16"/>
        </w:numPr>
        <w:tabs>
          <w:tab w:val="clear" w:pos="2880"/>
        </w:tabs>
        <w:ind w:left="709"/>
      </w:pPr>
      <w:r>
        <w:t xml:space="preserve">Penggunaan MySQL pada sistem kunci pintu didasarkan pada kebutuhan tempat penyimpanan data yang terstruktur dan cepat serta dukungan </w:t>
      </w:r>
      <w:r w:rsidRPr="00B370D4">
        <w:rPr>
          <w:i/>
        </w:rPr>
        <w:t>driver</w:t>
      </w:r>
      <w:r>
        <w:t xml:space="preserve"> koneksi </w:t>
      </w:r>
      <w:r w:rsidRPr="00B370D4">
        <w:rPr>
          <w:i/>
        </w:rPr>
        <w:t>database</w:t>
      </w:r>
      <w:r>
        <w:t xml:space="preserve"> pada kerangka kerja Laravel.</w:t>
      </w:r>
    </w:p>
    <w:p w14:paraId="19336740" w14:textId="6D5D52FE" w:rsidR="004935E7" w:rsidRDefault="00345FFE" w:rsidP="006247DA">
      <w:pPr>
        <w:pStyle w:val="ListParagraph"/>
        <w:numPr>
          <w:ilvl w:val="3"/>
          <w:numId w:val="16"/>
        </w:numPr>
        <w:tabs>
          <w:tab w:val="clear" w:pos="2880"/>
        </w:tabs>
        <w:ind w:left="709"/>
      </w:pPr>
      <w:r w:rsidRPr="00065B47">
        <w:rPr>
          <w:i/>
        </w:rPr>
        <w:t>Server</w:t>
      </w:r>
      <w:r>
        <w:t xml:space="preserve"> yang dikembangkan memiliki kemampuan untuk menyiarkan pesan secara langsung menggunakan komunikasi Websocket. Pesan </w:t>
      </w:r>
      <w:proofErr w:type="gramStart"/>
      <w:r>
        <w:t>akan</w:t>
      </w:r>
      <w:proofErr w:type="gramEnd"/>
      <w:r>
        <w:t xml:space="preserve"> disiarkan ke setiap </w:t>
      </w:r>
      <w:r w:rsidRPr="00345FFE">
        <w:rPr>
          <w:i/>
        </w:rPr>
        <w:t>channel</w:t>
      </w:r>
      <w:r>
        <w:t xml:space="preserve"> menggunakan sebuah </w:t>
      </w:r>
      <w:r w:rsidRPr="00345FFE">
        <w:rPr>
          <w:i/>
        </w:rPr>
        <w:t>event</w:t>
      </w:r>
      <w:r>
        <w:t>.</w:t>
      </w:r>
      <w:r w:rsidR="004935E7">
        <w:t xml:space="preserve"> </w:t>
      </w:r>
    </w:p>
    <w:p w14:paraId="3045C6C5" w14:textId="4CA7E0DA" w:rsidR="00345FFE" w:rsidRDefault="00345FFE" w:rsidP="006247DA">
      <w:pPr>
        <w:pStyle w:val="ListParagraph"/>
        <w:numPr>
          <w:ilvl w:val="3"/>
          <w:numId w:val="16"/>
        </w:numPr>
        <w:tabs>
          <w:tab w:val="clear" w:pos="2880"/>
        </w:tabs>
        <w:ind w:left="709"/>
      </w:pPr>
      <w:r>
        <w:t xml:space="preserve">Untuk meningkatkan kinerja dari </w:t>
      </w:r>
      <w:r w:rsidRPr="00065B47">
        <w:rPr>
          <w:i/>
        </w:rPr>
        <w:t>server</w:t>
      </w:r>
      <w:r>
        <w:t xml:space="preserve"> maka setiap aktifitas rutin dan aktifitas yang memerlukan waktu tunggu maka </w:t>
      </w:r>
      <w:proofErr w:type="gramStart"/>
      <w:r>
        <w:t>akan</w:t>
      </w:r>
      <w:proofErr w:type="gramEnd"/>
      <w:r>
        <w:t xml:space="preserve"> dimasukkan ke</w:t>
      </w:r>
      <w:r w:rsidR="00A13B44">
        <w:t xml:space="preserve"> </w:t>
      </w:r>
      <w:r>
        <w:t>dalam antrian untuk dijalankan di latar belakang.</w:t>
      </w:r>
    </w:p>
    <w:p w14:paraId="74AD5322" w14:textId="39847C2E" w:rsidR="00A615C4" w:rsidRDefault="00A615C4" w:rsidP="006247DA">
      <w:pPr>
        <w:pStyle w:val="ListParagraph"/>
        <w:numPr>
          <w:ilvl w:val="3"/>
          <w:numId w:val="16"/>
        </w:numPr>
        <w:tabs>
          <w:tab w:val="clear" w:pos="2880"/>
        </w:tabs>
        <w:ind w:left="709"/>
      </w:pPr>
      <w:r>
        <w:t xml:space="preserve">Nginx memiliki kemampuan untuk menjalankan lebih dari 1 aplikasi dalam satu </w:t>
      </w:r>
      <w:r w:rsidRPr="00A615C4">
        <w:rPr>
          <w:i/>
        </w:rPr>
        <w:t>server</w:t>
      </w:r>
      <w:r>
        <w:t xml:space="preserve"> seperti pada sistem kunci pintu yang dikembangkan </w:t>
      </w:r>
      <w:proofErr w:type="gramStart"/>
      <w:r>
        <w:t>akan</w:t>
      </w:r>
      <w:proofErr w:type="gramEnd"/>
      <w:r>
        <w:t xml:space="preserve"> menjalankan API dan Websocket secara bersamaan dalam 1 </w:t>
      </w:r>
      <w:r w:rsidRPr="0046656E">
        <w:rPr>
          <w:i/>
        </w:rPr>
        <w:t>server</w:t>
      </w:r>
      <w:r>
        <w:t xml:space="preserve"> Nginx dengan menggunakan blok aplikasi yang telah diatur.</w:t>
      </w:r>
    </w:p>
    <w:p w14:paraId="5307B4C8" w14:textId="262004EF" w:rsidR="00B370D4" w:rsidRDefault="00B370D4" w:rsidP="006247DA">
      <w:pPr>
        <w:pStyle w:val="ListParagraph"/>
        <w:numPr>
          <w:ilvl w:val="3"/>
          <w:numId w:val="16"/>
        </w:numPr>
        <w:tabs>
          <w:tab w:val="clear" w:pos="2880"/>
        </w:tabs>
        <w:ind w:left="709"/>
      </w:pPr>
      <w:r w:rsidRPr="00DB362C">
        <w:rPr>
          <w:i/>
        </w:rPr>
        <w:t>Supervisor</w:t>
      </w:r>
      <w:r>
        <w:t xml:space="preserve"> pada </w:t>
      </w:r>
      <w:r w:rsidRPr="00B370D4">
        <w:rPr>
          <w:i/>
        </w:rPr>
        <w:t>server</w:t>
      </w:r>
      <w:r>
        <w:t xml:space="preserve"> digunakan untuk memantau proses yang berjalan di latar belakang pada Laravel seperti antrian dan Websocket.</w:t>
      </w:r>
    </w:p>
    <w:p w14:paraId="419FFFF5" w14:textId="33C6364C" w:rsidR="009A3991" w:rsidRDefault="009A3991" w:rsidP="006247DA">
      <w:pPr>
        <w:pStyle w:val="ListParagraph"/>
        <w:numPr>
          <w:ilvl w:val="3"/>
          <w:numId w:val="16"/>
        </w:numPr>
        <w:tabs>
          <w:tab w:val="clear" w:pos="2880"/>
        </w:tabs>
        <w:ind w:left="709"/>
      </w:pPr>
      <w:r>
        <w:t xml:space="preserve">Proses penjadwalan </w:t>
      </w:r>
      <w:proofErr w:type="gramStart"/>
      <w:r>
        <w:t>akan</w:t>
      </w:r>
      <w:proofErr w:type="gramEnd"/>
      <w:r>
        <w:t xml:space="preserve"> dij</w:t>
      </w:r>
      <w:r w:rsidR="00DB362C">
        <w:t>alankan secara otomatis oleh c</w:t>
      </w:r>
      <w:r>
        <w:t xml:space="preserve">ronjob dengan menjalankan Job Laravel setiap 1 menit sekali untuk memeriksa data jadwal di dalam </w:t>
      </w:r>
      <w:r w:rsidRPr="00672937">
        <w:rPr>
          <w:i/>
        </w:rPr>
        <w:t>database</w:t>
      </w:r>
      <w:r>
        <w:t>.</w:t>
      </w:r>
    </w:p>
    <w:p w14:paraId="1BE12042" w14:textId="6C3F5C40" w:rsidR="005E1E3C" w:rsidRDefault="005E1E3C" w:rsidP="006247DA">
      <w:pPr>
        <w:pStyle w:val="ListParagraph"/>
        <w:numPr>
          <w:ilvl w:val="3"/>
          <w:numId w:val="16"/>
        </w:numPr>
        <w:tabs>
          <w:tab w:val="clear" w:pos="2880"/>
        </w:tabs>
        <w:ind w:left="709"/>
      </w:pPr>
      <w:r>
        <w:lastRenderedPageBreak/>
        <w:t>API yang telah dikembangkan secara umum dapat menangani permintaan secara bersamaan dengan waktu respon sekitar 140 milidetik</w:t>
      </w:r>
      <w:r w:rsidR="00F71C8C">
        <w:t xml:space="preserve"> dengan rasio error 0%</w:t>
      </w:r>
      <w:r>
        <w:t>.</w:t>
      </w:r>
    </w:p>
    <w:p w14:paraId="6BAF2699" w14:textId="52C3B0CA" w:rsidR="00184137" w:rsidRDefault="00184137" w:rsidP="006247DA">
      <w:pPr>
        <w:pStyle w:val="ListParagraph"/>
        <w:numPr>
          <w:ilvl w:val="3"/>
          <w:numId w:val="16"/>
        </w:numPr>
        <w:tabs>
          <w:tab w:val="clear" w:pos="2880"/>
        </w:tabs>
        <w:ind w:left="709"/>
      </w:pPr>
      <w:r>
        <w:t xml:space="preserve">Pada </w:t>
      </w:r>
      <w:r w:rsidRPr="00533C0D">
        <w:rPr>
          <w:i/>
        </w:rPr>
        <w:t>endpoint</w:t>
      </w:r>
      <w:r>
        <w:t xml:space="preserve"> API yang kemungkinan besar akan diakses secara bersamaan seperti verifikasi akses memerlukan waktu respon 1.5 detik pada beban 100 pengguna sedangkan untuk </w:t>
      </w:r>
      <w:r w:rsidRPr="00533C0D">
        <w:rPr>
          <w:i/>
        </w:rPr>
        <w:t>endpoint</w:t>
      </w:r>
      <w:r>
        <w:t xml:space="preserve"> </w:t>
      </w:r>
      <w:r w:rsidRPr="00533C0D">
        <w:rPr>
          <w:i/>
        </w:rPr>
        <w:t>update</w:t>
      </w:r>
      <w:r>
        <w:t xml:space="preserve"> status pintu memerlukan waktu 2.5 detik untuk beban 100 pintu.</w:t>
      </w:r>
    </w:p>
    <w:p w14:paraId="55C2FE6E" w14:textId="0A1235C2" w:rsidR="00F71C8C" w:rsidRDefault="00184137" w:rsidP="006247DA">
      <w:pPr>
        <w:pStyle w:val="ListParagraph"/>
        <w:numPr>
          <w:ilvl w:val="3"/>
          <w:numId w:val="16"/>
        </w:numPr>
        <w:tabs>
          <w:tab w:val="clear" w:pos="2880"/>
        </w:tabs>
        <w:ind w:left="709"/>
      </w:pPr>
      <w:r>
        <w:t xml:space="preserve">Proses penjadwalan 100 jadwal pintu memerlukan waktu eksekusi sebesar 3.6 detik sehingga proses penjadwalan dapat berjalan dengan aman </w:t>
      </w:r>
      <w:r w:rsidR="00DB362C">
        <w:t>menggunakan</w:t>
      </w:r>
      <w:r>
        <w:t xml:space="preserve"> periode pengecekan</w:t>
      </w:r>
      <w:r w:rsidR="00533C0D">
        <w:t xml:space="preserve"> jadwal</w:t>
      </w:r>
      <w:r>
        <w:t xml:space="preserve"> 1 menit sekali.</w:t>
      </w:r>
    </w:p>
    <w:p w14:paraId="68BDC2EF" w14:textId="77777777" w:rsidR="00A5109F" w:rsidRPr="003C177E" w:rsidRDefault="00A5109F" w:rsidP="00A5109F"/>
    <w:p w14:paraId="35194417" w14:textId="2555EA64" w:rsidR="003C177E" w:rsidRPr="00021A68" w:rsidRDefault="003C177E" w:rsidP="003C177E">
      <w:pPr>
        <w:pStyle w:val="SubBabV"/>
        <w:ind w:left="709" w:hanging="709"/>
      </w:pPr>
      <w:bookmarkStart w:id="445" w:name="_Toc143523812"/>
      <w:r>
        <w:rPr>
          <w:lang w:val="en-US"/>
        </w:rPr>
        <w:t>Saran</w:t>
      </w:r>
      <w:bookmarkEnd w:id="445"/>
      <w:r>
        <w:rPr>
          <w:lang w:val="en-US"/>
        </w:rPr>
        <w:t xml:space="preserve"> </w:t>
      </w:r>
    </w:p>
    <w:p w14:paraId="21328056" w14:textId="706FD59D" w:rsidR="00021A68" w:rsidRDefault="003C177E" w:rsidP="004616A2">
      <w:pPr>
        <w:ind w:firstLine="709"/>
      </w:pPr>
      <w:r w:rsidRPr="00021A68">
        <w:t xml:space="preserve">Setelah dilakukan </w:t>
      </w:r>
      <w:r w:rsidR="00911DA7">
        <w:t>proses perancangan</w:t>
      </w:r>
      <w:r>
        <w:t xml:space="preserve"> dan pengujian</w:t>
      </w:r>
      <w:r w:rsidRPr="00021A68">
        <w:t xml:space="preserve"> didapatkan beberapa </w:t>
      </w:r>
      <w:r w:rsidR="00911DA7">
        <w:t xml:space="preserve">hal yang dapat diperbaiki atau ditingkatkan, </w:t>
      </w:r>
      <w:proofErr w:type="gramStart"/>
      <w:r w:rsidR="00911DA7">
        <w:t>yaitu</w:t>
      </w:r>
      <w:r w:rsidR="004616A2">
        <w:t xml:space="preserve"> </w:t>
      </w:r>
      <w:r w:rsidRPr="00021A68">
        <w:t>:</w:t>
      </w:r>
      <w:proofErr w:type="gramEnd"/>
    </w:p>
    <w:p w14:paraId="16B79984" w14:textId="02045F1B" w:rsidR="00021A68" w:rsidRPr="000B3997" w:rsidRDefault="000B3997" w:rsidP="006247DA">
      <w:pPr>
        <w:pStyle w:val="ListParagraph"/>
        <w:numPr>
          <w:ilvl w:val="4"/>
          <w:numId w:val="16"/>
        </w:numPr>
        <w:tabs>
          <w:tab w:val="clear" w:pos="3600"/>
        </w:tabs>
        <w:ind w:left="709"/>
        <w:rPr>
          <w:rFonts w:eastAsia="Calibri"/>
          <w:lang w:val="id-ID"/>
        </w:rPr>
      </w:pPr>
      <w:r>
        <w:rPr>
          <w:rFonts w:eastAsia="Calibri"/>
          <w:lang w:val="en-US"/>
        </w:rPr>
        <w:t xml:space="preserve">Perlu adanya perancangan lebih lanjut untuk mempercepat respon </w:t>
      </w:r>
      <w:r w:rsidRPr="000B3997">
        <w:rPr>
          <w:rFonts w:eastAsia="Calibri"/>
          <w:i/>
          <w:lang w:val="en-US"/>
        </w:rPr>
        <w:t>server</w:t>
      </w:r>
      <w:r>
        <w:rPr>
          <w:rFonts w:eastAsia="Calibri"/>
          <w:lang w:val="en-US"/>
        </w:rPr>
        <w:t xml:space="preserve"> terutama pada beban </w:t>
      </w:r>
      <w:r w:rsidRPr="000B3997">
        <w:rPr>
          <w:rFonts w:eastAsia="Calibri"/>
          <w:i/>
          <w:lang w:val="en-US"/>
        </w:rPr>
        <w:t>request</w:t>
      </w:r>
      <w:r w:rsidR="008A7FE5">
        <w:rPr>
          <w:rFonts w:eastAsia="Calibri"/>
          <w:lang w:val="en-US"/>
        </w:rPr>
        <w:t xml:space="preserve"> yang berat seperti kondisi adanya banyak permintaan secara bersamaan</w:t>
      </w:r>
      <w:r>
        <w:rPr>
          <w:rFonts w:eastAsia="Calibri"/>
          <w:lang w:val="en-US"/>
        </w:rPr>
        <w:t>.</w:t>
      </w:r>
    </w:p>
    <w:p w14:paraId="6435CE61" w14:textId="00F2C814" w:rsidR="000B3997" w:rsidRPr="000B3997" w:rsidRDefault="000B3997" w:rsidP="006247DA">
      <w:pPr>
        <w:pStyle w:val="ListParagraph"/>
        <w:numPr>
          <w:ilvl w:val="4"/>
          <w:numId w:val="16"/>
        </w:numPr>
        <w:tabs>
          <w:tab w:val="clear" w:pos="3600"/>
        </w:tabs>
        <w:ind w:left="709"/>
        <w:rPr>
          <w:rFonts w:eastAsia="Calibri"/>
          <w:lang w:val="id-ID"/>
        </w:rPr>
      </w:pPr>
      <w:r>
        <w:rPr>
          <w:rFonts w:eastAsia="Calibri"/>
          <w:lang w:val="en-US"/>
        </w:rPr>
        <w:t xml:space="preserve">Diperlukan perancangan lebih lanjut </w:t>
      </w:r>
      <w:r w:rsidR="00713A22">
        <w:rPr>
          <w:rFonts w:eastAsia="Calibri"/>
          <w:lang w:val="en-US"/>
        </w:rPr>
        <w:t>untuk mengembangkan komunikasi W</w:t>
      </w:r>
      <w:r>
        <w:rPr>
          <w:rFonts w:eastAsia="Calibri"/>
          <w:lang w:val="en-US"/>
        </w:rPr>
        <w:t>ebsocket dua arah yang bisa diigunakan unt</w:t>
      </w:r>
      <w:r w:rsidR="00713A22">
        <w:rPr>
          <w:rFonts w:eastAsia="Calibri"/>
          <w:lang w:val="en-US"/>
        </w:rPr>
        <w:t>u</w:t>
      </w:r>
      <w:r>
        <w:rPr>
          <w:rFonts w:eastAsia="Calibri"/>
          <w:lang w:val="en-US"/>
        </w:rPr>
        <w:t>k mengirim dan menerima data</w:t>
      </w:r>
      <w:r w:rsidR="008A7FE5">
        <w:rPr>
          <w:rFonts w:eastAsia="Calibri"/>
          <w:lang w:val="en-US"/>
        </w:rPr>
        <w:t xml:space="preserve"> secara langsung</w:t>
      </w:r>
      <w:r>
        <w:rPr>
          <w:rFonts w:eastAsia="Calibri"/>
          <w:lang w:val="en-US"/>
        </w:rPr>
        <w:t>.</w:t>
      </w:r>
    </w:p>
    <w:p w14:paraId="3C8C918B"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99"/>
          <w:footerReference w:type="first" r:id="rId100"/>
          <w:pgSz w:w="11906" w:h="16838" w:code="9"/>
          <w:pgMar w:top="1701" w:right="1701" w:bottom="1701" w:left="1701" w:header="709" w:footer="709" w:gutter="567"/>
          <w:cols w:space="708"/>
          <w:titlePg/>
          <w:docGrid w:linePitch="360"/>
        </w:sectPr>
      </w:pPr>
      <w:bookmarkStart w:id="446" w:name="_Toc106612761"/>
      <w:bookmarkStart w:id="447" w:name="_Toc133353440"/>
      <w:bookmarkStart w:id="448" w:name="_Toc133873645"/>
      <w:bookmarkStart w:id="449" w:name="_Toc143523813"/>
    </w:p>
    <w:p w14:paraId="061F370F" w14:textId="63EAAA1A" w:rsidR="00316107" w:rsidRDefault="003C1C2E" w:rsidP="002D6A66">
      <w:pPr>
        <w:keepNext/>
        <w:keepLines/>
        <w:spacing w:before="240"/>
        <w:contextualSpacing/>
        <w:jc w:val="center"/>
        <w:outlineLvl w:val="0"/>
        <w:rPr>
          <w:rFonts w:eastAsia="Times New Roman" w:cs="Times New Roman"/>
          <w:b/>
          <w:sz w:val="28"/>
          <w:szCs w:val="32"/>
          <w:lang w:val="en-US"/>
        </w:rPr>
      </w:pPr>
      <w:r>
        <w:rPr>
          <w:rFonts w:eastAsia="Times New Roman" w:cs="Times New Roman"/>
          <w:b/>
          <w:sz w:val="28"/>
          <w:szCs w:val="32"/>
          <w:lang w:val="en-US"/>
        </w:rPr>
        <w:lastRenderedPageBreak/>
        <w:t>D</w:t>
      </w:r>
      <w:r w:rsidR="00213A5F" w:rsidRPr="00213A5F">
        <w:rPr>
          <w:rFonts w:eastAsia="Times New Roman" w:cs="Times New Roman"/>
          <w:b/>
          <w:sz w:val="28"/>
          <w:szCs w:val="32"/>
          <w:lang w:val="en-US"/>
        </w:rPr>
        <w:t>AFTAR PUSTAK</w:t>
      </w:r>
      <w:bookmarkEnd w:id="446"/>
      <w:r w:rsidR="00213A5F">
        <w:rPr>
          <w:rFonts w:eastAsia="Times New Roman" w:cs="Times New Roman"/>
          <w:b/>
          <w:sz w:val="28"/>
          <w:szCs w:val="32"/>
          <w:lang w:val="en-US"/>
        </w:rPr>
        <w:t>A</w:t>
      </w:r>
      <w:bookmarkEnd w:id="447"/>
      <w:bookmarkEnd w:id="448"/>
      <w:bookmarkEnd w:id="449"/>
    </w:p>
    <w:p w14:paraId="196D4A0D" w14:textId="77777777" w:rsidR="00126E1A" w:rsidRDefault="00126E1A" w:rsidP="00126E1A">
      <w:pPr>
        <w:rPr>
          <w:lang w:val="en-US"/>
        </w:rPr>
      </w:pPr>
    </w:p>
    <w:p w14:paraId="4E4634F3" w14:textId="731D14D9" w:rsidR="00126E1A" w:rsidRPr="00126E1A" w:rsidRDefault="00126E1A" w:rsidP="005A6398">
      <w:pPr>
        <w:widowControl w:val="0"/>
        <w:autoSpaceDE w:val="0"/>
        <w:autoSpaceDN w:val="0"/>
        <w:adjustRightInd w:val="0"/>
        <w:spacing w:after="12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126E1A">
        <w:rPr>
          <w:rFonts w:cs="Times New Roman"/>
          <w:noProof/>
          <w:szCs w:val="24"/>
        </w:rPr>
        <w:t>[1]</w:t>
      </w:r>
      <w:r w:rsidRPr="00126E1A">
        <w:rPr>
          <w:rFonts w:cs="Times New Roman"/>
          <w:noProof/>
          <w:szCs w:val="24"/>
        </w:rPr>
        <w:tab/>
        <w:t xml:space="preserve">K. Y. Sun, Y. Pernando, and M. I. Safari, “Perancangan Sistem IoT pada Smart Door Lock Menggunakan Aplikasi BLYNK,” </w:t>
      </w:r>
      <w:r w:rsidRPr="00126E1A">
        <w:rPr>
          <w:rFonts w:cs="Times New Roman"/>
          <w:i/>
          <w:iCs/>
          <w:noProof/>
          <w:szCs w:val="24"/>
        </w:rPr>
        <w:t>JUTSI (Jurnal Teknol. dan Sist. Informasi)</w:t>
      </w:r>
      <w:r w:rsidRPr="00126E1A">
        <w:rPr>
          <w:rFonts w:cs="Times New Roman"/>
          <w:noProof/>
          <w:szCs w:val="24"/>
        </w:rPr>
        <w:t>, vol. 1, no. 3, pp. 289–296, 2021, doi: 10.33330/jutsi.v1i3.1360.</w:t>
      </w:r>
    </w:p>
    <w:p w14:paraId="766A3BF8"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2]</w:t>
      </w:r>
      <w:r w:rsidRPr="00126E1A">
        <w:rPr>
          <w:rFonts w:cs="Times New Roman"/>
          <w:noProof/>
          <w:szCs w:val="24"/>
        </w:rPr>
        <w:tab/>
        <w:t>I. Hermawan, D. Arnaldy, P. Oktivasari, and D. A. Fachrudin, “Development of Intelligent Door Lock System for Room Management Using Multi Factor Authentication,” vol. 16, no. 1, pp. 1–14, 2023.</w:t>
      </w:r>
    </w:p>
    <w:p w14:paraId="648B964C"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3]</w:t>
      </w:r>
      <w:r w:rsidRPr="00126E1A">
        <w:rPr>
          <w:rFonts w:cs="Times New Roman"/>
          <w:noProof/>
          <w:szCs w:val="24"/>
        </w:rPr>
        <w:tab/>
        <w:t xml:space="preserve">F. As </w:t>
      </w:r>
      <w:r w:rsidRPr="00126E1A">
        <w:rPr>
          <w:rFonts w:cs="Times New Roman"/>
          <w:i/>
          <w:iCs/>
          <w:noProof/>
          <w:szCs w:val="24"/>
        </w:rPr>
        <w:t>et al.</w:t>
      </w:r>
      <w:r w:rsidRPr="00126E1A">
        <w:rPr>
          <w:rFonts w:cs="Times New Roman"/>
          <w:noProof/>
          <w:szCs w:val="24"/>
        </w:rPr>
        <w:t xml:space="preserve">, “Design and Construction of a Smart Door Lock With an Embedded Spy-Camera,” </w:t>
      </w:r>
      <w:r w:rsidRPr="00126E1A">
        <w:rPr>
          <w:rFonts w:cs="Times New Roman"/>
          <w:i/>
          <w:iCs/>
          <w:noProof/>
          <w:szCs w:val="24"/>
        </w:rPr>
        <w:t>J. Multidiscip. Eng. Sci. Technol.</w:t>
      </w:r>
      <w:r w:rsidRPr="00126E1A">
        <w:rPr>
          <w:rFonts w:cs="Times New Roman"/>
          <w:noProof/>
          <w:szCs w:val="24"/>
        </w:rPr>
        <w:t>, vol. 8, no. October, pp. 2458–9403, 2021, [Online]. Available: https://www.researchgate.net/publication/354872757</w:t>
      </w:r>
    </w:p>
    <w:p w14:paraId="5A11CF87"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4]</w:t>
      </w:r>
      <w:r w:rsidRPr="00126E1A">
        <w:rPr>
          <w:rFonts w:cs="Times New Roman"/>
          <w:noProof/>
          <w:szCs w:val="24"/>
        </w:rPr>
        <w:tab/>
        <w:t xml:space="preserve">A. Jain, V. L. Kalyani, and B. Nogiya, “RFID and GSM Based Attendance Monitoring System using door locking / unlocking system and Its Hardware Implementation,” </w:t>
      </w:r>
      <w:r w:rsidRPr="00126E1A">
        <w:rPr>
          <w:rFonts w:cs="Times New Roman"/>
          <w:i/>
          <w:iCs/>
          <w:noProof/>
          <w:szCs w:val="24"/>
        </w:rPr>
        <w:t>J. Manag. Eng. Inf. Technol.</w:t>
      </w:r>
      <w:r w:rsidRPr="00126E1A">
        <w:rPr>
          <w:rFonts w:cs="Times New Roman"/>
          <w:noProof/>
          <w:szCs w:val="24"/>
        </w:rPr>
        <w:t>, vol. 2, no. 3, pp. 5–10, 2015.</w:t>
      </w:r>
    </w:p>
    <w:p w14:paraId="785359C9"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5]</w:t>
      </w:r>
      <w:r w:rsidRPr="00126E1A">
        <w:rPr>
          <w:rFonts w:cs="Times New Roman"/>
          <w:noProof/>
          <w:szCs w:val="24"/>
        </w:rPr>
        <w:tab/>
        <w:t>M. Kasyful Anwar, “Perancangan Database IoT Berbasis Cloud dengan Restful API Cloud-Based IoT Database Design with Restful API,” vol. 20, no. 2, pp. 268–279, 2021.</w:t>
      </w:r>
    </w:p>
    <w:p w14:paraId="30A87BDE"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6]</w:t>
      </w:r>
      <w:r w:rsidRPr="00126E1A">
        <w:rPr>
          <w:rFonts w:cs="Times New Roman"/>
          <w:noProof/>
          <w:szCs w:val="24"/>
        </w:rPr>
        <w:tab/>
        <w:t>S. Artikel, “Jurnal Nasional Teknologi dan Sistem Informasi Pembangunan Auto Backup SQL Database Server Menggunakan Raspberry Pi : Studi Kasus,” vol. 03, pp. 130–137, 2018.</w:t>
      </w:r>
    </w:p>
    <w:p w14:paraId="4AA4B343"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7]</w:t>
      </w:r>
      <w:r w:rsidRPr="00126E1A">
        <w:rPr>
          <w:rFonts w:cs="Times New Roman"/>
          <w:noProof/>
          <w:szCs w:val="24"/>
        </w:rPr>
        <w:tab/>
        <w:t xml:space="preserve">P. Simanjuntak, C. E. Suharyanto, and Jamilah, “Analisis Penggunaan Access Control List ( Acl ) Dalam Jaringan Komputer Di Kawasan,” </w:t>
      </w:r>
      <w:r w:rsidRPr="00126E1A">
        <w:rPr>
          <w:rFonts w:cs="Times New Roman"/>
          <w:i/>
          <w:iCs/>
          <w:noProof/>
          <w:szCs w:val="24"/>
        </w:rPr>
        <w:t>Isd</w:t>
      </w:r>
      <w:r w:rsidRPr="00126E1A">
        <w:rPr>
          <w:rFonts w:cs="Times New Roman"/>
          <w:noProof/>
          <w:szCs w:val="24"/>
        </w:rPr>
        <w:t>, vol. 2, no. 2, pp. 122–128, 2017.</w:t>
      </w:r>
    </w:p>
    <w:p w14:paraId="2B7DF359"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8]</w:t>
      </w:r>
      <w:r w:rsidRPr="00126E1A">
        <w:rPr>
          <w:rFonts w:cs="Times New Roman"/>
          <w:noProof/>
          <w:szCs w:val="24"/>
        </w:rPr>
        <w:tab/>
        <w:t xml:space="preserve">Y. Efendi, “Internet Of Things (Iot) Sistem Pengendalian Lampu Menggunakan Raspberry Pi Berbasis Mobile,” </w:t>
      </w:r>
      <w:r w:rsidRPr="00126E1A">
        <w:rPr>
          <w:rFonts w:cs="Times New Roman"/>
          <w:i/>
          <w:iCs/>
          <w:noProof/>
          <w:szCs w:val="24"/>
        </w:rPr>
        <w:t>J. Ilm. Ilmu Komput.</w:t>
      </w:r>
      <w:r w:rsidRPr="00126E1A">
        <w:rPr>
          <w:rFonts w:cs="Times New Roman"/>
          <w:noProof/>
          <w:szCs w:val="24"/>
        </w:rPr>
        <w:t>, vol. 4, no. 2, pp. 21–27, 2018, doi: 10.35329/jiik.v4i2.41.</w:t>
      </w:r>
    </w:p>
    <w:p w14:paraId="19ED674A"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9]</w:t>
      </w:r>
      <w:r w:rsidRPr="00126E1A">
        <w:rPr>
          <w:rFonts w:cs="Times New Roman"/>
          <w:noProof/>
          <w:szCs w:val="24"/>
        </w:rPr>
        <w:tab/>
        <w:t xml:space="preserve">R. F. Ramadhan and R. Mukhaiyar, “Penggunaan Database Mysql dengan </w:t>
      </w:r>
      <w:r w:rsidRPr="00126E1A">
        <w:rPr>
          <w:rFonts w:cs="Times New Roman"/>
          <w:noProof/>
          <w:szCs w:val="24"/>
        </w:rPr>
        <w:lastRenderedPageBreak/>
        <w:t>Interface PhpMyAdmin sebagai Pengontrolan Smarthome Berbasis Raspberry Pi,” vol. 1, no. 2, pp. 129–134, 2020.</w:t>
      </w:r>
    </w:p>
    <w:p w14:paraId="43A04013"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0]</w:t>
      </w:r>
      <w:r w:rsidRPr="00126E1A">
        <w:rPr>
          <w:rFonts w:cs="Times New Roman"/>
          <w:noProof/>
          <w:szCs w:val="24"/>
        </w:rPr>
        <w:tab/>
        <w:t xml:space="preserve">Nirsal, Rusmala, and Syafriadi, “Desain Dan Implementasi Sistem Pembelajaran Berbasis E-Learning Pada Sekolah Menengah Pertama Negeri 1 Pakue Tengah,” </w:t>
      </w:r>
      <w:r w:rsidRPr="00126E1A">
        <w:rPr>
          <w:rFonts w:cs="Times New Roman"/>
          <w:i/>
          <w:iCs/>
          <w:noProof/>
          <w:szCs w:val="24"/>
        </w:rPr>
        <w:t>J. Ilm. d’Computare</w:t>
      </w:r>
      <w:r w:rsidRPr="00126E1A">
        <w:rPr>
          <w:rFonts w:cs="Times New Roman"/>
          <w:noProof/>
          <w:szCs w:val="24"/>
        </w:rPr>
        <w:t>, vol. 10, pp. 30–37, 2020, [Online]. Available: http://www.elsevier.com/locate/scp</w:t>
      </w:r>
    </w:p>
    <w:p w14:paraId="75C6E999"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1]</w:t>
      </w:r>
      <w:r w:rsidRPr="00126E1A">
        <w:rPr>
          <w:rFonts w:cs="Times New Roman"/>
          <w:noProof/>
          <w:szCs w:val="24"/>
        </w:rPr>
        <w:tab/>
        <w:t xml:space="preserve">C. Bestari Gea, K. Juri Damai Lase, M. Syamsudin, P. Studi Informatika, F. Sains dan Komputer, and U. Kristen Immanuel Yogyakarta, “Implementasi Virtual Private Server untuk Mini Hosting,” </w:t>
      </w:r>
      <w:r w:rsidRPr="00126E1A">
        <w:rPr>
          <w:rFonts w:cs="Times New Roman"/>
          <w:i/>
          <w:iCs/>
          <w:noProof/>
          <w:szCs w:val="24"/>
        </w:rPr>
        <w:t>J. InFact Sains dan Komput.</w:t>
      </w:r>
      <w:r w:rsidRPr="00126E1A">
        <w:rPr>
          <w:rFonts w:cs="Times New Roman"/>
          <w:noProof/>
          <w:szCs w:val="24"/>
        </w:rPr>
        <w:t>, vol. 7, no. 02, pp. 5–9, 2023.</w:t>
      </w:r>
    </w:p>
    <w:p w14:paraId="6AFC8479"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2]</w:t>
      </w:r>
      <w:r w:rsidRPr="00126E1A">
        <w:rPr>
          <w:rFonts w:cs="Times New Roman"/>
          <w:noProof/>
          <w:szCs w:val="24"/>
        </w:rPr>
        <w:tab/>
        <w:t>B. Robert and E. B. Brown, “Pengembangan Distro Ubuntu untuk Aplikasi Game Center,” no. 1, pp. 1–14, 2010.</w:t>
      </w:r>
    </w:p>
    <w:p w14:paraId="7472F364"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3]</w:t>
      </w:r>
      <w:r w:rsidRPr="00126E1A">
        <w:rPr>
          <w:rFonts w:cs="Times New Roman"/>
          <w:noProof/>
          <w:szCs w:val="24"/>
        </w:rPr>
        <w:tab/>
        <w:t>F. Nabawi and A. B. Susanto, “Perancangan Sistem Keamanan Server Linux Ubuntu 18 . 04 dengan Metode Ufw Firewall , Hardening , Chmod dan Chown pada UNUSIA Jakarta Abstrak Pendahuluan,” vol. 7, no. 4, 2022.</w:t>
      </w:r>
    </w:p>
    <w:p w14:paraId="78F030A5"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4]</w:t>
      </w:r>
      <w:r w:rsidRPr="00126E1A">
        <w:rPr>
          <w:rFonts w:cs="Times New Roman"/>
          <w:noProof/>
          <w:szCs w:val="24"/>
        </w:rPr>
        <w:tab/>
        <w:t>A. Aziz and T. Tampati, “Analisis Web Server untuk Pengembangan Hosting Server Institusi : Pembandingan Kinerja Web Server Apache dengan Nginx,” vol. 1, no. 2, pp. 12–20, 2015.</w:t>
      </w:r>
    </w:p>
    <w:p w14:paraId="31872ABF"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5]</w:t>
      </w:r>
      <w:r w:rsidRPr="00126E1A">
        <w:rPr>
          <w:rFonts w:cs="Times New Roman"/>
          <w:noProof/>
          <w:szCs w:val="24"/>
        </w:rPr>
        <w:tab/>
        <w:t>M. Meng, S. Steinhardt, and A. Schubert, “Application Programming Interface Documentation : Application Programming Interface Documentation : What Do Software Developers Want ?,” no. March, 2019, doi: 10.1177/0047281617721853.</w:t>
      </w:r>
    </w:p>
    <w:p w14:paraId="297F9E28"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6]</w:t>
      </w:r>
      <w:r w:rsidRPr="00126E1A">
        <w:rPr>
          <w:rFonts w:cs="Times New Roman"/>
          <w:noProof/>
          <w:szCs w:val="24"/>
        </w:rPr>
        <w:tab/>
        <w:t xml:space="preserve">A. B. Warsito, A. Ananda, and D. Triyanjaya, “Penerapan Data JSON Untuk Mendukung Pengembangan Aplikasi Pada Perguruan Tinggi Dengan Teknik Restfull Dan Web Service,” </w:t>
      </w:r>
      <w:r w:rsidRPr="00126E1A">
        <w:rPr>
          <w:rFonts w:cs="Times New Roman"/>
          <w:i/>
          <w:iCs/>
          <w:noProof/>
          <w:szCs w:val="24"/>
        </w:rPr>
        <w:t>Technomedia J.</w:t>
      </w:r>
      <w:r w:rsidRPr="00126E1A">
        <w:rPr>
          <w:rFonts w:cs="Times New Roman"/>
          <w:noProof/>
          <w:szCs w:val="24"/>
        </w:rPr>
        <w:t>, vol. 2, no. 1, pp. 26–36, 2017, doi: 10.33050/tmj.v2i1.313.</w:t>
      </w:r>
    </w:p>
    <w:p w14:paraId="1FE323EC"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7]</w:t>
      </w:r>
      <w:r w:rsidRPr="00126E1A">
        <w:rPr>
          <w:rFonts w:cs="Times New Roman"/>
          <w:noProof/>
          <w:szCs w:val="24"/>
        </w:rPr>
        <w:tab/>
        <w:t xml:space="preserve">S. Kosasi, I. D. Ayu, E. Yuliani, and G. Syarifudin, “Implementasi Arsitektur Model View Controller pada Website Toko Online Implementation of Model View Controller Architecture on Online Store </w:t>
      </w:r>
      <w:r w:rsidRPr="00126E1A">
        <w:rPr>
          <w:rFonts w:cs="Times New Roman"/>
          <w:noProof/>
          <w:szCs w:val="24"/>
        </w:rPr>
        <w:lastRenderedPageBreak/>
        <w:t>Website,” vol. 3, no. 2, pp. 135–150, 2021, doi: 10.30812/bite.v3i2.1566.</w:t>
      </w:r>
    </w:p>
    <w:p w14:paraId="67E5E1D5"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8]</w:t>
      </w:r>
      <w:r w:rsidRPr="00126E1A">
        <w:rPr>
          <w:rFonts w:cs="Times New Roman"/>
          <w:noProof/>
          <w:szCs w:val="24"/>
        </w:rPr>
        <w:tab/>
        <w:t xml:space="preserve">D. Purnama Sari and R. Wijanarko, “Implementasi Framework Laravel pada Sistem Informasi Penyewaan Kamera (Studi Kasus di Rumah Kamera Semarang),” </w:t>
      </w:r>
      <w:r w:rsidRPr="00126E1A">
        <w:rPr>
          <w:rFonts w:cs="Times New Roman"/>
          <w:i/>
          <w:iCs/>
          <w:noProof/>
          <w:szCs w:val="24"/>
        </w:rPr>
        <w:t>J. Inform. dan Rekayasa Perangkat Lunak</w:t>
      </w:r>
      <w:r w:rsidRPr="00126E1A">
        <w:rPr>
          <w:rFonts w:cs="Times New Roman"/>
          <w:noProof/>
          <w:szCs w:val="24"/>
        </w:rPr>
        <w:t>, vol. 2, no. 1, p. 32, 2020, doi: 10.36499/jinrpl.v2i1.3190.</w:t>
      </w:r>
    </w:p>
    <w:p w14:paraId="7915A50E"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9]</w:t>
      </w:r>
      <w:r w:rsidRPr="00126E1A">
        <w:rPr>
          <w:rFonts w:cs="Times New Roman"/>
          <w:noProof/>
          <w:szCs w:val="24"/>
        </w:rPr>
        <w:tab/>
        <w:t xml:space="preserve">A.-I. A.B., “Implementasi Teknologi Websocket dalam Pengembangan Sistem Berbagi Lokasi Berbasis Web,” </w:t>
      </w:r>
      <w:r w:rsidRPr="00126E1A">
        <w:rPr>
          <w:rFonts w:cs="Times New Roman"/>
          <w:i/>
          <w:iCs/>
          <w:noProof/>
          <w:szCs w:val="24"/>
        </w:rPr>
        <w:t>J. Pengemb. Teknol. Inf. dan Ilmu Komput.</w:t>
      </w:r>
      <w:r w:rsidRPr="00126E1A">
        <w:rPr>
          <w:rFonts w:cs="Times New Roman"/>
          <w:noProof/>
          <w:szCs w:val="24"/>
        </w:rPr>
        <w:t>, vol. 1, no. 9, pp. 950–959, 2017, [Online]. Available: http://j-ptiik.ub.ac.id</w:t>
      </w:r>
    </w:p>
    <w:p w14:paraId="4E6A13E1" w14:textId="77777777" w:rsidR="00126E1A" w:rsidRPr="00126E1A" w:rsidRDefault="00126E1A" w:rsidP="005A6398">
      <w:pPr>
        <w:widowControl w:val="0"/>
        <w:autoSpaceDE w:val="0"/>
        <w:autoSpaceDN w:val="0"/>
        <w:adjustRightInd w:val="0"/>
        <w:spacing w:after="120"/>
        <w:ind w:left="640" w:hanging="640"/>
        <w:rPr>
          <w:rFonts w:cs="Times New Roman"/>
          <w:noProof/>
        </w:rPr>
      </w:pPr>
      <w:r w:rsidRPr="00126E1A">
        <w:rPr>
          <w:rFonts w:cs="Times New Roman"/>
          <w:noProof/>
          <w:szCs w:val="24"/>
        </w:rPr>
        <w:t>[20]</w:t>
      </w:r>
      <w:r w:rsidRPr="00126E1A">
        <w:rPr>
          <w:rFonts w:cs="Times New Roman"/>
          <w:noProof/>
          <w:szCs w:val="24"/>
        </w:rPr>
        <w:tab/>
        <w:t xml:space="preserve">C. Asiminidis, G. Kokkonis, and S. Kontogiannis, “Database Systems Performance Evaluation for IoT Applications,” </w:t>
      </w:r>
      <w:r w:rsidRPr="00126E1A">
        <w:rPr>
          <w:rFonts w:cs="Times New Roman"/>
          <w:i/>
          <w:iCs/>
          <w:noProof/>
          <w:szCs w:val="24"/>
        </w:rPr>
        <w:t>SSRN Electron. J.</w:t>
      </w:r>
      <w:r w:rsidRPr="00126E1A">
        <w:rPr>
          <w:rFonts w:cs="Times New Roman"/>
          <w:noProof/>
          <w:szCs w:val="24"/>
        </w:rPr>
        <w:t>, no. November 2019, 2019, doi: 10.2139/ssrn.3360886.</w:t>
      </w:r>
    </w:p>
    <w:p w14:paraId="10BE9F81" w14:textId="03DD1BBA" w:rsidR="00126E1A" w:rsidRDefault="00126E1A" w:rsidP="005A6398">
      <w:pPr>
        <w:spacing w:after="120"/>
        <w:rPr>
          <w:lang w:val="en-US"/>
        </w:rPr>
      </w:pPr>
      <w:r>
        <w:rPr>
          <w:lang w:val="en-US"/>
        </w:rPr>
        <w:fldChar w:fldCharType="end"/>
      </w:r>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3033972C" w14:textId="77777777" w:rsidR="00506183" w:rsidRDefault="00506183" w:rsidP="002D6A66">
      <w:pPr>
        <w:keepNext/>
        <w:keepLines/>
        <w:spacing w:before="240"/>
        <w:contextualSpacing/>
        <w:jc w:val="center"/>
        <w:outlineLvl w:val="0"/>
        <w:rPr>
          <w:rFonts w:eastAsiaTheme="majorEastAsia" w:cs="Times New Roman"/>
          <w:b/>
          <w:bCs/>
          <w:sz w:val="28"/>
          <w:szCs w:val="28"/>
        </w:rPr>
        <w:sectPr w:rsidR="00506183" w:rsidSect="008615D2">
          <w:headerReference w:type="default" r:id="rId101"/>
          <w:headerReference w:type="first" r:id="rId102"/>
          <w:footerReference w:type="first" r:id="rId103"/>
          <w:pgSz w:w="11906" w:h="16838" w:code="9"/>
          <w:pgMar w:top="1701" w:right="1701" w:bottom="1701" w:left="1701" w:header="709" w:footer="709" w:gutter="567"/>
          <w:cols w:space="708"/>
          <w:titlePg/>
          <w:docGrid w:linePitch="360"/>
        </w:sectPr>
      </w:pPr>
      <w:bookmarkStart w:id="450" w:name="_Toc103266962"/>
      <w:bookmarkStart w:id="451" w:name="_Toc103480619"/>
      <w:bookmarkStart w:id="452" w:name="_Toc106612762"/>
      <w:bookmarkStart w:id="453" w:name="_Toc143523814"/>
    </w:p>
    <w:p w14:paraId="2DA417E7" w14:textId="1F5C3A41" w:rsidR="001452C6" w:rsidRDefault="001452C6" w:rsidP="002D6A66">
      <w:pPr>
        <w:keepNext/>
        <w:keepLines/>
        <w:spacing w:before="240"/>
        <w:contextualSpacing/>
        <w:jc w:val="center"/>
        <w:outlineLvl w:val="0"/>
        <w:rPr>
          <w:rFonts w:eastAsiaTheme="majorEastAsia" w:cs="Times New Roman"/>
          <w:b/>
          <w:bCs/>
          <w:sz w:val="28"/>
          <w:szCs w:val="28"/>
        </w:rPr>
      </w:pPr>
      <w:r w:rsidRPr="001452C6">
        <w:rPr>
          <w:rFonts w:eastAsiaTheme="majorEastAsia" w:cs="Times New Roman"/>
          <w:b/>
          <w:bCs/>
          <w:sz w:val="28"/>
          <w:szCs w:val="28"/>
        </w:rPr>
        <w:lastRenderedPageBreak/>
        <w:t>BIODATA MAHASISWA</w:t>
      </w:r>
      <w:bookmarkEnd w:id="450"/>
      <w:bookmarkEnd w:id="451"/>
      <w:bookmarkEnd w:id="452"/>
      <w:bookmarkEnd w:id="453"/>
    </w:p>
    <w:p w14:paraId="4816E1E6" w14:textId="77777777" w:rsidR="002851ED" w:rsidRDefault="002851ED" w:rsidP="006B4678"/>
    <w:p w14:paraId="3ABB7FCF" w14:textId="77777777" w:rsidR="001853B3" w:rsidRPr="001452C6" w:rsidRDefault="001853B3" w:rsidP="007C44E0"/>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454" w:name="_Hlk135386089"/>
            <w:r w:rsidRPr="001452C6">
              <w:rPr>
                <w:rFonts w:cs="Times New Roman"/>
                <w:szCs w:val="24"/>
                <w:lang w:val="en-US"/>
              </w:rPr>
              <w:t>Muhammad Khoiril Wafi</w:t>
            </w:r>
            <w:bookmarkEnd w:id="454"/>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3055F1D0" w:rsidR="00FA0B4A" w:rsidRPr="001452C6" w:rsidRDefault="00FA0B4A" w:rsidP="002D6A66">
            <w:pPr>
              <w:contextualSpacing/>
              <w:rPr>
                <w:rFonts w:cs="Times New Roman"/>
                <w:szCs w:val="24"/>
              </w:rPr>
            </w:pPr>
            <w:r>
              <w:rPr>
                <w:rFonts w:cs="Times New Roman"/>
                <w:szCs w:val="24"/>
              </w:rPr>
              <w:t>Alamat 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5C362A" w:rsidP="002D6A66">
            <w:pPr>
              <w:contextualSpacing/>
              <w:rPr>
                <w:rFonts w:eastAsia="Times New Roman" w:cs="Times New Roman"/>
                <w:szCs w:val="24"/>
                <w:lang w:val="en-US" w:eastAsia="id-ID"/>
              </w:rPr>
            </w:pPr>
            <w:hyperlink r:id="rId105"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31E18AD2" w:rsidR="00FA0B4A" w:rsidRDefault="00880CC1" w:rsidP="002D6A66">
            <w:pPr>
              <w:contextualSpacing/>
              <w:rPr>
                <w:rFonts w:cs="Times New Roman"/>
                <w:szCs w:val="24"/>
              </w:rPr>
            </w:pPr>
            <w:r>
              <w:rPr>
                <w:rFonts w:cs="Times New Roman"/>
                <w:szCs w:val="24"/>
              </w:rPr>
              <w:t>3.54</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452C6" w:rsidRPr="001452C6" w14:paraId="59952464" w14:textId="77777777" w:rsidTr="00E778C8">
        <w:tc>
          <w:tcPr>
            <w:tcW w:w="3963" w:type="dxa"/>
            <w:tcBorders>
              <w:top w:val="single" w:sz="4" w:space="0" w:color="auto"/>
              <w:bottom w:val="single" w:sz="4" w:space="0" w:color="auto"/>
            </w:tcBorders>
          </w:tcPr>
          <w:p w14:paraId="610DACD9" w14:textId="77777777" w:rsidR="001452C6" w:rsidRPr="001452C6" w:rsidRDefault="001452C6" w:rsidP="008679F4">
            <w:pPr>
              <w:spacing w:before="120"/>
              <w:jc w:val="center"/>
              <w:rPr>
                <w:rFonts w:cs="Times New Roman"/>
                <w:b/>
                <w:bCs/>
                <w:szCs w:val="24"/>
              </w:rPr>
            </w:pPr>
            <w:r w:rsidRPr="001452C6">
              <w:rPr>
                <w:rFonts w:cs="Times New Roman"/>
                <w:b/>
                <w:bCs/>
                <w:szCs w:val="24"/>
              </w:rPr>
              <w:t>Nama pengalaman / prestasi</w:t>
            </w:r>
          </w:p>
        </w:tc>
        <w:tc>
          <w:tcPr>
            <w:tcW w:w="3964" w:type="dxa"/>
            <w:tcBorders>
              <w:top w:val="single" w:sz="4" w:space="0" w:color="auto"/>
              <w:bottom w:val="single" w:sz="4" w:space="0" w:color="auto"/>
            </w:tcBorders>
          </w:tcPr>
          <w:p w14:paraId="64ACF08C" w14:textId="77777777" w:rsidR="001452C6" w:rsidRPr="001452C6" w:rsidRDefault="001452C6" w:rsidP="008679F4">
            <w:pPr>
              <w:spacing w:before="120"/>
              <w:jc w:val="center"/>
              <w:rPr>
                <w:rFonts w:cs="Times New Roman"/>
                <w:b/>
                <w:bCs/>
                <w:szCs w:val="24"/>
              </w:rPr>
            </w:pPr>
            <w:r w:rsidRPr="001452C6">
              <w:rPr>
                <w:rFonts w:cs="Times New Roman"/>
                <w:b/>
                <w:bCs/>
                <w:szCs w:val="24"/>
              </w:rPr>
              <w:t>Tahun</w:t>
            </w:r>
          </w:p>
        </w:tc>
      </w:tr>
      <w:tr w:rsidR="001452C6" w:rsidRPr="001452C6" w14:paraId="3863B0DE" w14:textId="77777777" w:rsidTr="00E778C8">
        <w:tc>
          <w:tcPr>
            <w:tcW w:w="3963" w:type="dxa"/>
            <w:tcBorders>
              <w:top w:val="single" w:sz="4" w:space="0" w:color="auto"/>
            </w:tcBorders>
          </w:tcPr>
          <w:p w14:paraId="49A201FE" w14:textId="4B00F1B8" w:rsidR="001452C6" w:rsidRPr="001452C6" w:rsidRDefault="008679F4" w:rsidP="00E778C8">
            <w:pPr>
              <w:spacing w:before="120"/>
              <w:jc w:val="center"/>
              <w:rPr>
                <w:rFonts w:cs="Times New Roman"/>
                <w:szCs w:val="24"/>
              </w:rPr>
            </w:pPr>
            <w:r>
              <w:rPr>
                <w:rFonts w:cs="Times New Roman"/>
                <w:szCs w:val="24"/>
              </w:rPr>
              <w:t>Sertifikasi Huawei Datacom</w:t>
            </w:r>
          </w:p>
        </w:tc>
        <w:tc>
          <w:tcPr>
            <w:tcW w:w="3964" w:type="dxa"/>
            <w:tcBorders>
              <w:top w:val="single" w:sz="4" w:space="0" w:color="auto"/>
            </w:tcBorders>
          </w:tcPr>
          <w:p w14:paraId="67335C2A" w14:textId="63D7613C" w:rsidR="001452C6" w:rsidRPr="001452C6" w:rsidRDefault="008679F4" w:rsidP="008679F4">
            <w:pPr>
              <w:spacing w:before="120"/>
              <w:jc w:val="center"/>
              <w:rPr>
                <w:rFonts w:cs="Times New Roman"/>
                <w:szCs w:val="24"/>
              </w:rPr>
            </w:pPr>
            <w:r>
              <w:rPr>
                <w:rFonts w:cs="Times New Roman"/>
                <w:szCs w:val="24"/>
              </w:rPr>
              <w:t>2021</w:t>
            </w:r>
          </w:p>
        </w:tc>
      </w:tr>
      <w:tr w:rsidR="001452C6" w:rsidRPr="001452C6" w14:paraId="737A6F0F" w14:textId="77777777" w:rsidTr="00E778C8">
        <w:tc>
          <w:tcPr>
            <w:tcW w:w="3963" w:type="dxa"/>
            <w:tcBorders>
              <w:bottom w:val="single" w:sz="4" w:space="0" w:color="auto"/>
            </w:tcBorders>
          </w:tcPr>
          <w:p w14:paraId="638506EB" w14:textId="199805F4" w:rsidR="001452C6" w:rsidRPr="001452C6" w:rsidRDefault="008679F4" w:rsidP="00E778C8">
            <w:pPr>
              <w:spacing w:before="120"/>
              <w:jc w:val="center"/>
              <w:rPr>
                <w:rFonts w:cs="Times New Roman"/>
                <w:szCs w:val="24"/>
              </w:rPr>
            </w:pPr>
            <w:r>
              <w:rPr>
                <w:rFonts w:cs="Times New Roman"/>
                <w:szCs w:val="24"/>
              </w:rPr>
              <w:t>Kerja Praktek Kominfo Demak</w:t>
            </w:r>
          </w:p>
        </w:tc>
        <w:tc>
          <w:tcPr>
            <w:tcW w:w="3964" w:type="dxa"/>
            <w:tcBorders>
              <w:bottom w:val="single" w:sz="4" w:space="0" w:color="auto"/>
            </w:tcBorders>
          </w:tcPr>
          <w:p w14:paraId="01675026" w14:textId="4531D6F2" w:rsidR="001452C6" w:rsidRPr="001452C6" w:rsidRDefault="008679F4" w:rsidP="008679F4">
            <w:pPr>
              <w:spacing w:before="120"/>
              <w:jc w:val="center"/>
              <w:rPr>
                <w:rFonts w:cs="Times New Roman"/>
                <w:szCs w:val="24"/>
              </w:rPr>
            </w:pPr>
            <w:r>
              <w:rPr>
                <w:rFonts w:cs="Times New Roman"/>
                <w:szCs w:val="24"/>
              </w:rPr>
              <w:t>2022</w:t>
            </w:r>
          </w:p>
        </w:tc>
      </w:tr>
    </w:tbl>
    <w:p w14:paraId="712641AF" w14:textId="3F15C449"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4118027B" w14:textId="77777777" w:rsidR="00356D77" w:rsidRDefault="00356D77" w:rsidP="002D6A66">
      <w:pPr>
        <w:tabs>
          <w:tab w:val="left" w:pos="5529"/>
        </w:tabs>
        <w:spacing w:before="600"/>
        <w:contextualSpacing/>
        <w:rPr>
          <w:rFonts w:cs="Times New Roman"/>
          <w:szCs w:val="24"/>
        </w:rPr>
      </w:pPr>
    </w:p>
    <w:p w14:paraId="57FA4FE7" w14:textId="41F0072E" w:rsidR="001452C6" w:rsidRDefault="00806486" w:rsidP="00356D77">
      <w:pPr>
        <w:tabs>
          <w:tab w:val="left" w:pos="4962"/>
        </w:tabs>
        <w:spacing w:before="600"/>
        <w:contextualSpacing/>
        <w:rPr>
          <w:rFonts w:cs="Times New Roman"/>
          <w:szCs w:val="24"/>
        </w:rPr>
      </w:pPr>
      <w:r>
        <w:rPr>
          <w:rFonts w:cs="Times New Roman"/>
          <w:szCs w:val="24"/>
        </w:rPr>
        <w:tab/>
        <w:t>Semarang, 8</w:t>
      </w:r>
      <w:r w:rsidR="00356D77">
        <w:rPr>
          <w:rFonts w:cs="Times New Roman"/>
          <w:szCs w:val="24"/>
        </w:rPr>
        <w:t xml:space="preserve"> September</w:t>
      </w:r>
      <w:r w:rsidR="001452C6" w:rsidRPr="001452C6">
        <w:rPr>
          <w:rFonts w:cs="Times New Roman"/>
          <w:szCs w:val="24"/>
        </w:rPr>
        <w:t xml:space="preserve">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203C079F" w:rsidR="006E1D19" w:rsidRDefault="00356D77" w:rsidP="00356D77">
      <w:pPr>
        <w:tabs>
          <w:tab w:val="left" w:pos="4962"/>
        </w:tabs>
        <w:spacing w:before="600"/>
        <w:contextualSpacing/>
        <w:rPr>
          <w:rFonts w:cs="Times New Roman"/>
          <w:szCs w:val="24"/>
        </w:rPr>
      </w:pPr>
      <w:r>
        <w:rPr>
          <w:rFonts w:cs="Times New Roman"/>
          <w:szCs w:val="24"/>
        </w:rPr>
        <w:tab/>
      </w:r>
      <w:r w:rsidR="006E1D19">
        <w:rPr>
          <w:rFonts w:cs="Times New Roman"/>
          <w:szCs w:val="24"/>
        </w:rPr>
        <w:t>(Muhammad Khoiril Wafi)</w:t>
      </w:r>
    </w:p>
    <w:p w14:paraId="3387EF60" w14:textId="6167448D" w:rsidR="00A60F84" w:rsidRDefault="006E1D19" w:rsidP="001677F5">
      <w:pPr>
        <w:tabs>
          <w:tab w:val="left" w:pos="5529"/>
        </w:tabs>
        <w:spacing w:before="600"/>
        <w:ind w:left="4962"/>
        <w:contextualSpacing/>
        <w:rPr>
          <w:rFonts w:cs="Times New Roman"/>
          <w:szCs w:val="24"/>
        </w:rPr>
      </w:pPr>
      <w:r>
        <w:rPr>
          <w:rFonts w:cs="Times New Roman"/>
          <w:szCs w:val="24"/>
        </w:rPr>
        <w:t>NIM. 21060119140133</w:t>
      </w:r>
    </w:p>
    <w:p w14:paraId="5B04C971"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8615D2">
          <w:pgSz w:w="11906" w:h="16838" w:code="9"/>
          <w:pgMar w:top="1701" w:right="1701" w:bottom="1701" w:left="1701" w:header="709" w:footer="709" w:gutter="567"/>
          <w:cols w:space="708"/>
          <w:titlePg/>
          <w:docGrid w:linePitch="360"/>
        </w:sectPr>
      </w:pPr>
      <w:bookmarkStart w:id="455" w:name="_Toc106612764"/>
      <w:bookmarkStart w:id="456" w:name="_Toc143523815"/>
    </w:p>
    <w:p w14:paraId="00922AA6" w14:textId="10C7C608" w:rsidR="00A60F84" w:rsidRPr="001D2831" w:rsidRDefault="00A60F84" w:rsidP="002D6A66">
      <w:pPr>
        <w:keepNext/>
        <w:keepLines/>
        <w:contextualSpacing/>
        <w:jc w:val="center"/>
        <w:outlineLvl w:val="0"/>
        <w:rPr>
          <w:rFonts w:eastAsia="Times New Roman" w:cs="Times New Roman"/>
          <w:b/>
          <w:sz w:val="28"/>
          <w:szCs w:val="32"/>
          <w:lang w:val="en-US"/>
        </w:rPr>
      </w:pPr>
      <w:r w:rsidRPr="001D2831">
        <w:rPr>
          <w:rFonts w:eastAsia="Times New Roman" w:cs="Times New Roman"/>
          <w:b/>
          <w:sz w:val="28"/>
          <w:szCs w:val="32"/>
          <w:lang w:val="en-US"/>
        </w:rPr>
        <w:lastRenderedPageBreak/>
        <w:t xml:space="preserve">LAMPIRAN </w:t>
      </w:r>
      <w:bookmarkEnd w:id="455"/>
      <w:r>
        <w:rPr>
          <w:rFonts w:eastAsia="Times New Roman" w:cs="Times New Roman"/>
          <w:b/>
          <w:sz w:val="28"/>
          <w:szCs w:val="32"/>
          <w:lang w:val="en-US"/>
        </w:rPr>
        <w:t>A</w:t>
      </w:r>
      <w:bookmarkEnd w:id="456"/>
    </w:p>
    <w:p w14:paraId="027AC00E" w14:textId="7CDD974F" w:rsidR="00A60F84" w:rsidRDefault="00625396" w:rsidP="002D6A66">
      <w:pPr>
        <w:spacing w:before="120"/>
        <w:contextualSpacing/>
        <w:jc w:val="center"/>
        <w:rPr>
          <w:rFonts w:eastAsia="Calibri" w:cs="Arial"/>
          <w:b/>
          <w:bCs/>
          <w:lang w:val="en-US"/>
        </w:rPr>
      </w:pPr>
      <w:r>
        <w:rPr>
          <w:rFonts w:eastAsia="Calibri" w:cs="Arial"/>
          <w:b/>
          <w:bCs/>
          <w:lang w:val="en-US"/>
        </w:rPr>
        <w:t>SERVER</w:t>
      </w:r>
    </w:p>
    <w:p w14:paraId="290340E7" w14:textId="77777777" w:rsidR="00625396" w:rsidRDefault="00625396" w:rsidP="002D6A66">
      <w:pPr>
        <w:spacing w:before="120"/>
        <w:contextualSpacing/>
        <w:jc w:val="center"/>
        <w:rPr>
          <w:rFonts w:eastAsia="Calibri" w:cs="Arial"/>
          <w:b/>
          <w:bCs/>
          <w:lang w:val="en-US"/>
        </w:rPr>
      </w:pPr>
    </w:p>
    <w:p w14:paraId="5C02B725" w14:textId="5F40C8B6" w:rsidR="00625396" w:rsidRDefault="00625396" w:rsidP="002D6A66">
      <w:pPr>
        <w:spacing w:before="120"/>
        <w:contextualSpacing/>
        <w:jc w:val="center"/>
        <w:rPr>
          <w:rFonts w:eastAsia="Calibri" w:cs="Arial"/>
          <w:b/>
          <w:bCs/>
          <w:lang w:val="en-US"/>
        </w:rPr>
      </w:pPr>
      <w:r>
        <w:rPr>
          <w:noProof/>
          <w:lang w:val="en-US"/>
        </w:rPr>
        <w:drawing>
          <wp:inline distT="0" distB="0" distL="0" distR="0" wp14:anchorId="5360D657" wp14:editId="0B052CDC">
            <wp:extent cx="5039995" cy="2833382"/>
            <wp:effectExtent l="0" t="0" r="825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a:stretch>
                      <a:fillRect/>
                    </a:stretch>
                  </pic:blipFill>
                  <pic:spPr>
                    <a:xfrm>
                      <a:off x="0" y="0"/>
                      <a:ext cx="5039995" cy="2833382"/>
                    </a:xfrm>
                    <a:prstGeom prst="rect">
                      <a:avLst/>
                    </a:prstGeom>
                  </pic:spPr>
                </pic:pic>
              </a:graphicData>
            </a:graphic>
          </wp:inline>
        </w:drawing>
      </w:r>
    </w:p>
    <w:p w14:paraId="6BA4DFBE" w14:textId="68922D1B" w:rsidR="00625396" w:rsidRDefault="00625396" w:rsidP="002D6A66">
      <w:pPr>
        <w:spacing w:before="120"/>
        <w:contextualSpacing/>
        <w:jc w:val="center"/>
        <w:rPr>
          <w:rFonts w:eastAsia="Calibri" w:cs="Arial"/>
          <w:bCs/>
          <w:lang w:val="en-US"/>
        </w:rPr>
      </w:pPr>
      <w:proofErr w:type="gramStart"/>
      <w:r>
        <w:rPr>
          <w:rFonts w:eastAsia="Calibri" w:cs="Arial"/>
          <w:b/>
          <w:bCs/>
          <w:lang w:val="en-US"/>
        </w:rPr>
        <w:t>Gambar 1.</w:t>
      </w:r>
      <w:proofErr w:type="gramEnd"/>
      <w:r>
        <w:rPr>
          <w:rFonts w:eastAsia="Calibri" w:cs="Arial"/>
          <w:b/>
          <w:bCs/>
          <w:lang w:val="en-US"/>
        </w:rPr>
        <w:t xml:space="preserve"> </w:t>
      </w:r>
      <w:r>
        <w:rPr>
          <w:rFonts w:eastAsia="Calibri" w:cs="Arial"/>
          <w:bCs/>
          <w:lang w:val="en-US"/>
        </w:rPr>
        <w:t>Tampilan Dashboard VPS</w:t>
      </w:r>
    </w:p>
    <w:p w14:paraId="3D4704DB" w14:textId="77777777" w:rsidR="00625396" w:rsidRPr="00625396" w:rsidRDefault="00625396" w:rsidP="002D6A66">
      <w:pPr>
        <w:spacing w:before="120"/>
        <w:contextualSpacing/>
        <w:jc w:val="center"/>
        <w:rPr>
          <w:rFonts w:eastAsia="Calibri" w:cs="Arial"/>
          <w:bCs/>
          <w:lang w:val="en-US"/>
        </w:rPr>
      </w:pPr>
    </w:p>
    <w:p w14:paraId="6096BCD3" w14:textId="287792DB" w:rsidR="00625396" w:rsidRDefault="00625396" w:rsidP="002D6A66">
      <w:pPr>
        <w:spacing w:before="120"/>
        <w:contextualSpacing/>
        <w:jc w:val="center"/>
        <w:rPr>
          <w:rFonts w:eastAsia="Calibri" w:cs="Arial"/>
          <w:b/>
          <w:bCs/>
          <w:lang w:val="en-US"/>
        </w:rPr>
      </w:pPr>
      <w:r>
        <w:rPr>
          <w:noProof/>
          <w:lang w:val="en-US"/>
        </w:rPr>
        <w:drawing>
          <wp:inline distT="0" distB="0" distL="0" distR="0" wp14:anchorId="0E49B5A0" wp14:editId="43569527">
            <wp:extent cx="5039995" cy="2833382"/>
            <wp:effectExtent l="0" t="0" r="8255"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5039995" cy="2833382"/>
                    </a:xfrm>
                    <a:prstGeom prst="rect">
                      <a:avLst/>
                    </a:prstGeom>
                  </pic:spPr>
                </pic:pic>
              </a:graphicData>
            </a:graphic>
          </wp:inline>
        </w:drawing>
      </w:r>
    </w:p>
    <w:p w14:paraId="4AD9660F" w14:textId="10FDAB1D" w:rsidR="00625396" w:rsidRPr="00625396" w:rsidRDefault="00625396" w:rsidP="002D6A66">
      <w:pPr>
        <w:spacing w:before="120"/>
        <w:contextualSpacing/>
        <w:jc w:val="center"/>
        <w:rPr>
          <w:rFonts w:eastAsia="Calibri" w:cs="Arial"/>
          <w:bCs/>
          <w:lang w:val="en-US"/>
        </w:rPr>
      </w:pPr>
      <w:proofErr w:type="gramStart"/>
      <w:r>
        <w:rPr>
          <w:rFonts w:eastAsia="Calibri" w:cs="Arial"/>
          <w:b/>
          <w:bCs/>
          <w:lang w:val="en-US"/>
        </w:rPr>
        <w:t>Gambar 2.</w:t>
      </w:r>
      <w:proofErr w:type="gramEnd"/>
      <w:r>
        <w:rPr>
          <w:rFonts w:eastAsia="Calibri" w:cs="Arial"/>
          <w:b/>
          <w:bCs/>
          <w:lang w:val="en-US"/>
        </w:rPr>
        <w:t xml:space="preserve"> </w:t>
      </w:r>
      <w:r>
        <w:rPr>
          <w:rFonts w:eastAsia="Calibri" w:cs="Arial"/>
          <w:bCs/>
          <w:lang w:val="en-US"/>
        </w:rPr>
        <w:t>Tampilan Server Aktif</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86143C8" w14:textId="77777777" w:rsidR="00BA50A3" w:rsidRDefault="00BA50A3" w:rsidP="00E967A0">
      <w:pPr>
        <w:keepNext/>
        <w:keepLines/>
        <w:contextualSpacing/>
        <w:jc w:val="center"/>
        <w:outlineLvl w:val="0"/>
        <w:rPr>
          <w:rFonts w:eastAsia="Times New Roman" w:cs="Times New Roman"/>
          <w:b/>
          <w:sz w:val="28"/>
          <w:szCs w:val="32"/>
          <w:lang w:val="en-US"/>
        </w:rPr>
        <w:sectPr w:rsidR="00BA50A3" w:rsidSect="008615D2">
          <w:headerReference w:type="default" r:id="rId108"/>
          <w:footerReference w:type="first" r:id="rId109"/>
          <w:pgSz w:w="11906" w:h="16838" w:code="9"/>
          <w:pgMar w:top="1701" w:right="1701" w:bottom="1701" w:left="1701" w:header="709" w:footer="709" w:gutter="567"/>
          <w:cols w:space="708"/>
          <w:titlePg/>
          <w:docGrid w:linePitch="360"/>
        </w:sectPr>
      </w:pPr>
      <w:bookmarkStart w:id="457" w:name="_Toc143523816"/>
    </w:p>
    <w:p w14:paraId="578A9F61" w14:textId="61B0D827" w:rsidR="00E967A0" w:rsidRPr="001D2831" w:rsidRDefault="00E967A0" w:rsidP="00E967A0">
      <w:pPr>
        <w:keepNext/>
        <w:keepLines/>
        <w:contextualSpacing/>
        <w:jc w:val="center"/>
        <w:outlineLvl w:val="0"/>
        <w:rPr>
          <w:rFonts w:eastAsia="Times New Roman" w:cs="Times New Roman"/>
          <w:b/>
          <w:sz w:val="28"/>
          <w:szCs w:val="32"/>
          <w:lang w:val="en-US"/>
        </w:rPr>
      </w:pPr>
      <w:r w:rsidRPr="001D2831">
        <w:rPr>
          <w:rFonts w:eastAsia="Times New Roman" w:cs="Times New Roman"/>
          <w:b/>
          <w:sz w:val="28"/>
          <w:szCs w:val="32"/>
          <w:lang w:val="en-US"/>
        </w:rPr>
        <w:lastRenderedPageBreak/>
        <w:t xml:space="preserve">LAMPIRAN </w:t>
      </w:r>
      <w:r>
        <w:rPr>
          <w:rFonts w:eastAsia="Times New Roman" w:cs="Times New Roman"/>
          <w:b/>
          <w:sz w:val="28"/>
          <w:szCs w:val="32"/>
          <w:lang w:val="en-US"/>
        </w:rPr>
        <w:t>B</w:t>
      </w:r>
      <w:bookmarkEnd w:id="457"/>
    </w:p>
    <w:p w14:paraId="5E618DB0" w14:textId="1805D317" w:rsidR="00A60F84" w:rsidRDefault="00590D62" w:rsidP="00E967A0">
      <w:pPr>
        <w:contextualSpacing/>
        <w:jc w:val="center"/>
        <w:rPr>
          <w:rFonts w:eastAsia="Calibri" w:cs="Arial"/>
          <w:b/>
          <w:bCs/>
          <w:lang w:val="en-US"/>
        </w:rPr>
      </w:pPr>
      <w:r>
        <w:rPr>
          <w:rFonts w:eastAsia="Calibri" w:cs="Arial"/>
          <w:b/>
          <w:bCs/>
          <w:lang w:val="en-US"/>
        </w:rPr>
        <w:t xml:space="preserve">KODE </w:t>
      </w:r>
      <w:r w:rsidR="00E967A0">
        <w:rPr>
          <w:rFonts w:eastAsia="Calibri" w:cs="Arial"/>
          <w:b/>
          <w:bCs/>
          <w:lang w:val="en-US"/>
        </w:rPr>
        <w:t>PROGRAM</w:t>
      </w:r>
    </w:p>
    <w:p w14:paraId="30EF45B7" w14:textId="77777777" w:rsidR="00E967A0" w:rsidRDefault="00E967A0" w:rsidP="00E967A0">
      <w:pPr>
        <w:contextualSpacing/>
        <w:jc w:val="center"/>
        <w:rPr>
          <w:rFonts w:eastAsia="Calibri" w:cs="Arial"/>
          <w:b/>
          <w:bCs/>
          <w:lang w:val="en-US"/>
        </w:rPr>
      </w:pPr>
    </w:p>
    <w:p w14:paraId="34F49280" w14:textId="468B98F5" w:rsidR="00E967A0" w:rsidRDefault="00E967A0" w:rsidP="006247DA">
      <w:pPr>
        <w:pStyle w:val="ListParagraph"/>
        <w:numPr>
          <w:ilvl w:val="2"/>
          <w:numId w:val="2"/>
        </w:numPr>
        <w:ind w:left="284" w:hanging="284"/>
      </w:pPr>
      <w:r>
        <w:t xml:space="preserve">Migrasi </w:t>
      </w:r>
      <w:r w:rsidRPr="00E45FA7">
        <w:rPr>
          <w:i/>
        </w:rPr>
        <w:t>Database</w:t>
      </w:r>
    </w:p>
    <w:tbl>
      <w:tblPr>
        <w:tblStyle w:val="TableGrid"/>
        <w:tblW w:w="7654" w:type="dxa"/>
        <w:tblInd w:w="392" w:type="dxa"/>
        <w:tblLook w:val="04A0" w:firstRow="1" w:lastRow="0" w:firstColumn="1" w:lastColumn="0" w:noHBand="0" w:noVBand="1"/>
      </w:tblPr>
      <w:tblGrid>
        <w:gridCol w:w="7654"/>
      </w:tblGrid>
      <w:tr w:rsidR="006D3BBD" w14:paraId="265A476B" w14:textId="77777777" w:rsidTr="006D3BBD">
        <w:tc>
          <w:tcPr>
            <w:tcW w:w="7654" w:type="dxa"/>
          </w:tcPr>
          <w:p w14:paraId="074D4B8A" w14:textId="13EF5DF8" w:rsidR="00D5080A" w:rsidRDefault="00D5080A" w:rsidP="006D3BBD">
            <w:pPr>
              <w:spacing w:before="120" w:line="240" w:lineRule="auto"/>
              <w:ind w:left="176"/>
              <w:contextualSpacing/>
              <w:rPr>
                <w:rFonts w:ascii="Courier New" w:hAnsi="Courier New" w:cs="Courier New"/>
                <w:sz w:val="20"/>
                <w:szCs w:val="20"/>
              </w:rPr>
            </w:pPr>
          </w:p>
          <w:p w14:paraId="343C30B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Schema::create('users', function (Blueprint $table) {</w:t>
            </w:r>
          </w:p>
          <w:p w14:paraId="04253D6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indentifier</w:t>
            </w:r>
          </w:p>
          <w:p w14:paraId="23B0CA3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id')-&gt;primary();</w:t>
            </w:r>
          </w:p>
          <w:p w14:paraId="5049A1BA"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added_by')-&gt;nullable();</w:t>
            </w:r>
          </w:p>
          <w:p w14:paraId="33CE33F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08AB501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authentication parameter</w:t>
            </w:r>
          </w:p>
          <w:p w14:paraId="2F2C23ED" w14:textId="69E68D9B"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w:t>
            </w:r>
            <w:r w:rsidR="00780C9B" w:rsidRPr="00780C9B">
              <w:rPr>
                <w:rFonts w:ascii="Courier New" w:hAnsi="Courier New" w:cs="Courier New"/>
                <w:i/>
                <w:sz w:val="20"/>
                <w:szCs w:val="20"/>
              </w:rPr>
              <w:t>email</w:t>
            </w:r>
            <w:r w:rsidRPr="006D3BBD">
              <w:rPr>
                <w:rFonts w:ascii="Courier New" w:hAnsi="Courier New" w:cs="Courier New"/>
                <w:sz w:val="20"/>
                <w:szCs w:val="20"/>
              </w:rPr>
              <w:t>')-&gt;unique();</w:t>
            </w:r>
          </w:p>
          <w:p w14:paraId="4B6AFCF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assword');</w:t>
            </w:r>
          </w:p>
          <w:p w14:paraId="6277363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rememberToken();</w:t>
            </w:r>
          </w:p>
          <w:p w14:paraId="1268D04D"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5A0BE367"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profile</w:t>
            </w:r>
          </w:p>
          <w:p w14:paraId="151FC08F"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name')-&gt;unique();</w:t>
            </w:r>
          </w:p>
          <w:p w14:paraId="7E2AF521"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hone')-&gt;unique();</w:t>
            </w:r>
          </w:p>
          <w:p w14:paraId="510AE24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enum('gender', ['laki-laki', 'perempuan']);</w:t>
            </w:r>
          </w:p>
          <w:p w14:paraId="77ABE823" w14:textId="77777777" w:rsidR="00D5080A" w:rsidRDefault="006D3BBD" w:rsidP="00D5080A">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xml:space="preserve">$table-&gt;enum('role', ['moderator', 'operator', </w:t>
            </w:r>
            <w:r w:rsidR="00D5080A">
              <w:rPr>
                <w:rFonts w:ascii="Courier New" w:hAnsi="Courier New" w:cs="Courier New"/>
                <w:sz w:val="20"/>
                <w:szCs w:val="20"/>
              </w:rPr>
              <w:t xml:space="preserve">        </w:t>
            </w:r>
          </w:p>
          <w:p w14:paraId="2996CDC7" w14:textId="1F008EA4" w:rsidR="006D3BBD" w:rsidRPr="006D3BBD" w:rsidRDefault="00D5080A" w:rsidP="00D5080A">
            <w:pPr>
              <w:spacing w:before="120" w:line="240" w:lineRule="auto"/>
              <w:ind w:left="176"/>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pengguna']);</w:t>
            </w:r>
          </w:p>
          <w:p w14:paraId="19610FE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avatar')-&gt;nullable();</w:t>
            </w:r>
          </w:p>
          <w:p w14:paraId="3BACDFA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720BBF8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timestamp data</w:t>
            </w:r>
          </w:p>
          <w:p w14:paraId="47BEDBE2" w14:textId="663A0350"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w:t>
            </w:r>
            <w:r w:rsidR="00780C9B" w:rsidRPr="00780C9B">
              <w:rPr>
                <w:rFonts w:ascii="Courier New" w:hAnsi="Courier New" w:cs="Courier New"/>
                <w:i/>
                <w:sz w:val="20"/>
                <w:szCs w:val="20"/>
              </w:rPr>
              <w:t>email</w:t>
            </w:r>
            <w:r w:rsidRPr="006D3BBD">
              <w:rPr>
                <w:rFonts w:ascii="Courier New" w:hAnsi="Courier New" w:cs="Courier New"/>
                <w:sz w:val="20"/>
                <w:szCs w:val="20"/>
              </w:rPr>
              <w:t>_verified_at')-&gt;nullable();</w:t>
            </w:r>
          </w:p>
          <w:p w14:paraId="0006381C"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s();</w:t>
            </w:r>
          </w:p>
          <w:p w14:paraId="09A336D5"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w:t>
            </w:r>
          </w:p>
          <w:p w14:paraId="557B46BF" w14:textId="77777777" w:rsidR="006D3BBD" w:rsidRPr="006D3BBD" w:rsidRDefault="006D3BBD" w:rsidP="006D3BBD">
            <w:pPr>
              <w:spacing w:before="120" w:line="240" w:lineRule="auto"/>
              <w:ind w:left="175"/>
              <w:contextualSpacing/>
              <w:rPr>
                <w:rFonts w:ascii="Courier New" w:hAnsi="Courier New" w:cs="Courier New"/>
                <w:sz w:val="20"/>
                <w:szCs w:val="20"/>
              </w:rPr>
            </w:pPr>
          </w:p>
          <w:p w14:paraId="7555EBD0"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Schema::table('users', function (Blueprint $table) {</w:t>
            </w:r>
          </w:p>
          <w:p w14:paraId="7C447DCD"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 self-reference relation</w:t>
            </w:r>
          </w:p>
          <w:p w14:paraId="48DDBF7F" w14:textId="77777777" w:rsidR="00D5080A"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table-&gt;foreign('added_by')-&gt;references('id')</w:t>
            </w:r>
          </w:p>
          <w:p w14:paraId="58C6E7E9" w14:textId="77777777" w:rsidR="00367564"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sers')</w:t>
            </w:r>
          </w:p>
          <w:p w14:paraId="33C4A192" w14:textId="7BD170FA" w:rsidR="00D5080A" w:rsidRDefault="00367564"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pdate('cascade')</w:t>
            </w:r>
          </w:p>
          <w:p w14:paraId="6A9B093F" w14:textId="0DF800CB" w:rsidR="006D3BBD" w:rsidRPr="006D3BBD"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Delete('restrict');</w:t>
            </w:r>
          </w:p>
          <w:p w14:paraId="3B57A5AB" w14:textId="77777777" w:rsid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w:t>
            </w:r>
          </w:p>
          <w:p w14:paraId="4BAE8A7E" w14:textId="77777777" w:rsidR="00367564" w:rsidRDefault="00367564" w:rsidP="006D3BBD">
            <w:pPr>
              <w:spacing w:before="120" w:line="240" w:lineRule="auto"/>
              <w:ind w:left="175"/>
              <w:contextualSpacing/>
              <w:rPr>
                <w:rFonts w:ascii="Courier New" w:hAnsi="Courier New" w:cs="Courier New"/>
                <w:sz w:val="20"/>
                <w:szCs w:val="20"/>
              </w:rPr>
            </w:pPr>
          </w:p>
          <w:p w14:paraId="3C0EB3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offices', function (Blueprint $table) {</w:t>
            </w:r>
          </w:p>
          <w:p w14:paraId="1AF95A7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6B104A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6AFEE8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02B4F3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288BF3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1C04EC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user_id');</w:t>
            </w:r>
          </w:p>
          <w:p w14:paraId="03E20101"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04D4441"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7F4030A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2BFF7DA2" w14:textId="2B92BDA4" w:rsidR="00367564" w:rsidRPr="00367564" w:rsidRDefault="00367564" w:rsidP="00D80046">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0185A19" w14:textId="77777777" w:rsidR="00367564" w:rsidRDefault="00367564" w:rsidP="00367564">
            <w:pPr>
              <w:spacing w:before="120" w:line="240" w:lineRule="auto"/>
              <w:ind w:left="175"/>
              <w:contextualSpacing/>
              <w:rPr>
                <w:rFonts w:ascii="Courier New" w:hAnsi="Courier New" w:cs="Courier New"/>
                <w:sz w:val="20"/>
                <w:szCs w:val="20"/>
              </w:rPr>
            </w:pPr>
          </w:p>
          <w:p w14:paraId="37820C87" w14:textId="77777777" w:rsidR="00D80046" w:rsidRDefault="00D80046" w:rsidP="00367564">
            <w:pPr>
              <w:spacing w:before="120" w:line="240" w:lineRule="auto"/>
              <w:ind w:left="175"/>
              <w:contextualSpacing/>
              <w:rPr>
                <w:rFonts w:ascii="Courier New" w:hAnsi="Courier New" w:cs="Courier New"/>
                <w:sz w:val="20"/>
                <w:szCs w:val="20"/>
              </w:rPr>
            </w:pPr>
          </w:p>
          <w:p w14:paraId="1327699E" w14:textId="77777777" w:rsidR="00D80046" w:rsidRDefault="00D80046" w:rsidP="00367564">
            <w:pPr>
              <w:spacing w:before="120" w:line="240" w:lineRule="auto"/>
              <w:ind w:left="175"/>
              <w:contextualSpacing/>
              <w:rPr>
                <w:rFonts w:ascii="Courier New" w:hAnsi="Courier New" w:cs="Courier New"/>
                <w:sz w:val="20"/>
                <w:szCs w:val="20"/>
              </w:rPr>
            </w:pPr>
          </w:p>
          <w:p w14:paraId="6A0B8C51" w14:textId="77777777" w:rsidR="00D80046" w:rsidRDefault="00D80046" w:rsidP="00367564">
            <w:pPr>
              <w:spacing w:before="120" w:line="240" w:lineRule="auto"/>
              <w:ind w:left="175"/>
              <w:contextualSpacing/>
              <w:rPr>
                <w:rFonts w:ascii="Courier New" w:hAnsi="Courier New" w:cs="Courier New"/>
                <w:sz w:val="20"/>
                <w:szCs w:val="20"/>
              </w:rPr>
            </w:pPr>
          </w:p>
          <w:p w14:paraId="5812E8EC" w14:textId="77777777" w:rsidR="00D80046" w:rsidRDefault="00D80046" w:rsidP="00367564">
            <w:pPr>
              <w:spacing w:before="120" w:line="240" w:lineRule="auto"/>
              <w:ind w:left="175"/>
              <w:contextualSpacing/>
              <w:rPr>
                <w:rFonts w:ascii="Courier New" w:hAnsi="Courier New" w:cs="Courier New"/>
                <w:sz w:val="20"/>
                <w:szCs w:val="20"/>
              </w:rPr>
            </w:pPr>
          </w:p>
          <w:p w14:paraId="687E9C58" w14:textId="77777777" w:rsidR="00D80046" w:rsidRDefault="00D80046" w:rsidP="00367564">
            <w:pPr>
              <w:spacing w:before="120" w:line="240" w:lineRule="auto"/>
              <w:ind w:left="175"/>
              <w:contextualSpacing/>
              <w:rPr>
                <w:rFonts w:ascii="Courier New" w:hAnsi="Courier New" w:cs="Courier New"/>
                <w:sz w:val="20"/>
                <w:szCs w:val="20"/>
              </w:rPr>
            </w:pPr>
          </w:p>
          <w:p w14:paraId="5C40CA69" w14:textId="77777777" w:rsidR="00D80046" w:rsidRDefault="00D80046" w:rsidP="00367564">
            <w:pPr>
              <w:spacing w:before="120" w:line="240" w:lineRule="auto"/>
              <w:ind w:left="175"/>
              <w:contextualSpacing/>
              <w:rPr>
                <w:rFonts w:ascii="Courier New" w:hAnsi="Courier New" w:cs="Courier New"/>
                <w:sz w:val="20"/>
                <w:szCs w:val="20"/>
              </w:rPr>
            </w:pPr>
          </w:p>
          <w:p w14:paraId="3CA2144F" w14:textId="77777777" w:rsidR="00D80046" w:rsidRDefault="00D80046" w:rsidP="00367564">
            <w:pPr>
              <w:spacing w:before="120" w:line="240" w:lineRule="auto"/>
              <w:ind w:left="175"/>
              <w:contextualSpacing/>
              <w:rPr>
                <w:rFonts w:ascii="Courier New" w:hAnsi="Courier New" w:cs="Courier New"/>
                <w:sz w:val="20"/>
                <w:szCs w:val="20"/>
              </w:rPr>
            </w:pPr>
          </w:p>
          <w:p w14:paraId="30F1DF56" w14:textId="77777777" w:rsidR="00D80046" w:rsidRPr="00367564" w:rsidRDefault="00D80046" w:rsidP="00367564">
            <w:pPr>
              <w:spacing w:before="120" w:line="240" w:lineRule="auto"/>
              <w:ind w:left="175"/>
              <w:contextualSpacing/>
              <w:rPr>
                <w:rFonts w:ascii="Courier New" w:hAnsi="Courier New" w:cs="Courier New"/>
                <w:sz w:val="20"/>
                <w:szCs w:val="20"/>
              </w:rPr>
            </w:pPr>
          </w:p>
          <w:p w14:paraId="11452C4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offices', function (Blueprint $table) {</w:t>
            </w:r>
          </w:p>
          <w:p w14:paraId="25C0664D"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61216EE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users table</w:t>
            </w:r>
          </w:p>
          <w:p w14:paraId="6E08A6F5"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user_id')-&gt;references('id')</w:t>
            </w:r>
          </w:p>
          <w:p w14:paraId="2CE82CCB"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sers')</w:t>
            </w:r>
          </w:p>
          <w:p w14:paraId="4FED141A" w14:textId="6392782A"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5AA7EF47" w14:textId="227E0D09"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0203EEDA" w14:textId="7793577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03837337" w14:textId="77777777" w:rsidR="00367564" w:rsidRDefault="00367564" w:rsidP="00367564">
            <w:pPr>
              <w:spacing w:before="120" w:line="240" w:lineRule="auto"/>
              <w:ind w:left="175"/>
              <w:contextualSpacing/>
              <w:rPr>
                <w:rFonts w:ascii="Courier New" w:hAnsi="Courier New" w:cs="Courier New"/>
                <w:sz w:val="20"/>
                <w:szCs w:val="20"/>
              </w:rPr>
            </w:pPr>
          </w:p>
          <w:p w14:paraId="3EA34F68"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doors', function (Blueprint $table) {</w:t>
            </w:r>
          </w:p>
          <w:p w14:paraId="1A2A24B9"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DCF7BD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7BCDB3A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1D71E6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office_id');</w:t>
            </w:r>
          </w:p>
          <w:p w14:paraId="35A019D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socket_id')-&gt;unique()-&gt;nullable();</w:t>
            </w:r>
          </w:p>
          <w:p w14:paraId="5A0C1795"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CF19E1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7C4AFF4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6430D4C2"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name')-&gt;unique()-&gt;nullable();</w:t>
            </w:r>
          </w:p>
          <w:p w14:paraId="405F01B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pass')-&gt;unique()-&gt;nullable();</w:t>
            </w:r>
          </w:p>
          <w:p w14:paraId="17D10719"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key')-&gt;nullable();</w:t>
            </w:r>
          </w:p>
          <w:p w14:paraId="490A001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boolean('is_lock')-&gt;default(1);</w:t>
            </w:r>
          </w:p>
          <w:p w14:paraId="1FB2E43A"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2CEA456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32768E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093D73FE"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5979937"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3DD807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doors', function (Blueprint $table) {</w:t>
            </w:r>
          </w:p>
          <w:p w14:paraId="139612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F51687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offices table</w:t>
            </w:r>
          </w:p>
          <w:p w14:paraId="48C072E1"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office_id')-&gt;references('id')</w:t>
            </w:r>
          </w:p>
          <w:p w14:paraId="05C08C63"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offices')</w:t>
            </w:r>
          </w:p>
          <w:p w14:paraId="6843F808"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712233A9" w14:textId="1C4A397A"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64E7C3C5" w14:textId="4824D9B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FB60FE0" w14:textId="77777777" w:rsidR="00221198" w:rsidRDefault="00221198" w:rsidP="00367564">
            <w:pPr>
              <w:spacing w:before="120" w:line="240" w:lineRule="auto"/>
              <w:ind w:left="175"/>
              <w:contextualSpacing/>
              <w:rPr>
                <w:rFonts w:ascii="Courier New" w:hAnsi="Courier New" w:cs="Courier New"/>
                <w:sz w:val="20"/>
                <w:szCs w:val="20"/>
              </w:rPr>
            </w:pPr>
          </w:p>
          <w:p w14:paraId="2CE03761"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create('access', function (Blueprint $table) {</w:t>
            </w:r>
          </w:p>
          <w:p w14:paraId="30B94CC5"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FC2F4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identifier</w:t>
            </w:r>
          </w:p>
          <w:p w14:paraId="0536A1D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id')-&gt;primary();</w:t>
            </w:r>
          </w:p>
          <w:p w14:paraId="1BEB532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user_id');</w:t>
            </w:r>
          </w:p>
          <w:p w14:paraId="2DE1D2CA"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door_id');</w:t>
            </w:r>
          </w:p>
          <w:p w14:paraId="4B605E2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B08148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data</w:t>
            </w:r>
          </w:p>
          <w:p w14:paraId="100807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begin');</w:t>
            </w:r>
          </w:p>
          <w:p w14:paraId="1F2073B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end');</w:t>
            </w:r>
          </w:p>
          <w:p w14:paraId="3B03A29F"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begin')-&gt;default(null)-&gt;nullable();</w:t>
            </w:r>
          </w:p>
          <w:p w14:paraId="15828CA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end')-&gt;default(null)-&gt;nullable();</w:t>
            </w:r>
          </w:p>
          <w:p w14:paraId="4C5987F4"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temporary')-&gt;nullable();</w:t>
            </w:r>
          </w:p>
          <w:p w14:paraId="21C16D7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running')-&gt;nullable();</w:t>
            </w:r>
          </w:p>
          <w:p w14:paraId="14912F3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20CC572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timestamp</w:t>
            </w:r>
          </w:p>
          <w:p w14:paraId="5A38194E"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stamps();</w:t>
            </w:r>
          </w:p>
          <w:p w14:paraId="352FB0A2" w14:textId="77777777"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3CAFDE98" w14:textId="77777777" w:rsidR="00E83F2F" w:rsidRDefault="00E83F2F" w:rsidP="00221198">
            <w:pPr>
              <w:spacing w:before="120" w:line="240" w:lineRule="auto"/>
              <w:ind w:left="175"/>
              <w:contextualSpacing/>
              <w:rPr>
                <w:rFonts w:ascii="Courier New" w:hAnsi="Courier New" w:cs="Courier New"/>
                <w:sz w:val="20"/>
                <w:szCs w:val="20"/>
              </w:rPr>
            </w:pPr>
          </w:p>
          <w:p w14:paraId="41FB3334" w14:textId="77777777" w:rsidR="00E83F2F" w:rsidRDefault="00E83F2F" w:rsidP="00221198">
            <w:pPr>
              <w:spacing w:before="120" w:line="240" w:lineRule="auto"/>
              <w:ind w:left="175"/>
              <w:contextualSpacing/>
              <w:rPr>
                <w:rFonts w:ascii="Courier New" w:hAnsi="Courier New" w:cs="Courier New"/>
                <w:sz w:val="20"/>
                <w:szCs w:val="20"/>
              </w:rPr>
            </w:pPr>
          </w:p>
          <w:p w14:paraId="5CE81E64" w14:textId="77777777" w:rsidR="00E83F2F" w:rsidRDefault="00E83F2F" w:rsidP="00221198">
            <w:pPr>
              <w:spacing w:before="120" w:line="240" w:lineRule="auto"/>
              <w:ind w:left="175"/>
              <w:contextualSpacing/>
              <w:rPr>
                <w:rFonts w:ascii="Courier New" w:hAnsi="Courier New" w:cs="Courier New"/>
                <w:sz w:val="20"/>
                <w:szCs w:val="20"/>
              </w:rPr>
            </w:pPr>
          </w:p>
          <w:p w14:paraId="6B3356B8" w14:textId="77777777" w:rsidR="00D80046" w:rsidRPr="00221198" w:rsidRDefault="00D80046" w:rsidP="00D80046">
            <w:pPr>
              <w:spacing w:before="120" w:line="240" w:lineRule="auto"/>
              <w:contextualSpacing/>
              <w:rPr>
                <w:rFonts w:ascii="Courier New" w:hAnsi="Courier New" w:cs="Courier New"/>
                <w:sz w:val="20"/>
                <w:szCs w:val="20"/>
              </w:rPr>
            </w:pPr>
          </w:p>
          <w:p w14:paraId="019814E4"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26620BB"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table('access', function (Blueprint $table) {</w:t>
            </w:r>
          </w:p>
          <w:p w14:paraId="63027EB9"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1C46DE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users table</w:t>
            </w:r>
          </w:p>
          <w:p w14:paraId="4AF75129"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user_id')-&gt;references('id')</w:t>
            </w:r>
          </w:p>
          <w:p w14:paraId="3D693FC8"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sers')</w:t>
            </w:r>
          </w:p>
          <w:p w14:paraId="295F4505"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17B80F15" w14:textId="3BB3D871"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0B2750E7"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E577133"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doors table</w:t>
            </w:r>
          </w:p>
          <w:p w14:paraId="7D834BE7"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door_id')-&gt;references('id')</w:t>
            </w:r>
          </w:p>
          <w:p w14:paraId="65308DBB"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oors')</w:t>
            </w:r>
          </w:p>
          <w:p w14:paraId="2C5CCC96"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7B9EB612" w14:textId="4007A840"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268BCAA9" w14:textId="12BBDD2F"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0CE7AE4" w14:textId="77777777" w:rsidR="00E83F2F" w:rsidRDefault="00E83F2F" w:rsidP="00221198">
            <w:pPr>
              <w:spacing w:before="120" w:line="240" w:lineRule="auto"/>
              <w:ind w:left="175"/>
              <w:contextualSpacing/>
              <w:rPr>
                <w:rFonts w:ascii="Courier New" w:hAnsi="Courier New" w:cs="Courier New"/>
                <w:sz w:val="20"/>
                <w:szCs w:val="20"/>
              </w:rPr>
            </w:pPr>
          </w:p>
          <w:p w14:paraId="365AF915"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create('schedules', function (Blueprint $table) {</w:t>
            </w:r>
          </w:p>
          <w:p w14:paraId="5B127105"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D86B736"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identifier</w:t>
            </w:r>
          </w:p>
          <w:p w14:paraId="642F901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id')-&gt;primary();</w:t>
            </w:r>
          </w:p>
          <w:p w14:paraId="0FB8D8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office_id');</w:t>
            </w:r>
          </w:p>
          <w:p w14:paraId="415DD990"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48704C4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data</w:t>
            </w:r>
          </w:p>
          <w:p w14:paraId="172BB111"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name');</w:t>
            </w:r>
          </w:p>
          <w:p w14:paraId="02348829"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begin');</w:t>
            </w:r>
          </w:p>
          <w:p w14:paraId="34583C1A"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end');</w:t>
            </w:r>
          </w:p>
          <w:p w14:paraId="3806758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begin');</w:t>
            </w:r>
          </w:p>
          <w:p w14:paraId="6AD8BD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end');</w:t>
            </w:r>
          </w:p>
          <w:p w14:paraId="17F25233"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boolean('is_repeating')-&gt;default(0);</w:t>
            </w:r>
          </w:p>
          <w:p w14:paraId="46481DA8"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day_repeating');</w:t>
            </w:r>
          </w:p>
          <w:p w14:paraId="4CF17582"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enum('status', ['waiting', 'running', 'done'])</w:t>
            </w:r>
          </w:p>
          <w:p w14:paraId="57A69989" w14:textId="3BC97726"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default('waiting');</w:t>
            </w:r>
          </w:p>
          <w:p w14:paraId="2D5CFF01"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AF81D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timestamp</w:t>
            </w:r>
          </w:p>
          <w:p w14:paraId="5F15AD1C"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stamps();</w:t>
            </w:r>
          </w:p>
          <w:p w14:paraId="5D9F035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3850A163"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084C18F4"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table('schedules', function (Blueprint $table) {</w:t>
            </w:r>
          </w:p>
          <w:p w14:paraId="6A65EEC7"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863397"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relation to offices table</w:t>
            </w:r>
          </w:p>
          <w:p w14:paraId="3AECADC5"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foreign('office_id')-&gt;references('id')</w:t>
            </w:r>
          </w:p>
          <w:p w14:paraId="27050182"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offices')</w:t>
            </w:r>
          </w:p>
          <w:p w14:paraId="5F284B14"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Update('cascade')</w:t>
            </w:r>
          </w:p>
          <w:p w14:paraId="2E7605E4" w14:textId="3671E551"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Delete('cascade');</w:t>
            </w:r>
          </w:p>
          <w:p w14:paraId="0C4D35ED" w14:textId="00CCD419"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4A771D68" w14:textId="77777777" w:rsidR="00E83F2F" w:rsidRDefault="00E83F2F" w:rsidP="00E83F2F">
            <w:pPr>
              <w:spacing w:before="120" w:line="240" w:lineRule="auto"/>
              <w:ind w:left="175"/>
              <w:contextualSpacing/>
              <w:rPr>
                <w:rFonts w:ascii="Courier New" w:hAnsi="Courier New" w:cs="Courier New"/>
                <w:sz w:val="20"/>
                <w:szCs w:val="20"/>
              </w:rPr>
            </w:pPr>
          </w:p>
          <w:p w14:paraId="6DA6CDF1"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create('door_schedule', function (Blueprint $table) {</w:t>
            </w:r>
          </w:p>
          <w:p w14:paraId="33378F1D"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757A090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identifier</w:t>
            </w:r>
          </w:p>
          <w:p w14:paraId="65BA166E"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id')-&gt;primary();</w:t>
            </w:r>
          </w:p>
          <w:p w14:paraId="2EFB6A94"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schedule_id');</w:t>
            </w:r>
          </w:p>
          <w:p w14:paraId="7E3489D3"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door_id');</w:t>
            </w:r>
          </w:p>
          <w:p w14:paraId="40987098"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33244452"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timestamp</w:t>
            </w:r>
          </w:p>
          <w:p w14:paraId="115DD41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timestamps();</w:t>
            </w:r>
          </w:p>
          <w:p w14:paraId="579EF33D"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1B7221BC" w14:textId="77777777" w:rsidR="00CD37F2" w:rsidRDefault="00CD37F2" w:rsidP="00CD37F2">
            <w:pPr>
              <w:spacing w:before="120" w:line="240" w:lineRule="auto"/>
              <w:ind w:left="175"/>
              <w:contextualSpacing/>
              <w:rPr>
                <w:rFonts w:ascii="Courier New" w:hAnsi="Courier New" w:cs="Courier New"/>
                <w:sz w:val="20"/>
                <w:szCs w:val="20"/>
              </w:rPr>
            </w:pPr>
          </w:p>
          <w:p w14:paraId="0484EA6A" w14:textId="77777777" w:rsidR="00CD37F2" w:rsidRDefault="00CD37F2" w:rsidP="00CD37F2">
            <w:pPr>
              <w:spacing w:before="120" w:line="240" w:lineRule="auto"/>
              <w:ind w:left="175"/>
              <w:contextualSpacing/>
              <w:rPr>
                <w:rFonts w:ascii="Courier New" w:hAnsi="Courier New" w:cs="Courier New"/>
                <w:sz w:val="20"/>
                <w:szCs w:val="20"/>
              </w:rPr>
            </w:pPr>
          </w:p>
          <w:p w14:paraId="07E6466D" w14:textId="77777777" w:rsidR="00CD37F2" w:rsidRPr="00CD37F2" w:rsidRDefault="00CD37F2" w:rsidP="00D80046">
            <w:pPr>
              <w:spacing w:before="120" w:line="240" w:lineRule="auto"/>
              <w:contextualSpacing/>
              <w:rPr>
                <w:rFonts w:ascii="Courier New" w:hAnsi="Courier New" w:cs="Courier New"/>
                <w:sz w:val="20"/>
                <w:szCs w:val="20"/>
              </w:rPr>
            </w:pPr>
          </w:p>
          <w:p w14:paraId="28288037"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table('door_schedule', function (Blueprint $table) {</w:t>
            </w:r>
          </w:p>
          <w:p w14:paraId="34CB95CC"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13E8875"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schedules table</w:t>
            </w:r>
          </w:p>
          <w:p w14:paraId="7A219210"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schedule_id')-&gt;references('id')</w:t>
            </w:r>
          </w:p>
          <w:p w14:paraId="07BC3374"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schedules')</w:t>
            </w:r>
          </w:p>
          <w:p w14:paraId="39097B3A"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57059FB5" w14:textId="2ED412F1"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0DCCCD3B"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4EA13A6"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doors table</w:t>
            </w:r>
          </w:p>
          <w:p w14:paraId="18E77E3F"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door_id')-&gt;references('id')</w:t>
            </w:r>
          </w:p>
          <w:p w14:paraId="4280D7D7"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oors')</w:t>
            </w:r>
          </w:p>
          <w:p w14:paraId="298FB1BB"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23007829" w14:textId="4EDC0DC7"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56AFF579" w14:textId="640E80DA" w:rsidR="00E83F2F"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306ED125" w14:textId="58BEA5C1" w:rsidR="00D5080A" w:rsidRDefault="00D5080A" w:rsidP="003E766D">
            <w:pPr>
              <w:spacing w:before="120" w:line="240" w:lineRule="auto"/>
              <w:contextualSpacing/>
            </w:pPr>
          </w:p>
        </w:tc>
      </w:tr>
    </w:tbl>
    <w:p w14:paraId="135F6C95" w14:textId="77777777" w:rsidR="006D3BBD" w:rsidRDefault="006D3BBD" w:rsidP="006D3BBD">
      <w:pPr>
        <w:pStyle w:val="ListParagraph"/>
        <w:ind w:left="284"/>
      </w:pPr>
    </w:p>
    <w:p w14:paraId="7ED8C2DF" w14:textId="03C98DDD" w:rsidR="00E967A0" w:rsidRDefault="00E967A0" w:rsidP="006247DA">
      <w:pPr>
        <w:pStyle w:val="ListParagraph"/>
        <w:numPr>
          <w:ilvl w:val="2"/>
          <w:numId w:val="2"/>
        </w:numPr>
        <w:ind w:left="284" w:hanging="284"/>
      </w:pPr>
      <w:r w:rsidRPr="00CC6E76">
        <w:rPr>
          <w:i/>
        </w:rPr>
        <w:t>Routing</w:t>
      </w:r>
      <w:r>
        <w:t xml:space="preserve"> </w:t>
      </w:r>
      <w:r w:rsidR="00CC6E76">
        <w:t>API</w:t>
      </w:r>
    </w:p>
    <w:tbl>
      <w:tblPr>
        <w:tblStyle w:val="TableGrid"/>
        <w:tblW w:w="7654" w:type="dxa"/>
        <w:tblInd w:w="392" w:type="dxa"/>
        <w:tblLook w:val="04A0" w:firstRow="1" w:lastRow="0" w:firstColumn="1" w:lastColumn="0" w:noHBand="0" w:noVBand="1"/>
      </w:tblPr>
      <w:tblGrid>
        <w:gridCol w:w="7654"/>
      </w:tblGrid>
      <w:tr w:rsidR="001B6F78" w14:paraId="42350899" w14:textId="77777777" w:rsidTr="001B6F78">
        <w:tc>
          <w:tcPr>
            <w:tcW w:w="7654" w:type="dxa"/>
          </w:tcPr>
          <w:p w14:paraId="7F005FB5" w14:textId="700849D9" w:rsidR="004F6DDD" w:rsidRDefault="004F6DDD" w:rsidP="004F6DDD">
            <w:pPr>
              <w:spacing w:line="240" w:lineRule="auto"/>
              <w:ind w:left="175"/>
              <w:contextualSpacing/>
              <w:rPr>
                <w:rFonts w:ascii="Courier New" w:hAnsi="Courier New" w:cs="Courier New"/>
                <w:sz w:val="20"/>
                <w:szCs w:val="20"/>
              </w:rPr>
            </w:pPr>
          </w:p>
          <w:p w14:paraId="041FA55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in</w:t>
            </w:r>
          </w:p>
          <w:p w14:paraId="4D15D803" w14:textId="2FD2D8FD"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login', [AuthController::class, 'authenticate'])-&gt;middleware('guest');</w:t>
            </w:r>
          </w:p>
          <w:p w14:paraId="5A0CBEC9"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FFFABD" w14:textId="7AA7E6F6"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verify otp via </w:t>
            </w:r>
            <w:r w:rsidR="00780C9B" w:rsidRPr="00780C9B">
              <w:rPr>
                <w:rFonts w:ascii="Courier New" w:hAnsi="Courier New" w:cs="Courier New"/>
                <w:i/>
                <w:sz w:val="20"/>
                <w:szCs w:val="20"/>
              </w:rPr>
              <w:t>email</w:t>
            </w:r>
          </w:p>
          <w:p w14:paraId="3842F6B5" w14:textId="4005CDE8"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verify-</w:t>
            </w:r>
            <w:r w:rsidR="00780C9B" w:rsidRPr="00780C9B">
              <w:rPr>
                <w:rFonts w:ascii="Courier New" w:hAnsi="Courier New" w:cs="Courier New"/>
                <w:i/>
                <w:sz w:val="20"/>
                <w:szCs w:val="20"/>
              </w:rPr>
              <w:t>email</w:t>
            </w:r>
            <w:r w:rsidRPr="001B6F78">
              <w:rPr>
                <w:rFonts w:ascii="Courier New" w:hAnsi="Courier New" w:cs="Courier New"/>
                <w:sz w:val="20"/>
                <w:szCs w:val="20"/>
              </w:rPr>
              <w:t>', [AuthController::class, 'verifyEmail'])-&gt;middleware('auth:sanctum');</w:t>
            </w:r>
          </w:p>
          <w:p w14:paraId="7BFF539E"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D37DAC0"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reset password</w:t>
            </w:r>
          </w:p>
          <w:p w14:paraId="32CF9F1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reset-password', [AuthController::class, 'resetPassword'])-&gt;middleware('guest');</w:t>
            </w:r>
          </w:p>
          <w:p w14:paraId="6216F6B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602CD2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out</w:t>
            </w:r>
          </w:p>
          <w:p w14:paraId="6BC83C5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get('/logout', [AuthController::class, 'logout'])</w:t>
            </w:r>
          </w:p>
          <w:p w14:paraId="548422E2" w14:textId="7BBEF46C"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middleware('auth:sanctum');</w:t>
            </w:r>
          </w:p>
          <w:p w14:paraId="6C3B2545"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411BADC"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67B3BCF5"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middleware(['auth:sanctum', 'verified'])</w:t>
            </w:r>
          </w:p>
          <w:p w14:paraId="273A47E4" w14:textId="7564E83B"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group(function () {</w:t>
            </w:r>
          </w:p>
          <w:p w14:paraId="01E4B1A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D7EF8A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user profile</w:t>
            </w:r>
          </w:p>
          <w:p w14:paraId="3B2E087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profile', [UserController::class, </w:t>
            </w:r>
            <w:r w:rsidR="003A3ECC">
              <w:rPr>
                <w:rFonts w:ascii="Courier New" w:hAnsi="Courier New" w:cs="Courier New"/>
                <w:sz w:val="20"/>
                <w:szCs w:val="20"/>
              </w:rPr>
              <w:t xml:space="preserve"> </w:t>
            </w:r>
          </w:p>
          <w:p w14:paraId="4B15FAFB" w14:textId="0905EAA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Profile']);</w:t>
            </w:r>
          </w:p>
          <w:p w14:paraId="254A57A3"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010C3A2"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vatar</w:t>
            </w:r>
          </w:p>
          <w:p w14:paraId="43076321"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avatar/', [UserController::class, </w:t>
            </w:r>
          </w:p>
          <w:p w14:paraId="0E2DF944" w14:textId="06A630D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Avatar']);</w:t>
            </w:r>
          </w:p>
          <w:p w14:paraId="14C07042"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9F638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avatar</w:t>
            </w:r>
          </w:p>
          <w:p w14:paraId="30AB9F70"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avatar', [UserController::class, </w:t>
            </w:r>
          </w:p>
          <w:p w14:paraId="3EBAEE51" w14:textId="6547D268"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Avatar']);</w:t>
            </w:r>
          </w:p>
          <w:p w14:paraId="245567F4"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B81BCE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ange password</w:t>
            </w:r>
          </w:p>
          <w:p w14:paraId="0F5FC05E"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change-password', [UserController::class, </w:t>
            </w:r>
          </w:p>
          <w:p w14:paraId="711589B7" w14:textId="5D3DCE7A" w:rsidR="003A3ECC" w:rsidRDefault="003A3ECC" w:rsidP="00D80046">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changePassword']);</w:t>
            </w:r>
          </w:p>
          <w:p w14:paraId="625116C8" w14:textId="77777777" w:rsidR="003A3ECC" w:rsidRPr="001B6F78" w:rsidRDefault="003A3ECC" w:rsidP="00085ADD">
            <w:pPr>
              <w:spacing w:line="240" w:lineRule="auto"/>
              <w:ind w:left="175"/>
              <w:contextualSpacing/>
              <w:jc w:val="left"/>
              <w:rPr>
                <w:rFonts w:ascii="Courier New" w:hAnsi="Courier New" w:cs="Courier New"/>
                <w:sz w:val="20"/>
                <w:szCs w:val="20"/>
              </w:rPr>
            </w:pPr>
          </w:p>
          <w:p w14:paraId="2D18BC7F"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ccess</w:t>
            </w:r>
          </w:p>
          <w:p w14:paraId="5BE3E6A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access', [AccessController::class, </w:t>
            </w:r>
          </w:p>
          <w:p w14:paraId="29042416" w14:textId="37CC733A" w:rsid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lastRenderedPageBreak/>
              <w:t xml:space="preserve">    </w:t>
            </w:r>
            <w:r w:rsidR="001B6F78" w:rsidRPr="001B6F78">
              <w:rPr>
                <w:rFonts w:ascii="Courier New" w:hAnsi="Courier New" w:cs="Courier New"/>
                <w:sz w:val="20"/>
                <w:szCs w:val="20"/>
              </w:rPr>
              <w:t>'myAccess']);</w:t>
            </w:r>
          </w:p>
          <w:p w14:paraId="2726F46A" w14:textId="77777777" w:rsidR="00D80046" w:rsidRPr="001B6F78" w:rsidRDefault="00D80046" w:rsidP="00085ADD">
            <w:pPr>
              <w:spacing w:line="240" w:lineRule="auto"/>
              <w:ind w:left="175"/>
              <w:contextualSpacing/>
              <w:jc w:val="left"/>
              <w:rPr>
                <w:rFonts w:ascii="Courier New" w:hAnsi="Courier New" w:cs="Courier New"/>
                <w:sz w:val="20"/>
                <w:szCs w:val="20"/>
              </w:rPr>
            </w:pPr>
          </w:p>
          <w:p w14:paraId="1EE9329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3459E98"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door at office</w:t>
            </w:r>
          </w:p>
          <w:p w14:paraId="396D421A"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get-door', [AccessController::class, </w:t>
            </w:r>
          </w:p>
          <w:p w14:paraId="50E216B8" w14:textId="67F09AE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OfficeDoor']);</w:t>
            </w:r>
          </w:p>
          <w:p w14:paraId="0C8E6118"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4D2F9DC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eck access</w:t>
            </w:r>
          </w:p>
          <w:p w14:paraId="1472C25F"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verify-access/{door_id}', </w:t>
            </w:r>
          </w:p>
          <w:p w14:paraId="36C59146" w14:textId="78CCC073"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AccessController::class, 'verifyAccess']);</w:t>
            </w:r>
          </w:p>
          <w:p w14:paraId="5462EF1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27A215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remote access</w:t>
            </w:r>
          </w:p>
          <w:p w14:paraId="61FFF768"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remote-access', [AccessController::class, </w:t>
            </w:r>
          </w:p>
          <w:p w14:paraId="525DC8FE" w14:textId="6557789E"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remoteAccess']);</w:t>
            </w:r>
          </w:p>
          <w:p w14:paraId="72F48F9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B34789B"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signature</w:t>
            </w:r>
          </w:p>
          <w:p w14:paraId="67BB232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get-signature', [AuthController::class, </w:t>
            </w:r>
          </w:p>
          <w:p w14:paraId="17039E5D" w14:textId="53A09F1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signature']);</w:t>
            </w:r>
          </w:p>
          <w:p w14:paraId="00DF1747"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98CA8D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history access</w:t>
            </w:r>
          </w:p>
          <w:p w14:paraId="5403CA56"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history', [AccessController::class, </w:t>
            </w:r>
          </w:p>
          <w:p w14:paraId="7435A308" w14:textId="3DC4439D"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History']);</w:t>
            </w:r>
          </w:p>
          <w:p w14:paraId="4AF8A97B" w14:textId="77777777" w:rsid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w:t>
            </w:r>
          </w:p>
          <w:p w14:paraId="0C4EB2FB" w14:textId="48BC6354" w:rsidR="00085ADD" w:rsidRDefault="00085ADD" w:rsidP="00085ADD">
            <w:pPr>
              <w:spacing w:line="240" w:lineRule="auto"/>
              <w:ind w:left="175"/>
              <w:contextualSpacing/>
              <w:jc w:val="left"/>
            </w:pPr>
          </w:p>
        </w:tc>
      </w:tr>
    </w:tbl>
    <w:p w14:paraId="0CFA3565" w14:textId="77777777" w:rsidR="001B6F78" w:rsidRDefault="001B6F78" w:rsidP="001B6F78">
      <w:pPr>
        <w:pStyle w:val="ListParagraph"/>
        <w:ind w:left="284"/>
      </w:pPr>
    </w:p>
    <w:p w14:paraId="665416BF" w14:textId="42F997D2" w:rsidR="00CC6E76" w:rsidRPr="00CC6E76" w:rsidRDefault="00CC6E76" w:rsidP="006247DA">
      <w:pPr>
        <w:pStyle w:val="ListParagraph"/>
        <w:numPr>
          <w:ilvl w:val="2"/>
          <w:numId w:val="2"/>
        </w:numPr>
        <w:ind w:left="284" w:hanging="284"/>
      </w:pPr>
      <w:r w:rsidRPr="00CC6E76">
        <w:rPr>
          <w:i/>
        </w:rPr>
        <w:t>Routing</w:t>
      </w:r>
      <w:r>
        <w:t xml:space="preserve"> </w:t>
      </w:r>
      <w:r w:rsidRPr="00CC6E76">
        <w:rPr>
          <w:i/>
        </w:rPr>
        <w:t>Door</w:t>
      </w:r>
    </w:p>
    <w:tbl>
      <w:tblPr>
        <w:tblStyle w:val="TableGrid"/>
        <w:tblW w:w="7654" w:type="dxa"/>
        <w:tblInd w:w="392" w:type="dxa"/>
        <w:tblLook w:val="04A0" w:firstRow="1" w:lastRow="0" w:firstColumn="1" w:lastColumn="0" w:noHBand="0" w:noVBand="1"/>
      </w:tblPr>
      <w:tblGrid>
        <w:gridCol w:w="7654"/>
      </w:tblGrid>
      <w:tr w:rsidR="00CC6E76" w14:paraId="688C29F4" w14:textId="77777777" w:rsidTr="00CC6E76">
        <w:tc>
          <w:tcPr>
            <w:tcW w:w="7654" w:type="dxa"/>
          </w:tcPr>
          <w:p w14:paraId="1DB94DF7" w14:textId="4364469C" w:rsidR="00CC6E76" w:rsidRDefault="00CC6E76" w:rsidP="00CC6E76">
            <w:pPr>
              <w:spacing w:line="240" w:lineRule="auto"/>
              <w:ind w:left="175"/>
              <w:jc w:val="left"/>
              <w:rPr>
                <w:rFonts w:ascii="Courier New" w:hAnsi="Courier New" w:cs="Courier New"/>
                <w:sz w:val="20"/>
                <w:szCs w:val="20"/>
              </w:rPr>
            </w:pPr>
          </w:p>
          <w:p w14:paraId="1E014445"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login', [AuthController::class, 'authenticate'])-&gt;middleware('guest');</w:t>
            </w:r>
          </w:p>
          <w:p w14:paraId="68F0BFCA" w14:textId="77777777" w:rsidR="00CC6E76" w:rsidRPr="00CC6E76" w:rsidRDefault="00CC6E76" w:rsidP="00CC6E76">
            <w:pPr>
              <w:spacing w:line="240" w:lineRule="auto"/>
              <w:ind w:left="175"/>
              <w:jc w:val="left"/>
              <w:rPr>
                <w:rFonts w:ascii="Courier New" w:hAnsi="Courier New" w:cs="Courier New"/>
                <w:sz w:val="20"/>
                <w:szCs w:val="20"/>
              </w:rPr>
            </w:pPr>
          </w:p>
          <w:p w14:paraId="31A4D64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register', [AuthController::class, 'register'])-&gt;middleware('guest');</w:t>
            </w:r>
          </w:p>
          <w:p w14:paraId="1BBDE32D" w14:textId="77777777" w:rsidR="00CC6E76" w:rsidRPr="00CC6E76" w:rsidRDefault="00CC6E76" w:rsidP="00CC6E76">
            <w:pPr>
              <w:spacing w:line="240" w:lineRule="auto"/>
              <w:ind w:left="175"/>
              <w:jc w:val="left"/>
              <w:rPr>
                <w:rFonts w:ascii="Courier New" w:hAnsi="Courier New" w:cs="Courier New"/>
                <w:sz w:val="20"/>
                <w:szCs w:val="20"/>
              </w:rPr>
            </w:pPr>
          </w:p>
          <w:p w14:paraId="5EC0E659"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middleware('auth:sanctum')-&gt;group(function () {</w:t>
            </w:r>
          </w:p>
          <w:p w14:paraId="2951DC98" w14:textId="77777777" w:rsidR="00CC6E76" w:rsidRPr="00CC6E76" w:rsidRDefault="00CC6E76" w:rsidP="00CC6E76">
            <w:pPr>
              <w:spacing w:line="240" w:lineRule="auto"/>
              <w:ind w:left="175"/>
              <w:jc w:val="left"/>
              <w:rPr>
                <w:rFonts w:ascii="Courier New" w:hAnsi="Courier New" w:cs="Courier New"/>
                <w:sz w:val="20"/>
                <w:szCs w:val="20"/>
              </w:rPr>
            </w:pPr>
          </w:p>
          <w:p w14:paraId="44887B26"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get signature</w:t>
            </w:r>
          </w:p>
          <w:p w14:paraId="76FA9806"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get-signature', [AuthController::class, </w:t>
            </w:r>
          </w:p>
          <w:p w14:paraId="42E94908" w14:textId="523A3EE3"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signature']);</w:t>
            </w:r>
          </w:p>
          <w:p w14:paraId="0AA384C9" w14:textId="77777777" w:rsidR="00CC6E76" w:rsidRPr="00CC6E76" w:rsidRDefault="00CC6E76" w:rsidP="00CC6E76">
            <w:pPr>
              <w:spacing w:line="240" w:lineRule="auto"/>
              <w:ind w:left="175"/>
              <w:jc w:val="left"/>
              <w:rPr>
                <w:rFonts w:ascii="Courier New" w:hAnsi="Courier New" w:cs="Courier New"/>
                <w:sz w:val="20"/>
                <w:szCs w:val="20"/>
              </w:rPr>
            </w:pPr>
          </w:p>
          <w:p w14:paraId="3E29D46F"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logout</w:t>
            </w:r>
          </w:p>
          <w:p w14:paraId="1F8B599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get('/logout', [AuthController::class, </w:t>
            </w:r>
          </w:p>
          <w:p w14:paraId="65C76FC1" w14:textId="4630BDC0"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logout']);</w:t>
            </w:r>
          </w:p>
          <w:p w14:paraId="2F171941" w14:textId="77777777" w:rsidR="00CC6E76" w:rsidRPr="00CC6E76" w:rsidRDefault="00CC6E76" w:rsidP="00CC6E76">
            <w:pPr>
              <w:spacing w:line="240" w:lineRule="auto"/>
              <w:ind w:left="175"/>
              <w:jc w:val="left"/>
              <w:rPr>
                <w:rFonts w:ascii="Courier New" w:hAnsi="Courier New" w:cs="Courier New"/>
                <w:sz w:val="20"/>
                <w:szCs w:val="20"/>
              </w:rPr>
            </w:pPr>
          </w:p>
          <w:p w14:paraId="243099C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update door status</w:t>
            </w:r>
          </w:p>
          <w:p w14:paraId="56EC5420"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update-status', </w:t>
            </w:r>
            <w:r>
              <w:rPr>
                <w:rFonts w:ascii="Courier New" w:hAnsi="Courier New" w:cs="Courier New"/>
                <w:sz w:val="20"/>
                <w:szCs w:val="20"/>
              </w:rPr>
              <w:t xml:space="preserve"> </w:t>
            </w:r>
          </w:p>
          <w:p w14:paraId="7788F003" w14:textId="78F5B997"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DoorEventController::class, 'update_status']);</w:t>
            </w:r>
          </w:p>
          <w:p w14:paraId="5B6C992D" w14:textId="77777777" w:rsidR="00CC6E76" w:rsidRPr="00CC6E76" w:rsidRDefault="00CC6E76" w:rsidP="00CC6E76">
            <w:pPr>
              <w:spacing w:line="240" w:lineRule="auto"/>
              <w:ind w:left="175"/>
              <w:jc w:val="left"/>
              <w:rPr>
                <w:rFonts w:ascii="Courier New" w:hAnsi="Courier New" w:cs="Courier New"/>
                <w:sz w:val="20"/>
                <w:szCs w:val="20"/>
              </w:rPr>
            </w:pPr>
          </w:p>
          <w:p w14:paraId="703D3760"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door alert</w:t>
            </w:r>
          </w:p>
          <w:p w14:paraId="05DDDDC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alert', [DoorEventController::class, </w:t>
            </w:r>
          </w:p>
          <w:p w14:paraId="77824A85" w14:textId="16904C64"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alert']);</w:t>
            </w:r>
          </w:p>
          <w:p w14:paraId="07A6C0F4"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w:t>
            </w:r>
          </w:p>
          <w:p w14:paraId="46D4B0B7" w14:textId="5C71B8B1" w:rsidR="00CC6E76" w:rsidRDefault="00CC6E76" w:rsidP="00CC6E76">
            <w:pPr>
              <w:spacing w:line="240" w:lineRule="auto"/>
              <w:ind w:left="175"/>
              <w:jc w:val="left"/>
            </w:pPr>
          </w:p>
        </w:tc>
      </w:tr>
    </w:tbl>
    <w:p w14:paraId="38CF66C7" w14:textId="77777777" w:rsidR="00CC6E76" w:rsidRDefault="00CC6E76" w:rsidP="00CC6E76">
      <w:pPr>
        <w:pStyle w:val="ListParagraph"/>
        <w:ind w:left="284"/>
      </w:pPr>
    </w:p>
    <w:p w14:paraId="4A76BEEE" w14:textId="77777777" w:rsidR="00E45FA7" w:rsidRDefault="00E45FA7" w:rsidP="00CC6E76">
      <w:pPr>
        <w:pStyle w:val="ListParagraph"/>
        <w:ind w:left="284"/>
      </w:pPr>
    </w:p>
    <w:p w14:paraId="48878248" w14:textId="77777777" w:rsidR="00E45FA7" w:rsidRPr="00CC6E76" w:rsidRDefault="00E45FA7" w:rsidP="00CC6E76">
      <w:pPr>
        <w:pStyle w:val="ListParagraph"/>
        <w:ind w:left="284"/>
      </w:pPr>
    </w:p>
    <w:p w14:paraId="3A24C08F" w14:textId="5C20C241" w:rsidR="00E967A0" w:rsidRDefault="00E967A0" w:rsidP="006247DA">
      <w:pPr>
        <w:pStyle w:val="ListParagraph"/>
        <w:numPr>
          <w:ilvl w:val="2"/>
          <w:numId w:val="2"/>
        </w:numPr>
        <w:ind w:left="284" w:hanging="284"/>
      </w:pPr>
      <w:r>
        <w:lastRenderedPageBreak/>
        <w:t>Kontroler</w:t>
      </w:r>
      <w:r w:rsidR="00D966FD">
        <w:t xml:space="preserve"> API</w:t>
      </w:r>
    </w:p>
    <w:tbl>
      <w:tblPr>
        <w:tblStyle w:val="TableGrid"/>
        <w:tblW w:w="7654" w:type="dxa"/>
        <w:tblInd w:w="392" w:type="dxa"/>
        <w:tblLook w:val="04A0" w:firstRow="1" w:lastRow="0" w:firstColumn="1" w:lastColumn="0" w:noHBand="0" w:noVBand="1"/>
      </w:tblPr>
      <w:tblGrid>
        <w:gridCol w:w="7654"/>
      </w:tblGrid>
      <w:tr w:rsidR="00734BF9" w14:paraId="34DA26CB" w14:textId="77777777" w:rsidTr="00734BF9">
        <w:tc>
          <w:tcPr>
            <w:tcW w:w="7654" w:type="dxa"/>
          </w:tcPr>
          <w:p w14:paraId="03EACD61" w14:textId="40E2293E" w:rsidR="00734BF9" w:rsidRDefault="00734BF9" w:rsidP="00734BF9">
            <w:pPr>
              <w:spacing w:line="240" w:lineRule="auto"/>
              <w:ind w:left="175"/>
              <w:rPr>
                <w:rFonts w:ascii="Courier New" w:hAnsi="Courier New" w:cs="Courier New"/>
                <w:sz w:val="20"/>
                <w:szCs w:val="20"/>
              </w:rPr>
            </w:pPr>
          </w:p>
          <w:p w14:paraId="5E0B8B5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class AccessController extends Controller</w:t>
            </w:r>
          </w:p>
          <w:p w14:paraId="7BEDD1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6D9600E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myAccess(Request $request)</w:t>
            </w:r>
          </w:p>
          <w:p w14:paraId="2EADABE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7A8C53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0A291F8" w14:textId="77777777" w:rsidR="00734BF9" w:rsidRPr="00734BF9" w:rsidRDefault="00734BF9" w:rsidP="00A65FB3">
            <w:pPr>
              <w:spacing w:line="240" w:lineRule="auto"/>
              <w:jc w:val="left"/>
              <w:rPr>
                <w:rFonts w:ascii="Courier New" w:hAnsi="Courier New" w:cs="Courier New"/>
                <w:sz w:val="20"/>
                <w:szCs w:val="20"/>
              </w:rPr>
            </w:pPr>
          </w:p>
          <w:p w14:paraId="77C699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18F7FB1C" w14:textId="77777777" w:rsidR="00734BF9" w:rsidRPr="00734BF9" w:rsidRDefault="00734BF9" w:rsidP="00A65FB3">
            <w:pPr>
              <w:spacing w:line="240" w:lineRule="auto"/>
              <w:ind w:left="175"/>
              <w:jc w:val="left"/>
              <w:rPr>
                <w:rFonts w:ascii="Courier New" w:hAnsi="Courier New" w:cs="Courier New"/>
                <w:sz w:val="20"/>
                <w:szCs w:val="20"/>
              </w:rPr>
            </w:pPr>
          </w:p>
          <w:p w14:paraId="61D5B3C4"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where('user_id', $user-&gt;id)</w:t>
            </w:r>
          </w:p>
          <w:p w14:paraId="7C691565" w14:textId="612A9366"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gt;first();</w:t>
            </w:r>
          </w:p>
          <w:p w14:paraId="6666B4AE" w14:textId="77777777" w:rsidR="00734BF9" w:rsidRPr="00734BF9" w:rsidRDefault="00734BF9" w:rsidP="00A65FB3">
            <w:pPr>
              <w:spacing w:line="240" w:lineRule="auto"/>
              <w:ind w:left="175"/>
              <w:jc w:val="left"/>
              <w:rPr>
                <w:rFonts w:ascii="Courier New" w:hAnsi="Courier New" w:cs="Courier New"/>
                <w:sz w:val="20"/>
                <w:szCs w:val="20"/>
              </w:rPr>
            </w:pPr>
          </w:p>
          <w:p w14:paraId="0D2E741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A2974D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39659AE7"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ith(</w:t>
            </w:r>
          </w:p>
          <w:p w14:paraId="33755DEA" w14:textId="00A6C7DC"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office' =&gt; function ($query) {</w:t>
            </w:r>
          </w:p>
          <w:p w14:paraId="38A097C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194DF3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office_id', $office-&gt;id)</w:t>
            </w:r>
          </w:p>
          <w:p w14:paraId="0BE02EDC" w14:textId="77777777" w:rsid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 'office_id', 'name'])</w:t>
            </w:r>
          </w:p>
          <w:p w14:paraId="03EA6E01" w14:textId="6AA1C59E"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get(),</w:t>
            </w:r>
          </w:p>
          <w:p w14:paraId="538ADA4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10E3CAC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E7F67D" w14:textId="77777777" w:rsidR="00734BF9" w:rsidRPr="00734BF9" w:rsidRDefault="00734BF9" w:rsidP="00A65FB3">
            <w:pPr>
              <w:spacing w:line="240" w:lineRule="auto"/>
              <w:ind w:left="175"/>
              <w:jc w:val="left"/>
              <w:rPr>
                <w:rFonts w:ascii="Courier New" w:hAnsi="Courier New" w:cs="Courier New"/>
                <w:sz w:val="20"/>
                <w:szCs w:val="20"/>
              </w:rPr>
            </w:pPr>
          </w:p>
          <w:p w14:paraId="16E7CEFD" w14:textId="441DFC89"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w:t>
            </w:r>
            <w:r w:rsidR="00A65FB3">
              <w:rPr>
                <w:rFonts w:ascii="Courier New" w:hAnsi="Courier New" w:cs="Courier New"/>
                <w:sz w:val="20"/>
                <w:szCs w:val="20"/>
              </w:rPr>
              <w:t>th(['door' =&gt; function ($query)</w:t>
            </w:r>
            <w:r w:rsidRPr="00734BF9">
              <w:rPr>
                <w:rFonts w:ascii="Courier New" w:hAnsi="Courier New" w:cs="Courier New"/>
                <w:sz w:val="20"/>
                <w:szCs w:val="20"/>
              </w:rPr>
              <w:t>{</w:t>
            </w:r>
          </w:p>
          <w:p w14:paraId="55FC6E8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office_id', 'name']);</w:t>
            </w:r>
          </w:p>
          <w:p w14:paraId="52871C3D"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r w:rsidR="00A65FB3">
              <w:rPr>
                <w:rFonts w:ascii="Courier New" w:hAnsi="Courier New" w:cs="Courier New"/>
                <w:sz w:val="20"/>
                <w:szCs w:val="20"/>
              </w:rPr>
              <w:t xml:space="preserve">    </w:t>
            </w:r>
            <w:r w:rsidRPr="00734BF9">
              <w:rPr>
                <w:rFonts w:ascii="Courier New" w:hAnsi="Courier New" w:cs="Courier New"/>
                <w:sz w:val="20"/>
                <w:szCs w:val="20"/>
              </w:rPr>
              <w:t>}])-&gt;where('user_id', $user-&gt;id)</w:t>
            </w:r>
          </w:p>
          <w:p w14:paraId="5BA586D1" w14:textId="77777777" w:rsidR="00A65FB3"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door_id', 'time_begin', 'time_end', </w:t>
            </w:r>
            <w:r>
              <w:rPr>
                <w:rFonts w:ascii="Courier New" w:hAnsi="Courier New" w:cs="Courier New"/>
                <w:sz w:val="20"/>
                <w:szCs w:val="20"/>
              </w:rPr>
              <w:t xml:space="preserve"> </w:t>
            </w:r>
          </w:p>
          <w:p w14:paraId="5028970B" w14:textId="3058ADE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date_begin', 'date_end', 'is_running'])-&gt;get();</w:t>
            </w:r>
          </w:p>
          <w:p w14:paraId="403759B6" w14:textId="77777777" w:rsidR="00734BF9" w:rsidRPr="00734BF9" w:rsidRDefault="00734BF9" w:rsidP="00A65FB3">
            <w:pPr>
              <w:spacing w:line="240" w:lineRule="auto"/>
              <w:ind w:left="175"/>
              <w:jc w:val="left"/>
              <w:rPr>
                <w:rFonts w:ascii="Courier New" w:hAnsi="Courier New" w:cs="Courier New"/>
                <w:sz w:val="20"/>
                <w:szCs w:val="20"/>
              </w:rPr>
            </w:pPr>
          </w:p>
          <w:p w14:paraId="2679775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4D6DFD91"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acccess using api', </w:t>
            </w:r>
          </w:p>
          <w:p w14:paraId="1CE4A88A" w14:textId="5D8A631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 =&gt; $user]);</w:t>
            </w:r>
          </w:p>
          <w:p w14:paraId="0B227EB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564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CC649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access</w:t>
            </w:r>
          </w:p>
          <w:p w14:paraId="6DFF84D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E9789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673FE1F" w14:textId="77777777" w:rsidR="00734BF9" w:rsidRPr="00734BF9" w:rsidRDefault="00734BF9" w:rsidP="00A65FB3">
            <w:pPr>
              <w:spacing w:line="240" w:lineRule="auto"/>
              <w:ind w:left="175"/>
              <w:jc w:val="left"/>
              <w:rPr>
                <w:rFonts w:ascii="Courier New" w:hAnsi="Courier New" w:cs="Courier New"/>
                <w:sz w:val="20"/>
                <w:szCs w:val="20"/>
              </w:rPr>
            </w:pPr>
          </w:p>
          <w:p w14:paraId="7AE8A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9E7C1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5AEEAC9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1160EB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36D5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8B6016E" w14:textId="77777777" w:rsidR="00734BF9" w:rsidRPr="00734BF9" w:rsidRDefault="00734BF9" w:rsidP="00A65FB3">
            <w:pPr>
              <w:spacing w:line="240" w:lineRule="auto"/>
              <w:ind w:left="175"/>
              <w:jc w:val="left"/>
              <w:rPr>
                <w:rFonts w:ascii="Courier New" w:hAnsi="Courier New" w:cs="Courier New"/>
                <w:sz w:val="20"/>
                <w:szCs w:val="20"/>
              </w:rPr>
            </w:pPr>
          </w:p>
          <w:p w14:paraId="6961A38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OfficeDoor(Request $request)</w:t>
            </w:r>
          </w:p>
          <w:p w14:paraId="61CACE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C61E72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2ECF83E" w14:textId="77777777" w:rsidR="00734BF9" w:rsidRPr="00734BF9" w:rsidRDefault="00734BF9" w:rsidP="00A65FB3">
            <w:pPr>
              <w:spacing w:line="240" w:lineRule="auto"/>
              <w:ind w:left="175"/>
              <w:jc w:val="left"/>
              <w:rPr>
                <w:rFonts w:ascii="Courier New" w:hAnsi="Courier New" w:cs="Courier New"/>
                <w:sz w:val="20"/>
                <w:szCs w:val="20"/>
              </w:rPr>
            </w:pPr>
          </w:p>
          <w:p w14:paraId="27FC23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EF5B7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39BEEC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message' =&gt; 'Not Authorized',</w:t>
            </w:r>
          </w:p>
          <w:p w14:paraId="10234EE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401);</w:t>
            </w:r>
          </w:p>
          <w:p w14:paraId="3597109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F6469C9" w14:textId="77777777" w:rsidR="00734BF9" w:rsidRPr="00734BF9" w:rsidRDefault="00734BF9" w:rsidP="00A65FB3">
            <w:pPr>
              <w:spacing w:line="240" w:lineRule="auto"/>
              <w:ind w:left="175"/>
              <w:jc w:val="left"/>
              <w:rPr>
                <w:rFonts w:ascii="Courier New" w:hAnsi="Courier New" w:cs="Courier New"/>
                <w:sz w:val="20"/>
                <w:szCs w:val="20"/>
              </w:rPr>
            </w:pPr>
          </w:p>
          <w:p w14:paraId="57104F4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select('id')-&gt;where('user_id', </w:t>
            </w:r>
            <w:r w:rsidR="00586EF4">
              <w:rPr>
                <w:rFonts w:ascii="Courier New" w:hAnsi="Courier New" w:cs="Courier New"/>
                <w:sz w:val="20"/>
                <w:szCs w:val="20"/>
              </w:rPr>
              <w:t xml:space="preserve"> </w:t>
            </w:r>
          </w:p>
          <w:p w14:paraId="4A3B4AAA" w14:textId="545A2762"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gt;id)-&gt;first();</w:t>
            </w:r>
          </w:p>
          <w:p w14:paraId="21A5B9D6" w14:textId="77777777" w:rsidR="00586EF4" w:rsidRDefault="00586EF4" w:rsidP="00A65FB3">
            <w:pPr>
              <w:spacing w:line="240" w:lineRule="auto"/>
              <w:ind w:left="175"/>
              <w:jc w:val="left"/>
              <w:rPr>
                <w:rFonts w:ascii="Courier New" w:hAnsi="Courier New" w:cs="Courier New"/>
                <w:sz w:val="20"/>
                <w:szCs w:val="20"/>
              </w:rPr>
            </w:pPr>
          </w:p>
          <w:p w14:paraId="6DD71B69" w14:textId="77777777" w:rsidR="00586EF4" w:rsidRPr="00734BF9" w:rsidRDefault="00586EF4" w:rsidP="00A65FB3">
            <w:pPr>
              <w:spacing w:line="240" w:lineRule="auto"/>
              <w:ind w:left="175"/>
              <w:jc w:val="left"/>
              <w:rPr>
                <w:rFonts w:ascii="Courier New" w:hAnsi="Courier New" w:cs="Courier New"/>
                <w:sz w:val="20"/>
                <w:szCs w:val="20"/>
              </w:rPr>
            </w:pPr>
          </w:p>
          <w:p w14:paraId="70436EB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door using api', ['user' =&gt; </w:t>
            </w:r>
          </w:p>
          <w:p w14:paraId="5FAC4555" w14:textId="0015887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w:t>
            </w:r>
          </w:p>
          <w:p w14:paraId="6EECA518" w14:textId="77777777" w:rsidR="00734BF9" w:rsidRPr="00734BF9" w:rsidRDefault="00734BF9" w:rsidP="00A65FB3">
            <w:pPr>
              <w:spacing w:line="240" w:lineRule="auto"/>
              <w:ind w:left="175"/>
              <w:jc w:val="left"/>
              <w:rPr>
                <w:rFonts w:ascii="Courier New" w:hAnsi="Courier New" w:cs="Courier New"/>
                <w:sz w:val="20"/>
                <w:szCs w:val="20"/>
              </w:rPr>
            </w:pPr>
          </w:p>
          <w:p w14:paraId="0786740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C1E9A3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D102AF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gt; $office-&gt;id,</w:t>
            </w:r>
          </w:p>
          <w:p w14:paraId="552118A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here('office_id', $office-&gt;id)</w:t>
            </w:r>
          </w:p>
          <w:p w14:paraId="7CFC7BA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id', 'name', 'key', 'socket_id', </w:t>
            </w:r>
          </w:p>
          <w:p w14:paraId="004D3BE6" w14:textId="02D00A9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is_lock'])-&gt;get()</w:t>
            </w:r>
          </w:p>
          <w:p w14:paraId="2DFF84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E977B2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45D647C" w14:textId="77777777" w:rsidR="00734BF9" w:rsidRPr="00734BF9" w:rsidRDefault="00734BF9" w:rsidP="00A65FB3">
            <w:pPr>
              <w:spacing w:line="240" w:lineRule="auto"/>
              <w:ind w:left="175"/>
              <w:jc w:val="left"/>
              <w:rPr>
                <w:rFonts w:ascii="Courier New" w:hAnsi="Courier New" w:cs="Courier New"/>
                <w:sz w:val="20"/>
                <w:szCs w:val="20"/>
              </w:rPr>
            </w:pPr>
          </w:p>
          <w:p w14:paraId="1DE4BB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verifyAccess(Request $request, $door_id)</w:t>
            </w:r>
          </w:p>
          <w:p w14:paraId="6AFB9CC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BB9E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233C97C"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ith('office')-&gt;where('id', $door_id)</w:t>
            </w:r>
          </w:p>
          <w:p w14:paraId="25C8AE3D" w14:textId="05396D81"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whereNotNull('device_name')-&gt;first();</w:t>
            </w:r>
          </w:p>
          <w:p w14:paraId="1ED12CBC" w14:textId="77777777" w:rsidR="00734BF9" w:rsidRPr="00734BF9" w:rsidRDefault="00734BF9" w:rsidP="00A65FB3">
            <w:pPr>
              <w:spacing w:line="240" w:lineRule="auto"/>
              <w:ind w:left="175"/>
              <w:jc w:val="left"/>
              <w:rPr>
                <w:rFonts w:ascii="Courier New" w:hAnsi="Courier New" w:cs="Courier New"/>
                <w:sz w:val="20"/>
                <w:szCs w:val="20"/>
              </w:rPr>
            </w:pPr>
          </w:p>
          <w:p w14:paraId="59ADE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7ECC417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7CF8DBE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721A27F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707C9F0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7ED971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0CA85E7" w14:textId="77777777" w:rsidR="00734BF9" w:rsidRPr="00734BF9" w:rsidRDefault="00734BF9" w:rsidP="00A65FB3">
            <w:pPr>
              <w:spacing w:line="240" w:lineRule="auto"/>
              <w:ind w:left="175"/>
              <w:jc w:val="left"/>
              <w:rPr>
                <w:rFonts w:ascii="Courier New" w:hAnsi="Courier New" w:cs="Courier New"/>
                <w:sz w:val="20"/>
                <w:szCs w:val="20"/>
              </w:rPr>
            </w:pPr>
          </w:p>
          <w:p w14:paraId="072A98F8"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 = hash_hmac('sha256', $door-&gt;device_name, </w:t>
            </w:r>
          </w:p>
          <w:p w14:paraId="247FD772" w14:textId="5F16BBE6"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onfig('broadcasting.connections.pusher.secret'));</w:t>
            </w:r>
          </w:p>
          <w:p w14:paraId="5778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_name = </w:t>
            </w:r>
            <w:proofErr w:type="gramStart"/>
            <w:r w:rsidRPr="00734BF9">
              <w:rPr>
                <w:rFonts w:ascii="Courier New" w:hAnsi="Courier New" w:cs="Courier New"/>
                <w:sz w:val="20"/>
                <w:szCs w:val="20"/>
              </w:rPr>
              <w:t>substr(</w:t>
            </w:r>
            <w:proofErr w:type="gramEnd"/>
            <w:r w:rsidRPr="00734BF9">
              <w:rPr>
                <w:rFonts w:ascii="Courier New" w:hAnsi="Courier New" w:cs="Courier New"/>
                <w:sz w:val="20"/>
                <w:szCs w:val="20"/>
              </w:rPr>
              <w:t>$bt, 0, 5) . substr($bt, -5);</w:t>
            </w:r>
          </w:p>
          <w:p w14:paraId="560A59A2" w14:textId="77777777" w:rsidR="00734BF9" w:rsidRPr="00734BF9" w:rsidRDefault="00734BF9" w:rsidP="00A65FB3">
            <w:pPr>
              <w:spacing w:line="240" w:lineRule="auto"/>
              <w:ind w:left="175"/>
              <w:jc w:val="left"/>
              <w:rPr>
                <w:rFonts w:ascii="Courier New" w:hAnsi="Courier New" w:cs="Courier New"/>
                <w:sz w:val="20"/>
                <w:szCs w:val="20"/>
              </w:rPr>
            </w:pPr>
          </w:p>
          <w:p w14:paraId="063357A5"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amp;&amp; $user-&gt;id == $door</w:t>
            </w:r>
          </w:p>
          <w:p w14:paraId="661D8905" w14:textId="33CCC9C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gt;user_id) {</w:t>
            </w:r>
          </w:p>
          <w:p w14:paraId="161E77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9DF59A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787EA45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D74A8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door-&gt;name,</w:t>
            </w:r>
          </w:p>
          <w:p w14:paraId="6F6D53C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door-&gt;key,</w:t>
            </w:r>
          </w:p>
          <w:p w14:paraId="5034DE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173F2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C5408C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EE1CE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7AD89FF" w14:textId="77777777" w:rsidR="00734BF9" w:rsidRPr="00734BF9" w:rsidRDefault="00734BF9" w:rsidP="00A65FB3">
            <w:pPr>
              <w:spacing w:line="240" w:lineRule="auto"/>
              <w:ind w:left="175"/>
              <w:jc w:val="left"/>
              <w:rPr>
                <w:rFonts w:ascii="Courier New" w:hAnsi="Courier New" w:cs="Courier New"/>
                <w:sz w:val="20"/>
                <w:szCs w:val="20"/>
              </w:rPr>
            </w:pPr>
          </w:p>
          <w:p w14:paraId="0793FCE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ow = Carbon::now();</w:t>
            </w:r>
          </w:p>
          <w:p w14:paraId="535976F7" w14:textId="77777777" w:rsidR="00734BF9" w:rsidRPr="00734BF9" w:rsidRDefault="00734BF9" w:rsidP="00A65FB3">
            <w:pPr>
              <w:spacing w:line="240" w:lineRule="auto"/>
              <w:ind w:left="175"/>
              <w:jc w:val="left"/>
              <w:rPr>
                <w:rFonts w:ascii="Courier New" w:hAnsi="Courier New" w:cs="Courier New"/>
                <w:sz w:val="20"/>
                <w:szCs w:val="20"/>
              </w:rPr>
            </w:pPr>
          </w:p>
          <w:p w14:paraId="2A35CE2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e = $now-&gt;toDateString();</w:t>
            </w:r>
          </w:p>
          <w:p w14:paraId="6D3281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time = $now-&gt;toTimeString();</w:t>
            </w:r>
          </w:p>
          <w:p w14:paraId="45A43164" w14:textId="77777777" w:rsidR="00734BF9" w:rsidRPr="00734BF9" w:rsidRDefault="00734BF9" w:rsidP="00A65FB3">
            <w:pPr>
              <w:spacing w:line="240" w:lineRule="auto"/>
              <w:ind w:left="175"/>
              <w:jc w:val="left"/>
              <w:rPr>
                <w:rFonts w:ascii="Courier New" w:hAnsi="Courier New" w:cs="Courier New"/>
                <w:sz w:val="20"/>
                <w:szCs w:val="20"/>
              </w:rPr>
            </w:pPr>
          </w:p>
          <w:p w14:paraId="4707A7D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th('door')</w:t>
            </w:r>
          </w:p>
          <w:p w14:paraId="0BBDB2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user_id', $user-&gt;id)</w:t>
            </w:r>
          </w:p>
          <w:p w14:paraId="076D0D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door_id', $door_id)</w:t>
            </w:r>
          </w:p>
          <w:p w14:paraId="7DB9700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is_running', 1)</w:t>
            </w:r>
          </w:p>
          <w:p w14:paraId="4E0AFAA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begin', '&lt;=', $time)</w:t>
            </w:r>
          </w:p>
          <w:p w14:paraId="163FCC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end', '&gt;=',  $time)</w:t>
            </w:r>
          </w:p>
          <w:p w14:paraId="288550E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first();</w:t>
            </w:r>
          </w:p>
          <w:p w14:paraId="1D7D200F" w14:textId="77777777" w:rsidR="00734BF9" w:rsidRDefault="00734BF9" w:rsidP="00A65FB3">
            <w:pPr>
              <w:spacing w:line="240" w:lineRule="auto"/>
              <w:ind w:left="175"/>
              <w:jc w:val="left"/>
              <w:rPr>
                <w:rFonts w:ascii="Courier New" w:hAnsi="Courier New" w:cs="Courier New"/>
                <w:sz w:val="20"/>
                <w:szCs w:val="20"/>
              </w:rPr>
            </w:pPr>
          </w:p>
          <w:p w14:paraId="336BB14E" w14:textId="77777777" w:rsidR="00586EF4" w:rsidRDefault="00586EF4" w:rsidP="00A65FB3">
            <w:pPr>
              <w:spacing w:line="240" w:lineRule="auto"/>
              <w:ind w:left="175"/>
              <w:jc w:val="left"/>
              <w:rPr>
                <w:rFonts w:ascii="Courier New" w:hAnsi="Courier New" w:cs="Courier New"/>
                <w:sz w:val="20"/>
                <w:szCs w:val="20"/>
              </w:rPr>
            </w:pPr>
          </w:p>
          <w:p w14:paraId="457DC20C" w14:textId="77777777" w:rsidR="00586EF4" w:rsidRDefault="00586EF4" w:rsidP="00A65FB3">
            <w:pPr>
              <w:spacing w:line="240" w:lineRule="auto"/>
              <w:ind w:left="175"/>
              <w:jc w:val="left"/>
              <w:rPr>
                <w:rFonts w:ascii="Courier New" w:hAnsi="Courier New" w:cs="Courier New"/>
                <w:sz w:val="20"/>
                <w:szCs w:val="20"/>
              </w:rPr>
            </w:pPr>
          </w:p>
          <w:p w14:paraId="048A0F7E" w14:textId="77777777" w:rsidR="00586EF4" w:rsidRDefault="00586EF4" w:rsidP="00A65FB3">
            <w:pPr>
              <w:spacing w:line="240" w:lineRule="auto"/>
              <w:ind w:left="175"/>
              <w:jc w:val="left"/>
              <w:rPr>
                <w:rFonts w:ascii="Courier New" w:hAnsi="Courier New" w:cs="Courier New"/>
                <w:sz w:val="20"/>
                <w:szCs w:val="20"/>
              </w:rPr>
            </w:pPr>
          </w:p>
          <w:p w14:paraId="3F81130A" w14:textId="77777777" w:rsidR="00586EF4" w:rsidRDefault="00586EF4" w:rsidP="00A65FB3">
            <w:pPr>
              <w:spacing w:line="240" w:lineRule="auto"/>
              <w:ind w:left="175"/>
              <w:jc w:val="left"/>
              <w:rPr>
                <w:rFonts w:ascii="Courier New" w:hAnsi="Courier New" w:cs="Courier New"/>
                <w:sz w:val="20"/>
                <w:szCs w:val="20"/>
              </w:rPr>
            </w:pPr>
          </w:p>
          <w:p w14:paraId="55C43E4C" w14:textId="77777777" w:rsidR="00586EF4" w:rsidRPr="00734BF9" w:rsidRDefault="00586EF4" w:rsidP="00A65FB3">
            <w:pPr>
              <w:spacing w:line="240" w:lineRule="auto"/>
              <w:ind w:left="175"/>
              <w:jc w:val="left"/>
              <w:rPr>
                <w:rFonts w:ascii="Courier New" w:hAnsi="Courier New" w:cs="Courier New"/>
                <w:sz w:val="20"/>
                <w:szCs w:val="20"/>
              </w:rPr>
            </w:pPr>
          </w:p>
          <w:p w14:paraId="6443A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11AFE58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is_temporary'] == 1) {</w:t>
            </w:r>
          </w:p>
          <w:p w14:paraId="5265FE02"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date_begin'] &lt;= $date &amp;&amp; </w:t>
            </w:r>
          </w:p>
          <w:p w14:paraId="2404D9C3" w14:textId="64051E63"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date_end'] &gt;= $date) {</w:t>
            </w:r>
          </w:p>
          <w:p w14:paraId="6496D76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w:t>
            </w:r>
          </w:p>
          <w:p w14:paraId="7EE53AC7"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gt;door_id, $access-&gt;door</w:t>
            </w:r>
          </w:p>
          <w:p w14:paraId="6922DB63" w14:textId="79E2DFA8"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mendapatkan kunci akses');</w:t>
            </w:r>
          </w:p>
          <w:p w14:paraId="0FAB1770" w14:textId="77777777" w:rsidR="00586EF4" w:rsidRPr="00734BF9" w:rsidRDefault="00586EF4" w:rsidP="00A65FB3">
            <w:pPr>
              <w:spacing w:line="240" w:lineRule="auto"/>
              <w:ind w:left="175"/>
              <w:jc w:val="left"/>
              <w:rPr>
                <w:rFonts w:ascii="Courier New" w:hAnsi="Courier New" w:cs="Courier New"/>
                <w:sz w:val="20"/>
                <w:szCs w:val="20"/>
              </w:rPr>
            </w:pPr>
          </w:p>
          <w:p w14:paraId="794765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2FE146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286250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EC35D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07D7C65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7BE03F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64E1F0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ADA54F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FB66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B9F8D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else {</w:t>
            </w:r>
          </w:p>
          <w:p w14:paraId="31AECA47"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access</w:t>
            </w:r>
          </w:p>
          <w:p w14:paraId="7F085C8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door_id, $access-&gt;door-&gt;office_id, </w:t>
            </w:r>
          </w:p>
          <w:p w14:paraId="22F17778" w14:textId="06130B0F"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mendapatkan kunci akses');</w:t>
            </w:r>
          </w:p>
          <w:p w14:paraId="239BF0BA" w14:textId="77777777" w:rsidR="00586EF4" w:rsidRPr="00734BF9" w:rsidRDefault="00586EF4" w:rsidP="00A65FB3">
            <w:pPr>
              <w:spacing w:line="240" w:lineRule="auto"/>
              <w:ind w:left="175"/>
              <w:jc w:val="left"/>
              <w:rPr>
                <w:rFonts w:ascii="Courier New" w:hAnsi="Courier New" w:cs="Courier New"/>
                <w:sz w:val="20"/>
                <w:szCs w:val="20"/>
              </w:rPr>
            </w:pPr>
          </w:p>
          <w:p w14:paraId="2481061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4D395D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428521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9E309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75FB496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443B9EA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3E433DC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4A590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96E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6E094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666A84" w14:textId="77777777" w:rsidR="00734BF9" w:rsidRPr="00734BF9" w:rsidRDefault="00734BF9" w:rsidP="00A65FB3">
            <w:pPr>
              <w:spacing w:line="240" w:lineRule="auto"/>
              <w:ind w:left="175"/>
              <w:jc w:val="left"/>
              <w:rPr>
                <w:rFonts w:ascii="Courier New" w:hAnsi="Courier New" w:cs="Courier New"/>
                <w:sz w:val="20"/>
                <w:szCs w:val="20"/>
              </w:rPr>
            </w:pPr>
          </w:p>
          <w:p w14:paraId="61112A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6A9C88A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failed',</w:t>
            </w:r>
          </w:p>
          <w:p w14:paraId="12332A5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FEB090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06C5C3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BD6F46C" w14:textId="77777777" w:rsidR="00734BF9" w:rsidRPr="00734BF9" w:rsidRDefault="00734BF9" w:rsidP="00A65FB3">
            <w:pPr>
              <w:spacing w:line="240" w:lineRule="auto"/>
              <w:ind w:left="175"/>
              <w:jc w:val="left"/>
              <w:rPr>
                <w:rFonts w:ascii="Courier New" w:hAnsi="Courier New" w:cs="Courier New"/>
                <w:sz w:val="20"/>
                <w:szCs w:val="20"/>
              </w:rPr>
            </w:pPr>
          </w:p>
          <w:p w14:paraId="306BC5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remoteAccess(Request $request)</w:t>
            </w:r>
          </w:p>
          <w:p w14:paraId="31763A1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F9E3E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4D80610" w14:textId="77777777" w:rsidR="00734BF9" w:rsidRPr="00734BF9" w:rsidRDefault="00734BF9" w:rsidP="00A65FB3">
            <w:pPr>
              <w:spacing w:line="240" w:lineRule="auto"/>
              <w:ind w:left="175"/>
              <w:jc w:val="left"/>
              <w:rPr>
                <w:rFonts w:ascii="Courier New" w:hAnsi="Courier New" w:cs="Courier New"/>
                <w:sz w:val="20"/>
                <w:szCs w:val="20"/>
              </w:rPr>
            </w:pPr>
          </w:p>
          <w:p w14:paraId="3E6D4D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249089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6DA50A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t authorized',</w:t>
            </w:r>
          </w:p>
          <w:p w14:paraId="4056114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0E1E17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93FB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C31E809" w14:textId="77777777" w:rsidR="00734BF9" w:rsidRPr="00734BF9" w:rsidRDefault="00734BF9" w:rsidP="00A65FB3">
            <w:pPr>
              <w:spacing w:line="240" w:lineRule="auto"/>
              <w:ind w:left="175"/>
              <w:jc w:val="left"/>
              <w:rPr>
                <w:rFonts w:ascii="Courier New" w:hAnsi="Courier New" w:cs="Courier New"/>
                <w:sz w:val="20"/>
                <w:szCs w:val="20"/>
              </w:rPr>
            </w:pPr>
          </w:p>
          <w:p w14:paraId="119F753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 $request-&gt;only(['door_id', 'locking']);</w:t>
            </w:r>
          </w:p>
          <w:p w14:paraId="2D5F9D10" w14:textId="77777777" w:rsidR="00734BF9" w:rsidRPr="00734BF9" w:rsidRDefault="00734BF9" w:rsidP="00A65FB3">
            <w:pPr>
              <w:spacing w:line="240" w:lineRule="auto"/>
              <w:ind w:left="175"/>
              <w:jc w:val="left"/>
              <w:rPr>
                <w:rFonts w:ascii="Courier New" w:hAnsi="Courier New" w:cs="Courier New"/>
                <w:sz w:val="20"/>
                <w:szCs w:val="20"/>
              </w:rPr>
            </w:pPr>
          </w:p>
          <w:p w14:paraId="4819347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validator = Validator::make($data, [</w:t>
            </w:r>
          </w:p>
          <w:p w14:paraId="09FFC3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_id' =&gt; ['required', 'string'],</w:t>
            </w:r>
          </w:p>
          <w:p w14:paraId="33ED9E6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cking' =&gt; ['required', 'string']</w:t>
            </w:r>
          </w:p>
          <w:p w14:paraId="3DE2D851"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6EE4D7" w14:textId="77777777" w:rsidR="00586EF4" w:rsidRDefault="00586EF4" w:rsidP="00A65FB3">
            <w:pPr>
              <w:spacing w:line="240" w:lineRule="auto"/>
              <w:ind w:left="175"/>
              <w:jc w:val="left"/>
              <w:rPr>
                <w:rFonts w:ascii="Courier New" w:hAnsi="Courier New" w:cs="Courier New"/>
                <w:sz w:val="20"/>
                <w:szCs w:val="20"/>
              </w:rPr>
            </w:pPr>
          </w:p>
          <w:p w14:paraId="294DDAB5" w14:textId="77777777" w:rsidR="00586EF4" w:rsidRPr="00734BF9" w:rsidRDefault="00586EF4" w:rsidP="00A65FB3">
            <w:pPr>
              <w:spacing w:line="240" w:lineRule="auto"/>
              <w:ind w:left="175"/>
              <w:jc w:val="left"/>
              <w:rPr>
                <w:rFonts w:ascii="Courier New" w:hAnsi="Courier New" w:cs="Courier New"/>
                <w:sz w:val="20"/>
                <w:szCs w:val="20"/>
              </w:rPr>
            </w:pPr>
          </w:p>
          <w:p w14:paraId="429181C7" w14:textId="77777777" w:rsidR="00734BF9" w:rsidRPr="00734BF9" w:rsidRDefault="00734BF9" w:rsidP="00A65FB3">
            <w:pPr>
              <w:spacing w:line="240" w:lineRule="auto"/>
              <w:ind w:left="175"/>
              <w:jc w:val="left"/>
              <w:rPr>
                <w:rFonts w:ascii="Courier New" w:hAnsi="Courier New" w:cs="Courier New"/>
                <w:sz w:val="20"/>
                <w:szCs w:val="20"/>
              </w:rPr>
            </w:pPr>
          </w:p>
          <w:p w14:paraId="632C8DC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validator-&gt;fails()) {</w:t>
            </w:r>
          </w:p>
          <w:p w14:paraId="3F47E70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475F7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missing_parameter',</w:t>
            </w:r>
          </w:p>
          <w:p w14:paraId="7CAFE5D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validator-&gt;messages()</w:t>
            </w:r>
          </w:p>
          <w:p w14:paraId="03111A5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22C15C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4B7604" w14:textId="77777777" w:rsidR="00734BF9" w:rsidRPr="00734BF9" w:rsidRDefault="00734BF9" w:rsidP="00A65FB3">
            <w:pPr>
              <w:spacing w:line="240" w:lineRule="auto"/>
              <w:ind w:left="175"/>
              <w:jc w:val="left"/>
              <w:rPr>
                <w:rFonts w:ascii="Courier New" w:hAnsi="Courier New" w:cs="Courier New"/>
                <w:sz w:val="20"/>
                <w:szCs w:val="20"/>
              </w:rPr>
            </w:pPr>
          </w:p>
          <w:p w14:paraId="2ACC19F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here('id', $data['door_id'])</w:t>
            </w:r>
          </w:p>
          <w:p w14:paraId="59FB4D52" w14:textId="7016CAE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first();</w:t>
            </w:r>
          </w:p>
          <w:p w14:paraId="18D222C6" w14:textId="77777777" w:rsidR="00734BF9" w:rsidRPr="00734BF9" w:rsidRDefault="00734BF9" w:rsidP="00A65FB3">
            <w:pPr>
              <w:spacing w:line="240" w:lineRule="auto"/>
              <w:ind w:left="175"/>
              <w:jc w:val="left"/>
              <w:rPr>
                <w:rFonts w:ascii="Courier New" w:hAnsi="Courier New" w:cs="Courier New"/>
                <w:sz w:val="20"/>
                <w:szCs w:val="20"/>
              </w:rPr>
            </w:pPr>
          </w:p>
          <w:p w14:paraId="508CD38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459CCF5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BCA436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098771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C16206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7E530A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E87994E" w14:textId="77777777" w:rsidR="00734BF9" w:rsidRPr="00734BF9" w:rsidRDefault="00734BF9" w:rsidP="00A65FB3">
            <w:pPr>
              <w:spacing w:line="240" w:lineRule="auto"/>
              <w:ind w:left="175"/>
              <w:jc w:val="left"/>
              <w:rPr>
                <w:rFonts w:ascii="Courier New" w:hAnsi="Courier New" w:cs="Courier New"/>
                <w:sz w:val="20"/>
                <w:szCs w:val="20"/>
              </w:rPr>
            </w:pPr>
          </w:p>
          <w:p w14:paraId="40F47FE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event(new DoorCommandEvent($door-&gt;office_id, $user</w:t>
            </w:r>
          </w:p>
          <w:p w14:paraId="1311391A" w14:textId="39C12EF5"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id, $door-&gt;id, $data['locking'], $door-&gt;key));</w:t>
            </w:r>
          </w:p>
          <w:p w14:paraId="43333383"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user-&gt;id, $door-&gt;id, $door</w:t>
            </w:r>
          </w:p>
          <w:p w14:paraId="16C86647" w14:textId="6495ECA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remote akses');</w:t>
            </w:r>
          </w:p>
          <w:p w14:paraId="21085E61" w14:textId="77777777" w:rsidR="00734BF9" w:rsidRPr="00734BF9" w:rsidRDefault="00734BF9" w:rsidP="00A65FB3">
            <w:pPr>
              <w:spacing w:line="240" w:lineRule="auto"/>
              <w:ind w:left="175"/>
              <w:jc w:val="left"/>
              <w:rPr>
                <w:rFonts w:ascii="Courier New" w:hAnsi="Courier New" w:cs="Courier New"/>
                <w:sz w:val="20"/>
                <w:szCs w:val="20"/>
              </w:rPr>
            </w:pPr>
          </w:p>
          <w:p w14:paraId="591965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3E5CF3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0EE74B4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A40591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1A656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550EDC7" w14:textId="77777777" w:rsidR="00734BF9" w:rsidRPr="00734BF9" w:rsidRDefault="00734BF9" w:rsidP="00A65FB3">
            <w:pPr>
              <w:spacing w:line="240" w:lineRule="auto"/>
              <w:ind w:left="175"/>
              <w:jc w:val="left"/>
              <w:rPr>
                <w:rFonts w:ascii="Courier New" w:hAnsi="Courier New" w:cs="Courier New"/>
                <w:sz w:val="20"/>
                <w:szCs w:val="20"/>
              </w:rPr>
            </w:pPr>
          </w:p>
          <w:p w14:paraId="5CBEA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History(Request $request)</w:t>
            </w:r>
          </w:p>
          <w:p w14:paraId="1861F74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158AD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4205A6C6" w14:textId="77777777" w:rsidR="00734BF9" w:rsidRPr="00734BF9" w:rsidRDefault="00734BF9" w:rsidP="00A65FB3">
            <w:pPr>
              <w:spacing w:line="240" w:lineRule="auto"/>
              <w:ind w:left="175"/>
              <w:jc w:val="left"/>
              <w:rPr>
                <w:rFonts w:ascii="Courier New" w:hAnsi="Courier New" w:cs="Courier New"/>
                <w:sz w:val="20"/>
                <w:szCs w:val="20"/>
              </w:rPr>
            </w:pPr>
          </w:p>
          <w:p w14:paraId="66A5898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history = AccessLog::with(['door' =&gt; function </w:t>
            </w:r>
          </w:p>
          <w:p w14:paraId="6DDBE381" w14:textId="439BBD1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query) {</w:t>
            </w:r>
          </w:p>
          <w:p w14:paraId="27B3AE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333BEC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office' =&gt; function ($query) {</w:t>
            </w:r>
          </w:p>
          <w:p w14:paraId="1CFB3A2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48B2CB7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select(['id', 'door_id', 'office_id', 'log', </w:t>
            </w:r>
          </w:p>
          <w:p w14:paraId="11FC197E"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reated_at'])-&gt;where('user_id', $user-&gt;id)</w:t>
            </w:r>
          </w:p>
          <w:p w14:paraId="6CF379EE" w14:textId="0A9C24B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rderBy('created_at', 'DESC')-&gt;get();</w:t>
            </w:r>
          </w:p>
          <w:p w14:paraId="53999865" w14:textId="77777777" w:rsidR="00734BF9" w:rsidRPr="00734BF9" w:rsidRDefault="00734BF9" w:rsidP="00A65FB3">
            <w:pPr>
              <w:spacing w:line="240" w:lineRule="auto"/>
              <w:ind w:left="175"/>
              <w:jc w:val="left"/>
              <w:rPr>
                <w:rFonts w:ascii="Courier New" w:hAnsi="Courier New" w:cs="Courier New"/>
                <w:sz w:val="20"/>
                <w:szCs w:val="20"/>
              </w:rPr>
            </w:pPr>
          </w:p>
          <w:p w14:paraId="46783AF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D7B4BF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E1DC6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history</w:t>
            </w:r>
          </w:p>
          <w:p w14:paraId="674B73B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54A2437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92858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79E5792F" w14:textId="77777777" w:rsidR="00CE7B1E" w:rsidRDefault="00CE7B1E" w:rsidP="00A65FB3">
            <w:pPr>
              <w:spacing w:line="240" w:lineRule="auto"/>
              <w:ind w:left="175"/>
              <w:jc w:val="left"/>
              <w:rPr>
                <w:rFonts w:ascii="Courier New" w:hAnsi="Courier New" w:cs="Courier New"/>
                <w:sz w:val="20"/>
                <w:szCs w:val="20"/>
              </w:rPr>
            </w:pPr>
          </w:p>
          <w:p w14:paraId="595DF93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class AuthController extends Controller</w:t>
            </w:r>
          </w:p>
          <w:p w14:paraId="052E8A2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6575AA9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rotected function generateOTP($id)</w:t>
            </w:r>
          </w:p>
          <w:p w14:paraId="6E1F43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074C46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array(</w:t>
            </w:r>
          </w:p>
          <w:p w14:paraId="5A9F7AD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ode_otp'    =&gt; rand(123456, 999999),</w:t>
            </w:r>
          </w:p>
          <w:p w14:paraId="333922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_until' =&gt; Carbon::now()-&gt;addMinutes(5),</w:t>
            </w:r>
          </w:p>
          <w:p w14:paraId="31F8633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C42C4C2" w14:textId="77777777" w:rsidR="00CE7B1E" w:rsidRDefault="00CE7B1E" w:rsidP="00CE7B1E">
            <w:pPr>
              <w:spacing w:line="240" w:lineRule="auto"/>
              <w:ind w:left="175"/>
              <w:jc w:val="left"/>
              <w:rPr>
                <w:rFonts w:ascii="Courier New" w:hAnsi="Courier New" w:cs="Courier New"/>
                <w:sz w:val="20"/>
                <w:szCs w:val="20"/>
              </w:rPr>
            </w:pPr>
          </w:p>
          <w:p w14:paraId="18831707" w14:textId="77777777" w:rsidR="00CE7B1E" w:rsidRPr="00CE7B1E" w:rsidRDefault="00CE7B1E" w:rsidP="00CE7B1E">
            <w:pPr>
              <w:spacing w:line="240" w:lineRule="auto"/>
              <w:ind w:left="175"/>
              <w:jc w:val="left"/>
              <w:rPr>
                <w:rFonts w:ascii="Courier New" w:hAnsi="Courier New" w:cs="Courier New"/>
                <w:sz w:val="20"/>
                <w:szCs w:val="20"/>
              </w:rPr>
            </w:pPr>
          </w:p>
          <w:p w14:paraId="21023767" w14:textId="77777777" w:rsidR="00CE7B1E" w:rsidRPr="00CE7B1E" w:rsidRDefault="00CE7B1E" w:rsidP="00CE7B1E">
            <w:pPr>
              <w:spacing w:line="240" w:lineRule="auto"/>
              <w:ind w:left="175"/>
              <w:jc w:val="left"/>
              <w:rPr>
                <w:rFonts w:ascii="Courier New" w:hAnsi="Courier New" w:cs="Courier New"/>
                <w:sz w:val="20"/>
                <w:szCs w:val="20"/>
              </w:rPr>
            </w:pPr>
          </w:p>
          <w:p w14:paraId="6D1433C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updateOrCreate(['user_id' =&gt; $id], $data);</w:t>
            </w:r>
          </w:p>
          <w:p w14:paraId="3B13061A" w14:textId="77777777" w:rsidR="00CE7B1E" w:rsidRPr="00CE7B1E" w:rsidRDefault="00CE7B1E" w:rsidP="00CE7B1E">
            <w:pPr>
              <w:spacing w:line="240" w:lineRule="auto"/>
              <w:ind w:left="175"/>
              <w:jc w:val="left"/>
              <w:rPr>
                <w:rFonts w:ascii="Courier New" w:hAnsi="Courier New" w:cs="Courier New"/>
                <w:sz w:val="20"/>
                <w:szCs w:val="20"/>
              </w:rPr>
            </w:pPr>
          </w:p>
          <w:p w14:paraId="63DDDE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data['code_otp'];</w:t>
            </w:r>
          </w:p>
          <w:p w14:paraId="51B7344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5D8166" w14:textId="77777777" w:rsidR="00CE7B1E" w:rsidRPr="00CE7B1E" w:rsidRDefault="00CE7B1E" w:rsidP="00CE7B1E">
            <w:pPr>
              <w:spacing w:line="240" w:lineRule="auto"/>
              <w:ind w:left="175"/>
              <w:jc w:val="left"/>
              <w:rPr>
                <w:rFonts w:ascii="Courier New" w:hAnsi="Courier New" w:cs="Courier New"/>
                <w:sz w:val="20"/>
                <w:szCs w:val="20"/>
              </w:rPr>
            </w:pPr>
          </w:p>
          <w:p w14:paraId="2A3A1E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authenticate(Request $request)</w:t>
            </w:r>
          </w:p>
          <w:p w14:paraId="12B830B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F3189BD" w14:textId="0C6B356E"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 'password']);</w:t>
            </w:r>
          </w:p>
          <w:p w14:paraId="6A7DE668" w14:textId="77777777" w:rsidR="00CE7B1E" w:rsidRPr="00CE7B1E" w:rsidRDefault="00CE7B1E" w:rsidP="00CE7B1E">
            <w:pPr>
              <w:spacing w:line="240" w:lineRule="auto"/>
              <w:ind w:left="175"/>
              <w:jc w:val="left"/>
              <w:rPr>
                <w:rFonts w:ascii="Courier New" w:hAnsi="Courier New" w:cs="Courier New"/>
                <w:sz w:val="20"/>
                <w:szCs w:val="20"/>
              </w:rPr>
            </w:pPr>
          </w:p>
          <w:p w14:paraId="7AFD204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5BCD728E" w14:textId="2DFA123B"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string', "</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3B0952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assword' =&gt; ['required', 'string']</w:t>
            </w:r>
          </w:p>
          <w:p w14:paraId="5857557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76443E" w14:textId="77777777" w:rsidR="00CE7B1E" w:rsidRPr="00CE7B1E" w:rsidRDefault="00CE7B1E" w:rsidP="00CE7B1E">
            <w:pPr>
              <w:spacing w:line="240" w:lineRule="auto"/>
              <w:ind w:left="175"/>
              <w:jc w:val="left"/>
              <w:rPr>
                <w:rFonts w:ascii="Courier New" w:hAnsi="Courier New" w:cs="Courier New"/>
                <w:sz w:val="20"/>
                <w:szCs w:val="20"/>
              </w:rPr>
            </w:pPr>
          </w:p>
          <w:p w14:paraId="3924D7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555C5B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3350EC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3583C9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1BE8105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0C81D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827F6B5" w14:textId="77777777" w:rsidR="00CE7B1E" w:rsidRPr="00CE7B1E" w:rsidRDefault="00CE7B1E" w:rsidP="00CE7B1E">
            <w:pPr>
              <w:spacing w:line="240" w:lineRule="auto"/>
              <w:ind w:left="175"/>
              <w:jc w:val="left"/>
              <w:rPr>
                <w:rFonts w:ascii="Courier New" w:hAnsi="Courier New" w:cs="Courier New"/>
                <w:sz w:val="20"/>
                <w:szCs w:val="20"/>
              </w:rPr>
            </w:pPr>
          </w:p>
          <w:p w14:paraId="78172522" w14:textId="37A255D9"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User::where('</w:t>
            </w:r>
            <w:r w:rsidR="00780C9B" w:rsidRPr="00780C9B">
              <w:rPr>
                <w:rFonts w:ascii="Courier New" w:hAnsi="Courier New" w:cs="Courier New"/>
                <w:i/>
                <w:sz w:val="20"/>
                <w:szCs w:val="20"/>
              </w:rPr>
              <w:t>email</w:t>
            </w:r>
            <w:r w:rsidRPr="00CE7B1E">
              <w:rPr>
                <w:rFonts w:ascii="Courier New" w:hAnsi="Courier New" w:cs="Courier New"/>
                <w:sz w:val="20"/>
                <w:szCs w:val="20"/>
              </w:rPr>
              <w: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302459" w14:textId="17C84C1E"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51EF0C59" w14:textId="77777777" w:rsidR="00CE7B1E" w:rsidRPr="00CE7B1E" w:rsidRDefault="00CE7B1E" w:rsidP="00CE7B1E">
            <w:pPr>
              <w:spacing w:line="240" w:lineRule="auto"/>
              <w:ind w:left="175"/>
              <w:jc w:val="left"/>
              <w:rPr>
                <w:rFonts w:ascii="Courier New" w:hAnsi="Courier New" w:cs="Courier New"/>
                <w:sz w:val="20"/>
                <w:szCs w:val="20"/>
              </w:rPr>
            </w:pPr>
          </w:p>
          <w:p w14:paraId="5AB99E01" w14:textId="27FC8478"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jika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valid dan password sesuai</w:t>
            </w:r>
          </w:p>
          <w:p w14:paraId="7A1CD5F0"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 || !Hash::check($data['password'], $user</w:t>
            </w:r>
          </w:p>
          <w:p w14:paraId="1DEF7544" w14:textId="56373D4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assword)) {</w:t>
            </w:r>
          </w:p>
          <w:p w14:paraId="067270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F5553B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3779D35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57AEC4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66B12B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D38C43" w14:textId="77777777" w:rsidR="00CE7B1E" w:rsidRPr="00CE7B1E" w:rsidRDefault="00CE7B1E" w:rsidP="00CE7B1E">
            <w:pPr>
              <w:spacing w:line="240" w:lineRule="auto"/>
              <w:ind w:left="175"/>
              <w:jc w:val="left"/>
              <w:rPr>
                <w:rFonts w:ascii="Courier New" w:hAnsi="Courier New" w:cs="Courier New"/>
                <w:sz w:val="20"/>
                <w:szCs w:val="20"/>
              </w:rPr>
            </w:pPr>
          </w:p>
          <w:p w14:paraId="0FB8B1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nerate token</w:t>
            </w:r>
          </w:p>
          <w:p w14:paraId="2036C7D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 $user-&gt;createToken('api-token')</w:t>
            </w:r>
          </w:p>
          <w:p w14:paraId="3B7B2FDC" w14:textId="4A7A39A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lainTextToken;</w:t>
            </w:r>
          </w:p>
          <w:p w14:paraId="7FE7EA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in with api', ['user' =&gt; $user]);</w:t>
            </w:r>
          </w:p>
          <w:p w14:paraId="7F1D348D" w14:textId="77777777" w:rsidR="00CE7B1E" w:rsidRPr="00CE7B1E" w:rsidRDefault="00CE7B1E" w:rsidP="00CE7B1E">
            <w:pPr>
              <w:spacing w:line="240" w:lineRule="auto"/>
              <w:ind w:left="175"/>
              <w:jc w:val="left"/>
              <w:rPr>
                <w:rFonts w:ascii="Courier New" w:hAnsi="Courier New" w:cs="Courier New"/>
                <w:sz w:val="20"/>
                <w:szCs w:val="20"/>
              </w:rPr>
            </w:pPr>
          </w:p>
          <w:p w14:paraId="1E75FAA3" w14:textId="560E4B5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apakah user sudah verifikasi </w:t>
            </w:r>
            <w:r w:rsidR="00780C9B" w:rsidRPr="00780C9B">
              <w:rPr>
                <w:rFonts w:ascii="Courier New" w:hAnsi="Courier New" w:cs="Courier New"/>
                <w:i/>
                <w:sz w:val="20"/>
                <w:szCs w:val="20"/>
              </w:rPr>
              <w:t>email</w:t>
            </w:r>
          </w:p>
          <w:p w14:paraId="2F1D0AF8" w14:textId="7CF265F9"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gt;</w:t>
            </w:r>
            <w:r w:rsidR="00780C9B" w:rsidRPr="00780C9B">
              <w:rPr>
                <w:rFonts w:ascii="Courier New" w:hAnsi="Courier New" w:cs="Courier New"/>
                <w:i/>
                <w:sz w:val="20"/>
                <w:szCs w:val="20"/>
              </w:rPr>
              <w:t>email</w:t>
            </w:r>
            <w:r w:rsidRPr="00CE7B1E">
              <w:rPr>
                <w:rFonts w:ascii="Courier New" w:hAnsi="Courier New" w:cs="Courier New"/>
                <w:sz w:val="20"/>
                <w:szCs w:val="20"/>
              </w:rPr>
              <w:t>_verified_at == null) {</w:t>
            </w:r>
          </w:p>
          <w:p w14:paraId="083A9813" w14:textId="77777777" w:rsidR="00CE7B1E" w:rsidRPr="00CE7B1E" w:rsidRDefault="00CE7B1E" w:rsidP="00CE7B1E">
            <w:pPr>
              <w:spacing w:line="240" w:lineRule="auto"/>
              <w:ind w:left="175"/>
              <w:jc w:val="left"/>
              <w:rPr>
                <w:rFonts w:ascii="Courier New" w:hAnsi="Courier New" w:cs="Courier New"/>
                <w:sz w:val="20"/>
                <w:szCs w:val="20"/>
              </w:rPr>
            </w:pPr>
          </w:p>
          <w:p w14:paraId="4AE8CB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t otp</w:t>
            </w:r>
          </w:p>
          <w:p w14:paraId="4E01D69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ast_otp = Otp::where('user_id', $user-&gt;id)</w:t>
            </w:r>
          </w:p>
          <w:p w14:paraId="5FD0C2C0" w14:textId="7F64F88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66CC3BC1" w14:textId="77777777" w:rsidR="00CE7B1E" w:rsidRPr="00CE7B1E" w:rsidRDefault="00CE7B1E" w:rsidP="00CE7B1E">
            <w:pPr>
              <w:spacing w:line="240" w:lineRule="auto"/>
              <w:ind w:left="175"/>
              <w:jc w:val="left"/>
              <w:rPr>
                <w:rFonts w:ascii="Courier New" w:hAnsi="Courier New" w:cs="Courier New"/>
                <w:sz w:val="20"/>
                <w:szCs w:val="20"/>
              </w:rPr>
            </w:pPr>
          </w:p>
          <w:p w14:paraId="441D4C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kirim kode otp</w:t>
            </w:r>
          </w:p>
          <w:p w14:paraId="330EBD9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last_otp == null) {</w:t>
            </w:r>
          </w:p>
          <w:p w14:paraId="578B900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this-&gt;generateOTP($user-&gt;id);</w:t>
            </w:r>
          </w:p>
          <w:p w14:paraId="5F9F727D"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notify(new </w:t>
            </w:r>
          </w:p>
          <w:p w14:paraId="2020943D" w14:textId="0215E8C0"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SendOTPNotification($otp));</w:t>
            </w:r>
          </w:p>
          <w:p w14:paraId="1CE3B7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6F57E6C" w14:textId="77777777" w:rsidR="00CE7B1E" w:rsidRDefault="00CE7B1E" w:rsidP="00CE7B1E">
            <w:pPr>
              <w:spacing w:line="240" w:lineRule="auto"/>
              <w:ind w:left="175"/>
              <w:jc w:val="left"/>
              <w:rPr>
                <w:rFonts w:ascii="Courier New" w:hAnsi="Courier New" w:cs="Courier New"/>
                <w:sz w:val="20"/>
                <w:szCs w:val="20"/>
              </w:rPr>
            </w:pPr>
          </w:p>
          <w:p w14:paraId="1D8EB864" w14:textId="77777777" w:rsidR="00CE7B1E" w:rsidRDefault="00CE7B1E" w:rsidP="00CE7B1E">
            <w:pPr>
              <w:spacing w:line="240" w:lineRule="auto"/>
              <w:ind w:left="175"/>
              <w:jc w:val="left"/>
              <w:rPr>
                <w:rFonts w:ascii="Courier New" w:hAnsi="Courier New" w:cs="Courier New"/>
                <w:sz w:val="20"/>
                <w:szCs w:val="20"/>
              </w:rPr>
            </w:pPr>
          </w:p>
          <w:p w14:paraId="07448601" w14:textId="77777777" w:rsidR="00CE7B1E" w:rsidRDefault="00CE7B1E" w:rsidP="00CE7B1E">
            <w:pPr>
              <w:spacing w:line="240" w:lineRule="auto"/>
              <w:ind w:left="175"/>
              <w:jc w:val="left"/>
              <w:rPr>
                <w:rFonts w:ascii="Courier New" w:hAnsi="Courier New" w:cs="Courier New"/>
                <w:sz w:val="20"/>
                <w:szCs w:val="20"/>
              </w:rPr>
            </w:pPr>
          </w:p>
          <w:p w14:paraId="6AD5909A" w14:textId="77777777" w:rsidR="00CE7B1E" w:rsidRDefault="00CE7B1E" w:rsidP="00CE7B1E">
            <w:pPr>
              <w:spacing w:line="240" w:lineRule="auto"/>
              <w:ind w:left="175"/>
              <w:jc w:val="left"/>
              <w:rPr>
                <w:rFonts w:ascii="Courier New" w:hAnsi="Courier New" w:cs="Courier New"/>
                <w:sz w:val="20"/>
                <w:szCs w:val="20"/>
              </w:rPr>
            </w:pPr>
          </w:p>
          <w:p w14:paraId="1E1965A6" w14:textId="77777777" w:rsidR="00CE7B1E" w:rsidRDefault="00CE7B1E" w:rsidP="00CE7B1E">
            <w:pPr>
              <w:spacing w:line="240" w:lineRule="auto"/>
              <w:ind w:left="175"/>
              <w:jc w:val="left"/>
              <w:rPr>
                <w:rFonts w:ascii="Courier New" w:hAnsi="Courier New" w:cs="Courier New"/>
                <w:sz w:val="20"/>
                <w:szCs w:val="20"/>
              </w:rPr>
            </w:pPr>
          </w:p>
          <w:p w14:paraId="4F5D54F7" w14:textId="77777777" w:rsidR="00CE7B1E" w:rsidRDefault="00CE7B1E" w:rsidP="00CE7B1E">
            <w:pPr>
              <w:spacing w:line="240" w:lineRule="auto"/>
              <w:ind w:left="175"/>
              <w:jc w:val="left"/>
              <w:rPr>
                <w:rFonts w:ascii="Courier New" w:hAnsi="Courier New" w:cs="Courier New"/>
                <w:sz w:val="20"/>
                <w:szCs w:val="20"/>
              </w:rPr>
            </w:pPr>
          </w:p>
          <w:p w14:paraId="4A916265" w14:textId="77777777" w:rsidR="00CE7B1E" w:rsidRDefault="00CE7B1E" w:rsidP="00CE7B1E">
            <w:pPr>
              <w:spacing w:line="240" w:lineRule="auto"/>
              <w:ind w:left="175"/>
              <w:jc w:val="left"/>
              <w:rPr>
                <w:rFonts w:ascii="Courier New" w:hAnsi="Courier New" w:cs="Courier New"/>
                <w:sz w:val="20"/>
                <w:szCs w:val="20"/>
              </w:rPr>
            </w:pPr>
          </w:p>
          <w:p w14:paraId="46788E4A" w14:textId="77777777" w:rsidR="00CE7B1E" w:rsidRPr="00CE7B1E" w:rsidRDefault="00CE7B1E" w:rsidP="00CE7B1E">
            <w:pPr>
              <w:spacing w:line="240" w:lineRule="auto"/>
              <w:ind w:left="175"/>
              <w:jc w:val="left"/>
              <w:rPr>
                <w:rFonts w:ascii="Courier New" w:hAnsi="Courier New" w:cs="Courier New"/>
                <w:sz w:val="20"/>
                <w:szCs w:val="20"/>
              </w:rPr>
            </w:pPr>
          </w:p>
          <w:p w14:paraId="72FFE4BA" w14:textId="5C46D82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ifcation</w:t>
            </w:r>
          </w:p>
          <w:p w14:paraId="5DF6983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839B444" w14:textId="7A9B533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w:t>
            </w:r>
            <w:r w:rsidR="00780C9B" w:rsidRPr="00780C9B">
              <w:rPr>
                <w:rFonts w:ascii="Courier New" w:hAnsi="Courier New" w:cs="Courier New"/>
                <w:i/>
                <w:sz w:val="20"/>
                <w:szCs w:val="20"/>
              </w:rPr>
              <w:t>email</w:t>
            </w:r>
            <w:r w:rsidRPr="00CE7B1E">
              <w:rPr>
                <w:rFonts w:ascii="Courier New" w:hAnsi="Courier New" w:cs="Courier New"/>
                <w:sz w:val="20"/>
                <w:szCs w:val="20"/>
              </w:rPr>
              <w:t>_unverified',</w:t>
            </w:r>
          </w:p>
          <w:p w14:paraId="38C5897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D368D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0E875C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0FA751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536B80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E333E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EF6E75A" w14:textId="77777777" w:rsidR="00CE7B1E" w:rsidRPr="00CE7B1E" w:rsidRDefault="00CE7B1E" w:rsidP="00CE7B1E">
            <w:pPr>
              <w:spacing w:line="240" w:lineRule="auto"/>
              <w:ind w:left="175"/>
              <w:jc w:val="left"/>
              <w:rPr>
                <w:rFonts w:ascii="Courier New" w:hAnsi="Courier New" w:cs="Courier New"/>
                <w:sz w:val="20"/>
                <w:szCs w:val="20"/>
              </w:rPr>
            </w:pPr>
          </w:p>
          <w:p w14:paraId="111656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20FC129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6103E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1E00D8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B741F55" w14:textId="11770F4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user-&gt;</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E2C7B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ame"   =&gt; $user-&gt;name,</w:t>
            </w:r>
          </w:p>
          <w:p w14:paraId="1713D1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hone"  =&gt; $user-&gt;phone,</w:t>
            </w:r>
          </w:p>
          <w:p w14:paraId="6E5DBF5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gender" =&gt; $user-&gt;gender,</w:t>
            </w:r>
          </w:p>
          <w:p w14:paraId="1D81BF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ole"   =&gt; $user-&gt;role,</w:t>
            </w:r>
          </w:p>
          <w:p w14:paraId="15A4FD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avatar" =&gt; $user-&gt;avatar,</w:t>
            </w:r>
          </w:p>
          <w:p w14:paraId="75A52ED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D02C92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4EEB5E9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698B2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AF1A077" w14:textId="77777777" w:rsidR="00CE7B1E" w:rsidRPr="00CE7B1E" w:rsidRDefault="00CE7B1E" w:rsidP="00CE7B1E">
            <w:pPr>
              <w:spacing w:line="240" w:lineRule="auto"/>
              <w:ind w:left="175"/>
              <w:jc w:val="left"/>
              <w:rPr>
                <w:rFonts w:ascii="Courier New" w:hAnsi="Courier New" w:cs="Courier New"/>
                <w:sz w:val="20"/>
                <w:szCs w:val="20"/>
              </w:rPr>
            </w:pPr>
          </w:p>
          <w:p w14:paraId="42A5AF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logout(Request $request)</w:t>
            </w:r>
          </w:p>
          <w:p w14:paraId="6945CD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F9744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19F77F4E"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out using api', ['user' =&gt; </w:t>
            </w:r>
          </w:p>
          <w:p w14:paraId="3DEDD12F" w14:textId="736FF5F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user]);</w:t>
            </w:r>
          </w:p>
          <w:p w14:paraId="677EBD4E" w14:textId="77777777" w:rsidR="00CE7B1E" w:rsidRPr="00CE7B1E" w:rsidRDefault="00CE7B1E" w:rsidP="00CE7B1E">
            <w:pPr>
              <w:spacing w:line="240" w:lineRule="auto"/>
              <w:ind w:left="175"/>
              <w:jc w:val="left"/>
              <w:rPr>
                <w:rFonts w:ascii="Courier New" w:hAnsi="Courier New" w:cs="Courier New"/>
                <w:sz w:val="20"/>
                <w:szCs w:val="20"/>
              </w:rPr>
            </w:pPr>
          </w:p>
          <w:p w14:paraId="043153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tokens()-&gt;delete();</w:t>
            </w:r>
          </w:p>
          <w:p w14:paraId="293B612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status' =&gt; 'success', </w:t>
            </w:r>
          </w:p>
          <w:p w14:paraId="73535FAA" w14:textId="39A88A6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 =&gt; []], 200);</w:t>
            </w:r>
          </w:p>
          <w:p w14:paraId="6089FD6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8CB7A57" w14:textId="77777777" w:rsidR="00CE7B1E" w:rsidRPr="00CE7B1E" w:rsidRDefault="00CE7B1E" w:rsidP="00CE7B1E">
            <w:pPr>
              <w:spacing w:line="240" w:lineRule="auto"/>
              <w:ind w:left="175"/>
              <w:jc w:val="left"/>
              <w:rPr>
                <w:rFonts w:ascii="Courier New" w:hAnsi="Courier New" w:cs="Courier New"/>
                <w:sz w:val="20"/>
                <w:szCs w:val="20"/>
              </w:rPr>
            </w:pPr>
          </w:p>
          <w:p w14:paraId="2121233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verifyEmail(Request $request)</w:t>
            </w:r>
          </w:p>
          <w:p w14:paraId="0F51A78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429F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ow = Carbon::now();</w:t>
            </w:r>
          </w:p>
          <w:p w14:paraId="311A358E" w14:textId="77777777" w:rsidR="00CE7B1E" w:rsidRPr="00CE7B1E" w:rsidRDefault="00CE7B1E" w:rsidP="00CE7B1E">
            <w:pPr>
              <w:spacing w:line="240" w:lineRule="auto"/>
              <w:ind w:left="175"/>
              <w:jc w:val="left"/>
              <w:rPr>
                <w:rFonts w:ascii="Courier New" w:hAnsi="Courier New" w:cs="Courier New"/>
                <w:sz w:val="20"/>
                <w:szCs w:val="20"/>
              </w:rPr>
            </w:pPr>
          </w:p>
          <w:p w14:paraId="5585601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otp']);</w:t>
            </w:r>
          </w:p>
          <w:p w14:paraId="78C4A54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2B057AD9" w14:textId="77777777" w:rsidR="00CE7B1E" w:rsidRPr="00CE7B1E" w:rsidRDefault="00CE7B1E" w:rsidP="00CE7B1E">
            <w:pPr>
              <w:spacing w:line="240" w:lineRule="auto"/>
              <w:ind w:left="175"/>
              <w:jc w:val="left"/>
              <w:rPr>
                <w:rFonts w:ascii="Courier New" w:hAnsi="Courier New" w:cs="Courier New"/>
                <w:sz w:val="20"/>
                <w:szCs w:val="20"/>
              </w:rPr>
            </w:pPr>
          </w:p>
          <w:p w14:paraId="0C46997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0B7970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gt; ['required', 'numeric', 'digits:6'],</w:t>
            </w:r>
          </w:p>
          <w:p w14:paraId="4CD405D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EFF019" w14:textId="77777777" w:rsidR="00CE7B1E" w:rsidRPr="00CE7B1E" w:rsidRDefault="00CE7B1E" w:rsidP="00CE7B1E">
            <w:pPr>
              <w:spacing w:line="240" w:lineRule="auto"/>
              <w:ind w:left="175"/>
              <w:jc w:val="left"/>
              <w:rPr>
                <w:rFonts w:ascii="Courier New" w:hAnsi="Courier New" w:cs="Courier New"/>
                <w:sz w:val="20"/>
                <w:szCs w:val="20"/>
              </w:rPr>
            </w:pPr>
          </w:p>
          <w:p w14:paraId="1BDAF2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399ECF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C84390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178CC33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0E2B0B7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463F4A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AD8063" w14:textId="77777777" w:rsidR="00CE7B1E" w:rsidRPr="00CE7B1E" w:rsidRDefault="00CE7B1E" w:rsidP="00CE7B1E">
            <w:pPr>
              <w:spacing w:line="240" w:lineRule="auto"/>
              <w:ind w:left="175"/>
              <w:jc w:val="left"/>
              <w:rPr>
                <w:rFonts w:ascii="Courier New" w:hAnsi="Courier New" w:cs="Courier New"/>
                <w:sz w:val="20"/>
                <w:szCs w:val="20"/>
              </w:rPr>
            </w:pPr>
          </w:p>
          <w:p w14:paraId="11D29AE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Otp::where('user_id', $user-&gt;id)</w:t>
            </w:r>
            <w:r>
              <w:rPr>
                <w:rFonts w:ascii="Courier New" w:hAnsi="Courier New" w:cs="Courier New"/>
                <w:sz w:val="20"/>
                <w:szCs w:val="20"/>
              </w:rPr>
              <w:t xml:space="preserve"> </w:t>
            </w:r>
          </w:p>
          <w:p w14:paraId="00232804" w14:textId="7467902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where('code_otp', $data['otp'])-&gt;first();</w:t>
            </w:r>
          </w:p>
          <w:p w14:paraId="5FC2D0F5" w14:textId="77777777" w:rsidR="00CE7B1E" w:rsidRDefault="00CE7B1E" w:rsidP="00CE7B1E">
            <w:pPr>
              <w:spacing w:line="240" w:lineRule="auto"/>
              <w:ind w:left="175"/>
              <w:jc w:val="left"/>
              <w:rPr>
                <w:rFonts w:ascii="Courier New" w:hAnsi="Courier New" w:cs="Courier New"/>
                <w:sz w:val="20"/>
                <w:szCs w:val="20"/>
              </w:rPr>
            </w:pPr>
          </w:p>
          <w:p w14:paraId="441224D9" w14:textId="77777777" w:rsidR="00CE7B1E" w:rsidRDefault="00CE7B1E" w:rsidP="00CE7B1E">
            <w:pPr>
              <w:spacing w:line="240" w:lineRule="auto"/>
              <w:ind w:left="175"/>
              <w:jc w:val="left"/>
              <w:rPr>
                <w:rFonts w:ascii="Courier New" w:hAnsi="Courier New" w:cs="Courier New"/>
                <w:sz w:val="20"/>
                <w:szCs w:val="20"/>
              </w:rPr>
            </w:pPr>
          </w:p>
          <w:p w14:paraId="071C7C44" w14:textId="77777777" w:rsidR="00CE7B1E" w:rsidRPr="00CE7B1E" w:rsidRDefault="00CE7B1E" w:rsidP="00CE7B1E">
            <w:pPr>
              <w:spacing w:line="240" w:lineRule="auto"/>
              <w:ind w:left="175"/>
              <w:jc w:val="left"/>
              <w:rPr>
                <w:rFonts w:ascii="Courier New" w:hAnsi="Courier New" w:cs="Courier New"/>
                <w:sz w:val="20"/>
                <w:szCs w:val="20"/>
              </w:rPr>
            </w:pPr>
          </w:p>
          <w:p w14:paraId="6AD7F19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otp &amp;&amp; $now-&gt;lessThanOrEqualTo($otp</w:t>
            </w:r>
          </w:p>
          <w:p w14:paraId="4FD726FD" w14:textId="6D3DF2FC"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valid_until)) {</w:t>
            </w:r>
          </w:p>
          <w:p w14:paraId="7C9FB04B"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where('id', $user-&gt;id)</w:t>
            </w:r>
          </w:p>
          <w:p w14:paraId="0BFF93ED" w14:textId="53F91D7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update(['</w:t>
            </w:r>
            <w:r w:rsidR="00780C9B" w:rsidRPr="00780C9B">
              <w:rPr>
                <w:rFonts w:ascii="Courier New" w:hAnsi="Courier New" w:cs="Courier New"/>
                <w:i/>
                <w:sz w:val="20"/>
                <w:szCs w:val="20"/>
              </w:rPr>
              <w:t>email</w:t>
            </w:r>
            <w:r w:rsidRPr="00CE7B1E">
              <w:rPr>
                <w:rFonts w:ascii="Courier New" w:hAnsi="Courier New" w:cs="Courier New"/>
                <w:sz w:val="20"/>
                <w:szCs w:val="20"/>
              </w:rPr>
              <w:t>_verified_at' =&gt; $now]);</w:t>
            </w:r>
          </w:p>
          <w:p w14:paraId="66DAA0A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C52BB73" w14:textId="77777777" w:rsidR="00CE7B1E" w:rsidRPr="00CE7B1E" w:rsidRDefault="00CE7B1E" w:rsidP="00CE7B1E">
            <w:pPr>
              <w:spacing w:line="240" w:lineRule="auto"/>
              <w:ind w:left="175"/>
              <w:jc w:val="left"/>
              <w:rPr>
                <w:rFonts w:ascii="Courier New" w:hAnsi="Courier New" w:cs="Courier New"/>
                <w:sz w:val="20"/>
                <w:szCs w:val="20"/>
              </w:rPr>
            </w:pPr>
          </w:p>
          <w:p w14:paraId="18B59102" w14:textId="001E717B"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verify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using api', ['user' </w:t>
            </w:r>
          </w:p>
          <w:p w14:paraId="3CEE2A3B" w14:textId="00CADA26"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 $user]);</w:t>
            </w:r>
          </w:p>
          <w:p w14:paraId="17D6F23A" w14:textId="77777777" w:rsidR="00CE7B1E" w:rsidRPr="00CE7B1E" w:rsidRDefault="00CE7B1E" w:rsidP="00CE7B1E">
            <w:pPr>
              <w:spacing w:line="240" w:lineRule="auto"/>
              <w:ind w:left="175"/>
              <w:jc w:val="left"/>
              <w:rPr>
                <w:rFonts w:ascii="Courier New" w:hAnsi="Courier New" w:cs="Courier New"/>
                <w:sz w:val="20"/>
                <w:szCs w:val="20"/>
              </w:rPr>
            </w:pPr>
          </w:p>
          <w:p w14:paraId="2C1757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69472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1F9F8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User::where('id', $user-&gt;id)</w:t>
            </w:r>
          </w:p>
          <w:p w14:paraId="06D70B76" w14:textId="752C64C8" w:rsid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select(['i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ame', 'phone', </w:t>
            </w:r>
          </w:p>
          <w:p w14:paraId="57F44921" w14:textId="4D65BD0F"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ender', 'role', 'avatar'])-&gt;first(),</w:t>
            </w:r>
          </w:p>
          <w:p w14:paraId="51A64DA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FEEC1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else if ($otp) {</w:t>
            </w:r>
          </w:p>
          <w:p w14:paraId="15B527E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1C9474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1C1222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expired',</w:t>
            </w:r>
          </w:p>
          <w:p w14:paraId="6947E9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6C5F6A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94CA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258173" w14:textId="77777777" w:rsidR="00CE7B1E" w:rsidRPr="00CE7B1E" w:rsidRDefault="00CE7B1E" w:rsidP="00CE7B1E">
            <w:pPr>
              <w:spacing w:line="240" w:lineRule="auto"/>
              <w:ind w:left="175"/>
              <w:jc w:val="left"/>
              <w:rPr>
                <w:rFonts w:ascii="Courier New" w:hAnsi="Courier New" w:cs="Courier New"/>
                <w:sz w:val="20"/>
                <w:szCs w:val="20"/>
              </w:rPr>
            </w:pPr>
          </w:p>
          <w:p w14:paraId="6FE3D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39DCE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not_match',</w:t>
            </w:r>
          </w:p>
          <w:p w14:paraId="280ABC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EF38D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096FAA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B1BCE69" w14:textId="77777777" w:rsidR="00CE7B1E" w:rsidRPr="00CE7B1E" w:rsidRDefault="00CE7B1E" w:rsidP="00CE7B1E">
            <w:pPr>
              <w:spacing w:line="240" w:lineRule="auto"/>
              <w:ind w:left="175"/>
              <w:jc w:val="left"/>
              <w:rPr>
                <w:rFonts w:ascii="Courier New" w:hAnsi="Courier New" w:cs="Courier New"/>
                <w:sz w:val="20"/>
                <w:szCs w:val="20"/>
              </w:rPr>
            </w:pPr>
          </w:p>
          <w:p w14:paraId="54CA6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resetPassword(Request $request)</w:t>
            </w:r>
          </w:p>
          <w:p w14:paraId="74BFF2A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2CD586D" w14:textId="38C4AE13"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1AC5FA08" w14:textId="77777777" w:rsidR="00CE7B1E" w:rsidRPr="00CE7B1E" w:rsidRDefault="00CE7B1E" w:rsidP="00CE7B1E">
            <w:pPr>
              <w:spacing w:line="240" w:lineRule="auto"/>
              <w:ind w:left="175"/>
              <w:jc w:val="left"/>
              <w:rPr>
                <w:rFonts w:ascii="Courier New" w:hAnsi="Courier New" w:cs="Courier New"/>
                <w:sz w:val="20"/>
                <w:szCs w:val="20"/>
              </w:rPr>
            </w:pPr>
          </w:p>
          <w:p w14:paraId="3815D3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3868A113" w14:textId="05FEBED6"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w:t>
            </w:r>
            <w:r w:rsidR="00780C9B" w:rsidRPr="00780C9B">
              <w:rPr>
                <w:rFonts w:ascii="Courier New" w:hAnsi="Courier New" w:cs="Courier New"/>
                <w:i/>
                <w:sz w:val="20"/>
                <w:szCs w:val="20"/>
              </w:rPr>
              <w:t>email</w:t>
            </w:r>
            <w:r w:rsidRPr="00CE7B1E">
              <w:rPr>
                <w:rFonts w:ascii="Courier New" w:hAnsi="Courier New" w:cs="Courier New"/>
                <w:sz w:val="20"/>
                <w:szCs w:val="20"/>
              </w:rPr>
              <w:t>:dns'],</w:t>
            </w:r>
          </w:p>
          <w:p w14:paraId="20F81E3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9ABBBF5" w14:textId="77777777" w:rsidR="00CE7B1E" w:rsidRPr="00CE7B1E" w:rsidRDefault="00CE7B1E" w:rsidP="00CE7B1E">
            <w:pPr>
              <w:spacing w:line="240" w:lineRule="auto"/>
              <w:ind w:left="175"/>
              <w:jc w:val="left"/>
              <w:rPr>
                <w:rFonts w:ascii="Courier New" w:hAnsi="Courier New" w:cs="Courier New"/>
                <w:sz w:val="20"/>
                <w:szCs w:val="20"/>
              </w:rPr>
            </w:pPr>
          </w:p>
          <w:p w14:paraId="7C5684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1E2B4AD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7DE3DE7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29DA87C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3F986D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5B3A9F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88D0E39" w14:textId="77777777" w:rsidR="00CE7B1E" w:rsidRPr="00CE7B1E" w:rsidRDefault="00CE7B1E" w:rsidP="00CE7B1E">
            <w:pPr>
              <w:spacing w:line="240" w:lineRule="auto"/>
              <w:ind w:left="175"/>
              <w:jc w:val="left"/>
              <w:rPr>
                <w:rFonts w:ascii="Courier New" w:hAnsi="Courier New" w:cs="Courier New"/>
                <w:sz w:val="20"/>
                <w:szCs w:val="20"/>
              </w:rPr>
            </w:pPr>
          </w:p>
          <w:p w14:paraId="06678D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 Password::sendResetLink($data);</w:t>
            </w:r>
          </w:p>
          <w:p w14:paraId="4DA0DE54" w14:textId="77777777" w:rsidR="00CE7B1E" w:rsidRPr="00CE7B1E" w:rsidRDefault="00CE7B1E" w:rsidP="00CE7B1E">
            <w:pPr>
              <w:spacing w:line="240" w:lineRule="auto"/>
              <w:ind w:left="175"/>
              <w:jc w:val="left"/>
              <w:rPr>
                <w:rFonts w:ascii="Courier New" w:hAnsi="Courier New" w:cs="Courier New"/>
                <w:sz w:val="20"/>
                <w:szCs w:val="20"/>
              </w:rPr>
            </w:pPr>
          </w:p>
          <w:p w14:paraId="2F7E1F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heck status</w:t>
            </w:r>
          </w:p>
          <w:p w14:paraId="148E02D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status === Password::RESET_LINK_SENT) {</w:t>
            </w:r>
          </w:p>
          <w:p w14:paraId="5312D429" w14:textId="27AF42BA"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reset link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gt; </w:t>
            </w:r>
          </w:p>
          <w:p w14:paraId="270F29E0" w14:textId="4B1ABE3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BC64C5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16AA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37DA0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58C7A22" w14:textId="2880873A"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9362D6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7904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B98595"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23956E6" w14:textId="77777777" w:rsidR="00CE7B1E" w:rsidRPr="00CE7B1E" w:rsidRDefault="00CE7B1E" w:rsidP="00CE7B1E">
            <w:pPr>
              <w:spacing w:line="240" w:lineRule="auto"/>
              <w:ind w:left="175"/>
              <w:jc w:val="left"/>
              <w:rPr>
                <w:rFonts w:ascii="Courier New" w:hAnsi="Courier New" w:cs="Courier New"/>
                <w:sz w:val="20"/>
                <w:szCs w:val="20"/>
              </w:rPr>
            </w:pPr>
          </w:p>
          <w:p w14:paraId="2F469AEB" w14:textId="77777777" w:rsidR="00CE7B1E" w:rsidRPr="00CE7B1E" w:rsidRDefault="00CE7B1E" w:rsidP="00CE7B1E">
            <w:pPr>
              <w:spacing w:line="240" w:lineRule="auto"/>
              <w:ind w:left="175"/>
              <w:jc w:val="left"/>
              <w:rPr>
                <w:rFonts w:ascii="Courier New" w:hAnsi="Courier New" w:cs="Courier New"/>
                <w:sz w:val="20"/>
                <w:szCs w:val="20"/>
              </w:rPr>
            </w:pPr>
          </w:p>
          <w:p w14:paraId="42B1F1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return error</w:t>
            </w:r>
          </w:p>
          <w:p w14:paraId="3F8B9EC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A5852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59518BC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286D1CB4" w14:textId="0C986E64"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message' =&gt;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 found',</w:t>
            </w:r>
          </w:p>
          <w:p w14:paraId="7CF2E813" w14:textId="06315A11"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DBE141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014B10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D960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269DFBC" w14:textId="77777777" w:rsidR="00CE7B1E" w:rsidRPr="00CE7B1E" w:rsidRDefault="00CE7B1E" w:rsidP="00CE7B1E">
            <w:pPr>
              <w:spacing w:line="240" w:lineRule="auto"/>
              <w:ind w:left="175"/>
              <w:jc w:val="left"/>
              <w:rPr>
                <w:rFonts w:ascii="Courier New" w:hAnsi="Courier New" w:cs="Courier New"/>
                <w:sz w:val="20"/>
                <w:szCs w:val="20"/>
              </w:rPr>
            </w:pPr>
          </w:p>
          <w:p w14:paraId="12B920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signature(Request $request)</w:t>
            </w:r>
          </w:p>
          <w:p w14:paraId="6329CC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CC75EC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socket_id', 'office_id', </w:t>
            </w:r>
          </w:p>
          <w:p w14:paraId="559CDBEA" w14:textId="483A412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channel_data']);</w:t>
            </w:r>
          </w:p>
          <w:p w14:paraId="7DAD7127" w14:textId="77777777" w:rsidR="00CE7B1E" w:rsidRPr="00CE7B1E" w:rsidRDefault="00CE7B1E" w:rsidP="00CE7B1E">
            <w:pPr>
              <w:spacing w:line="240" w:lineRule="auto"/>
              <w:ind w:left="175"/>
              <w:jc w:val="left"/>
              <w:rPr>
                <w:rFonts w:ascii="Courier New" w:hAnsi="Courier New" w:cs="Courier New"/>
                <w:sz w:val="20"/>
                <w:szCs w:val="20"/>
              </w:rPr>
            </w:pPr>
          </w:p>
          <w:p w14:paraId="01DADA8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43FD71F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ocket_id' =&gt; ['required', 'string'],</w:t>
            </w:r>
          </w:p>
          <w:p w14:paraId="6D08CD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ffice_id' =&gt; ['required', 'string'],</w:t>
            </w:r>
          </w:p>
          <w:p w14:paraId="05B9981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hannel_data' =&gt; ['required', 'string']</w:t>
            </w:r>
          </w:p>
          <w:p w14:paraId="3C0B460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78B28F5" w14:textId="77777777" w:rsidR="00CE7B1E" w:rsidRPr="00CE7B1E" w:rsidRDefault="00CE7B1E" w:rsidP="00CE7B1E">
            <w:pPr>
              <w:spacing w:line="240" w:lineRule="auto"/>
              <w:ind w:left="175"/>
              <w:jc w:val="left"/>
              <w:rPr>
                <w:rFonts w:ascii="Courier New" w:hAnsi="Courier New" w:cs="Courier New"/>
                <w:sz w:val="20"/>
                <w:szCs w:val="20"/>
              </w:rPr>
            </w:pPr>
          </w:p>
          <w:p w14:paraId="50AEF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632EA3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F4840C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61E95A8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5043814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8C45C0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00AAE4A" w14:textId="77777777" w:rsidR="00CE7B1E" w:rsidRPr="00CE7B1E" w:rsidRDefault="00CE7B1E" w:rsidP="00CE7B1E">
            <w:pPr>
              <w:spacing w:line="240" w:lineRule="auto"/>
              <w:ind w:left="175"/>
              <w:jc w:val="left"/>
              <w:rPr>
                <w:rFonts w:ascii="Courier New" w:hAnsi="Courier New" w:cs="Courier New"/>
                <w:sz w:val="20"/>
                <w:szCs w:val="20"/>
              </w:rPr>
            </w:pPr>
          </w:p>
          <w:p w14:paraId="616EFFF8"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 $</w:t>
            </w:r>
            <w:proofErr w:type="gramStart"/>
            <w:r w:rsidRPr="00CE7B1E">
              <w:rPr>
                <w:rFonts w:ascii="Courier New" w:hAnsi="Courier New" w:cs="Courier New"/>
                <w:sz w:val="20"/>
                <w:szCs w:val="20"/>
              </w:rPr>
              <w:t>data[</w:t>
            </w:r>
            <w:proofErr w:type="gramEnd"/>
            <w:r w:rsidRPr="00CE7B1E">
              <w:rPr>
                <w:rFonts w:ascii="Courier New" w:hAnsi="Courier New" w:cs="Courier New"/>
                <w:sz w:val="20"/>
                <w:szCs w:val="20"/>
              </w:rPr>
              <w:t>'socket_id'] . ':presence</w:t>
            </w:r>
          </w:p>
          <w:p w14:paraId="2BBDCCE8" w14:textId="77777777" w:rsidR="005042B8"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w:t>
            </w:r>
            <w:proofErr w:type="gramStart"/>
            <w:r w:rsidR="00CE7B1E" w:rsidRPr="00CE7B1E">
              <w:rPr>
                <w:rFonts w:ascii="Courier New" w:hAnsi="Courier New" w:cs="Courier New"/>
                <w:sz w:val="20"/>
                <w:szCs w:val="20"/>
              </w:rPr>
              <w:t>office.' .</w:t>
            </w:r>
            <w:proofErr w:type="gramEnd"/>
            <w:r w:rsidR="00CE7B1E" w:rsidRPr="00CE7B1E">
              <w:rPr>
                <w:rFonts w:ascii="Courier New" w:hAnsi="Courier New" w:cs="Courier New"/>
                <w:sz w:val="20"/>
                <w:szCs w:val="20"/>
              </w:rPr>
              <w:t xml:space="preserve"> $</w:t>
            </w:r>
            <w:proofErr w:type="gramStart"/>
            <w:r w:rsidR="00CE7B1E" w:rsidRPr="00CE7B1E">
              <w:rPr>
                <w:rFonts w:ascii="Courier New" w:hAnsi="Courier New" w:cs="Courier New"/>
                <w:sz w:val="20"/>
                <w:szCs w:val="20"/>
              </w:rPr>
              <w:t>data[</w:t>
            </w:r>
            <w:proofErr w:type="gramEnd"/>
            <w:r w:rsidR="00CE7B1E" w:rsidRPr="00CE7B1E">
              <w:rPr>
                <w:rFonts w:ascii="Courier New" w:hAnsi="Courier New" w:cs="Courier New"/>
                <w:sz w:val="20"/>
                <w:szCs w:val="20"/>
              </w:rPr>
              <w:t xml:space="preserve">'office_id'] . ':' . </w:t>
            </w:r>
          </w:p>
          <w:p w14:paraId="24CD2680" w14:textId="35DB06CF"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data['channel_data'];</w:t>
            </w:r>
          </w:p>
          <w:p w14:paraId="2EA10579"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hash = hash_hmac('sha256', $signature, </w:t>
            </w:r>
            <w:r w:rsidR="005042B8">
              <w:rPr>
                <w:rFonts w:ascii="Courier New" w:hAnsi="Courier New" w:cs="Courier New"/>
                <w:sz w:val="20"/>
                <w:szCs w:val="20"/>
              </w:rPr>
              <w:t xml:space="preserve"> </w:t>
            </w:r>
          </w:p>
          <w:p w14:paraId="6D4AB944" w14:textId="439664C5"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config('broadcasting.connections.pusher.secret'));</w:t>
            </w:r>
          </w:p>
          <w:p w14:paraId="66B24B74" w14:textId="77777777" w:rsidR="00CE7B1E" w:rsidRPr="00CE7B1E" w:rsidRDefault="00CE7B1E" w:rsidP="00CE7B1E">
            <w:pPr>
              <w:spacing w:line="240" w:lineRule="auto"/>
              <w:ind w:left="175"/>
              <w:jc w:val="left"/>
              <w:rPr>
                <w:rFonts w:ascii="Courier New" w:hAnsi="Courier New" w:cs="Courier New"/>
                <w:sz w:val="20"/>
                <w:szCs w:val="20"/>
              </w:rPr>
            </w:pPr>
          </w:p>
          <w:p w14:paraId="6105949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mobile app signature', ['app' =&gt; $data]);</w:t>
            </w:r>
          </w:p>
          <w:p w14:paraId="2E22D4A1" w14:textId="77777777" w:rsidR="00CE7B1E" w:rsidRPr="00CE7B1E" w:rsidRDefault="00CE7B1E" w:rsidP="00CE7B1E">
            <w:pPr>
              <w:spacing w:line="240" w:lineRule="auto"/>
              <w:ind w:left="175"/>
              <w:jc w:val="left"/>
              <w:rPr>
                <w:rFonts w:ascii="Courier New" w:hAnsi="Courier New" w:cs="Courier New"/>
                <w:sz w:val="20"/>
                <w:szCs w:val="20"/>
              </w:rPr>
            </w:pPr>
          </w:p>
          <w:p w14:paraId="0943E18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C30DFD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4A086AD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FF6856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gt; $hash</w:t>
            </w:r>
          </w:p>
          <w:p w14:paraId="6F67AF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7C7BC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9EE3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366F316" w14:textId="1E7C93E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103665A4" w14:textId="77777777" w:rsidR="00C208DF" w:rsidRDefault="00C208DF" w:rsidP="00CE7B1E">
            <w:pPr>
              <w:spacing w:line="240" w:lineRule="auto"/>
              <w:ind w:left="175"/>
              <w:jc w:val="left"/>
              <w:rPr>
                <w:rFonts w:ascii="Courier New" w:hAnsi="Courier New" w:cs="Courier New"/>
                <w:sz w:val="20"/>
                <w:szCs w:val="20"/>
              </w:rPr>
            </w:pPr>
          </w:p>
          <w:p w14:paraId="39284F2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class UserController extends Controller</w:t>
            </w:r>
          </w:p>
          <w:p w14:paraId="5A71A8A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55607A9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Profile(Request $request)</w:t>
            </w:r>
          </w:p>
          <w:p w14:paraId="714CD8B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DD513DF" w14:textId="23BA36AC"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name',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gender', </w:t>
            </w:r>
          </w:p>
          <w:p w14:paraId="2C22ABBD" w14:textId="1347264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hone']);</w:t>
            </w:r>
          </w:p>
          <w:p w14:paraId="4923419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6898D03E" w14:textId="77777777" w:rsidR="00C208DF" w:rsidRPr="00C208DF" w:rsidRDefault="00C208DF" w:rsidP="00C208DF">
            <w:pPr>
              <w:spacing w:line="240" w:lineRule="auto"/>
              <w:ind w:left="175"/>
              <w:jc w:val="left"/>
              <w:rPr>
                <w:rFonts w:ascii="Courier New" w:hAnsi="Courier New" w:cs="Courier New"/>
                <w:sz w:val="20"/>
                <w:szCs w:val="20"/>
              </w:rPr>
            </w:pPr>
          </w:p>
          <w:p w14:paraId="4979BA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2B9400C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gt; ['required', 'min:4', </w:t>
            </w:r>
          </w:p>
          <w:p w14:paraId="5E005A55" w14:textId="4C31504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1AE24B34" w14:textId="58254B26"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r w:rsidR="00780C9B" w:rsidRPr="00780C9B">
              <w:rPr>
                <w:rFonts w:ascii="Courier New" w:hAnsi="Courier New" w:cs="Courier New"/>
                <w:i/>
                <w:sz w:val="20"/>
                <w:szCs w:val="20"/>
              </w:rPr>
              <w:t>email</w:t>
            </w:r>
            <w:r w:rsidRPr="00C208DF">
              <w:rPr>
                <w:rFonts w:ascii="Courier New" w:hAnsi="Courier New" w:cs="Courier New"/>
                <w:sz w:val="20"/>
                <w:szCs w:val="20"/>
              </w:rPr>
              <w:t>'  =&gt; ['required',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dns', </w:t>
            </w:r>
          </w:p>
          <w:p w14:paraId="203DDA73" w14:textId="77777777" w:rsidR="00C208DF" w:rsidRDefault="00C208DF" w:rsidP="00C208DF">
            <w:pPr>
              <w:spacing w:line="240" w:lineRule="auto"/>
              <w:ind w:left="175"/>
              <w:jc w:val="left"/>
              <w:rPr>
                <w:rFonts w:ascii="Courier New" w:hAnsi="Courier New" w:cs="Courier New"/>
                <w:sz w:val="20"/>
                <w:szCs w:val="20"/>
              </w:rPr>
            </w:pPr>
          </w:p>
          <w:p w14:paraId="7FF230D6" w14:textId="77777777" w:rsidR="00C208DF" w:rsidRDefault="00C208DF" w:rsidP="00C208DF">
            <w:pPr>
              <w:spacing w:line="240" w:lineRule="auto"/>
              <w:ind w:left="175"/>
              <w:jc w:val="left"/>
              <w:rPr>
                <w:rFonts w:ascii="Courier New" w:hAnsi="Courier New" w:cs="Courier New"/>
                <w:sz w:val="20"/>
                <w:szCs w:val="20"/>
              </w:rPr>
            </w:pPr>
          </w:p>
          <w:p w14:paraId="4E96657D" w14:textId="09487164"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7AC05AD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gender' =&gt; ['required'],</w:t>
            </w:r>
          </w:p>
          <w:p w14:paraId="3B32AF2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hone'  =&gt; ['required', 'numeric', </w:t>
            </w:r>
          </w:p>
          <w:p w14:paraId="0F34D6B9" w14:textId="77777777"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 xml:space="preserve">Rule::unique('users')-&gt;ignore($user-&gt;id), </w:t>
            </w:r>
          </w:p>
          <w:p w14:paraId="406A535C" w14:textId="174C76B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digits_between:11,13'],</w:t>
            </w:r>
          </w:p>
          <w:p w14:paraId="4A0CB52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48DA27B" w14:textId="77777777" w:rsidR="00C208DF" w:rsidRPr="00C208DF" w:rsidRDefault="00C208DF" w:rsidP="00C208DF">
            <w:pPr>
              <w:spacing w:line="240" w:lineRule="auto"/>
              <w:ind w:left="175"/>
              <w:jc w:val="left"/>
              <w:rPr>
                <w:rFonts w:ascii="Courier New" w:hAnsi="Courier New" w:cs="Courier New"/>
                <w:sz w:val="20"/>
                <w:szCs w:val="20"/>
              </w:rPr>
            </w:pPr>
          </w:p>
          <w:p w14:paraId="289F2D5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7D9A2DB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ED9265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BA0B5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2F5F6D1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AE95F7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600ADC6" w14:textId="77777777" w:rsidR="00C208DF" w:rsidRPr="00C208DF" w:rsidRDefault="00C208DF" w:rsidP="00C208DF">
            <w:pPr>
              <w:spacing w:line="240" w:lineRule="auto"/>
              <w:ind w:left="175"/>
              <w:jc w:val="left"/>
              <w:rPr>
                <w:rFonts w:ascii="Courier New" w:hAnsi="Courier New" w:cs="Courier New"/>
                <w:sz w:val="20"/>
                <w:szCs w:val="20"/>
              </w:rPr>
            </w:pPr>
          </w:p>
          <w:p w14:paraId="431778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user-&gt;id)-&gt;first();</w:t>
            </w:r>
          </w:p>
          <w:p w14:paraId="767E107D" w14:textId="77777777" w:rsidR="00C208DF" w:rsidRPr="00C208DF" w:rsidRDefault="00C208DF" w:rsidP="00C208DF">
            <w:pPr>
              <w:spacing w:line="240" w:lineRule="auto"/>
              <w:ind w:left="175"/>
              <w:jc w:val="left"/>
              <w:rPr>
                <w:rFonts w:ascii="Courier New" w:hAnsi="Courier New" w:cs="Courier New"/>
                <w:sz w:val="20"/>
                <w:szCs w:val="20"/>
              </w:rPr>
            </w:pPr>
          </w:p>
          <w:p w14:paraId="5D4B84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 {</w:t>
            </w:r>
          </w:p>
          <w:p w14:paraId="352F63A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name   = $data['name'];</w:t>
            </w:r>
          </w:p>
          <w:p w14:paraId="760FE612" w14:textId="244FB2BE"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 $data['</w:t>
            </w:r>
            <w:r w:rsidR="00780C9B" w:rsidRPr="00780C9B">
              <w:rPr>
                <w:rFonts w:ascii="Courier New" w:hAnsi="Courier New" w:cs="Courier New"/>
                <w:i/>
                <w:sz w:val="20"/>
                <w:szCs w:val="20"/>
              </w:rPr>
              <w:t>email</w:t>
            </w:r>
            <w:r w:rsidRPr="00C208DF">
              <w:rPr>
                <w:rFonts w:ascii="Courier New" w:hAnsi="Courier New" w:cs="Courier New"/>
                <w:sz w:val="20"/>
                <w:szCs w:val="20"/>
              </w:rPr>
              <w:t>'];</w:t>
            </w:r>
          </w:p>
          <w:p w14:paraId="5AFA34E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gender = $data['gender'];</w:t>
            </w:r>
          </w:p>
          <w:p w14:paraId="4BCC5F3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phone  = $data['phone'];</w:t>
            </w:r>
          </w:p>
          <w:p w14:paraId="7A6D2D32" w14:textId="77777777" w:rsidR="00C208DF" w:rsidRPr="00C208DF" w:rsidRDefault="00C208DF" w:rsidP="00C208DF">
            <w:pPr>
              <w:spacing w:line="240" w:lineRule="auto"/>
              <w:ind w:left="175"/>
              <w:jc w:val="left"/>
              <w:rPr>
                <w:rFonts w:ascii="Courier New" w:hAnsi="Courier New" w:cs="Courier New"/>
                <w:sz w:val="20"/>
                <w:szCs w:val="20"/>
              </w:rPr>
            </w:pPr>
          </w:p>
          <w:p w14:paraId="496BD92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 $user-&gt;save();</w:t>
            </w:r>
          </w:p>
          <w:p w14:paraId="4976FFCB" w14:textId="77777777" w:rsidR="00C208DF" w:rsidRPr="00C208DF" w:rsidRDefault="00C208DF" w:rsidP="00C208DF">
            <w:pPr>
              <w:spacing w:line="240" w:lineRule="auto"/>
              <w:ind w:left="175"/>
              <w:jc w:val="left"/>
              <w:rPr>
                <w:rFonts w:ascii="Courier New" w:hAnsi="Courier New" w:cs="Courier New"/>
                <w:sz w:val="20"/>
                <w:szCs w:val="20"/>
              </w:rPr>
            </w:pPr>
          </w:p>
          <w:p w14:paraId="753FD8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status) {</w:t>
            </w:r>
          </w:p>
          <w:p w14:paraId="6B743C4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user update profile using api', </w:t>
            </w:r>
          </w:p>
          <w:p w14:paraId="2D71CF32" w14:textId="3BD3F2C6"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gt; $user]);</w:t>
            </w:r>
          </w:p>
          <w:p w14:paraId="4D1576BD" w14:textId="77777777" w:rsidR="00C208DF" w:rsidRPr="00C208DF" w:rsidRDefault="00C208DF" w:rsidP="00C208DF">
            <w:pPr>
              <w:spacing w:line="240" w:lineRule="auto"/>
              <w:ind w:left="175"/>
              <w:jc w:val="left"/>
              <w:rPr>
                <w:rFonts w:ascii="Courier New" w:hAnsi="Courier New" w:cs="Courier New"/>
                <w:sz w:val="20"/>
                <w:szCs w:val="20"/>
              </w:rPr>
            </w:pPr>
          </w:p>
          <w:p w14:paraId="0226759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8795C0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2CC20F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user</w:t>
            </w:r>
          </w:p>
          <w:p w14:paraId="6C1837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81B0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0FFB50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D185EC" w14:textId="77777777" w:rsidR="00C208DF" w:rsidRPr="00C208DF" w:rsidRDefault="00C208DF" w:rsidP="00C208DF">
            <w:pPr>
              <w:spacing w:line="240" w:lineRule="auto"/>
              <w:ind w:left="175"/>
              <w:jc w:val="left"/>
              <w:rPr>
                <w:rFonts w:ascii="Courier New" w:hAnsi="Courier New" w:cs="Courier New"/>
                <w:sz w:val="20"/>
                <w:szCs w:val="20"/>
              </w:rPr>
            </w:pPr>
          </w:p>
          <w:p w14:paraId="7D0B6C2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A41D2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0A258AC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D4AE1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CB984C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4269BC2" w14:textId="77777777" w:rsidR="00C208DF" w:rsidRPr="00C208DF" w:rsidRDefault="00C208DF" w:rsidP="00C208DF">
            <w:pPr>
              <w:spacing w:line="240" w:lineRule="auto"/>
              <w:ind w:left="175"/>
              <w:jc w:val="left"/>
              <w:rPr>
                <w:rFonts w:ascii="Courier New" w:hAnsi="Courier New" w:cs="Courier New"/>
                <w:sz w:val="20"/>
                <w:szCs w:val="20"/>
              </w:rPr>
            </w:pPr>
          </w:p>
          <w:p w14:paraId="28322B6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getAvatar(Request $request)</w:t>
            </w:r>
          </w:p>
          <w:p w14:paraId="27B8FF8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7F2F3BA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_name = request()-&gt;user()-&gt;avatar;</w:t>
            </w:r>
          </w:p>
          <w:p w14:paraId="52104132" w14:textId="77777777" w:rsidR="00C208DF" w:rsidRPr="00C208DF" w:rsidRDefault="00C208DF" w:rsidP="00C208DF">
            <w:pPr>
              <w:spacing w:line="240" w:lineRule="auto"/>
              <w:ind w:left="175"/>
              <w:jc w:val="left"/>
              <w:rPr>
                <w:rFonts w:ascii="Courier New" w:hAnsi="Courier New" w:cs="Courier New"/>
                <w:sz w:val="20"/>
                <w:szCs w:val="20"/>
              </w:rPr>
            </w:pPr>
          </w:p>
          <w:p w14:paraId="54A1F89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file_name == null) {</w:t>
            </w:r>
          </w:p>
          <w:p w14:paraId="2502754F" w14:textId="4FE43ABD"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w:t>
            </w:r>
          </w:p>
          <w:p w14:paraId="64CAF2D3" w14:textId="4258488E"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app/images/02943e5368adf6cc72f4a2e0a435090b.png');</w:t>
            </w:r>
          </w:p>
          <w:p w14:paraId="58D2826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else {</w:t>
            </w:r>
          </w:p>
          <w:p w14:paraId="01AE459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w:t>
            </w:r>
            <w:proofErr w:type="gramStart"/>
            <w:r w:rsidRPr="00C208DF">
              <w:rPr>
                <w:rFonts w:ascii="Courier New" w:hAnsi="Courier New" w:cs="Courier New"/>
                <w:sz w:val="20"/>
                <w:szCs w:val="20"/>
              </w:rPr>
              <w:t>path(</w:t>
            </w:r>
            <w:proofErr w:type="gramEnd"/>
            <w:r w:rsidRPr="00C208DF">
              <w:rPr>
                <w:rFonts w:ascii="Courier New" w:hAnsi="Courier New" w:cs="Courier New"/>
                <w:sz w:val="20"/>
                <w:szCs w:val="20"/>
              </w:rPr>
              <w:t xml:space="preserve">'/app/images/' . </w:t>
            </w:r>
          </w:p>
          <w:p w14:paraId="1EE1D65B" w14:textId="59696AFD"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file_name);</w:t>
            </w:r>
          </w:p>
          <w:p w14:paraId="58E91D3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130E72" w14:textId="77777777" w:rsidR="00C208DF" w:rsidRPr="00C208DF" w:rsidRDefault="00C208DF" w:rsidP="00C208DF">
            <w:pPr>
              <w:spacing w:line="240" w:lineRule="auto"/>
              <w:ind w:left="175"/>
              <w:jc w:val="left"/>
              <w:rPr>
                <w:rFonts w:ascii="Courier New" w:hAnsi="Courier New" w:cs="Courier New"/>
                <w:sz w:val="20"/>
                <w:szCs w:val="20"/>
              </w:rPr>
            </w:pPr>
          </w:p>
          <w:p w14:paraId="301DCCC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file($file);</w:t>
            </w:r>
          </w:p>
          <w:p w14:paraId="02450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62DF5A" w14:textId="77777777" w:rsidR="00C208DF" w:rsidRDefault="00C208DF" w:rsidP="00C208DF">
            <w:pPr>
              <w:spacing w:line="240" w:lineRule="auto"/>
              <w:ind w:left="175"/>
              <w:jc w:val="left"/>
              <w:rPr>
                <w:rFonts w:ascii="Courier New" w:hAnsi="Courier New" w:cs="Courier New"/>
                <w:sz w:val="20"/>
                <w:szCs w:val="20"/>
              </w:rPr>
            </w:pPr>
          </w:p>
          <w:p w14:paraId="3C3A4E5E" w14:textId="77777777" w:rsidR="00C208DF" w:rsidRDefault="00C208DF" w:rsidP="00C208DF">
            <w:pPr>
              <w:spacing w:line="240" w:lineRule="auto"/>
              <w:ind w:left="175"/>
              <w:jc w:val="left"/>
              <w:rPr>
                <w:rFonts w:ascii="Courier New" w:hAnsi="Courier New" w:cs="Courier New"/>
                <w:sz w:val="20"/>
                <w:szCs w:val="20"/>
              </w:rPr>
            </w:pPr>
          </w:p>
          <w:p w14:paraId="23DD398D" w14:textId="77777777" w:rsidR="00C208DF" w:rsidRDefault="00C208DF" w:rsidP="00C208DF">
            <w:pPr>
              <w:spacing w:line="240" w:lineRule="auto"/>
              <w:ind w:left="175"/>
              <w:jc w:val="left"/>
              <w:rPr>
                <w:rFonts w:ascii="Courier New" w:hAnsi="Courier New" w:cs="Courier New"/>
                <w:sz w:val="20"/>
                <w:szCs w:val="20"/>
              </w:rPr>
            </w:pPr>
          </w:p>
          <w:p w14:paraId="78F5A20C" w14:textId="77777777" w:rsidR="00C208DF" w:rsidRPr="00C208DF" w:rsidRDefault="00C208DF" w:rsidP="00C208DF">
            <w:pPr>
              <w:spacing w:line="240" w:lineRule="auto"/>
              <w:ind w:left="175"/>
              <w:jc w:val="left"/>
              <w:rPr>
                <w:rFonts w:ascii="Courier New" w:hAnsi="Courier New" w:cs="Courier New"/>
                <w:sz w:val="20"/>
                <w:szCs w:val="20"/>
              </w:rPr>
            </w:pPr>
          </w:p>
          <w:p w14:paraId="681F5D4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Avatar(Request $request)</w:t>
            </w:r>
          </w:p>
          <w:p w14:paraId="164A7EF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2F6254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avatar');</w:t>
            </w:r>
          </w:p>
          <w:p w14:paraId="7800A9D8" w14:textId="77777777" w:rsidR="00C208DF" w:rsidRPr="00C208DF" w:rsidRDefault="00C208DF" w:rsidP="00C208DF">
            <w:pPr>
              <w:spacing w:line="240" w:lineRule="auto"/>
              <w:ind w:left="175"/>
              <w:jc w:val="left"/>
              <w:rPr>
                <w:rFonts w:ascii="Courier New" w:hAnsi="Courier New" w:cs="Courier New"/>
                <w:sz w:val="20"/>
                <w:szCs w:val="20"/>
              </w:rPr>
            </w:pPr>
          </w:p>
          <w:p w14:paraId="4C80C5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02569FA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required', 'image', </w:t>
            </w:r>
          </w:p>
          <w:p w14:paraId="031BCC72" w14:textId="18FA75D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mimes:jpg,jpeg,png', 'max:1024'],</w:t>
            </w:r>
          </w:p>
          <w:p w14:paraId="5C7EDA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9960239" w14:textId="77777777" w:rsidR="00C208DF" w:rsidRPr="00C208DF" w:rsidRDefault="00C208DF" w:rsidP="00C208DF">
            <w:pPr>
              <w:spacing w:line="240" w:lineRule="auto"/>
              <w:ind w:left="175"/>
              <w:jc w:val="left"/>
              <w:rPr>
                <w:rFonts w:ascii="Courier New" w:hAnsi="Courier New" w:cs="Courier New"/>
                <w:sz w:val="20"/>
                <w:szCs w:val="20"/>
              </w:rPr>
            </w:pPr>
          </w:p>
          <w:p w14:paraId="5AE003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5F01609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52E2A3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5BAFAC2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7D6C13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63A01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A688CEE" w14:textId="77777777" w:rsidR="00C208DF" w:rsidRPr="00C208DF" w:rsidRDefault="00C208DF" w:rsidP="00C208DF">
            <w:pPr>
              <w:spacing w:line="240" w:lineRule="auto"/>
              <w:ind w:left="175"/>
              <w:jc w:val="left"/>
              <w:rPr>
                <w:rFonts w:ascii="Courier New" w:hAnsi="Courier New" w:cs="Courier New"/>
                <w:sz w:val="20"/>
                <w:szCs w:val="20"/>
              </w:rPr>
            </w:pPr>
          </w:p>
          <w:p w14:paraId="5B88AAA7"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request-&gt;user()-&gt;id)</w:t>
            </w:r>
          </w:p>
          <w:p w14:paraId="47F36A44" w14:textId="3017B0B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first();</w:t>
            </w:r>
          </w:p>
          <w:p w14:paraId="60408A71" w14:textId="77777777" w:rsidR="00C208DF" w:rsidRPr="00C208DF" w:rsidRDefault="00C208DF" w:rsidP="00C208DF">
            <w:pPr>
              <w:spacing w:line="240" w:lineRule="auto"/>
              <w:ind w:left="175"/>
              <w:jc w:val="left"/>
              <w:rPr>
                <w:rFonts w:ascii="Courier New" w:hAnsi="Courier New" w:cs="Courier New"/>
                <w:sz w:val="20"/>
                <w:szCs w:val="20"/>
              </w:rPr>
            </w:pPr>
          </w:p>
          <w:p w14:paraId="270C05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gt;avatar != null) {</w:t>
            </w:r>
          </w:p>
          <w:p w14:paraId="17E3AF4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orage::</w:t>
            </w:r>
            <w:proofErr w:type="gramStart"/>
            <w:r w:rsidRPr="00C208DF">
              <w:rPr>
                <w:rFonts w:ascii="Courier New" w:hAnsi="Courier New" w:cs="Courier New"/>
                <w:sz w:val="20"/>
                <w:szCs w:val="20"/>
              </w:rPr>
              <w:t>disk(</w:t>
            </w:r>
            <w:proofErr w:type="gramEnd"/>
            <w:r w:rsidRPr="00C208DF">
              <w:rPr>
                <w:rFonts w:ascii="Courier New" w:hAnsi="Courier New" w:cs="Courier New"/>
                <w:sz w:val="20"/>
                <w:szCs w:val="20"/>
              </w:rPr>
              <w:t xml:space="preserve">'local')-&gt;delete('/images/' . </w:t>
            </w:r>
          </w:p>
          <w:p w14:paraId="1346F013" w14:textId="377258C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gt;avatar);</w:t>
            </w:r>
          </w:p>
          <w:p w14:paraId="2374CC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2DB6AD8" w14:textId="77777777" w:rsidR="00C208DF" w:rsidRPr="00C208DF" w:rsidRDefault="00C208DF" w:rsidP="00C208DF">
            <w:pPr>
              <w:spacing w:line="240" w:lineRule="auto"/>
              <w:ind w:left="175"/>
              <w:jc w:val="left"/>
              <w:rPr>
                <w:rFonts w:ascii="Courier New" w:hAnsi="Courier New" w:cs="Courier New"/>
                <w:sz w:val="20"/>
                <w:szCs w:val="20"/>
              </w:rPr>
            </w:pPr>
          </w:p>
          <w:p w14:paraId="38C5027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 </w:t>
            </w:r>
            <w:proofErr w:type="gramStart"/>
            <w:r w:rsidRPr="00C208DF">
              <w:rPr>
                <w:rFonts w:ascii="Courier New" w:hAnsi="Courier New" w:cs="Courier New"/>
                <w:sz w:val="20"/>
                <w:szCs w:val="20"/>
              </w:rPr>
              <w:t>md5(</w:t>
            </w:r>
            <w:proofErr w:type="gramEnd"/>
            <w:r w:rsidRPr="00C208DF">
              <w:rPr>
                <w:rFonts w:ascii="Courier New" w:hAnsi="Courier New" w:cs="Courier New"/>
                <w:sz w:val="20"/>
                <w:szCs w:val="20"/>
              </w:rPr>
              <w:t>Carbon::now()) . '.' . $data['avatar']</w:t>
            </w:r>
          </w:p>
          <w:p w14:paraId="469ED44F" w14:textId="090F49E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getClientOriginalExtension();</w:t>
            </w:r>
          </w:p>
          <w:p w14:paraId="5643AD7E" w14:textId="77777777" w:rsidR="00C208DF" w:rsidRPr="00C208DF" w:rsidRDefault="00C208DF" w:rsidP="00C208DF">
            <w:pPr>
              <w:spacing w:line="240" w:lineRule="auto"/>
              <w:ind w:left="175"/>
              <w:jc w:val="left"/>
              <w:rPr>
                <w:rFonts w:ascii="Courier New" w:hAnsi="Courier New" w:cs="Courier New"/>
                <w:sz w:val="20"/>
                <w:szCs w:val="20"/>
              </w:rPr>
            </w:pPr>
          </w:p>
          <w:p w14:paraId="7D63AFF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74624D80" w14:textId="77777777" w:rsidR="00C208DF" w:rsidRPr="00C208DF" w:rsidRDefault="00C208DF" w:rsidP="00C208DF">
            <w:pPr>
              <w:spacing w:line="240" w:lineRule="auto"/>
              <w:ind w:left="175"/>
              <w:jc w:val="left"/>
              <w:rPr>
                <w:rFonts w:ascii="Courier New" w:hAnsi="Courier New" w:cs="Courier New"/>
                <w:sz w:val="20"/>
                <w:szCs w:val="20"/>
              </w:rPr>
            </w:pPr>
          </w:p>
          <w:p w14:paraId="7A441F4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store avatar</w:t>
            </w:r>
          </w:p>
          <w:p w14:paraId="227204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avatar']-&gt;storeAs('images', $name);</w:t>
            </w:r>
          </w:p>
          <w:p w14:paraId="0B28296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avatar = $name;</w:t>
            </w:r>
          </w:p>
          <w:p w14:paraId="1EC8D52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19A6A56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avatar change', ['user' =&gt; $user]);</w:t>
            </w:r>
          </w:p>
          <w:p w14:paraId="2924C8B3" w14:textId="77777777" w:rsidR="00C208DF" w:rsidRPr="00C208DF" w:rsidRDefault="00C208DF" w:rsidP="00C208DF">
            <w:pPr>
              <w:spacing w:line="240" w:lineRule="auto"/>
              <w:ind w:left="175"/>
              <w:jc w:val="left"/>
              <w:rPr>
                <w:rFonts w:ascii="Courier New" w:hAnsi="Courier New" w:cs="Courier New"/>
                <w:sz w:val="20"/>
                <w:szCs w:val="20"/>
              </w:rPr>
            </w:pPr>
          </w:p>
          <w:p w14:paraId="03343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46756D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B7B805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1BF7CC0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name,</w:t>
            </w:r>
          </w:p>
          <w:p w14:paraId="0C5B7B9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A0022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17EF17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A936F8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avatar change failed', ['user' =&gt; </w:t>
            </w:r>
          </w:p>
          <w:p w14:paraId="4E021DE9" w14:textId="13F7EBB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4242544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5A7840E" w14:textId="77777777" w:rsidR="00C208DF" w:rsidRPr="00C208DF" w:rsidRDefault="00C208DF" w:rsidP="00C208DF">
            <w:pPr>
              <w:spacing w:line="240" w:lineRule="auto"/>
              <w:ind w:left="175"/>
              <w:jc w:val="left"/>
              <w:rPr>
                <w:rFonts w:ascii="Courier New" w:hAnsi="Courier New" w:cs="Courier New"/>
                <w:sz w:val="20"/>
                <w:szCs w:val="20"/>
              </w:rPr>
            </w:pPr>
          </w:p>
          <w:p w14:paraId="0681C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status' =&gt; 'error'], 200);</w:t>
            </w:r>
          </w:p>
          <w:p w14:paraId="3CD32E5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CA4BFEE" w14:textId="77777777" w:rsidR="00C208DF" w:rsidRPr="00C208DF" w:rsidRDefault="00C208DF" w:rsidP="00C208DF">
            <w:pPr>
              <w:spacing w:line="240" w:lineRule="auto"/>
              <w:ind w:left="175"/>
              <w:jc w:val="left"/>
              <w:rPr>
                <w:rFonts w:ascii="Courier New" w:hAnsi="Courier New" w:cs="Courier New"/>
                <w:sz w:val="20"/>
                <w:szCs w:val="20"/>
              </w:rPr>
            </w:pPr>
          </w:p>
          <w:p w14:paraId="2763D3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changePassword(Request $request)</w:t>
            </w:r>
          </w:p>
          <w:p w14:paraId="3BB668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FDECE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2919B21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password_now', 'password', </w:t>
            </w:r>
            <w:r>
              <w:rPr>
                <w:rFonts w:ascii="Courier New" w:hAnsi="Courier New" w:cs="Courier New"/>
                <w:sz w:val="20"/>
                <w:szCs w:val="20"/>
              </w:rPr>
              <w:t xml:space="preserve"> </w:t>
            </w:r>
          </w:p>
          <w:p w14:paraId="01993294" w14:textId="79293B29"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assword_confirmation']);</w:t>
            </w:r>
          </w:p>
          <w:p w14:paraId="6D360625" w14:textId="77777777" w:rsidR="00C208DF" w:rsidRDefault="00C208DF" w:rsidP="00C208DF">
            <w:pPr>
              <w:spacing w:line="240" w:lineRule="auto"/>
              <w:ind w:left="175"/>
              <w:jc w:val="left"/>
              <w:rPr>
                <w:rFonts w:ascii="Courier New" w:hAnsi="Courier New" w:cs="Courier New"/>
                <w:sz w:val="20"/>
                <w:szCs w:val="20"/>
              </w:rPr>
            </w:pPr>
          </w:p>
          <w:p w14:paraId="3DCF9406" w14:textId="77777777" w:rsidR="00C208DF" w:rsidRDefault="00C208DF" w:rsidP="00C208DF">
            <w:pPr>
              <w:spacing w:line="240" w:lineRule="auto"/>
              <w:ind w:left="175"/>
              <w:jc w:val="left"/>
              <w:rPr>
                <w:rFonts w:ascii="Courier New" w:hAnsi="Courier New" w:cs="Courier New"/>
                <w:sz w:val="20"/>
                <w:szCs w:val="20"/>
              </w:rPr>
            </w:pPr>
          </w:p>
          <w:p w14:paraId="5F6E74E2" w14:textId="77777777" w:rsidR="00C208DF" w:rsidRDefault="00C208DF" w:rsidP="00C208DF">
            <w:pPr>
              <w:spacing w:line="240" w:lineRule="auto"/>
              <w:ind w:left="175"/>
              <w:jc w:val="left"/>
              <w:rPr>
                <w:rFonts w:ascii="Courier New" w:hAnsi="Courier New" w:cs="Courier New"/>
                <w:sz w:val="20"/>
                <w:szCs w:val="20"/>
              </w:rPr>
            </w:pPr>
          </w:p>
          <w:p w14:paraId="2B86DF9D" w14:textId="77777777" w:rsidR="00C208DF" w:rsidRDefault="00C208DF" w:rsidP="00C208DF">
            <w:pPr>
              <w:spacing w:line="240" w:lineRule="auto"/>
              <w:ind w:left="175"/>
              <w:jc w:val="left"/>
              <w:rPr>
                <w:rFonts w:ascii="Courier New" w:hAnsi="Courier New" w:cs="Courier New"/>
                <w:sz w:val="20"/>
                <w:szCs w:val="20"/>
              </w:rPr>
            </w:pPr>
          </w:p>
          <w:p w14:paraId="703D57E2" w14:textId="77777777" w:rsidR="00C208DF" w:rsidRPr="00C208DF" w:rsidRDefault="00C208DF" w:rsidP="00C208DF">
            <w:pPr>
              <w:spacing w:line="240" w:lineRule="auto"/>
              <w:ind w:left="175"/>
              <w:jc w:val="left"/>
              <w:rPr>
                <w:rFonts w:ascii="Courier New" w:hAnsi="Courier New" w:cs="Courier New"/>
                <w:sz w:val="20"/>
                <w:szCs w:val="20"/>
              </w:rPr>
            </w:pPr>
          </w:p>
          <w:p w14:paraId="4C96A3F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7C616EB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now'          =&gt; ['required', </w:t>
            </w:r>
            <w:r>
              <w:rPr>
                <w:rFonts w:ascii="Courier New" w:hAnsi="Courier New" w:cs="Courier New"/>
                <w:sz w:val="20"/>
                <w:szCs w:val="20"/>
              </w:rPr>
              <w:t xml:space="preserve"> </w:t>
            </w:r>
          </w:p>
          <w:p w14:paraId="4A1E1187" w14:textId="3F550E9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3D1E3D6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              =&gt; ['required', </w:t>
            </w:r>
          </w:p>
          <w:p w14:paraId="7E93421A" w14:textId="7CAC009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 'confirmed'],</w:t>
            </w:r>
          </w:p>
          <w:p w14:paraId="6DA04273"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confirmation' =&gt; ['required', </w:t>
            </w:r>
          </w:p>
          <w:p w14:paraId="725BEC62" w14:textId="13BCED17"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4B885F1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3E591" w14:textId="77777777" w:rsidR="00C208DF" w:rsidRPr="00C208DF" w:rsidRDefault="00C208DF" w:rsidP="00C208DF">
            <w:pPr>
              <w:spacing w:line="240" w:lineRule="auto"/>
              <w:ind w:left="175"/>
              <w:jc w:val="left"/>
              <w:rPr>
                <w:rFonts w:ascii="Courier New" w:hAnsi="Courier New" w:cs="Courier New"/>
                <w:sz w:val="20"/>
                <w:szCs w:val="20"/>
              </w:rPr>
            </w:pPr>
          </w:p>
          <w:p w14:paraId="157AD6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24736E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7B517F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08F73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1A6198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2D14626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0FE9AB" w14:textId="77777777" w:rsidR="00C208DF" w:rsidRPr="00C208DF" w:rsidRDefault="00C208DF" w:rsidP="00C208DF">
            <w:pPr>
              <w:spacing w:line="240" w:lineRule="auto"/>
              <w:ind w:left="175"/>
              <w:jc w:val="left"/>
              <w:rPr>
                <w:rFonts w:ascii="Courier New" w:hAnsi="Courier New" w:cs="Courier New"/>
                <w:sz w:val="20"/>
                <w:szCs w:val="20"/>
              </w:rPr>
            </w:pPr>
          </w:p>
          <w:p w14:paraId="51E0376A"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Hash::check($data['password_now'], $user</w:t>
            </w:r>
          </w:p>
          <w:p w14:paraId="3783F198" w14:textId="11F92FF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password)) {</w:t>
            </w:r>
          </w:p>
          <w:p w14:paraId="5BD813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B6B1C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27255B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F46F11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not match',</w:t>
            </w:r>
          </w:p>
          <w:p w14:paraId="3F9C0D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0AD4B5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3303B7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C6655E5" w14:textId="77777777" w:rsidR="00C208DF" w:rsidRPr="00C208DF" w:rsidRDefault="00C208DF" w:rsidP="00C208DF">
            <w:pPr>
              <w:spacing w:line="240" w:lineRule="auto"/>
              <w:ind w:left="175"/>
              <w:jc w:val="left"/>
              <w:rPr>
                <w:rFonts w:ascii="Courier New" w:hAnsi="Courier New" w:cs="Courier New"/>
                <w:sz w:val="20"/>
                <w:szCs w:val="20"/>
              </w:rPr>
            </w:pPr>
          </w:p>
          <w:p w14:paraId="1CF9E9D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3A8D9B8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update password</w:t>
            </w:r>
          </w:p>
          <w:p w14:paraId="1FB0D9B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forceFill(['password' =&gt; </w:t>
            </w:r>
          </w:p>
          <w:p w14:paraId="65954903" w14:textId="2254AC7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Hash::make($data['password'])]);</w:t>
            </w:r>
          </w:p>
          <w:p w14:paraId="2B1EDB4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59CFB8F7" w14:textId="77777777" w:rsidR="00C208DF" w:rsidRPr="00C208DF" w:rsidRDefault="00C208DF" w:rsidP="00C208DF">
            <w:pPr>
              <w:spacing w:line="240" w:lineRule="auto"/>
              <w:ind w:left="175"/>
              <w:jc w:val="left"/>
              <w:rPr>
                <w:rFonts w:ascii="Courier New" w:hAnsi="Courier New" w:cs="Courier New"/>
                <w:sz w:val="20"/>
                <w:szCs w:val="20"/>
              </w:rPr>
            </w:pPr>
          </w:p>
          <w:p w14:paraId="10F7CB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change password', ['user' =&gt; $user]);</w:t>
            </w:r>
          </w:p>
          <w:p w14:paraId="0D366E99" w14:textId="77777777" w:rsidR="00C208DF" w:rsidRPr="00C208DF" w:rsidRDefault="00C208DF" w:rsidP="00C208DF">
            <w:pPr>
              <w:spacing w:line="240" w:lineRule="auto"/>
              <w:ind w:left="175"/>
              <w:jc w:val="left"/>
              <w:rPr>
                <w:rFonts w:ascii="Courier New" w:hAnsi="Courier New" w:cs="Courier New"/>
                <w:sz w:val="20"/>
                <w:szCs w:val="20"/>
              </w:rPr>
            </w:pPr>
          </w:p>
          <w:p w14:paraId="7C3D9D2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62C1C1A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3E2EBB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21EA273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d'</w:t>
            </w:r>
          </w:p>
          <w:p w14:paraId="2EEE39B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4294D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F8F9C9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568EBC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change password failed', ['user' =&gt; </w:t>
            </w:r>
          </w:p>
          <w:p w14:paraId="03772C51" w14:textId="58362265"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0DEBE2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D625E6F" w14:textId="77777777" w:rsidR="00C208DF" w:rsidRPr="00C208DF" w:rsidRDefault="00C208DF" w:rsidP="00C208DF">
            <w:pPr>
              <w:spacing w:line="240" w:lineRule="auto"/>
              <w:ind w:left="175"/>
              <w:jc w:val="left"/>
              <w:rPr>
                <w:rFonts w:ascii="Courier New" w:hAnsi="Courier New" w:cs="Courier New"/>
                <w:sz w:val="20"/>
                <w:szCs w:val="20"/>
              </w:rPr>
            </w:pPr>
          </w:p>
          <w:p w14:paraId="31CD8C4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58B9C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480719C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374BB3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 failed',</w:t>
            </w:r>
          </w:p>
          <w:p w14:paraId="403EF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99D3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0D0D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1E606D1" w14:textId="15F8334F"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0CA1C39D" w14:textId="7002F0DD" w:rsidR="00A65FB3" w:rsidRDefault="00A65FB3" w:rsidP="00D966FD">
            <w:pPr>
              <w:spacing w:line="240" w:lineRule="auto"/>
            </w:pPr>
          </w:p>
        </w:tc>
      </w:tr>
    </w:tbl>
    <w:p w14:paraId="37ADCE13" w14:textId="77777777" w:rsidR="00E91470" w:rsidRDefault="00E91470" w:rsidP="00E91470">
      <w:pPr>
        <w:pStyle w:val="ListParagraph"/>
        <w:ind w:left="284"/>
      </w:pPr>
    </w:p>
    <w:p w14:paraId="0DFF004D" w14:textId="77777777" w:rsidR="007D7173" w:rsidRDefault="007D7173" w:rsidP="00E91470">
      <w:pPr>
        <w:pStyle w:val="ListParagraph"/>
        <w:ind w:left="284"/>
      </w:pPr>
    </w:p>
    <w:p w14:paraId="03D2FD10" w14:textId="4D1C922E" w:rsidR="00D966FD" w:rsidRPr="007D7173" w:rsidRDefault="00D966FD" w:rsidP="006247DA">
      <w:pPr>
        <w:pStyle w:val="ListParagraph"/>
        <w:numPr>
          <w:ilvl w:val="2"/>
          <w:numId w:val="2"/>
        </w:numPr>
        <w:ind w:left="284" w:hanging="284"/>
      </w:pPr>
      <w:r>
        <w:lastRenderedPageBreak/>
        <w:t xml:space="preserve">Kontroler </w:t>
      </w:r>
      <w:r w:rsidRPr="00D966FD">
        <w:rPr>
          <w:i/>
        </w:rPr>
        <w:t>Door</w:t>
      </w:r>
    </w:p>
    <w:tbl>
      <w:tblPr>
        <w:tblStyle w:val="TableGrid"/>
        <w:tblW w:w="7654" w:type="dxa"/>
        <w:tblInd w:w="392" w:type="dxa"/>
        <w:tblLook w:val="04A0" w:firstRow="1" w:lastRow="0" w:firstColumn="1" w:lastColumn="0" w:noHBand="0" w:noVBand="1"/>
      </w:tblPr>
      <w:tblGrid>
        <w:gridCol w:w="7654"/>
      </w:tblGrid>
      <w:tr w:rsidR="007D7173" w14:paraId="58672C44" w14:textId="77777777" w:rsidTr="007D7173">
        <w:tc>
          <w:tcPr>
            <w:tcW w:w="7654" w:type="dxa"/>
          </w:tcPr>
          <w:p w14:paraId="2623187E" w14:textId="50F0C871" w:rsidR="007D7173" w:rsidRDefault="007D7173" w:rsidP="007D7173">
            <w:pPr>
              <w:spacing w:line="240" w:lineRule="auto"/>
              <w:ind w:left="175"/>
              <w:jc w:val="left"/>
              <w:rPr>
                <w:rFonts w:ascii="Courier New" w:hAnsi="Courier New" w:cs="Courier New"/>
                <w:sz w:val="20"/>
                <w:szCs w:val="20"/>
              </w:rPr>
            </w:pPr>
          </w:p>
          <w:p w14:paraId="5983D48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class AuthController extends Controller</w:t>
            </w:r>
          </w:p>
          <w:p w14:paraId="317CD90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1D9F55F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authenticate(Request $request)</w:t>
            </w:r>
          </w:p>
          <w:p w14:paraId="04B1857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18DA597"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device_name', </w:t>
            </w:r>
            <w:r w:rsidR="00B10EE5">
              <w:rPr>
                <w:rFonts w:ascii="Courier New" w:hAnsi="Courier New" w:cs="Courier New"/>
                <w:sz w:val="20"/>
                <w:szCs w:val="20"/>
              </w:rPr>
              <w:t xml:space="preserve">  </w:t>
            </w:r>
          </w:p>
          <w:p w14:paraId="295A5B42" w14:textId="3B5D6054"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evice_pass']);</w:t>
            </w:r>
          </w:p>
          <w:p w14:paraId="0A6BC6D3" w14:textId="77777777" w:rsidR="007D7173" w:rsidRPr="007D7173" w:rsidRDefault="007D7173" w:rsidP="007D7173">
            <w:pPr>
              <w:spacing w:line="240" w:lineRule="auto"/>
              <w:ind w:left="175"/>
              <w:jc w:val="left"/>
              <w:rPr>
                <w:rFonts w:ascii="Courier New" w:hAnsi="Courier New" w:cs="Courier New"/>
                <w:sz w:val="20"/>
                <w:szCs w:val="20"/>
              </w:rPr>
            </w:pPr>
          </w:p>
          <w:p w14:paraId="63B749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099C92B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56B5737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required', 'string']</w:t>
            </w:r>
          </w:p>
          <w:p w14:paraId="0A1B4E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AB25FA" w14:textId="77777777" w:rsidR="007D7173" w:rsidRPr="007D7173" w:rsidRDefault="007D7173" w:rsidP="007D7173">
            <w:pPr>
              <w:spacing w:line="240" w:lineRule="auto"/>
              <w:ind w:left="175"/>
              <w:jc w:val="left"/>
              <w:rPr>
                <w:rFonts w:ascii="Courier New" w:hAnsi="Courier New" w:cs="Courier New"/>
                <w:sz w:val="20"/>
                <w:szCs w:val="20"/>
              </w:rPr>
            </w:pPr>
          </w:p>
          <w:p w14:paraId="44DCCC4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5966F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7481C0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046888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3950DF1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E8A772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10AD7AF" w14:textId="77777777" w:rsidR="007D7173" w:rsidRPr="007D7173" w:rsidRDefault="007D7173" w:rsidP="007D7173">
            <w:pPr>
              <w:spacing w:line="240" w:lineRule="auto"/>
              <w:ind w:left="175"/>
              <w:jc w:val="left"/>
              <w:rPr>
                <w:rFonts w:ascii="Courier New" w:hAnsi="Courier New" w:cs="Courier New"/>
                <w:sz w:val="20"/>
                <w:szCs w:val="20"/>
              </w:rPr>
            </w:pPr>
          </w:p>
          <w:p w14:paraId="08454246"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device_name', </w:t>
            </w:r>
          </w:p>
          <w:p w14:paraId="2801226D" w14:textId="3FC30FE1"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device_name'])-&gt;first();</w:t>
            </w:r>
          </w:p>
          <w:p w14:paraId="4E927EDF" w14:textId="77777777" w:rsidR="007D7173" w:rsidRPr="007D7173" w:rsidRDefault="007D7173" w:rsidP="007D7173">
            <w:pPr>
              <w:spacing w:line="240" w:lineRule="auto"/>
              <w:ind w:left="175"/>
              <w:jc w:val="left"/>
              <w:rPr>
                <w:rFonts w:ascii="Courier New" w:hAnsi="Courier New" w:cs="Courier New"/>
                <w:sz w:val="20"/>
                <w:szCs w:val="20"/>
              </w:rPr>
            </w:pPr>
          </w:p>
          <w:p w14:paraId="3944FF42"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 !Hash::check($data['device_pass'], </w:t>
            </w:r>
          </w:p>
          <w:p w14:paraId="651A1198" w14:textId="7A4B0AD6"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gt;device_pass)) {</w:t>
            </w:r>
          </w:p>
          <w:p w14:paraId="3421D33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0B13E3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7AABF4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31C097E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48F9E7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BFA54E" w14:textId="77777777" w:rsidR="007D7173" w:rsidRPr="007D7173" w:rsidRDefault="007D7173" w:rsidP="007D7173">
            <w:pPr>
              <w:spacing w:line="240" w:lineRule="auto"/>
              <w:ind w:left="175"/>
              <w:jc w:val="left"/>
              <w:rPr>
                <w:rFonts w:ascii="Courier New" w:hAnsi="Courier New" w:cs="Courier New"/>
                <w:sz w:val="20"/>
                <w:szCs w:val="20"/>
              </w:rPr>
            </w:pPr>
          </w:p>
          <w:p w14:paraId="73B1D99F"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 $door-&gt;createToken('auth_token')</w:t>
            </w:r>
          </w:p>
          <w:p w14:paraId="57358C42" w14:textId="76A0A13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gt;plainTextToken;</w:t>
            </w:r>
          </w:p>
          <w:p w14:paraId="3C52A18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in', ['door' =&gt; $door]);</w:t>
            </w:r>
          </w:p>
          <w:p w14:paraId="490BCB47" w14:textId="77777777" w:rsidR="007D7173" w:rsidRPr="007D7173" w:rsidRDefault="007D7173" w:rsidP="007D7173">
            <w:pPr>
              <w:spacing w:line="240" w:lineRule="auto"/>
              <w:ind w:left="175"/>
              <w:jc w:val="left"/>
              <w:rPr>
                <w:rFonts w:ascii="Courier New" w:hAnsi="Courier New" w:cs="Courier New"/>
                <w:sz w:val="20"/>
                <w:szCs w:val="20"/>
              </w:rPr>
            </w:pPr>
          </w:p>
          <w:p w14:paraId="648239B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72ECC99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00FDA0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CFCC2D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27CC2D9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5EFCE92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27888A3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C2A4AF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gt; $token</w:t>
            </w:r>
          </w:p>
          <w:p w14:paraId="3D8A1B4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644515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5F0A649" w14:textId="77777777" w:rsidR="007D7173" w:rsidRPr="007D7173" w:rsidRDefault="007D7173" w:rsidP="007D7173">
            <w:pPr>
              <w:spacing w:line="240" w:lineRule="auto"/>
              <w:ind w:left="175"/>
              <w:jc w:val="left"/>
              <w:rPr>
                <w:rFonts w:ascii="Courier New" w:hAnsi="Courier New" w:cs="Courier New"/>
                <w:sz w:val="20"/>
                <w:szCs w:val="20"/>
              </w:rPr>
            </w:pPr>
          </w:p>
          <w:p w14:paraId="6C27FCC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register(Request $request)</w:t>
            </w:r>
          </w:p>
          <w:p w14:paraId="551982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EB7615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id', 'device_name']);</w:t>
            </w:r>
          </w:p>
          <w:p w14:paraId="6C1E4AC7" w14:textId="77777777" w:rsidR="007D7173" w:rsidRPr="007D7173" w:rsidRDefault="007D7173" w:rsidP="007D7173">
            <w:pPr>
              <w:spacing w:line="240" w:lineRule="auto"/>
              <w:ind w:left="175"/>
              <w:jc w:val="left"/>
              <w:rPr>
                <w:rFonts w:ascii="Courier New" w:hAnsi="Courier New" w:cs="Courier New"/>
                <w:sz w:val="20"/>
                <w:szCs w:val="20"/>
              </w:rPr>
            </w:pPr>
          </w:p>
          <w:p w14:paraId="61279E0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7E5E4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d' =&gt; ['required', 'string'],</w:t>
            </w:r>
          </w:p>
          <w:p w14:paraId="5982D04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0A7C67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18DB0E2" w14:textId="77777777" w:rsidR="007D7173" w:rsidRDefault="007D7173" w:rsidP="007D7173">
            <w:pPr>
              <w:spacing w:line="240" w:lineRule="auto"/>
              <w:ind w:left="175"/>
              <w:jc w:val="left"/>
              <w:rPr>
                <w:rFonts w:ascii="Courier New" w:hAnsi="Courier New" w:cs="Courier New"/>
                <w:sz w:val="20"/>
                <w:szCs w:val="20"/>
              </w:rPr>
            </w:pPr>
          </w:p>
          <w:p w14:paraId="0B55FE19" w14:textId="77777777" w:rsidR="00B10EE5" w:rsidRDefault="00B10EE5" w:rsidP="007D7173">
            <w:pPr>
              <w:spacing w:line="240" w:lineRule="auto"/>
              <w:ind w:left="175"/>
              <w:jc w:val="left"/>
              <w:rPr>
                <w:rFonts w:ascii="Courier New" w:hAnsi="Courier New" w:cs="Courier New"/>
                <w:sz w:val="20"/>
                <w:szCs w:val="20"/>
              </w:rPr>
            </w:pPr>
          </w:p>
          <w:p w14:paraId="7D01B841" w14:textId="77777777" w:rsidR="00B10EE5" w:rsidRDefault="00B10EE5" w:rsidP="007D7173">
            <w:pPr>
              <w:spacing w:line="240" w:lineRule="auto"/>
              <w:ind w:left="175"/>
              <w:jc w:val="left"/>
              <w:rPr>
                <w:rFonts w:ascii="Courier New" w:hAnsi="Courier New" w:cs="Courier New"/>
                <w:sz w:val="20"/>
                <w:szCs w:val="20"/>
              </w:rPr>
            </w:pPr>
          </w:p>
          <w:p w14:paraId="46069823" w14:textId="77777777" w:rsidR="00B10EE5" w:rsidRPr="007D7173" w:rsidRDefault="00B10EE5" w:rsidP="007D7173">
            <w:pPr>
              <w:spacing w:line="240" w:lineRule="auto"/>
              <w:ind w:left="175"/>
              <w:jc w:val="left"/>
              <w:rPr>
                <w:rFonts w:ascii="Courier New" w:hAnsi="Courier New" w:cs="Courier New"/>
                <w:sz w:val="20"/>
                <w:szCs w:val="20"/>
              </w:rPr>
            </w:pPr>
          </w:p>
          <w:p w14:paraId="13C7C20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716AED3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2E1B480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67A7D1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2C2E05B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C9EC87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727CC4BB" w14:textId="77777777" w:rsidR="007D7173" w:rsidRPr="007D7173" w:rsidRDefault="007D7173" w:rsidP="007D7173">
            <w:pPr>
              <w:spacing w:line="240" w:lineRule="auto"/>
              <w:ind w:left="175"/>
              <w:jc w:val="left"/>
              <w:rPr>
                <w:rFonts w:ascii="Courier New" w:hAnsi="Courier New" w:cs="Courier New"/>
                <w:sz w:val="20"/>
                <w:szCs w:val="20"/>
              </w:rPr>
            </w:pPr>
          </w:p>
          <w:p w14:paraId="37943BC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id', $data['id'])-&gt;first();</w:t>
            </w:r>
          </w:p>
          <w:p w14:paraId="4CC65F9E" w14:textId="77777777" w:rsidR="007D7173" w:rsidRPr="007D7173" w:rsidRDefault="007D7173" w:rsidP="007D7173">
            <w:pPr>
              <w:spacing w:line="240" w:lineRule="auto"/>
              <w:ind w:left="175"/>
              <w:jc w:val="left"/>
              <w:rPr>
                <w:rFonts w:ascii="Courier New" w:hAnsi="Courier New" w:cs="Courier New"/>
                <w:sz w:val="20"/>
                <w:szCs w:val="20"/>
              </w:rPr>
            </w:pPr>
          </w:p>
          <w:p w14:paraId="714F02D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w:t>
            </w:r>
          </w:p>
          <w:p w14:paraId="7F2C04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6BAAC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no_data',</w:t>
            </w:r>
          </w:p>
          <w:p w14:paraId="527EF2A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6B3035B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338A15D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374708F" w14:textId="77777777" w:rsidR="007D7173" w:rsidRPr="007D7173" w:rsidRDefault="007D7173" w:rsidP="007D7173">
            <w:pPr>
              <w:spacing w:line="240" w:lineRule="auto"/>
              <w:ind w:left="175"/>
              <w:jc w:val="left"/>
              <w:rPr>
                <w:rFonts w:ascii="Courier New" w:hAnsi="Courier New" w:cs="Courier New"/>
                <w:sz w:val="20"/>
                <w:szCs w:val="20"/>
              </w:rPr>
            </w:pPr>
          </w:p>
          <w:p w14:paraId="350EF22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gt;device_name != null) {</w:t>
            </w:r>
          </w:p>
          <w:p w14:paraId="196D3BC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E9A36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already_exist',</w:t>
            </w:r>
          </w:p>
          <w:p w14:paraId="4D3063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545FC7F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986190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87B0F64" w14:textId="77777777" w:rsidR="007D7173" w:rsidRPr="007D7173" w:rsidRDefault="007D7173" w:rsidP="007D7173">
            <w:pPr>
              <w:spacing w:line="240" w:lineRule="auto"/>
              <w:ind w:left="175"/>
              <w:jc w:val="left"/>
              <w:rPr>
                <w:rFonts w:ascii="Courier New" w:hAnsi="Courier New" w:cs="Courier New"/>
                <w:sz w:val="20"/>
                <w:szCs w:val="20"/>
              </w:rPr>
            </w:pPr>
          </w:p>
          <w:p w14:paraId="140A2DB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ass = Random::generate(20);</w:t>
            </w:r>
          </w:p>
          <w:p w14:paraId="6589B7A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key = Random::generate(20);</w:t>
            </w:r>
          </w:p>
          <w:p w14:paraId="6F565AA6" w14:textId="77777777" w:rsidR="007D7173" w:rsidRPr="007D7173" w:rsidRDefault="007D7173" w:rsidP="007D7173">
            <w:pPr>
              <w:spacing w:line="240" w:lineRule="auto"/>
              <w:ind w:left="175"/>
              <w:jc w:val="left"/>
              <w:rPr>
                <w:rFonts w:ascii="Courier New" w:hAnsi="Courier New" w:cs="Courier New"/>
                <w:sz w:val="20"/>
                <w:szCs w:val="20"/>
              </w:rPr>
            </w:pPr>
          </w:p>
          <w:p w14:paraId="5EE0973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device_name = $data['device_name'];</w:t>
            </w:r>
          </w:p>
          <w:p w14:paraId="69166EC0" w14:textId="77777777" w:rsidR="007D7173" w:rsidRPr="007D7173" w:rsidRDefault="007D7173" w:rsidP="007D7173">
            <w:pPr>
              <w:spacing w:line="240" w:lineRule="auto"/>
              <w:ind w:left="175"/>
              <w:jc w:val="left"/>
              <w:rPr>
                <w:rFonts w:ascii="Courier New" w:hAnsi="Courier New" w:cs="Courier New"/>
                <w:sz w:val="20"/>
                <w:szCs w:val="20"/>
              </w:rPr>
            </w:pPr>
          </w:p>
          <w:p w14:paraId="06076098"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forceFill(['device_pass' =&gt; </w:t>
            </w:r>
          </w:p>
          <w:p w14:paraId="1CA39E0F" w14:textId="06DA26F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Hash::make($pass)]);</w:t>
            </w:r>
          </w:p>
          <w:p w14:paraId="4BF364E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key = $device_key;</w:t>
            </w:r>
          </w:p>
          <w:p w14:paraId="53733914" w14:textId="77777777" w:rsidR="007D7173" w:rsidRPr="007D7173" w:rsidRDefault="007D7173" w:rsidP="007D7173">
            <w:pPr>
              <w:spacing w:line="240" w:lineRule="auto"/>
              <w:ind w:left="175"/>
              <w:jc w:val="left"/>
              <w:rPr>
                <w:rFonts w:ascii="Courier New" w:hAnsi="Courier New" w:cs="Courier New"/>
                <w:sz w:val="20"/>
                <w:szCs w:val="20"/>
              </w:rPr>
            </w:pPr>
          </w:p>
          <w:p w14:paraId="066186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ry {</w:t>
            </w:r>
          </w:p>
          <w:p w14:paraId="667040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save();</w:t>
            </w:r>
          </w:p>
          <w:p w14:paraId="2549BE85" w14:textId="77777777" w:rsidR="001430E9"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register', ['door' =&gt; </w:t>
            </w:r>
          </w:p>
          <w:p w14:paraId="7B6DDE39" w14:textId="4CC6927D" w:rsidR="007D7173" w:rsidRPr="007D7173" w:rsidRDefault="001430E9"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w:t>
            </w:r>
          </w:p>
          <w:p w14:paraId="40F32572" w14:textId="77777777" w:rsidR="007D7173" w:rsidRPr="007D7173" w:rsidRDefault="007D7173" w:rsidP="007D7173">
            <w:pPr>
              <w:spacing w:line="240" w:lineRule="auto"/>
              <w:ind w:left="175"/>
              <w:jc w:val="left"/>
              <w:rPr>
                <w:rFonts w:ascii="Courier New" w:hAnsi="Courier New" w:cs="Courier New"/>
                <w:sz w:val="20"/>
                <w:szCs w:val="20"/>
              </w:rPr>
            </w:pPr>
          </w:p>
          <w:p w14:paraId="4AF0601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2A3AF8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5C92492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730C44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38AB730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2468BF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618DBAB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pass,</w:t>
            </w:r>
          </w:p>
          <w:p w14:paraId="1540F6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key' =&gt; $device_key,</w:t>
            </w:r>
          </w:p>
          <w:p w14:paraId="782F9FF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6198FB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2DAC35F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catch (Exception $e) {</w:t>
            </w:r>
          </w:p>
          <w:p w14:paraId="7ECBBBA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error('door device register failed', </w:t>
            </w:r>
          </w:p>
          <w:p w14:paraId="429F9C60" w14:textId="273838CB"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 =&gt; $door, 'error' =&gt; $e]);</w:t>
            </w:r>
          </w:p>
          <w:p w14:paraId="003EDF94" w14:textId="77777777" w:rsidR="007D7173" w:rsidRPr="007D7173" w:rsidRDefault="007D7173" w:rsidP="007D7173">
            <w:pPr>
              <w:spacing w:line="240" w:lineRule="auto"/>
              <w:ind w:left="175"/>
              <w:jc w:val="left"/>
              <w:rPr>
                <w:rFonts w:ascii="Courier New" w:hAnsi="Courier New" w:cs="Courier New"/>
                <w:sz w:val="20"/>
                <w:szCs w:val="20"/>
              </w:rPr>
            </w:pPr>
          </w:p>
          <w:p w14:paraId="0713D5E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F02E8E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4DAD94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732D54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142CE1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18D8B95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D4B7FB2" w14:textId="77777777" w:rsidR="007D7173" w:rsidRPr="007D7173" w:rsidRDefault="007D7173" w:rsidP="007D7173">
            <w:pPr>
              <w:spacing w:line="240" w:lineRule="auto"/>
              <w:ind w:left="175"/>
              <w:jc w:val="left"/>
              <w:rPr>
                <w:rFonts w:ascii="Courier New" w:hAnsi="Courier New" w:cs="Courier New"/>
                <w:sz w:val="20"/>
                <w:szCs w:val="20"/>
              </w:rPr>
            </w:pPr>
          </w:p>
          <w:p w14:paraId="32E79E8F"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lastRenderedPageBreak/>
              <w:t xml:space="preserve">   </w:t>
            </w:r>
          </w:p>
          <w:p w14:paraId="646EACDF" w14:textId="67846639"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 public function signature(Request $request)</w:t>
            </w:r>
          </w:p>
          <w:p w14:paraId="04EAE5B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D52922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socket_id', 'office_id', </w:t>
            </w:r>
          </w:p>
          <w:p w14:paraId="427B7D3D" w14:textId="74A866A7"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hannel_data']);</w:t>
            </w:r>
          </w:p>
          <w:p w14:paraId="16806C3F" w14:textId="77777777" w:rsidR="007D7173" w:rsidRPr="007D7173" w:rsidRDefault="007D7173" w:rsidP="007D7173">
            <w:pPr>
              <w:spacing w:line="240" w:lineRule="auto"/>
              <w:ind w:left="175"/>
              <w:jc w:val="left"/>
              <w:rPr>
                <w:rFonts w:ascii="Courier New" w:hAnsi="Courier New" w:cs="Courier New"/>
                <w:sz w:val="20"/>
                <w:szCs w:val="20"/>
              </w:rPr>
            </w:pPr>
          </w:p>
          <w:p w14:paraId="57C5739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CF1603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ocket_id' =&gt; ['required', 'string'],</w:t>
            </w:r>
          </w:p>
          <w:p w14:paraId="63052CC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required', 'string'],</w:t>
            </w:r>
          </w:p>
          <w:p w14:paraId="5894498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channel_data' =&gt; ['required', 'string']</w:t>
            </w:r>
          </w:p>
          <w:p w14:paraId="4BD59B7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CB9A20E" w14:textId="77777777" w:rsidR="007D7173" w:rsidRPr="007D7173" w:rsidRDefault="007D7173" w:rsidP="007D7173">
            <w:pPr>
              <w:spacing w:line="240" w:lineRule="auto"/>
              <w:ind w:left="175"/>
              <w:jc w:val="left"/>
              <w:rPr>
                <w:rFonts w:ascii="Courier New" w:hAnsi="Courier New" w:cs="Courier New"/>
                <w:sz w:val="20"/>
                <w:szCs w:val="20"/>
              </w:rPr>
            </w:pPr>
          </w:p>
          <w:p w14:paraId="588AE90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41A614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631288F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591CE04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43D4728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83BBA5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6681550" w14:textId="77777777" w:rsidR="007D7173" w:rsidRPr="007D7173" w:rsidRDefault="007D7173" w:rsidP="007D7173">
            <w:pPr>
              <w:spacing w:line="240" w:lineRule="auto"/>
              <w:ind w:left="175"/>
              <w:jc w:val="left"/>
              <w:rPr>
                <w:rFonts w:ascii="Courier New" w:hAnsi="Courier New" w:cs="Courier New"/>
                <w:sz w:val="20"/>
                <w:szCs w:val="20"/>
              </w:rPr>
            </w:pPr>
          </w:p>
          <w:p w14:paraId="7B770DE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 $</w:t>
            </w:r>
            <w:proofErr w:type="gramStart"/>
            <w:r w:rsidRPr="007D7173">
              <w:rPr>
                <w:rFonts w:ascii="Courier New" w:hAnsi="Courier New" w:cs="Courier New"/>
                <w:sz w:val="20"/>
                <w:szCs w:val="20"/>
              </w:rPr>
              <w:t>data[</w:t>
            </w:r>
            <w:proofErr w:type="gramEnd"/>
            <w:r w:rsidRPr="007D7173">
              <w:rPr>
                <w:rFonts w:ascii="Courier New" w:hAnsi="Courier New" w:cs="Courier New"/>
                <w:sz w:val="20"/>
                <w:szCs w:val="20"/>
              </w:rPr>
              <w:t>'socket_id'] . ':presence-</w:t>
            </w:r>
          </w:p>
          <w:p w14:paraId="3CE598F8" w14:textId="77777777" w:rsidR="005D150E"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proofErr w:type="gramStart"/>
            <w:r w:rsidR="007D7173" w:rsidRPr="007D7173">
              <w:rPr>
                <w:rFonts w:ascii="Courier New" w:hAnsi="Courier New" w:cs="Courier New"/>
                <w:sz w:val="20"/>
                <w:szCs w:val="20"/>
              </w:rPr>
              <w:t>office</w:t>
            </w:r>
            <w:proofErr w:type="gramEnd"/>
            <w:r w:rsidR="007D7173" w:rsidRPr="007D7173">
              <w:rPr>
                <w:rFonts w:ascii="Courier New" w:hAnsi="Courier New" w:cs="Courier New"/>
                <w:sz w:val="20"/>
                <w:szCs w:val="20"/>
              </w:rPr>
              <w:t>.' . $</w:t>
            </w:r>
            <w:proofErr w:type="gramStart"/>
            <w:r w:rsidR="007D7173" w:rsidRPr="007D7173">
              <w:rPr>
                <w:rFonts w:ascii="Courier New" w:hAnsi="Courier New" w:cs="Courier New"/>
                <w:sz w:val="20"/>
                <w:szCs w:val="20"/>
              </w:rPr>
              <w:t>data[</w:t>
            </w:r>
            <w:proofErr w:type="gramEnd"/>
            <w:r w:rsidR="007D7173" w:rsidRPr="007D7173">
              <w:rPr>
                <w:rFonts w:ascii="Courier New" w:hAnsi="Courier New" w:cs="Courier New"/>
                <w:sz w:val="20"/>
                <w:szCs w:val="20"/>
              </w:rPr>
              <w:t xml:space="preserve">'office_id'] . ':' . </w:t>
            </w:r>
            <w:r>
              <w:rPr>
                <w:rFonts w:ascii="Courier New" w:hAnsi="Courier New" w:cs="Courier New"/>
                <w:sz w:val="20"/>
                <w:szCs w:val="20"/>
              </w:rPr>
              <w:t xml:space="preserve">  </w:t>
            </w:r>
          </w:p>
          <w:p w14:paraId="52066E03" w14:textId="22A60D5C"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channel_data'];</w:t>
            </w:r>
          </w:p>
          <w:p w14:paraId="575B4B07"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hash = hash_hmac('sha256', $signature, </w:t>
            </w:r>
          </w:p>
          <w:p w14:paraId="5BB73BA9" w14:textId="716751A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onfig('broadcasting.connections.pusher.secret'));</w:t>
            </w:r>
          </w:p>
          <w:p w14:paraId="1F78A2AE" w14:textId="77777777" w:rsidR="007D7173" w:rsidRPr="007D7173" w:rsidRDefault="007D7173" w:rsidP="007D7173">
            <w:pPr>
              <w:spacing w:line="240" w:lineRule="auto"/>
              <w:ind w:left="175"/>
              <w:jc w:val="left"/>
              <w:rPr>
                <w:rFonts w:ascii="Courier New" w:hAnsi="Courier New" w:cs="Courier New"/>
                <w:sz w:val="20"/>
                <w:szCs w:val="20"/>
              </w:rPr>
            </w:pPr>
          </w:p>
          <w:p w14:paraId="23B3524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signature', ['door' =&gt; </w:t>
            </w:r>
          </w:p>
          <w:p w14:paraId="7205B058" w14:textId="015B768E"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w:t>
            </w:r>
          </w:p>
          <w:p w14:paraId="5F4B1694" w14:textId="77777777" w:rsidR="007D7173" w:rsidRPr="007D7173" w:rsidRDefault="007D7173" w:rsidP="007D7173">
            <w:pPr>
              <w:spacing w:line="240" w:lineRule="auto"/>
              <w:ind w:left="175"/>
              <w:jc w:val="left"/>
              <w:rPr>
                <w:rFonts w:ascii="Courier New" w:hAnsi="Courier New" w:cs="Courier New"/>
                <w:sz w:val="20"/>
                <w:szCs w:val="20"/>
              </w:rPr>
            </w:pPr>
          </w:p>
          <w:p w14:paraId="5EAE1A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83339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40298C6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4FBE79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gt; $hash</w:t>
            </w:r>
          </w:p>
          <w:p w14:paraId="1EF0711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092F1B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F45AF0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F57E6E5" w14:textId="77777777" w:rsidR="007D7173" w:rsidRPr="007D7173" w:rsidRDefault="007D7173" w:rsidP="007D7173">
            <w:pPr>
              <w:spacing w:line="240" w:lineRule="auto"/>
              <w:ind w:left="175"/>
              <w:jc w:val="left"/>
              <w:rPr>
                <w:rFonts w:ascii="Courier New" w:hAnsi="Courier New" w:cs="Courier New"/>
                <w:sz w:val="20"/>
                <w:szCs w:val="20"/>
              </w:rPr>
            </w:pPr>
          </w:p>
          <w:p w14:paraId="4A41D3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logout(Request $request)</w:t>
            </w:r>
          </w:p>
          <w:p w14:paraId="5A4C8C9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5B9AE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 = $request-&gt;user();</w:t>
            </w:r>
          </w:p>
          <w:p w14:paraId="7F591F51" w14:textId="77777777" w:rsidR="007D7173" w:rsidRPr="007D7173" w:rsidRDefault="007D7173" w:rsidP="007D7173">
            <w:pPr>
              <w:spacing w:line="240" w:lineRule="auto"/>
              <w:ind w:left="175"/>
              <w:jc w:val="left"/>
              <w:rPr>
                <w:rFonts w:ascii="Courier New" w:hAnsi="Courier New" w:cs="Courier New"/>
                <w:sz w:val="20"/>
                <w:szCs w:val="20"/>
              </w:rPr>
            </w:pPr>
          </w:p>
          <w:p w14:paraId="19135AA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out', ['door' =&gt; $user]);</w:t>
            </w:r>
          </w:p>
          <w:p w14:paraId="168914EE" w14:textId="77777777" w:rsidR="007D7173" w:rsidRPr="007D7173" w:rsidRDefault="007D7173" w:rsidP="007D7173">
            <w:pPr>
              <w:spacing w:line="240" w:lineRule="auto"/>
              <w:ind w:left="175"/>
              <w:jc w:val="left"/>
              <w:rPr>
                <w:rFonts w:ascii="Courier New" w:hAnsi="Courier New" w:cs="Courier New"/>
                <w:sz w:val="20"/>
                <w:szCs w:val="20"/>
              </w:rPr>
            </w:pPr>
          </w:p>
          <w:p w14:paraId="23F4AFA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gt;tokens()-&gt;delete();</w:t>
            </w:r>
          </w:p>
          <w:p w14:paraId="2CDFD744"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status' =&gt; 'success'], </w:t>
            </w:r>
          </w:p>
          <w:p w14:paraId="7D034E30" w14:textId="412CE89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200);</w:t>
            </w:r>
          </w:p>
          <w:p w14:paraId="02DB944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32B7B39" w14:textId="77777777" w:rsid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72E2B031" w14:textId="77777777" w:rsidR="005D150E" w:rsidRDefault="005D150E" w:rsidP="007D7173">
            <w:pPr>
              <w:spacing w:line="240" w:lineRule="auto"/>
              <w:ind w:left="175"/>
              <w:jc w:val="left"/>
              <w:rPr>
                <w:rFonts w:ascii="Courier New" w:hAnsi="Courier New" w:cs="Courier New"/>
                <w:sz w:val="20"/>
                <w:szCs w:val="20"/>
              </w:rPr>
            </w:pPr>
          </w:p>
          <w:p w14:paraId="675CEC4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class DoorEventController extends Controller</w:t>
            </w:r>
          </w:p>
          <w:p w14:paraId="72E118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06DA71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update_status(Request $request)</w:t>
            </w:r>
          </w:p>
          <w:p w14:paraId="49AF55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98C8D48"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667B6167" w14:textId="4D8E3BDE"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socket_id', 'user_id', 'lock_status']);</w:t>
            </w:r>
          </w:p>
          <w:p w14:paraId="265494A5" w14:textId="77777777" w:rsidR="001705F0" w:rsidRPr="001705F0" w:rsidRDefault="001705F0" w:rsidP="001705F0">
            <w:pPr>
              <w:spacing w:line="240" w:lineRule="auto"/>
              <w:ind w:left="175"/>
              <w:jc w:val="left"/>
              <w:rPr>
                <w:rFonts w:ascii="Courier New" w:hAnsi="Courier New" w:cs="Courier New"/>
                <w:sz w:val="20"/>
                <w:szCs w:val="20"/>
              </w:rPr>
            </w:pPr>
          </w:p>
          <w:p w14:paraId="15D74AD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F5E1BB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585991D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649B816C" w14:textId="77777777" w:rsidR="001705F0" w:rsidRDefault="001705F0" w:rsidP="001705F0">
            <w:pPr>
              <w:spacing w:line="240" w:lineRule="auto"/>
              <w:ind w:left="175"/>
              <w:jc w:val="left"/>
              <w:rPr>
                <w:rFonts w:ascii="Courier New" w:hAnsi="Courier New" w:cs="Courier New"/>
                <w:sz w:val="20"/>
                <w:szCs w:val="20"/>
              </w:rPr>
            </w:pPr>
          </w:p>
          <w:p w14:paraId="3CC0FAE7" w14:textId="77777777" w:rsidR="001705F0" w:rsidRPr="001705F0" w:rsidRDefault="001705F0" w:rsidP="001705F0">
            <w:pPr>
              <w:spacing w:line="240" w:lineRule="auto"/>
              <w:ind w:left="175"/>
              <w:jc w:val="left"/>
              <w:rPr>
                <w:rFonts w:ascii="Courier New" w:hAnsi="Courier New" w:cs="Courier New"/>
                <w:sz w:val="20"/>
                <w:szCs w:val="20"/>
              </w:rPr>
            </w:pPr>
          </w:p>
          <w:p w14:paraId="7F3BFF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ocket_id'   =&gt; ['required', 'string'],</w:t>
            </w:r>
          </w:p>
          <w:p w14:paraId="3BC2E62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user_id'     =&gt; ['required', 'string'],</w:t>
            </w:r>
          </w:p>
          <w:p w14:paraId="3F03E25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ck_status' =&gt; ['required', 'integer']</w:t>
            </w:r>
          </w:p>
          <w:p w14:paraId="130F400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B193D1D" w14:textId="77777777" w:rsidR="001705F0" w:rsidRPr="001705F0" w:rsidRDefault="001705F0" w:rsidP="001705F0">
            <w:pPr>
              <w:spacing w:line="240" w:lineRule="auto"/>
              <w:ind w:left="175"/>
              <w:jc w:val="left"/>
              <w:rPr>
                <w:rFonts w:ascii="Courier New" w:hAnsi="Courier New" w:cs="Courier New"/>
                <w:sz w:val="20"/>
                <w:szCs w:val="20"/>
              </w:rPr>
            </w:pPr>
          </w:p>
          <w:p w14:paraId="224A6E2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1C71C31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355FDC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24F6A75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257FB1B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ED0A66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58C5B64" w14:textId="77777777" w:rsidR="001705F0" w:rsidRPr="001705F0" w:rsidRDefault="001705F0" w:rsidP="001705F0">
            <w:pPr>
              <w:spacing w:line="240" w:lineRule="auto"/>
              <w:ind w:left="175"/>
              <w:jc w:val="left"/>
              <w:rPr>
                <w:rFonts w:ascii="Courier New" w:hAnsi="Courier New" w:cs="Courier New"/>
                <w:sz w:val="20"/>
                <w:szCs w:val="20"/>
              </w:rPr>
            </w:pPr>
          </w:p>
          <w:p w14:paraId="5266549F"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449AD7FB" w14:textId="5438AA57"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035C8B0F" w14:textId="77777777" w:rsidR="001705F0" w:rsidRPr="001705F0" w:rsidRDefault="001705F0" w:rsidP="001705F0">
            <w:pPr>
              <w:spacing w:line="240" w:lineRule="auto"/>
              <w:ind w:left="175"/>
              <w:jc w:val="left"/>
              <w:rPr>
                <w:rFonts w:ascii="Courier New" w:hAnsi="Courier New" w:cs="Courier New"/>
                <w:sz w:val="20"/>
                <w:szCs w:val="20"/>
              </w:rPr>
            </w:pPr>
          </w:p>
          <w:p w14:paraId="104F6DE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generate key</w:t>
            </w:r>
          </w:p>
          <w:p w14:paraId="523729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 Random::generate(20);</w:t>
            </w:r>
          </w:p>
          <w:p w14:paraId="2949A2DD" w14:textId="77777777" w:rsidR="001705F0" w:rsidRPr="001705F0" w:rsidRDefault="001705F0" w:rsidP="001705F0">
            <w:pPr>
              <w:spacing w:line="240" w:lineRule="auto"/>
              <w:ind w:left="175"/>
              <w:jc w:val="left"/>
              <w:rPr>
                <w:rFonts w:ascii="Courier New" w:hAnsi="Courier New" w:cs="Courier New"/>
                <w:sz w:val="20"/>
                <w:szCs w:val="20"/>
              </w:rPr>
            </w:pPr>
          </w:p>
          <w:p w14:paraId="08F9B2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6E393E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socket_id = $data['socket_id'];</w:t>
            </w:r>
          </w:p>
          <w:p w14:paraId="25165C7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is_lock = $data['lock_status'];</w:t>
            </w:r>
          </w:p>
          <w:p w14:paraId="65E6300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key = $key;</w:t>
            </w:r>
          </w:p>
          <w:p w14:paraId="4ACE2F00" w14:textId="77777777" w:rsidR="001705F0" w:rsidRPr="001705F0" w:rsidRDefault="001705F0" w:rsidP="001705F0">
            <w:pPr>
              <w:spacing w:line="240" w:lineRule="auto"/>
              <w:ind w:left="175"/>
              <w:jc w:val="left"/>
              <w:rPr>
                <w:rFonts w:ascii="Courier New" w:hAnsi="Courier New" w:cs="Courier New"/>
                <w:sz w:val="20"/>
                <w:szCs w:val="20"/>
              </w:rPr>
            </w:pPr>
          </w:p>
          <w:p w14:paraId="62EDE96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 $door-&gt;save();</w:t>
            </w:r>
          </w:p>
          <w:p w14:paraId="5C1F8BBA" w14:textId="77777777" w:rsidR="001705F0" w:rsidRPr="001705F0" w:rsidRDefault="001705F0" w:rsidP="001705F0">
            <w:pPr>
              <w:spacing w:line="240" w:lineRule="auto"/>
              <w:ind w:left="175"/>
              <w:jc w:val="left"/>
              <w:rPr>
                <w:rFonts w:ascii="Courier New" w:hAnsi="Courier New" w:cs="Courier New"/>
                <w:sz w:val="20"/>
                <w:szCs w:val="20"/>
              </w:rPr>
            </w:pPr>
          </w:p>
          <w:p w14:paraId="414035B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status) {</w:t>
            </w:r>
          </w:p>
          <w:p w14:paraId="57596A79" w14:textId="77777777" w:rsidR="001705F0" w:rsidRPr="001705F0" w:rsidRDefault="001705F0" w:rsidP="001705F0">
            <w:pPr>
              <w:spacing w:line="240" w:lineRule="auto"/>
              <w:ind w:left="175"/>
              <w:jc w:val="left"/>
              <w:rPr>
                <w:rFonts w:ascii="Courier New" w:hAnsi="Courier New" w:cs="Courier New"/>
                <w:sz w:val="20"/>
                <w:szCs w:val="20"/>
              </w:rPr>
            </w:pPr>
          </w:p>
          <w:p w14:paraId="1C56784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broadcast event</w:t>
            </w:r>
          </w:p>
          <w:p w14:paraId="1CEBA9CB"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w:t>
            </w:r>
          </w:p>
          <w:p w14:paraId="3C50165A" w14:textId="2A009B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StatusEvent($data['office_id']));</w:t>
            </w:r>
          </w:p>
          <w:p w14:paraId="67765222" w14:textId="77777777" w:rsidR="001705F0" w:rsidRPr="001705F0" w:rsidRDefault="001705F0" w:rsidP="001705F0">
            <w:pPr>
              <w:spacing w:line="240" w:lineRule="auto"/>
              <w:ind w:left="175"/>
              <w:jc w:val="left"/>
              <w:rPr>
                <w:rFonts w:ascii="Courier New" w:hAnsi="Courier New" w:cs="Courier New"/>
                <w:sz w:val="20"/>
                <w:szCs w:val="20"/>
              </w:rPr>
            </w:pPr>
          </w:p>
          <w:p w14:paraId="4139E19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save log</w:t>
            </w:r>
          </w:p>
          <w:p w14:paraId="648FD4F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ata['door_id'] == $data['user_id']) {</w:t>
            </w:r>
          </w:p>
          <w:p w14:paraId="7448B29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info('door self update', ['door' =&gt; </w:t>
            </w:r>
          </w:p>
          <w:p w14:paraId="7CE8E3C9" w14:textId="7DAB003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w:t>
            </w:r>
          </w:p>
          <w:p w14:paraId="0D7785B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else {</w:t>
            </w:r>
          </w:p>
          <w:p w14:paraId="2433393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new CustomLog($data['user_id'], </w:t>
            </w:r>
          </w:p>
          <w:p w14:paraId="713CF848"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door_id'], $door-&gt;office_id, </w:t>
            </w:r>
          </w:p>
          <w:p w14:paraId="568BF0DC"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w:t>
            </w:r>
            <w:proofErr w:type="gramStart"/>
            <w:r w:rsidRPr="001705F0">
              <w:rPr>
                <w:rFonts w:ascii="Courier New" w:hAnsi="Courier New" w:cs="Courier New"/>
                <w:sz w:val="20"/>
                <w:szCs w:val="20"/>
              </w:rPr>
              <w:t>data[</w:t>
            </w:r>
            <w:proofErr w:type="gramEnd"/>
            <w:r w:rsidRPr="001705F0">
              <w:rPr>
                <w:rFonts w:ascii="Courier New" w:hAnsi="Courier New" w:cs="Courier New"/>
                <w:sz w:val="20"/>
                <w:szCs w:val="20"/>
              </w:rPr>
              <w:t xml:space="preserve">'lock_status'] == 0) ? 'membuka </w:t>
            </w:r>
          </w:p>
          <w:p w14:paraId="3D5276E8" w14:textId="1ECA0626"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pintu' : 'mengunci pintu');</w:t>
            </w:r>
          </w:p>
          <w:p w14:paraId="1FA8748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C8C2FFF" w14:textId="77777777" w:rsidR="001705F0" w:rsidRPr="001705F0" w:rsidRDefault="001705F0" w:rsidP="001705F0">
            <w:pPr>
              <w:spacing w:line="240" w:lineRule="auto"/>
              <w:ind w:left="175"/>
              <w:jc w:val="left"/>
              <w:rPr>
                <w:rFonts w:ascii="Courier New" w:hAnsi="Courier New" w:cs="Courier New"/>
                <w:sz w:val="20"/>
                <w:szCs w:val="20"/>
              </w:rPr>
            </w:pPr>
          </w:p>
          <w:p w14:paraId="491A1D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09E13BB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0BD24B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3373C2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gt; $key</w:t>
            </w:r>
          </w:p>
          <w:p w14:paraId="490B87A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60B3B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4ADB525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F2ABC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2AB582EF" w14:textId="77777777" w:rsidR="001705F0" w:rsidRPr="001705F0" w:rsidRDefault="001705F0" w:rsidP="001705F0">
            <w:pPr>
              <w:spacing w:line="240" w:lineRule="auto"/>
              <w:ind w:left="175"/>
              <w:jc w:val="left"/>
              <w:rPr>
                <w:rFonts w:ascii="Courier New" w:hAnsi="Courier New" w:cs="Courier New"/>
                <w:sz w:val="20"/>
                <w:szCs w:val="20"/>
              </w:rPr>
            </w:pPr>
          </w:p>
          <w:p w14:paraId="106CCBC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8D2CA5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failed',</w:t>
            </w:r>
          </w:p>
          <w:p w14:paraId="09AA44A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64187F9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401);</w:t>
            </w:r>
          </w:p>
          <w:p w14:paraId="1AE414F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75A9DC5" w14:textId="77777777" w:rsidR="001705F0" w:rsidRDefault="001705F0" w:rsidP="001705F0">
            <w:pPr>
              <w:spacing w:line="240" w:lineRule="auto"/>
              <w:ind w:left="175"/>
              <w:jc w:val="left"/>
              <w:rPr>
                <w:rFonts w:ascii="Courier New" w:hAnsi="Courier New" w:cs="Courier New"/>
                <w:sz w:val="20"/>
                <w:szCs w:val="20"/>
              </w:rPr>
            </w:pPr>
          </w:p>
          <w:p w14:paraId="7A6370B8" w14:textId="77777777" w:rsidR="001705F0" w:rsidRPr="001705F0" w:rsidRDefault="001705F0" w:rsidP="001705F0">
            <w:pPr>
              <w:spacing w:line="240" w:lineRule="auto"/>
              <w:ind w:left="175"/>
              <w:jc w:val="left"/>
              <w:rPr>
                <w:rFonts w:ascii="Courier New" w:hAnsi="Courier New" w:cs="Courier New"/>
                <w:sz w:val="20"/>
                <w:szCs w:val="20"/>
              </w:rPr>
            </w:pPr>
          </w:p>
          <w:p w14:paraId="3B05B973" w14:textId="77777777" w:rsidR="001705F0" w:rsidRPr="001705F0" w:rsidRDefault="001705F0" w:rsidP="001705F0">
            <w:pPr>
              <w:spacing w:line="240" w:lineRule="auto"/>
              <w:ind w:left="175"/>
              <w:jc w:val="left"/>
              <w:rPr>
                <w:rFonts w:ascii="Courier New" w:hAnsi="Courier New" w:cs="Courier New"/>
                <w:sz w:val="20"/>
                <w:szCs w:val="20"/>
              </w:rPr>
            </w:pPr>
          </w:p>
          <w:p w14:paraId="65A8499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alert(Request $request)</w:t>
            </w:r>
          </w:p>
          <w:p w14:paraId="041B22E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3E84119"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2015FE76" w14:textId="3F812C02"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message']);</w:t>
            </w:r>
          </w:p>
          <w:p w14:paraId="06CFBDDA" w14:textId="77777777" w:rsidR="001705F0" w:rsidRPr="001705F0" w:rsidRDefault="001705F0" w:rsidP="001705F0">
            <w:pPr>
              <w:spacing w:line="240" w:lineRule="auto"/>
              <w:ind w:left="175"/>
              <w:jc w:val="left"/>
              <w:rPr>
                <w:rFonts w:ascii="Courier New" w:hAnsi="Courier New" w:cs="Courier New"/>
                <w:sz w:val="20"/>
                <w:szCs w:val="20"/>
              </w:rPr>
            </w:pPr>
          </w:p>
          <w:p w14:paraId="6AB3048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0C168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46D62F8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21E999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message' =&gt; ['required', 'string']</w:t>
            </w:r>
          </w:p>
          <w:p w14:paraId="19B3507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0F23CF10" w14:textId="77777777" w:rsidR="001705F0" w:rsidRPr="001705F0" w:rsidRDefault="001705F0" w:rsidP="001705F0">
            <w:pPr>
              <w:spacing w:line="240" w:lineRule="auto"/>
              <w:ind w:left="175"/>
              <w:jc w:val="left"/>
              <w:rPr>
                <w:rFonts w:ascii="Courier New" w:hAnsi="Courier New" w:cs="Courier New"/>
                <w:sz w:val="20"/>
                <w:szCs w:val="20"/>
              </w:rPr>
            </w:pPr>
          </w:p>
          <w:p w14:paraId="6BCB51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720C5B1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F10471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0E8347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5D6610C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F9FBBC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DF38E52" w14:textId="77777777" w:rsidR="001705F0" w:rsidRPr="001705F0" w:rsidRDefault="001705F0" w:rsidP="001705F0">
            <w:pPr>
              <w:spacing w:line="240" w:lineRule="auto"/>
              <w:ind w:left="175"/>
              <w:jc w:val="left"/>
              <w:rPr>
                <w:rFonts w:ascii="Courier New" w:hAnsi="Courier New" w:cs="Courier New"/>
                <w:sz w:val="20"/>
                <w:szCs w:val="20"/>
              </w:rPr>
            </w:pPr>
          </w:p>
          <w:p w14:paraId="59822F74"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23A7AF24" w14:textId="6704E2EA"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72F6B943" w14:textId="77777777" w:rsidR="001705F0" w:rsidRPr="001705F0" w:rsidRDefault="001705F0" w:rsidP="001705F0">
            <w:pPr>
              <w:spacing w:line="240" w:lineRule="auto"/>
              <w:ind w:left="175"/>
              <w:jc w:val="left"/>
              <w:rPr>
                <w:rFonts w:ascii="Courier New" w:hAnsi="Courier New" w:cs="Courier New"/>
                <w:sz w:val="20"/>
                <w:szCs w:val="20"/>
              </w:rPr>
            </w:pPr>
          </w:p>
          <w:p w14:paraId="7E2E40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4F70C76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49FBA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no_data',</w:t>
            </w:r>
          </w:p>
          <w:p w14:paraId="6EBFBDE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4CE59D7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1FD5AD0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35BA920" w14:textId="77777777" w:rsidR="001705F0" w:rsidRPr="001705F0" w:rsidRDefault="001705F0" w:rsidP="001705F0">
            <w:pPr>
              <w:spacing w:line="240" w:lineRule="auto"/>
              <w:ind w:left="175"/>
              <w:jc w:val="left"/>
              <w:rPr>
                <w:rFonts w:ascii="Courier New" w:hAnsi="Courier New" w:cs="Courier New"/>
                <w:sz w:val="20"/>
                <w:szCs w:val="20"/>
              </w:rPr>
            </w:pPr>
          </w:p>
          <w:p w14:paraId="4182136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DoorAlertEvent($data['office_id'], $door</w:t>
            </w:r>
          </w:p>
          <w:p w14:paraId="4E742AAF" w14:textId="2EC1CF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name, $data['message']));</w:t>
            </w:r>
          </w:p>
          <w:p w14:paraId="5C30A32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alert('door alert', ['door' =&gt; $door, 'message' </w:t>
            </w:r>
            <w:r>
              <w:rPr>
                <w:rFonts w:ascii="Courier New" w:hAnsi="Courier New" w:cs="Courier New"/>
                <w:sz w:val="20"/>
                <w:szCs w:val="20"/>
              </w:rPr>
              <w:t xml:space="preserve">        </w:t>
            </w:r>
          </w:p>
          <w:p w14:paraId="5996514A" w14:textId="404681C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 $data['message']]);</w:t>
            </w:r>
          </w:p>
          <w:p w14:paraId="76B97C4A" w14:textId="77777777" w:rsidR="001705F0" w:rsidRPr="001705F0" w:rsidRDefault="001705F0" w:rsidP="001705F0">
            <w:pPr>
              <w:spacing w:line="240" w:lineRule="auto"/>
              <w:ind w:left="175"/>
              <w:jc w:val="left"/>
              <w:rPr>
                <w:rFonts w:ascii="Courier New" w:hAnsi="Courier New" w:cs="Courier New"/>
                <w:sz w:val="20"/>
                <w:szCs w:val="20"/>
              </w:rPr>
            </w:pPr>
          </w:p>
          <w:p w14:paraId="44E21F1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1D07B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61F6AF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E5680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7784371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7D8E4228" w14:textId="2642BE55" w:rsidR="005D150E"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D47D946" w14:textId="3CD53A65" w:rsidR="007D7173" w:rsidRDefault="007D7173" w:rsidP="007D7173">
            <w:pPr>
              <w:spacing w:line="240" w:lineRule="auto"/>
              <w:ind w:left="175"/>
              <w:jc w:val="left"/>
            </w:pPr>
          </w:p>
        </w:tc>
      </w:tr>
    </w:tbl>
    <w:p w14:paraId="1FC4749F" w14:textId="4EBAA8B0" w:rsidR="00A60F84" w:rsidRDefault="00A60F84" w:rsidP="002D6A66">
      <w:pPr>
        <w:contextualSpacing/>
        <w:rPr>
          <w:rFonts w:cs="Times New Roman"/>
          <w:szCs w:val="24"/>
        </w:rPr>
      </w:pPr>
    </w:p>
    <w:p w14:paraId="56837C64" w14:textId="77777777" w:rsidR="001C3AC5" w:rsidRDefault="001C3AC5" w:rsidP="002D6A66">
      <w:pPr>
        <w:contextualSpacing/>
        <w:jc w:val="center"/>
        <w:rPr>
          <w:rFonts w:eastAsia="Calibri" w:cs="Arial"/>
          <w:b/>
          <w:bCs/>
          <w:lang w:val="en-US"/>
        </w:rPr>
      </w:pPr>
    </w:p>
    <w:p w14:paraId="0D47DA74" w14:textId="77777777" w:rsidR="001C3AC5" w:rsidRDefault="001C3AC5" w:rsidP="002D6A66">
      <w:pPr>
        <w:contextualSpacing/>
        <w:jc w:val="center"/>
        <w:rPr>
          <w:rFonts w:cs="Times New Roman"/>
          <w:szCs w:val="24"/>
        </w:rPr>
      </w:pP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063E4CD6"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10"/>
          <w:footerReference w:type="first" r:id="rId111"/>
          <w:pgSz w:w="11906" w:h="16838" w:code="9"/>
          <w:pgMar w:top="1701" w:right="1701" w:bottom="1701" w:left="1701" w:header="709" w:footer="709" w:gutter="567"/>
          <w:cols w:space="708"/>
          <w:titlePg/>
          <w:docGrid w:linePitch="360"/>
        </w:sectPr>
      </w:pPr>
      <w:bookmarkStart w:id="458" w:name="_Toc103480629"/>
      <w:bookmarkStart w:id="459" w:name="_Toc106612771"/>
      <w:bookmarkStart w:id="460" w:name="_Toc143523817"/>
    </w:p>
    <w:p w14:paraId="45879673" w14:textId="267233EA" w:rsidR="00A60F84" w:rsidRPr="00ED44FF" w:rsidRDefault="00A60F84" w:rsidP="002D6A66">
      <w:pPr>
        <w:keepNext/>
        <w:keepLines/>
        <w:spacing w:before="240"/>
        <w:contextualSpacing/>
        <w:jc w:val="center"/>
        <w:outlineLvl w:val="0"/>
        <w:rPr>
          <w:rFonts w:eastAsia="Times New Roman" w:cs="Times New Roman"/>
          <w:b/>
          <w:sz w:val="28"/>
          <w:szCs w:val="32"/>
          <w:lang w:val="en-US"/>
        </w:rPr>
      </w:pPr>
      <w:r w:rsidRPr="00ED44FF">
        <w:rPr>
          <w:rFonts w:eastAsia="Times New Roman" w:cs="Times New Roman"/>
          <w:b/>
          <w:sz w:val="28"/>
          <w:szCs w:val="32"/>
          <w:lang w:val="en-US"/>
        </w:rPr>
        <w:lastRenderedPageBreak/>
        <w:t xml:space="preserve">LAMPIRAN </w:t>
      </w:r>
      <w:bookmarkEnd w:id="458"/>
      <w:bookmarkEnd w:id="459"/>
      <w:r>
        <w:rPr>
          <w:rFonts w:eastAsia="Times New Roman" w:cs="Times New Roman"/>
          <w:b/>
          <w:sz w:val="28"/>
          <w:szCs w:val="32"/>
          <w:lang w:val="en-US"/>
        </w:rPr>
        <w:t>C</w:t>
      </w:r>
      <w:bookmarkEnd w:id="460"/>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FB7777D" w14:textId="1BF94574" w:rsidR="00125D34" w:rsidRPr="0032207D" w:rsidRDefault="00125D34" w:rsidP="002D6A66">
      <w:pPr>
        <w:contextualSpacing/>
        <w:rPr>
          <w:rFonts w:eastAsia="Calibri" w:cs="Arial"/>
          <w:lang w:val="en-US"/>
        </w:rPr>
        <w:sectPr w:rsidR="00125D34" w:rsidRPr="0032207D" w:rsidSect="008615D2">
          <w:headerReference w:type="default" r:id="rId112"/>
          <w:footerReference w:type="first" r:id="rId113"/>
          <w:pgSz w:w="11906" w:h="16838" w:code="9"/>
          <w:pgMar w:top="1701" w:right="1701" w:bottom="1701" w:left="1701" w:header="709" w:footer="709" w:gutter="567"/>
          <w:cols w:space="708"/>
          <w:titlePg/>
          <w:docGrid w:linePitch="360"/>
        </w:sectPr>
      </w:pPr>
    </w:p>
    <w:p w14:paraId="0166B204" w14:textId="77777777" w:rsidR="002851ED" w:rsidRDefault="002851ED" w:rsidP="002851ED">
      <w:pPr>
        <w:spacing w:line="276" w:lineRule="auto"/>
        <w:contextualSpacing/>
        <w:jc w:val="center"/>
        <w:rPr>
          <w:rFonts w:eastAsia="Calibri" w:cs="Times New Roman"/>
          <w:b/>
          <w:bCs/>
          <w:i/>
          <w:iCs/>
          <w:sz w:val="28"/>
          <w:szCs w:val="28"/>
          <w:lang w:val="en-US"/>
        </w:rPr>
      </w:pPr>
      <w:r>
        <w:rPr>
          <w:rFonts w:eastAsia="Calibri" w:cs="Times New Roman"/>
          <w:b/>
          <w:bCs/>
          <w:sz w:val="28"/>
          <w:szCs w:val="28"/>
          <w:lang w:val="en-US"/>
        </w:rPr>
        <w:lastRenderedPageBreak/>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SERVER</w:t>
      </w:r>
    </w:p>
    <w:p w14:paraId="5BC7ED7D" w14:textId="77777777" w:rsidR="002851ED" w:rsidRDefault="002851ED" w:rsidP="002851ED">
      <w:pPr>
        <w:spacing w:line="276" w:lineRule="auto"/>
        <w:contextualSpacing/>
        <w:jc w:val="center"/>
        <w:rPr>
          <w:rFonts w:eastAsia="Calibri" w:cs="Times New Roman"/>
          <w:b/>
          <w:bCs/>
          <w:sz w:val="28"/>
          <w:szCs w:val="28"/>
          <w:lang w:val="en-US"/>
        </w:rPr>
      </w:pPr>
      <w:r>
        <w:rPr>
          <w:rFonts w:eastAsia="Calibri" w:cs="Times New Roman"/>
          <w:b/>
          <w:bCs/>
          <w:sz w:val="28"/>
          <w:szCs w:val="28"/>
          <w:lang w:val="en-US"/>
        </w:rPr>
        <w:t xml:space="preserve">PADA SISTEM KEAMANAN KUNCI PINTU </w:t>
      </w:r>
      <w:proofErr w:type="gramStart"/>
      <w:r>
        <w:rPr>
          <w:rFonts w:eastAsia="Calibri" w:cs="Times New Roman"/>
          <w:b/>
          <w:bCs/>
          <w:sz w:val="28"/>
          <w:szCs w:val="28"/>
          <w:lang w:val="en-US"/>
        </w:rPr>
        <w:t>GEDUNG  DENGAN</w:t>
      </w:r>
      <w:proofErr w:type="gramEnd"/>
      <w:r>
        <w:rPr>
          <w:rFonts w:eastAsia="Calibri" w:cs="Times New Roman"/>
          <w:b/>
          <w:bCs/>
          <w:sz w:val="28"/>
          <w:szCs w:val="28"/>
          <w:lang w:val="en-US"/>
        </w:rPr>
        <w:t xml:space="preserve"> </w:t>
      </w:r>
    </w:p>
    <w:p w14:paraId="1FEEAA6E" w14:textId="77777777" w:rsidR="002851ED" w:rsidRPr="00E36663" w:rsidRDefault="002851ED" w:rsidP="002851ED">
      <w:pPr>
        <w:spacing w:line="276" w:lineRule="auto"/>
        <w:contextualSpacing/>
        <w:jc w:val="center"/>
        <w:rPr>
          <w:rFonts w:eastAsia="Calibri" w:cs="Times New Roman"/>
          <w:b/>
          <w:bCs/>
          <w:sz w:val="28"/>
          <w:szCs w:val="28"/>
          <w:lang w:val="en-US"/>
        </w:rPr>
      </w:pPr>
      <w:r>
        <w:rPr>
          <w:rFonts w:eastAsia="Calibri" w:cs="Times New Roman"/>
          <w:b/>
          <w:bCs/>
          <w:i/>
          <w:iCs/>
          <w:sz w:val="28"/>
          <w:szCs w:val="28"/>
          <w:lang w:val="en-US"/>
        </w:rPr>
        <w:t>ACCESS CONTROL</w:t>
      </w:r>
    </w:p>
    <w:p w14:paraId="220D10FC" w14:textId="77777777" w:rsidR="002851ED" w:rsidRPr="00D02308" w:rsidRDefault="002851ED" w:rsidP="002851ED">
      <w:pPr>
        <w:spacing w:line="240" w:lineRule="auto"/>
        <w:rPr>
          <w:rFonts w:cs="Times New Roman"/>
          <w:b/>
          <w:bCs/>
        </w:rPr>
      </w:pPr>
    </w:p>
    <w:p w14:paraId="6A5150E9" w14:textId="1F97069D" w:rsidR="002851ED" w:rsidRPr="00A84030" w:rsidRDefault="002851ED" w:rsidP="002851ED">
      <w:pPr>
        <w:spacing w:line="240" w:lineRule="auto"/>
        <w:jc w:val="center"/>
        <w:rPr>
          <w:rFonts w:cs="Times New Roman"/>
        </w:rPr>
      </w:pPr>
      <w:r>
        <w:rPr>
          <w:rFonts w:cs="Times New Roman"/>
        </w:rPr>
        <w:t>Muhammad Khoiril Wafi</w:t>
      </w:r>
      <w:r w:rsidRPr="00A84030">
        <w:rPr>
          <w:rFonts w:cs="Times New Roman"/>
        </w:rPr>
        <w:t xml:space="preserve"> *), </w:t>
      </w:r>
      <w:r w:rsidR="00591138">
        <w:t xml:space="preserve">M. Arfan, </w:t>
      </w:r>
      <w:proofErr w:type="gramStart"/>
      <w:r w:rsidR="00591138">
        <w:t>S.Kom.,</w:t>
      </w:r>
      <w:proofErr w:type="gramEnd"/>
      <w:r w:rsidR="00591138">
        <w:t xml:space="preserve"> M.Eng.</w:t>
      </w:r>
      <w:r w:rsidRPr="00A84030">
        <w:rPr>
          <w:rFonts w:cs="Times New Roman"/>
        </w:rPr>
        <w:t xml:space="preserve"> </w:t>
      </w:r>
      <w:proofErr w:type="gramStart"/>
      <w:r w:rsidRPr="00A84030">
        <w:rPr>
          <w:rFonts w:cs="Times New Roman"/>
        </w:rPr>
        <w:t>dan</w:t>
      </w:r>
      <w:proofErr w:type="gramEnd"/>
      <w:r w:rsidRPr="00A84030">
        <w:rPr>
          <w:rFonts w:cs="Times New Roman"/>
        </w:rPr>
        <w:t xml:space="preserve"> </w:t>
      </w:r>
      <w:r w:rsidR="00591138">
        <w:t>Imam Santoso, S.T., M.T.</w:t>
      </w:r>
    </w:p>
    <w:p w14:paraId="4C99F1C8" w14:textId="77777777" w:rsidR="002851ED" w:rsidRPr="00D02308" w:rsidRDefault="002851ED" w:rsidP="002851ED">
      <w:pPr>
        <w:spacing w:line="240" w:lineRule="auto"/>
        <w:rPr>
          <w:rFonts w:cs="Times New Roman"/>
        </w:rPr>
      </w:pPr>
    </w:p>
    <w:p w14:paraId="48DD5827"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Program Studi Sarjana Departemen Teknik Elektro, Universitas Diponegoro</w:t>
      </w:r>
    </w:p>
    <w:p w14:paraId="6E8BA97B"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Jl. Prof Sudharto, SH, Kampus UNDIP Tembalang,</w:t>
      </w:r>
      <w:r>
        <w:rPr>
          <w:rFonts w:cs="Times New Roman"/>
          <w:sz w:val="20"/>
          <w:szCs w:val="20"/>
        </w:rPr>
        <w:t xml:space="preserve"> </w:t>
      </w:r>
      <w:r w:rsidRPr="00D02308">
        <w:rPr>
          <w:rFonts w:cs="Times New Roman"/>
          <w:sz w:val="20"/>
          <w:szCs w:val="20"/>
        </w:rPr>
        <w:t>Semarang 50275, Indonesia</w:t>
      </w:r>
    </w:p>
    <w:p w14:paraId="7EF1C14D" w14:textId="77777777" w:rsidR="002851ED" w:rsidRPr="00D02308" w:rsidRDefault="002851ED" w:rsidP="002851ED">
      <w:pPr>
        <w:spacing w:line="240" w:lineRule="auto"/>
        <w:rPr>
          <w:rFonts w:cs="Times New Roman"/>
          <w:sz w:val="20"/>
          <w:szCs w:val="20"/>
        </w:rPr>
      </w:pPr>
    </w:p>
    <w:p w14:paraId="1B919D49" w14:textId="77777777" w:rsidR="002851ED" w:rsidRPr="00D02308" w:rsidRDefault="002851ED" w:rsidP="002851ED">
      <w:pPr>
        <w:spacing w:line="240" w:lineRule="auto"/>
        <w:jc w:val="center"/>
        <w:rPr>
          <w:rFonts w:cs="Times New Roman"/>
          <w:sz w:val="20"/>
          <w:szCs w:val="20"/>
        </w:rPr>
      </w:pPr>
      <w:proofErr w:type="gramStart"/>
      <w:r w:rsidRPr="00D02308">
        <w:rPr>
          <w:rFonts w:cs="Times New Roman"/>
          <w:i/>
          <w:iCs/>
          <w:sz w:val="20"/>
          <w:szCs w:val="20"/>
          <w:vertAlign w:val="superscript"/>
        </w:rPr>
        <w:t>*)</w:t>
      </w:r>
      <w:r w:rsidRPr="00D02308">
        <w:rPr>
          <w:rFonts w:cs="Times New Roman"/>
          <w:i/>
          <w:iCs/>
          <w:sz w:val="20"/>
          <w:szCs w:val="20"/>
        </w:rPr>
        <w:t>E</w:t>
      </w:r>
      <w:proofErr w:type="gramEnd"/>
      <w:r w:rsidRPr="00D02308">
        <w:rPr>
          <w:rFonts w:cs="Times New Roman"/>
          <w:i/>
          <w:iCs/>
          <w:sz w:val="20"/>
          <w:szCs w:val="20"/>
        </w:rPr>
        <w:t xml:space="preserve">-mail : </w:t>
      </w:r>
      <w:r>
        <w:rPr>
          <w:rFonts w:cs="Times New Roman"/>
          <w:i/>
          <w:iCs/>
          <w:sz w:val="20"/>
          <w:szCs w:val="20"/>
        </w:rPr>
        <w:t>khoirilwafi</w:t>
      </w:r>
      <w:r w:rsidRPr="00D02308">
        <w:rPr>
          <w:rFonts w:cs="Times New Roman"/>
          <w:i/>
          <w:iCs/>
          <w:sz w:val="20"/>
          <w:szCs w:val="20"/>
        </w:rPr>
        <w:t>@students.undip.ac.id</w:t>
      </w:r>
    </w:p>
    <w:p w14:paraId="3C4BCC2A" w14:textId="77777777" w:rsidR="002851ED" w:rsidRDefault="002851ED" w:rsidP="002851ED">
      <w:pPr>
        <w:contextualSpacing/>
        <w:rPr>
          <w:rFonts w:cs="Times New Roman"/>
          <w:szCs w:val="24"/>
        </w:rPr>
      </w:pPr>
    </w:p>
    <w:p w14:paraId="42E44E82" w14:textId="77777777" w:rsidR="002851ED" w:rsidRPr="009221EC" w:rsidRDefault="002851ED" w:rsidP="002851ED">
      <w:pPr>
        <w:contextualSpacing/>
        <w:jc w:val="center"/>
        <w:rPr>
          <w:rFonts w:cs="Times New Roman"/>
          <w:b/>
          <w:szCs w:val="24"/>
        </w:rPr>
      </w:pPr>
      <w:r w:rsidRPr="009221EC">
        <w:rPr>
          <w:rFonts w:cs="Times New Roman"/>
          <w:b/>
          <w:szCs w:val="24"/>
        </w:rPr>
        <w:t>Abstrak</w:t>
      </w:r>
    </w:p>
    <w:p w14:paraId="4BA4B69B" w14:textId="77777777"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 xml:space="preserve">Banyak gedung yang masih menggunakan sistem penguncian manual dengan menggunakan kunci fisik sehingga dalam satu gedung </w:t>
      </w:r>
      <w:proofErr w:type="gramStart"/>
      <w:r w:rsidRPr="00F34121">
        <w:rPr>
          <w:rFonts w:cs="Times New Roman"/>
          <w:i/>
          <w:sz w:val="20"/>
          <w:szCs w:val="20"/>
        </w:rPr>
        <w:t>akan</w:t>
      </w:r>
      <w:proofErr w:type="gramEnd"/>
      <w:r w:rsidRPr="00F34121">
        <w:rPr>
          <w:rFonts w:cs="Times New Roman"/>
          <w:i/>
          <w:sz w:val="20"/>
          <w:szCs w:val="20"/>
        </w:rPr>
        <w:t xml:space="preserve"> mempunyai banyak kunci untuk masing-masing pintu hal tersebut menjadikan proses pengelolaan akses pintu kurang optimal. </w:t>
      </w:r>
      <w:proofErr w:type="gramStart"/>
      <w:r w:rsidRPr="00F34121">
        <w:rPr>
          <w:rFonts w:cs="Times New Roman"/>
          <w:i/>
          <w:sz w:val="20"/>
          <w:szCs w:val="20"/>
        </w:rPr>
        <w:t>Untuk mengatasi hal tersebut maka dilakukan perancangan mengenai sistem penguncian pintu gedung yang dapat mengoptimalkan pengelolaan akses pintu serta meningkatkan efisiensi penguncian pintu gedung.</w:t>
      </w:r>
      <w:proofErr w:type="gramEnd"/>
      <w:r w:rsidRPr="00F34121">
        <w:rPr>
          <w:rFonts w:cs="Times New Roman"/>
          <w:i/>
          <w:sz w:val="20"/>
          <w:szCs w:val="20"/>
        </w:rPr>
        <w:t xml:space="preserve"> </w:t>
      </w:r>
      <w:proofErr w:type="gramStart"/>
      <w:r w:rsidRPr="00F34121">
        <w:rPr>
          <w:rFonts w:cs="Times New Roman"/>
          <w:i/>
          <w:sz w:val="20"/>
          <w:szCs w:val="20"/>
        </w:rPr>
        <w:t>Sistem yang dibuat menggunakan konsep IoT dimana terdapat beberapa perangkat kunci untk masing-masing pintu yang terhubung ke sebuah server sebagai kendali dan data yang mengatur semua pintu serta memberikan informasi kepada pihak pengelola gedung tersebut mengenai kondisi pintu pada gedung tersebut.</w:t>
      </w:r>
      <w:proofErr w:type="gramEnd"/>
      <w:r w:rsidRPr="00F34121">
        <w:rPr>
          <w:rFonts w:cs="Times New Roman"/>
          <w:i/>
          <w:sz w:val="20"/>
          <w:szCs w:val="20"/>
        </w:rPr>
        <w:t xml:space="preserve"> Beberpa fitur seperti pengawasan langsung, pindai kode QR, penjadwalan dan kendali jarak jauh </w:t>
      </w:r>
      <w:proofErr w:type="gramStart"/>
      <w:r w:rsidRPr="00F34121">
        <w:rPr>
          <w:rFonts w:cs="Times New Roman"/>
          <w:i/>
          <w:sz w:val="20"/>
          <w:szCs w:val="20"/>
        </w:rPr>
        <w:t>akan</w:t>
      </w:r>
      <w:proofErr w:type="gramEnd"/>
      <w:r w:rsidRPr="00F34121">
        <w:rPr>
          <w:rFonts w:cs="Times New Roman"/>
          <w:i/>
          <w:sz w:val="20"/>
          <w:szCs w:val="20"/>
        </w:rPr>
        <w:t xml:space="preserve"> disediakan untuk mengoptimalkan pengawasan dan pengelolaan pintu. Sistem yang dibangun terdiri dari backend API menggunakan Laravel, database menggunakan MySQL, penjadwalan menggunakan Crobjob serta komunikasi menggunakan Websocket dimana semua komponen tersebut akan dipasang pada sebuah Virtual Private Server dengan menggunakan sistem operasi Ubuntu.</w:t>
      </w:r>
    </w:p>
    <w:p w14:paraId="08FE28EF" w14:textId="77777777" w:rsidR="002851ED" w:rsidRPr="00F34121" w:rsidRDefault="002851ED" w:rsidP="002851ED">
      <w:pPr>
        <w:spacing w:line="276" w:lineRule="auto"/>
        <w:contextualSpacing/>
        <w:rPr>
          <w:rFonts w:cs="Times New Roman"/>
          <w:i/>
          <w:sz w:val="20"/>
          <w:szCs w:val="20"/>
        </w:rPr>
      </w:pPr>
    </w:p>
    <w:p w14:paraId="19751D63" w14:textId="77777777" w:rsidR="002851ED" w:rsidRDefault="002851ED" w:rsidP="002851ED">
      <w:pPr>
        <w:spacing w:line="276" w:lineRule="auto"/>
        <w:contextualSpacing/>
        <w:rPr>
          <w:rFonts w:cs="Times New Roman"/>
          <w:i/>
          <w:sz w:val="20"/>
          <w:szCs w:val="20"/>
        </w:rPr>
      </w:pPr>
      <w:r w:rsidRPr="00F34121">
        <w:rPr>
          <w:rFonts w:cs="Times New Roman"/>
          <w:b/>
          <w:i/>
          <w:sz w:val="20"/>
          <w:szCs w:val="20"/>
        </w:rPr>
        <w:t>Kata Kunci</w:t>
      </w:r>
      <w:r w:rsidRPr="00F34121">
        <w:rPr>
          <w:rFonts w:cs="Times New Roman"/>
          <w:i/>
          <w:sz w:val="20"/>
          <w:szCs w:val="20"/>
        </w:rPr>
        <w:t>: Akses Pintu, kode QR, IoT, Server, Database, API.</w:t>
      </w:r>
    </w:p>
    <w:p w14:paraId="3CF51A29" w14:textId="77777777" w:rsidR="002851ED" w:rsidRDefault="002851ED" w:rsidP="002851ED">
      <w:pPr>
        <w:spacing w:line="276" w:lineRule="auto"/>
        <w:contextualSpacing/>
        <w:rPr>
          <w:rFonts w:cs="Times New Roman"/>
          <w:i/>
          <w:sz w:val="20"/>
          <w:szCs w:val="20"/>
        </w:rPr>
      </w:pPr>
    </w:p>
    <w:p w14:paraId="21F95D67" w14:textId="77777777" w:rsidR="002851ED" w:rsidRDefault="002851ED" w:rsidP="002851ED">
      <w:pPr>
        <w:spacing w:line="276" w:lineRule="auto"/>
        <w:contextualSpacing/>
        <w:rPr>
          <w:rFonts w:cs="Times New Roman"/>
          <w:i/>
          <w:sz w:val="20"/>
          <w:szCs w:val="20"/>
        </w:rPr>
      </w:pPr>
    </w:p>
    <w:p w14:paraId="76810F55" w14:textId="77777777" w:rsidR="002851ED" w:rsidRPr="00F34121" w:rsidRDefault="002851ED" w:rsidP="002851ED">
      <w:pPr>
        <w:contextualSpacing/>
        <w:jc w:val="center"/>
        <w:rPr>
          <w:rFonts w:cs="Times New Roman"/>
          <w:b/>
          <w:i/>
          <w:szCs w:val="24"/>
        </w:rPr>
      </w:pPr>
      <w:r w:rsidRPr="00F34121">
        <w:rPr>
          <w:rFonts w:cs="Times New Roman"/>
          <w:b/>
          <w:i/>
          <w:szCs w:val="24"/>
        </w:rPr>
        <w:t>Abstract</w:t>
      </w:r>
    </w:p>
    <w:p w14:paraId="503624B1" w14:textId="77777777"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Laravel, a database using MySQL, scheduling using Crobjob and communication using Websocket where all components will be installed on a Virtual Private Server using Ubuntu operating system.</w:t>
      </w:r>
    </w:p>
    <w:p w14:paraId="482A7B08" w14:textId="77777777" w:rsidR="002851ED" w:rsidRPr="00F34121" w:rsidRDefault="002851ED" w:rsidP="002851ED">
      <w:pPr>
        <w:spacing w:line="276" w:lineRule="auto"/>
        <w:contextualSpacing/>
        <w:rPr>
          <w:rFonts w:cs="Times New Roman"/>
          <w:i/>
          <w:sz w:val="20"/>
          <w:szCs w:val="20"/>
        </w:rPr>
      </w:pPr>
    </w:p>
    <w:p w14:paraId="20BECEDB" w14:textId="77777777" w:rsidR="002851ED" w:rsidRPr="00F34121" w:rsidRDefault="002851ED" w:rsidP="002851ED">
      <w:pPr>
        <w:spacing w:line="276" w:lineRule="auto"/>
        <w:contextualSpacing/>
        <w:rPr>
          <w:rFonts w:cs="Times New Roman"/>
          <w:i/>
          <w:sz w:val="20"/>
          <w:szCs w:val="20"/>
        </w:rPr>
      </w:pPr>
      <w:r w:rsidRPr="00F34121">
        <w:rPr>
          <w:rFonts w:cs="Times New Roman"/>
          <w:b/>
          <w:i/>
          <w:sz w:val="20"/>
          <w:szCs w:val="20"/>
        </w:rPr>
        <w:t>Keywords</w:t>
      </w:r>
      <w:r w:rsidRPr="00F34121">
        <w:rPr>
          <w:rFonts w:cs="Times New Roman"/>
          <w:i/>
          <w:sz w:val="20"/>
          <w:szCs w:val="20"/>
        </w:rPr>
        <w:t>: Door Access, QR code, IoT, Server, Database, API.</w:t>
      </w:r>
    </w:p>
    <w:p w14:paraId="53125F14" w14:textId="77777777" w:rsidR="002851ED" w:rsidRDefault="002851ED" w:rsidP="002851ED">
      <w:pPr>
        <w:contextualSpacing/>
        <w:rPr>
          <w:rFonts w:cs="Times New Roman"/>
          <w:szCs w:val="24"/>
        </w:rPr>
      </w:pPr>
    </w:p>
    <w:p w14:paraId="02D672F6" w14:textId="77777777" w:rsidR="002851ED" w:rsidRDefault="002851ED" w:rsidP="002851ED">
      <w:pPr>
        <w:contextualSpacing/>
        <w:rPr>
          <w:rFonts w:cs="Times New Roman"/>
          <w:szCs w:val="24"/>
        </w:rPr>
        <w:sectPr w:rsidR="002851ED" w:rsidSect="006F0A39">
          <w:headerReference w:type="default" r:id="rId114"/>
          <w:footerReference w:type="default" r:id="rId115"/>
          <w:headerReference w:type="first" r:id="rId116"/>
          <w:footerReference w:type="first" r:id="rId117"/>
          <w:pgSz w:w="11906" w:h="16838" w:code="9"/>
          <w:pgMar w:top="1134" w:right="1134" w:bottom="1134" w:left="1134" w:header="709" w:footer="709" w:gutter="0"/>
          <w:pgNumType w:start="22"/>
          <w:cols w:space="708"/>
          <w:docGrid w:linePitch="360"/>
        </w:sectPr>
      </w:pPr>
    </w:p>
    <w:p w14:paraId="78050208" w14:textId="77777777" w:rsidR="002851ED" w:rsidRPr="003763A7"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ndahuluan </w:t>
      </w:r>
    </w:p>
    <w:p w14:paraId="732BF5BA"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Latar Belakang</w:t>
      </w:r>
    </w:p>
    <w:p w14:paraId="787EC4E5" w14:textId="77777777" w:rsidR="002851ED" w:rsidRPr="006A7CA8" w:rsidRDefault="002851ED" w:rsidP="002851ED">
      <w:pPr>
        <w:pStyle w:val="ListParagraph"/>
        <w:spacing w:line="276" w:lineRule="auto"/>
        <w:ind w:left="0" w:firstLine="567"/>
        <w:rPr>
          <w:rFonts w:cs="Times New Roman"/>
          <w:sz w:val="20"/>
          <w:szCs w:val="20"/>
        </w:rPr>
      </w:pPr>
      <w:proofErr w:type="gramStart"/>
      <w:r w:rsidRPr="006A7CA8">
        <w:rPr>
          <w:rFonts w:cs="Times New Roman"/>
          <w:sz w:val="20"/>
          <w:szCs w:val="20"/>
        </w:rPr>
        <w:t>Keamanan menjadi hal yang harus diperhatikan dalam sebuah gedung atau bangunan.</w:t>
      </w:r>
      <w:proofErr w:type="gramEnd"/>
      <w:r w:rsidRPr="006A7CA8">
        <w:rPr>
          <w:rFonts w:cs="Times New Roman"/>
          <w:sz w:val="20"/>
          <w:szCs w:val="20"/>
        </w:rPr>
        <w:t xml:space="preserve"> Pada saat ini sistem penguncian masih banyak menggunakan penguncian tradisional dengan menggunakan kunci fisik yang tidak efisien mengingat jumlah ruangan yang banyak, kunci fisik juga mempunyai tingkat keamanan yang kurang dikarenakan kunci rentan </w:t>
      </w:r>
      <w:r>
        <w:rPr>
          <w:rFonts w:cs="Times New Roman"/>
          <w:sz w:val="20"/>
          <w:szCs w:val="20"/>
        </w:rPr>
        <w:t>untuk dicuri atau diduplikasi</w:t>
      </w:r>
      <w:r>
        <w:rPr>
          <w:rFonts w:cs="Times New Roman"/>
          <w:sz w:val="20"/>
          <w:szCs w:val="20"/>
        </w:rPr>
        <w:fldChar w:fldCharType="begin" w:fldLock="1"/>
      </w:r>
      <w:r>
        <w:rPr>
          <w:rFonts w:cs="Times New Roman"/>
          <w:sz w:val="20"/>
          <w:szCs w:val="20"/>
        </w:rP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1]</w:t>
      </w:r>
      <w:r>
        <w:rPr>
          <w:rFonts w:cs="Times New Roman"/>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Masalah keamanan ruangan dalam sebuah gedung dan efektifitas dapat diselesaikan dengan menggunakan </w:t>
      </w:r>
      <w:r w:rsidRPr="006A7CA8">
        <w:rPr>
          <w:rFonts w:cs="Times New Roman"/>
          <w:sz w:val="20"/>
          <w:szCs w:val="20"/>
        </w:rPr>
        <w:lastRenderedPageBreak/>
        <w:t>sebuah sistem penguncian cerdas yang terorganisasi dan kerkoneksi ke sebuah sistem manajemen kunci pintu (</w:t>
      </w:r>
      <w:r w:rsidRPr="00D02140">
        <w:rPr>
          <w:rFonts w:cs="Times New Roman"/>
          <w:i/>
          <w:sz w:val="20"/>
          <w:szCs w:val="20"/>
        </w:rPr>
        <w:t>access</w:t>
      </w:r>
      <w:r w:rsidRPr="006A7CA8">
        <w:rPr>
          <w:rFonts w:cs="Times New Roman"/>
          <w:sz w:val="20"/>
          <w:szCs w:val="20"/>
        </w:rPr>
        <w:t xml:space="preserve"> </w:t>
      </w:r>
      <w:r w:rsidRPr="00D02140">
        <w:rPr>
          <w:rFonts w:cs="Times New Roman"/>
          <w:i/>
          <w:sz w:val="20"/>
          <w:szCs w:val="20"/>
        </w:rPr>
        <w:t>control</w:t>
      </w:r>
      <w:r w:rsidRPr="006A7CA8">
        <w:rPr>
          <w:rFonts w:cs="Times New Roman"/>
          <w:sz w:val="20"/>
          <w:szCs w:val="20"/>
        </w:rPr>
        <w:t>) yang memiliki tingkat keamana</w:t>
      </w:r>
      <w:r>
        <w:rPr>
          <w:rFonts w:cs="Times New Roman"/>
          <w:sz w:val="20"/>
          <w:szCs w:val="20"/>
        </w:rPr>
        <w:t>n</w:t>
      </w:r>
      <w:r w:rsidRPr="006A7CA8">
        <w:rPr>
          <w:rFonts w:cs="Times New Roman"/>
          <w:sz w:val="20"/>
          <w:szCs w:val="20"/>
        </w:rPr>
        <w:t xml:space="preserve"> yang lebih </w:t>
      </w:r>
      <w:r>
        <w:rPr>
          <w:rFonts w:cs="Times New Roman"/>
          <w:sz w:val="20"/>
          <w:szCs w:val="20"/>
        </w:rPr>
        <w:t>tinggi, adaptif dan fleksibel</w:t>
      </w:r>
      <w:r>
        <w:rPr>
          <w:rFonts w:cs="Times New Roman"/>
          <w:sz w:val="20"/>
          <w:szCs w:val="20"/>
        </w:rPr>
        <w:fldChar w:fldCharType="begin" w:fldLock="1"/>
      </w:r>
      <w:r>
        <w:rPr>
          <w:rFonts w:cs="Times New Roman"/>
          <w:sz w:val="20"/>
          <w:szCs w:val="20"/>
        </w:rPr>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mendeley":{"formattedCitation":"[2]","plainTextFormattedCitation":"[2]","previouslyFormattedCitation":"[2]"},"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2]</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1","issue":"3","issued":{"date-parts":[["2015"]]},"page":"5-10","title":"RFID and GSM Based Attendance Monitoring System using door locking / unlocking system and Its Hardware Implementation","type":"article-journal","volume":"2"},"uris":["http://www.mendeley.com/documents/?uuid=36a00fb0-8d79-4d51-a72e-f6838d8eff70"]}],"mendeley":{"formattedCitation":"[3]","plainTextFormattedCitation":"[3]","previouslyFormattedCitation":"[3]"},"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3]</w:t>
      </w:r>
      <w:r>
        <w:rPr>
          <w:rFonts w:cs="Times New Roman"/>
          <w:sz w:val="20"/>
          <w:szCs w:val="20"/>
        </w:rPr>
        <w:fldChar w:fldCharType="end"/>
      </w:r>
      <w:r w:rsidRPr="006A7CA8">
        <w:rPr>
          <w:rFonts w:cs="Times New Roman"/>
          <w:sz w:val="20"/>
          <w:szCs w:val="20"/>
        </w:rPr>
        <w:t>.</w:t>
      </w:r>
    </w:p>
    <w:p w14:paraId="32548DC9" w14:textId="77777777" w:rsidR="002851ED" w:rsidRDefault="002851ED" w:rsidP="002851ED">
      <w:pPr>
        <w:pStyle w:val="ListParagraph"/>
        <w:spacing w:line="276" w:lineRule="auto"/>
        <w:ind w:left="0" w:firstLine="567"/>
        <w:rPr>
          <w:rFonts w:cs="Times New Roman"/>
          <w:sz w:val="20"/>
          <w:szCs w:val="20"/>
        </w:rPr>
      </w:pPr>
      <w:proofErr w:type="gramStart"/>
      <w:r w:rsidRPr="006A7CA8">
        <w:rPr>
          <w:rFonts w:cs="Times New Roman"/>
          <w:sz w:val="20"/>
          <w:szCs w:val="20"/>
        </w:rPr>
        <w:t xml:space="preserve">Untuk mendukung kinerja dari sistem penguncian yang terorganisasi maka diperlukan sebuah </w:t>
      </w:r>
      <w:r w:rsidRPr="00857399">
        <w:rPr>
          <w:rFonts w:cs="Times New Roman"/>
          <w:i/>
          <w:sz w:val="20"/>
          <w:szCs w:val="20"/>
        </w:rPr>
        <w:t>server</w:t>
      </w:r>
      <w:r w:rsidRPr="006A7CA8">
        <w:rPr>
          <w:rFonts w:cs="Times New Roman"/>
          <w:sz w:val="20"/>
          <w:szCs w:val="20"/>
        </w:rPr>
        <w:t xml:space="preserve"> dan penyimpanan data.</w:t>
      </w:r>
      <w:proofErr w:type="gramEnd"/>
      <w:r w:rsidRPr="006A7CA8">
        <w:rPr>
          <w:rFonts w:cs="Times New Roman"/>
          <w:sz w:val="20"/>
          <w:szCs w:val="20"/>
        </w:rPr>
        <w:t xml:space="preserve"> sebuah </w:t>
      </w:r>
      <w:r w:rsidRPr="00857399">
        <w:rPr>
          <w:rFonts w:cs="Times New Roman"/>
          <w:i/>
          <w:sz w:val="20"/>
          <w:szCs w:val="20"/>
        </w:rPr>
        <w:t>server</w:t>
      </w:r>
      <w:r w:rsidRPr="006A7CA8">
        <w:rPr>
          <w:rFonts w:cs="Times New Roman"/>
          <w:sz w:val="20"/>
          <w:szCs w:val="20"/>
        </w:rPr>
        <w:t xml:space="preserve"> akan menjalankan kode program yang bertugas untuk mengatur dan mengawasi semua aktifitas sistem penguncian dan sebuah penyimpanan data digunakan untuk menyimpan data-data seperti data pengguna, kunci, dan </w:t>
      </w:r>
      <w:r w:rsidRPr="00857399">
        <w:rPr>
          <w:rFonts w:cs="Times New Roman"/>
          <w:i/>
          <w:sz w:val="20"/>
          <w:szCs w:val="20"/>
        </w:rPr>
        <w:t>backup</w:t>
      </w:r>
      <w:r>
        <w:rPr>
          <w:rFonts w:cs="Times New Roman"/>
          <w:i/>
          <w:sz w:val="20"/>
          <w:szCs w:val="20"/>
        </w:rPr>
        <w:fldChar w:fldCharType="begin" w:fldLock="1"/>
      </w:r>
      <w:r>
        <w:rPr>
          <w:rFonts w:cs="Times New Roman"/>
          <w:i/>
          <w:sz w:val="20"/>
          <w:szCs w:val="20"/>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4]","plainTextFormattedCitation":"[4]","previouslyFormattedCitation":"[4]"},"properties":{"noteIndex":0},"schema":"https://github.com/citation-style-language/schema/raw/master/csl-citation.json"}</w:instrText>
      </w:r>
      <w:r>
        <w:rPr>
          <w:rFonts w:cs="Times New Roman"/>
          <w:i/>
          <w:sz w:val="20"/>
          <w:szCs w:val="20"/>
        </w:rPr>
        <w:fldChar w:fldCharType="separate"/>
      </w:r>
      <w:r w:rsidRPr="00805426">
        <w:rPr>
          <w:rFonts w:cs="Times New Roman"/>
          <w:noProof/>
          <w:sz w:val="20"/>
          <w:szCs w:val="20"/>
        </w:rPr>
        <w:t>[4]</w:t>
      </w:r>
      <w:r>
        <w:rPr>
          <w:rFonts w:cs="Times New Roman"/>
          <w:i/>
          <w:sz w:val="20"/>
          <w:szCs w:val="20"/>
        </w:rPr>
        <w:fldChar w:fldCharType="end"/>
      </w:r>
      <w:r w:rsidRPr="006A7CA8">
        <w:rPr>
          <w:rFonts w:cs="Times New Roman"/>
          <w:sz w:val="20"/>
          <w:szCs w:val="20"/>
        </w:rPr>
        <w:t>.</w:t>
      </w:r>
      <w:r>
        <w:rPr>
          <w:rFonts w:cs="Times New Roman"/>
          <w:sz w:val="20"/>
          <w:szCs w:val="20"/>
        </w:rPr>
        <w:t xml:space="preserve"> </w:t>
      </w:r>
      <w:proofErr w:type="gramStart"/>
      <w:r w:rsidRPr="006A7CA8">
        <w:rPr>
          <w:rFonts w:cs="Times New Roman"/>
          <w:sz w:val="20"/>
          <w:szCs w:val="20"/>
        </w:rPr>
        <w:t xml:space="preserve">Dengan </w:t>
      </w:r>
      <w:r w:rsidRPr="006A7CA8">
        <w:rPr>
          <w:rFonts w:cs="Times New Roman"/>
          <w:sz w:val="20"/>
          <w:szCs w:val="20"/>
        </w:rPr>
        <w:lastRenderedPageBreak/>
        <w:t xml:space="preserve">demikian, perancangan sistem </w:t>
      </w:r>
      <w:r w:rsidRPr="00857399">
        <w:rPr>
          <w:rFonts w:cs="Times New Roman"/>
          <w:i/>
          <w:sz w:val="20"/>
          <w:szCs w:val="20"/>
        </w:rPr>
        <w:t>database</w:t>
      </w:r>
      <w:r w:rsidRPr="006A7CA8">
        <w:rPr>
          <w:rFonts w:cs="Times New Roman"/>
          <w:sz w:val="20"/>
          <w:szCs w:val="20"/>
        </w:rPr>
        <w:t xml:space="preserve"> dan </w:t>
      </w:r>
      <w:r w:rsidRPr="00857399">
        <w:rPr>
          <w:rFonts w:cs="Times New Roman"/>
          <w:i/>
          <w:sz w:val="20"/>
          <w:szCs w:val="20"/>
        </w:rPr>
        <w:t>server</w:t>
      </w:r>
      <w:r w:rsidRPr="006A7CA8">
        <w:rPr>
          <w:rFonts w:cs="Times New Roman"/>
          <w:sz w:val="20"/>
          <w:szCs w:val="20"/>
        </w:rPr>
        <w:t xml:space="preserve"> pada sistem keamanan kunci pintu gedung dengan </w:t>
      </w:r>
      <w:r w:rsidRPr="00857399">
        <w:rPr>
          <w:rFonts w:cs="Times New Roman"/>
          <w:i/>
          <w:sz w:val="20"/>
          <w:szCs w:val="20"/>
        </w:rPr>
        <w:t>access</w:t>
      </w:r>
      <w:r w:rsidRPr="006A7CA8">
        <w:rPr>
          <w:rFonts w:cs="Times New Roman"/>
          <w:sz w:val="20"/>
          <w:szCs w:val="20"/>
        </w:rPr>
        <w:t xml:space="preserve"> </w:t>
      </w:r>
      <w:r w:rsidRPr="00857399">
        <w:rPr>
          <w:rFonts w:cs="Times New Roman"/>
          <w:i/>
          <w:sz w:val="20"/>
          <w:szCs w:val="20"/>
        </w:rPr>
        <w:t>control</w:t>
      </w:r>
      <w:r w:rsidRPr="006A7CA8">
        <w:rPr>
          <w:rFonts w:cs="Times New Roman"/>
          <w:sz w:val="20"/>
          <w:szCs w:val="20"/>
        </w:rPr>
        <w:t xml:space="preserve"> diharapkan dapat memberikan solusi yang efektif dalam meningkatkan keamanan kunci pintu gedung dan memberikan kenyamanan serta kemudahan dalam pengelolaannya.</w:t>
      </w:r>
      <w:proofErr w:type="gramEnd"/>
    </w:p>
    <w:p w14:paraId="70D036F3" w14:textId="77777777" w:rsidR="002851ED" w:rsidRPr="003763A7" w:rsidRDefault="002851ED" w:rsidP="002851ED">
      <w:pPr>
        <w:pStyle w:val="ListParagraph"/>
        <w:spacing w:line="276" w:lineRule="auto"/>
        <w:ind w:left="0" w:firstLine="567"/>
        <w:rPr>
          <w:rFonts w:cs="Times New Roman"/>
          <w:sz w:val="20"/>
          <w:szCs w:val="20"/>
        </w:rPr>
      </w:pPr>
    </w:p>
    <w:p w14:paraId="7ED90DCC"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 xml:space="preserve">Tujuan </w:t>
      </w:r>
    </w:p>
    <w:p w14:paraId="67F33F2C" w14:textId="77777777" w:rsidR="002851ED" w:rsidRDefault="002851ED" w:rsidP="002851ED">
      <w:pPr>
        <w:pStyle w:val="ListParagraph"/>
        <w:spacing w:line="276" w:lineRule="auto"/>
        <w:ind w:left="0" w:firstLine="567"/>
        <w:rPr>
          <w:rFonts w:cs="Times New Roman"/>
          <w:sz w:val="20"/>
          <w:szCs w:val="20"/>
        </w:rPr>
      </w:pPr>
      <w:proofErr w:type="gramStart"/>
      <w:r>
        <w:rPr>
          <w:rFonts w:cs="Times New Roman"/>
          <w:sz w:val="20"/>
          <w:szCs w:val="20"/>
        </w:rPr>
        <w:t xml:space="preserve">Tugas akhir ini bertujuan untuk merancang sistem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pada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w:t>
      </w:r>
      <w:proofErr w:type="gramEnd"/>
    </w:p>
    <w:p w14:paraId="79CB62C2" w14:textId="77777777" w:rsidR="002851ED" w:rsidRPr="003763A7" w:rsidRDefault="002851ED" w:rsidP="002851ED">
      <w:pPr>
        <w:pStyle w:val="ListParagraph"/>
        <w:spacing w:line="276" w:lineRule="auto"/>
        <w:ind w:left="0" w:firstLine="567"/>
        <w:rPr>
          <w:rFonts w:cs="Times New Roman"/>
          <w:sz w:val="20"/>
          <w:szCs w:val="20"/>
        </w:rPr>
      </w:pPr>
    </w:p>
    <w:p w14:paraId="0A989C46"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Batasan Masalah</w:t>
      </w:r>
    </w:p>
    <w:p w14:paraId="1BAFDD35" w14:textId="77777777" w:rsidR="002851ED" w:rsidRPr="006A27BF" w:rsidRDefault="002851ED" w:rsidP="002851ED">
      <w:pPr>
        <w:spacing w:line="276" w:lineRule="auto"/>
        <w:ind w:firstLine="567"/>
        <w:rPr>
          <w:rFonts w:cs="Times New Roman"/>
          <w:sz w:val="20"/>
          <w:szCs w:val="20"/>
        </w:rPr>
      </w:pPr>
      <w:r>
        <w:rPr>
          <w:rFonts w:cs="Times New Roman"/>
          <w:sz w:val="20"/>
          <w:szCs w:val="20"/>
        </w:rPr>
        <w:t xml:space="preserve">Tugas akhir ini hanya </w:t>
      </w:r>
      <w:proofErr w:type="gramStart"/>
      <w:r>
        <w:rPr>
          <w:rFonts w:cs="Times New Roman"/>
          <w:sz w:val="20"/>
          <w:szCs w:val="20"/>
        </w:rPr>
        <w:t>akan</w:t>
      </w:r>
      <w:proofErr w:type="gramEnd"/>
      <w:r>
        <w:rPr>
          <w:rFonts w:cs="Times New Roman"/>
          <w:sz w:val="20"/>
          <w:szCs w:val="20"/>
        </w:rPr>
        <w:t xml:space="preserve"> membahas tentang perancangan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pada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 xml:space="preserve"> dengan memberikan solusi perancangan yang sesuai dengan kaidah keilmuan rekayasa.</w:t>
      </w:r>
    </w:p>
    <w:p w14:paraId="44C60170" w14:textId="77777777" w:rsidR="002851ED" w:rsidRPr="003763A7" w:rsidRDefault="002851ED" w:rsidP="002851ED">
      <w:pPr>
        <w:pStyle w:val="ListParagraph"/>
        <w:spacing w:line="276" w:lineRule="auto"/>
        <w:ind w:left="426"/>
        <w:jc w:val="left"/>
        <w:rPr>
          <w:rFonts w:cs="Times New Roman"/>
          <w:b/>
          <w:sz w:val="20"/>
          <w:szCs w:val="20"/>
        </w:rPr>
      </w:pPr>
    </w:p>
    <w:p w14:paraId="7B31EE97"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Kajian Pustaka</w:t>
      </w:r>
    </w:p>
    <w:p w14:paraId="459B0CF1"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p>
    <w:p w14:paraId="684C5D94" w14:textId="77777777" w:rsidR="002851ED" w:rsidRDefault="002851ED" w:rsidP="002851ED">
      <w:pPr>
        <w:spacing w:line="276" w:lineRule="auto"/>
        <w:ind w:firstLine="567"/>
        <w:rPr>
          <w:rFonts w:cs="Times New Roman"/>
          <w:sz w:val="20"/>
          <w:szCs w:val="20"/>
        </w:rPr>
      </w:pPr>
      <w:r w:rsidRPr="00A930A3">
        <w:rPr>
          <w:rFonts w:cs="Times New Roman"/>
          <w:sz w:val="20"/>
          <w:szCs w:val="20"/>
        </w:rPr>
        <w:t xml:space="preserve">Kendali akses atau </w:t>
      </w:r>
      <w:r w:rsidRPr="00857399">
        <w:rPr>
          <w:rFonts w:cs="Times New Roman"/>
          <w:i/>
          <w:sz w:val="20"/>
          <w:szCs w:val="20"/>
        </w:rPr>
        <w:t>access</w:t>
      </w:r>
      <w:r w:rsidRPr="00A930A3">
        <w:rPr>
          <w:rFonts w:cs="Times New Roman"/>
          <w:sz w:val="20"/>
          <w:szCs w:val="20"/>
        </w:rPr>
        <w:t xml:space="preserve"> </w:t>
      </w:r>
      <w:r w:rsidRPr="00857399">
        <w:rPr>
          <w:rFonts w:cs="Times New Roman"/>
          <w:i/>
          <w:sz w:val="20"/>
          <w:szCs w:val="20"/>
        </w:rPr>
        <w:t>control</w:t>
      </w:r>
      <w:r w:rsidRPr="00A930A3">
        <w:rPr>
          <w:rFonts w:cs="Times New Roman"/>
          <w:sz w:val="20"/>
          <w:szCs w:val="20"/>
        </w:rPr>
        <w:t xml:space="preserve"> merupakan sebuah mekanisme pengaturan kebijakan yang digunakan untuk membatasi dan mengatur hak akses pengguna terhadap suatu sumber daya atau fasilitas tertentu. Kendali akses atau access control merupakan sebuah mekanisme pengaturan kebijakan yang digunakan untuk membatasi dan mengatur hak akses pengguna terhadap suatu sumber daya atau fasilitas tertentu. Dengan menggunakan kendali akses kita bisa mengatur dan membatasi akses pengguna sehingga hanya pengguna tertentu yang diijinkan yang bisa mengakse</w:t>
      </w:r>
      <w:r>
        <w:rPr>
          <w:rFonts w:cs="Times New Roman"/>
          <w:sz w:val="20"/>
          <w:szCs w:val="20"/>
        </w:rPr>
        <w:t>s sumber daya yang dilindungi</w:t>
      </w:r>
      <w:r>
        <w:rPr>
          <w:rFonts w:cs="Times New Roman"/>
          <w:sz w:val="20"/>
          <w:szCs w:val="20"/>
        </w:rPr>
        <w:fldChar w:fldCharType="begin" w:fldLock="1"/>
      </w:r>
      <w:r>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5]","plainTextFormattedCitation":"[5]","previouslyFormattedCitation":"[5]"},"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5]</w:t>
      </w:r>
      <w:r>
        <w:rPr>
          <w:rFonts w:cs="Times New Roman"/>
          <w:sz w:val="20"/>
          <w:szCs w:val="20"/>
        </w:rPr>
        <w:fldChar w:fldCharType="end"/>
      </w:r>
      <w:r>
        <w:rPr>
          <w:rFonts w:cs="Times New Roman"/>
          <w:sz w:val="20"/>
          <w:szCs w:val="20"/>
        </w:rPr>
        <w:t>.</w:t>
      </w:r>
    </w:p>
    <w:p w14:paraId="54AEE369" w14:textId="77777777" w:rsidR="002851ED" w:rsidRPr="00A930A3" w:rsidRDefault="002851ED" w:rsidP="002851ED">
      <w:pPr>
        <w:spacing w:line="276" w:lineRule="auto"/>
        <w:ind w:firstLine="567"/>
        <w:rPr>
          <w:rFonts w:cs="Times New Roman"/>
          <w:sz w:val="20"/>
          <w:szCs w:val="20"/>
        </w:rPr>
      </w:pPr>
    </w:p>
    <w:p w14:paraId="54571B85"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Internet</w:t>
      </w:r>
      <w:r>
        <w:rPr>
          <w:rFonts w:cs="Times New Roman"/>
          <w:sz w:val="20"/>
          <w:szCs w:val="20"/>
        </w:rPr>
        <w:t xml:space="preserve"> </w:t>
      </w:r>
      <w:r w:rsidRPr="00857399">
        <w:rPr>
          <w:rFonts w:cs="Times New Roman"/>
          <w:i/>
          <w:sz w:val="20"/>
          <w:szCs w:val="20"/>
        </w:rPr>
        <w:t>of</w:t>
      </w:r>
      <w:r>
        <w:rPr>
          <w:rFonts w:cs="Times New Roman"/>
          <w:sz w:val="20"/>
          <w:szCs w:val="20"/>
        </w:rPr>
        <w:t xml:space="preserve"> </w:t>
      </w:r>
      <w:r w:rsidRPr="00857399">
        <w:rPr>
          <w:rFonts w:cs="Times New Roman"/>
          <w:i/>
          <w:sz w:val="20"/>
          <w:szCs w:val="20"/>
        </w:rPr>
        <w:t>Things</w:t>
      </w:r>
    </w:p>
    <w:p w14:paraId="2CC79822" w14:textId="77777777" w:rsidR="002851ED" w:rsidRDefault="002851ED" w:rsidP="002851ED">
      <w:pPr>
        <w:spacing w:line="276" w:lineRule="auto"/>
        <w:ind w:firstLine="567"/>
        <w:rPr>
          <w:rFonts w:cs="Times New Roman"/>
          <w:sz w:val="20"/>
          <w:szCs w:val="20"/>
        </w:rPr>
      </w:pPr>
      <w:proofErr w:type="gramStart"/>
      <w:r w:rsidRPr="00A930A3">
        <w:rPr>
          <w:rFonts w:cs="Times New Roman"/>
          <w:sz w:val="20"/>
          <w:szCs w:val="20"/>
        </w:rPr>
        <w:t>IoT merupakan sebuah konsep yang digunakan untuk mengembangkan koneksifitas internet, IoT juga memberikan gambaran mengenai kemampuan dari berbagai perangkat elektronik yang saling terhubung dengan membentuk sebuah jaringan komunikasi baik melalui internet maupun komunikasi lainnya seperti bluetooth</w:t>
      </w:r>
      <w:r>
        <w:rPr>
          <w:rFonts w:cs="Times New Roman"/>
          <w:sz w:val="20"/>
          <w:szCs w:val="20"/>
        </w:rPr>
        <w:t>.</w:t>
      </w:r>
      <w:proofErr w:type="gramEnd"/>
      <w:r>
        <w:rPr>
          <w:rFonts w:cs="Times New Roman"/>
          <w:sz w:val="20"/>
          <w:szCs w:val="20"/>
        </w:rPr>
        <w:t xml:space="preserve"> </w:t>
      </w:r>
      <w:r w:rsidRPr="00A930A3">
        <w:rPr>
          <w:rFonts w:cs="Times New Roman"/>
          <w:sz w:val="20"/>
          <w:szCs w:val="20"/>
        </w:rPr>
        <w:t>Dengan menggunakan konsep IoT kita dapat menghubungkan peralatan seperti sensor dan aktuator yang terhubung ke ke sebuah jaringan menjadi sebuah kesatuan sistem yang dapat dikendalikan secara efektif dan efisien dengan tingkat kerumitan y</w:t>
      </w:r>
      <w:r>
        <w:rPr>
          <w:rFonts w:cs="Times New Roman"/>
          <w:sz w:val="20"/>
          <w:szCs w:val="20"/>
        </w:rPr>
        <w:t>ang rendah</w:t>
      </w:r>
      <w:r>
        <w:rPr>
          <w:rFonts w:cs="Times New Roman"/>
          <w:sz w:val="20"/>
          <w:szCs w:val="20"/>
        </w:rPr>
        <w:fldChar w:fldCharType="begin" w:fldLock="1"/>
      </w:r>
      <w:r>
        <w:rPr>
          <w:rFonts w:cs="Times New Roman"/>
          <w:sz w:val="20"/>
          <w:szCs w:val="20"/>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6]</w:t>
      </w:r>
      <w:r>
        <w:rPr>
          <w:rFonts w:cs="Times New Roman"/>
          <w:sz w:val="20"/>
          <w:szCs w:val="20"/>
        </w:rPr>
        <w:fldChar w:fldCharType="end"/>
      </w:r>
      <w:r w:rsidRPr="00A930A3">
        <w:rPr>
          <w:rFonts w:cs="Times New Roman"/>
          <w:sz w:val="20"/>
          <w:szCs w:val="20"/>
        </w:rPr>
        <w:t>.</w:t>
      </w:r>
    </w:p>
    <w:p w14:paraId="00240987" w14:textId="77777777" w:rsidR="002851ED" w:rsidRPr="00A930A3" w:rsidRDefault="002851ED" w:rsidP="002851ED">
      <w:pPr>
        <w:spacing w:line="276" w:lineRule="auto"/>
        <w:ind w:firstLine="567"/>
        <w:rPr>
          <w:rFonts w:cs="Times New Roman"/>
          <w:sz w:val="20"/>
          <w:szCs w:val="20"/>
        </w:rPr>
      </w:pPr>
    </w:p>
    <w:p w14:paraId="018E23DD"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Database</w:t>
      </w:r>
      <w:r>
        <w:rPr>
          <w:rFonts w:cs="Times New Roman"/>
          <w:sz w:val="20"/>
          <w:szCs w:val="20"/>
        </w:rPr>
        <w:t xml:space="preserve"> MySQL</w:t>
      </w:r>
    </w:p>
    <w:p w14:paraId="45028205" w14:textId="77777777" w:rsidR="002851ED" w:rsidRDefault="002851ED" w:rsidP="002851ED">
      <w:pPr>
        <w:spacing w:line="276" w:lineRule="auto"/>
        <w:ind w:firstLine="567"/>
        <w:rPr>
          <w:rFonts w:cs="Times New Roman"/>
          <w:sz w:val="20"/>
          <w:szCs w:val="20"/>
        </w:rPr>
      </w:pPr>
      <w:r w:rsidRPr="00857399">
        <w:rPr>
          <w:rFonts w:cs="Times New Roman"/>
          <w:i/>
          <w:sz w:val="20"/>
          <w:szCs w:val="20"/>
        </w:rPr>
        <w:t>Database</w:t>
      </w:r>
      <w:r w:rsidRPr="00A930A3">
        <w:rPr>
          <w:rFonts w:cs="Times New Roman"/>
          <w:sz w:val="20"/>
          <w:szCs w:val="20"/>
        </w:rPr>
        <w:t xml:space="preserve"> atau basisdata merupakan sekumpulan data yang terintegrasi dan diatur sedemikian rupa sehingga data tersebut dapat dicari, diambil, ditamba</w:t>
      </w:r>
      <w:r>
        <w:rPr>
          <w:rFonts w:cs="Times New Roman"/>
          <w:sz w:val="20"/>
          <w:szCs w:val="20"/>
        </w:rPr>
        <w:t>hkan, dan diolah dengan tepat</w:t>
      </w:r>
      <w:r>
        <w:rPr>
          <w:rFonts w:cs="Times New Roman"/>
          <w:sz w:val="20"/>
          <w:szCs w:val="20"/>
        </w:rPr>
        <w:fldChar w:fldCharType="begin" w:fldLock="1"/>
      </w:r>
      <w:r>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5]","plainTextFormattedCitation":"[5]","previouslyFormattedCitation":"[5]"},"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5]</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0C42CC87" w14:textId="77777777" w:rsidR="002851ED" w:rsidRDefault="002851ED" w:rsidP="002851ED">
      <w:pPr>
        <w:spacing w:line="276" w:lineRule="auto"/>
        <w:ind w:firstLine="567"/>
        <w:rPr>
          <w:rFonts w:cs="Times New Roman"/>
          <w:sz w:val="20"/>
          <w:szCs w:val="20"/>
        </w:rPr>
      </w:pPr>
      <w:proofErr w:type="gramStart"/>
      <w:r w:rsidRPr="00A930A3">
        <w:rPr>
          <w:rFonts w:cs="Times New Roman"/>
          <w:sz w:val="20"/>
          <w:szCs w:val="20"/>
        </w:rPr>
        <w:t xml:space="preserve">MySQL merupakan singkatan dari </w:t>
      </w:r>
      <w:r w:rsidRPr="00857399">
        <w:rPr>
          <w:rFonts w:cs="Times New Roman"/>
          <w:i/>
          <w:sz w:val="20"/>
          <w:szCs w:val="20"/>
        </w:rPr>
        <w:t>Structured</w:t>
      </w:r>
      <w:r w:rsidRPr="00A930A3">
        <w:rPr>
          <w:rFonts w:cs="Times New Roman"/>
          <w:sz w:val="20"/>
          <w:szCs w:val="20"/>
        </w:rPr>
        <w:t xml:space="preserve"> </w:t>
      </w:r>
      <w:r w:rsidRPr="00857399">
        <w:rPr>
          <w:rFonts w:cs="Times New Roman"/>
          <w:i/>
          <w:sz w:val="20"/>
          <w:szCs w:val="20"/>
        </w:rPr>
        <w:t>Query</w:t>
      </w:r>
      <w:r w:rsidRPr="00A930A3">
        <w:rPr>
          <w:rFonts w:cs="Times New Roman"/>
          <w:sz w:val="20"/>
          <w:szCs w:val="20"/>
        </w:rPr>
        <w:t xml:space="preserve"> </w:t>
      </w:r>
      <w:r w:rsidRPr="00857399">
        <w:rPr>
          <w:rFonts w:cs="Times New Roman"/>
          <w:i/>
          <w:sz w:val="20"/>
          <w:szCs w:val="20"/>
        </w:rPr>
        <w:t>Language</w:t>
      </w:r>
      <w:r w:rsidRPr="00A930A3">
        <w:rPr>
          <w:rFonts w:cs="Times New Roman"/>
          <w:sz w:val="20"/>
          <w:szCs w:val="20"/>
        </w:rPr>
        <w:t>.</w:t>
      </w:r>
      <w:proofErr w:type="gramEnd"/>
      <w:r w:rsidRPr="00A930A3">
        <w:rPr>
          <w:rFonts w:cs="Times New Roman"/>
          <w:sz w:val="20"/>
          <w:szCs w:val="20"/>
        </w:rPr>
        <w:t xml:space="preserve"> </w:t>
      </w:r>
      <w:proofErr w:type="gramStart"/>
      <w:r w:rsidRPr="00A930A3">
        <w:rPr>
          <w:rFonts w:cs="Times New Roman"/>
          <w:sz w:val="20"/>
          <w:szCs w:val="20"/>
        </w:rPr>
        <w:t xml:space="preserve">SQL merupakan bahasa terstruktur yang khusus digunakan untuk mengolah </w:t>
      </w:r>
      <w:r w:rsidRPr="00857399">
        <w:rPr>
          <w:rFonts w:cs="Times New Roman"/>
          <w:i/>
          <w:sz w:val="20"/>
          <w:szCs w:val="20"/>
        </w:rPr>
        <w:t>database</w:t>
      </w:r>
      <w:r w:rsidRPr="00A930A3">
        <w:rPr>
          <w:rFonts w:cs="Times New Roman"/>
          <w:sz w:val="20"/>
          <w:szCs w:val="20"/>
        </w:rPr>
        <w:t>.</w:t>
      </w:r>
      <w:proofErr w:type="gramEnd"/>
      <w:r w:rsidRPr="00A930A3">
        <w:rPr>
          <w:rFonts w:cs="Times New Roman"/>
          <w:sz w:val="20"/>
          <w:szCs w:val="20"/>
        </w:rPr>
        <w:t xml:space="preserve"> </w:t>
      </w:r>
      <w:proofErr w:type="gramStart"/>
      <w:r w:rsidRPr="00A930A3">
        <w:rPr>
          <w:rFonts w:cs="Times New Roman"/>
          <w:sz w:val="20"/>
          <w:szCs w:val="20"/>
        </w:rPr>
        <w:t xml:space="preserve">MySQL merupakan sistem manajemen </w:t>
      </w:r>
      <w:r w:rsidRPr="00857399">
        <w:rPr>
          <w:rFonts w:cs="Times New Roman"/>
          <w:i/>
          <w:sz w:val="20"/>
          <w:szCs w:val="20"/>
        </w:rPr>
        <w:t>database</w:t>
      </w:r>
      <w:r w:rsidRPr="00A930A3">
        <w:rPr>
          <w:rFonts w:cs="Times New Roman"/>
          <w:sz w:val="20"/>
          <w:szCs w:val="20"/>
        </w:rPr>
        <w:t xml:space="preserve"> yang </w:t>
      </w:r>
      <w:r w:rsidRPr="00A930A3">
        <w:rPr>
          <w:rFonts w:cs="Times New Roman"/>
          <w:sz w:val="20"/>
          <w:szCs w:val="20"/>
        </w:rPr>
        <w:lastRenderedPageBreak/>
        <w:t xml:space="preserve">bersifat </w:t>
      </w:r>
      <w:r w:rsidRPr="00857399">
        <w:rPr>
          <w:rFonts w:cs="Times New Roman"/>
          <w:i/>
          <w:sz w:val="20"/>
          <w:szCs w:val="20"/>
        </w:rPr>
        <w:t>relational</w:t>
      </w:r>
      <w:r w:rsidRPr="00A930A3">
        <w:rPr>
          <w:rFonts w:cs="Times New Roman"/>
          <w:sz w:val="20"/>
          <w:szCs w:val="20"/>
        </w:rPr>
        <w:t>.</w:t>
      </w:r>
      <w:proofErr w:type="gramEnd"/>
      <w:r w:rsidRPr="00A930A3">
        <w:rPr>
          <w:rFonts w:cs="Times New Roman"/>
          <w:sz w:val="20"/>
          <w:szCs w:val="20"/>
        </w:rPr>
        <w:t xml:space="preserve"> Artinya, data yang dikelola dalam </w:t>
      </w:r>
      <w:r w:rsidRPr="00857399">
        <w:rPr>
          <w:rFonts w:cs="Times New Roman"/>
          <w:i/>
          <w:sz w:val="20"/>
          <w:szCs w:val="20"/>
        </w:rPr>
        <w:t>database</w:t>
      </w:r>
      <w:r w:rsidRPr="00A930A3">
        <w:rPr>
          <w:rFonts w:cs="Times New Roman"/>
          <w:sz w:val="20"/>
          <w:szCs w:val="20"/>
        </w:rPr>
        <w:t xml:space="preserve"> akan diletakkan pada beberapa tabel yang terpisah sehingga manipulas</w:t>
      </w:r>
      <w:r>
        <w:rPr>
          <w:rFonts w:cs="Times New Roman"/>
          <w:sz w:val="20"/>
          <w:szCs w:val="20"/>
        </w:rPr>
        <w:t>i data akan jauh lebih cepat</w:t>
      </w:r>
      <w:r>
        <w:rPr>
          <w:rFonts w:cs="Times New Roman"/>
          <w:sz w:val="20"/>
          <w:szCs w:val="20"/>
        </w:rPr>
        <w:fldChar w:fldCharType="begin" w:fldLock="1"/>
      </w:r>
      <w:r>
        <w:rPr>
          <w:rFonts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7]","plainTextFormattedCitation":"[7]","previouslyFormattedCitation":"[7]"},"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7]</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79AD1382" w14:textId="77777777" w:rsidR="002851ED" w:rsidRPr="00A930A3" w:rsidRDefault="002851ED" w:rsidP="002851ED">
      <w:pPr>
        <w:spacing w:line="276" w:lineRule="auto"/>
        <w:ind w:firstLine="567"/>
        <w:rPr>
          <w:rFonts w:cs="Times New Roman"/>
          <w:sz w:val="20"/>
          <w:szCs w:val="20"/>
        </w:rPr>
      </w:pPr>
    </w:p>
    <w:p w14:paraId="7FD25277"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Pr>
          <w:rFonts w:cs="Times New Roman"/>
          <w:sz w:val="20"/>
          <w:szCs w:val="20"/>
        </w:rPr>
        <w:t>Laravel</w:t>
      </w:r>
    </w:p>
    <w:p w14:paraId="42B2A32E" w14:textId="77777777" w:rsidR="002851ED" w:rsidRDefault="002851ED" w:rsidP="002851ED">
      <w:pPr>
        <w:spacing w:line="276" w:lineRule="auto"/>
        <w:ind w:firstLine="567"/>
        <w:rPr>
          <w:rFonts w:cs="Times New Roman"/>
          <w:sz w:val="20"/>
          <w:szCs w:val="20"/>
        </w:rPr>
      </w:pPr>
      <w:r w:rsidRPr="00A930A3">
        <w:rPr>
          <w:rFonts w:cs="Times New Roman"/>
          <w:sz w:val="20"/>
          <w:szCs w:val="20"/>
        </w:rPr>
        <w:t xml:space="preserve">Laravel merupakan kerangka kerja pemrograman web yang menggunakan bahasa pemorgraman PHP yang terbuka dan gratis, laravel diperuntukkan untuk pengembangan aplikasi berbasis </w:t>
      </w:r>
      <w:r w:rsidRPr="00857399">
        <w:rPr>
          <w:rFonts w:cs="Times New Roman"/>
          <w:i/>
          <w:sz w:val="20"/>
          <w:szCs w:val="20"/>
        </w:rPr>
        <w:t>website</w:t>
      </w:r>
      <w:r w:rsidRPr="00A930A3">
        <w:rPr>
          <w:rFonts w:cs="Times New Roman"/>
          <w:sz w:val="20"/>
          <w:szCs w:val="20"/>
        </w:rPr>
        <w:t xml:space="preserve"> maupun API dengan menggunakan pendekatan pola MVC atau </w:t>
      </w:r>
      <w:r w:rsidRPr="00857399">
        <w:rPr>
          <w:rFonts w:cs="Times New Roman"/>
          <w:i/>
          <w:sz w:val="20"/>
          <w:szCs w:val="20"/>
        </w:rPr>
        <w:t>Model</w:t>
      </w:r>
      <w:r w:rsidRPr="00A930A3">
        <w:rPr>
          <w:rFonts w:cs="Times New Roman"/>
          <w:sz w:val="20"/>
          <w:szCs w:val="20"/>
        </w:rPr>
        <w:t xml:space="preserve"> </w:t>
      </w:r>
      <w:r w:rsidRPr="00857399">
        <w:rPr>
          <w:rFonts w:cs="Times New Roman"/>
          <w:i/>
          <w:sz w:val="20"/>
          <w:szCs w:val="20"/>
        </w:rPr>
        <w:t>View</w:t>
      </w:r>
      <w:r w:rsidRPr="00A930A3">
        <w:rPr>
          <w:rFonts w:cs="Times New Roman"/>
          <w:sz w:val="20"/>
          <w:szCs w:val="20"/>
        </w:rPr>
        <w:t xml:space="preserve"> </w:t>
      </w:r>
      <w:r w:rsidRPr="00857399">
        <w:rPr>
          <w:rFonts w:cs="Times New Roman"/>
          <w:i/>
          <w:sz w:val="20"/>
          <w:szCs w:val="20"/>
        </w:rPr>
        <w:t>Controller</w:t>
      </w:r>
      <w:r>
        <w:rPr>
          <w:rFonts w:cs="Times New Roman"/>
          <w:i/>
          <w:sz w:val="20"/>
          <w:szCs w:val="20"/>
        </w:rPr>
        <w:fldChar w:fldCharType="begin" w:fldLock="1"/>
      </w:r>
      <w:r>
        <w:rPr>
          <w:rFonts w:cs="Times New Roman"/>
          <w:i/>
          <w:sz w:val="20"/>
          <w:szCs w:val="20"/>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8]","plainTextFormattedCitation":"[8]","previouslyFormattedCitation":"[8]"},"properties":{"noteIndex":0},"schema":"https://github.com/citation-style-language/schema/raw/master/csl-citation.json"}</w:instrText>
      </w:r>
      <w:r>
        <w:rPr>
          <w:rFonts w:cs="Times New Roman"/>
          <w:i/>
          <w:sz w:val="20"/>
          <w:szCs w:val="20"/>
        </w:rPr>
        <w:fldChar w:fldCharType="separate"/>
      </w:r>
      <w:r w:rsidRPr="00952676">
        <w:rPr>
          <w:rFonts w:cs="Times New Roman"/>
          <w:noProof/>
          <w:sz w:val="20"/>
          <w:szCs w:val="20"/>
        </w:rPr>
        <w:t>[8]</w:t>
      </w:r>
      <w:r>
        <w:rPr>
          <w:rFonts w:cs="Times New Roman"/>
          <w:i/>
          <w:sz w:val="20"/>
          <w:szCs w:val="20"/>
        </w:rPr>
        <w:fldChar w:fldCharType="end"/>
      </w:r>
      <w:r w:rsidRPr="00A930A3">
        <w:rPr>
          <w:rFonts w:cs="Times New Roman"/>
          <w:sz w:val="20"/>
          <w:szCs w:val="20"/>
        </w:rPr>
        <w:t xml:space="preserve">. Arsitektut MVC memiliki </w:t>
      </w:r>
      <w:r w:rsidRPr="00857399">
        <w:rPr>
          <w:rFonts w:cs="Times New Roman"/>
          <w:i/>
          <w:sz w:val="20"/>
          <w:szCs w:val="20"/>
        </w:rPr>
        <w:t>business</w:t>
      </w:r>
      <w:r w:rsidRPr="00A930A3">
        <w:rPr>
          <w:rFonts w:cs="Times New Roman"/>
          <w:sz w:val="20"/>
          <w:szCs w:val="20"/>
        </w:rPr>
        <w:t xml:space="preserve"> </w:t>
      </w:r>
      <w:r w:rsidRPr="00857399">
        <w:rPr>
          <w:rFonts w:cs="Times New Roman"/>
          <w:i/>
          <w:sz w:val="20"/>
          <w:szCs w:val="20"/>
        </w:rPr>
        <w:t>logic</w:t>
      </w:r>
      <w:r w:rsidRPr="00A930A3">
        <w:rPr>
          <w:rFonts w:cs="Times New Roman"/>
          <w:sz w:val="20"/>
          <w:szCs w:val="20"/>
        </w:rPr>
        <w:t xml:space="preserve"> yang terpisah dari </w:t>
      </w:r>
      <w:r w:rsidRPr="00857399">
        <w:rPr>
          <w:rFonts w:cs="Times New Roman"/>
          <w:i/>
          <w:sz w:val="20"/>
          <w:szCs w:val="20"/>
        </w:rPr>
        <w:t>model</w:t>
      </w:r>
      <w:r w:rsidRPr="00A930A3">
        <w:rPr>
          <w:rFonts w:cs="Times New Roman"/>
          <w:sz w:val="20"/>
          <w:szCs w:val="20"/>
        </w:rPr>
        <w:t xml:space="preserve"> dan </w:t>
      </w:r>
      <w:r w:rsidRPr="00857399">
        <w:rPr>
          <w:rFonts w:cs="Times New Roman"/>
          <w:i/>
          <w:sz w:val="20"/>
          <w:szCs w:val="20"/>
        </w:rPr>
        <w:t>presentation</w:t>
      </w:r>
      <w:r w:rsidRPr="00A930A3">
        <w:rPr>
          <w:rFonts w:cs="Times New Roman"/>
          <w:sz w:val="20"/>
          <w:szCs w:val="20"/>
        </w:rPr>
        <w:t xml:space="preserve">, sehingga saat melakukan modifikasi pada program tidak mempengaruhi komponen lain yang tidak diubah, dan proses pengembangan yang lebih cepat, serta dapat menggunakan </w:t>
      </w:r>
      <w:r w:rsidRPr="00857399">
        <w:rPr>
          <w:rFonts w:cs="Times New Roman"/>
          <w:i/>
          <w:sz w:val="20"/>
          <w:szCs w:val="20"/>
        </w:rPr>
        <w:t>reuse</w:t>
      </w:r>
      <w:r w:rsidRPr="00A930A3">
        <w:rPr>
          <w:rFonts w:cs="Times New Roman"/>
          <w:sz w:val="20"/>
          <w:szCs w:val="20"/>
        </w:rPr>
        <w:t xml:space="preserve"> </w:t>
      </w:r>
      <w:r w:rsidRPr="00857399">
        <w:rPr>
          <w:rFonts w:cs="Times New Roman"/>
          <w:i/>
          <w:sz w:val="20"/>
          <w:szCs w:val="20"/>
        </w:rPr>
        <w:t>of</w:t>
      </w:r>
      <w:r w:rsidRPr="00A930A3">
        <w:rPr>
          <w:rFonts w:cs="Times New Roman"/>
          <w:sz w:val="20"/>
          <w:szCs w:val="20"/>
        </w:rPr>
        <w:t xml:space="preserve"> </w:t>
      </w:r>
      <w:r w:rsidRPr="00857399">
        <w:rPr>
          <w:rFonts w:cs="Times New Roman"/>
          <w:i/>
          <w:sz w:val="20"/>
          <w:szCs w:val="20"/>
        </w:rPr>
        <w:t>code</w:t>
      </w:r>
      <w:r w:rsidRPr="00A930A3">
        <w:rPr>
          <w:rFonts w:cs="Times New Roman"/>
          <w:sz w:val="20"/>
          <w:szCs w:val="20"/>
        </w:rPr>
        <w:t xml:space="preserve"> dimana fungsi ini berguna dalam pengembangan </w:t>
      </w:r>
      <w:r w:rsidRPr="00857399">
        <w:rPr>
          <w:rFonts w:cs="Times New Roman"/>
          <w:i/>
          <w:sz w:val="20"/>
          <w:szCs w:val="20"/>
        </w:rPr>
        <w:t>website</w:t>
      </w:r>
      <w:r w:rsidRPr="00A930A3">
        <w:rPr>
          <w:rFonts w:cs="Times New Roman"/>
          <w:sz w:val="20"/>
          <w:szCs w:val="20"/>
        </w:rPr>
        <w:t xml:space="preserve"> tanpa harus melakukan </w:t>
      </w:r>
      <w:r w:rsidRPr="00857399">
        <w:rPr>
          <w:rFonts w:cs="Times New Roman"/>
          <w:i/>
          <w:sz w:val="20"/>
          <w:szCs w:val="20"/>
        </w:rPr>
        <w:t>coding</w:t>
      </w:r>
      <w:r>
        <w:rPr>
          <w:rFonts w:cs="Times New Roman"/>
          <w:sz w:val="20"/>
          <w:szCs w:val="20"/>
        </w:rPr>
        <w:t xml:space="preserve"> dari awal</w:t>
      </w:r>
      <w:r>
        <w:rPr>
          <w:rFonts w:cs="Times New Roman"/>
          <w:sz w:val="20"/>
          <w:szCs w:val="20"/>
        </w:rPr>
        <w:fldChar w:fldCharType="begin" w:fldLock="1"/>
      </w:r>
      <w:r>
        <w:rPr>
          <w:rFonts w:cs="Times New Roman"/>
          <w:sz w:val="20"/>
          <w:szCs w:val="20"/>
        </w:rP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9]","plainTextFormattedCitation":"[9]","previouslyFormattedCitation":"[9]"},"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9]</w:t>
      </w:r>
      <w:r>
        <w:rPr>
          <w:rFonts w:cs="Times New Roman"/>
          <w:sz w:val="20"/>
          <w:szCs w:val="20"/>
        </w:rPr>
        <w:fldChar w:fldCharType="end"/>
      </w:r>
      <w:r w:rsidRPr="00A930A3">
        <w:rPr>
          <w:rFonts w:cs="Times New Roman"/>
          <w:sz w:val="20"/>
          <w:szCs w:val="20"/>
        </w:rPr>
        <w:t>.</w:t>
      </w:r>
    </w:p>
    <w:p w14:paraId="5A2AF09A" w14:textId="77777777" w:rsidR="002851ED" w:rsidRPr="00A930A3" w:rsidRDefault="002851ED" w:rsidP="002851ED">
      <w:pPr>
        <w:spacing w:line="276" w:lineRule="auto"/>
        <w:ind w:firstLine="567"/>
        <w:rPr>
          <w:rFonts w:cs="Times New Roman"/>
          <w:sz w:val="20"/>
          <w:szCs w:val="20"/>
        </w:rPr>
      </w:pPr>
    </w:p>
    <w:p w14:paraId="3C5D3C6E"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Pr>
          <w:rFonts w:cs="Times New Roman"/>
          <w:sz w:val="20"/>
          <w:szCs w:val="20"/>
        </w:rPr>
        <w:t>Websocket</w:t>
      </w:r>
    </w:p>
    <w:p w14:paraId="5FE424CC" w14:textId="77777777" w:rsidR="002851ED" w:rsidRDefault="002851ED" w:rsidP="002851ED">
      <w:pPr>
        <w:spacing w:line="276" w:lineRule="auto"/>
        <w:ind w:firstLine="567"/>
        <w:rPr>
          <w:rFonts w:cs="Times New Roman"/>
          <w:sz w:val="20"/>
          <w:szCs w:val="20"/>
        </w:rPr>
      </w:pPr>
      <w:proofErr w:type="gramStart"/>
      <w:r w:rsidRPr="005B0BE3">
        <w:rPr>
          <w:rFonts w:cs="Times New Roman"/>
          <w:sz w:val="20"/>
          <w:szCs w:val="20"/>
        </w:rPr>
        <w:t xml:space="preserve">Websocket merupakan sebuah protokol komunikasi web berbasis </w:t>
      </w:r>
      <w:r w:rsidRPr="00857399">
        <w:rPr>
          <w:rFonts w:cs="Times New Roman"/>
          <w:i/>
          <w:sz w:val="20"/>
          <w:szCs w:val="20"/>
        </w:rPr>
        <w:t>client</w:t>
      </w:r>
      <w:r w:rsidRPr="005B0BE3">
        <w:rPr>
          <w:rFonts w:cs="Times New Roman"/>
          <w:sz w:val="20"/>
          <w:szCs w:val="20"/>
        </w:rPr>
        <w:t>-</w:t>
      </w:r>
      <w:r w:rsidRPr="00857399">
        <w:rPr>
          <w:rFonts w:cs="Times New Roman"/>
          <w:i/>
          <w:sz w:val="20"/>
          <w:szCs w:val="20"/>
        </w:rPr>
        <w:t>server</w:t>
      </w:r>
      <w:r w:rsidRPr="005B0BE3">
        <w:rPr>
          <w:rFonts w:cs="Times New Roman"/>
          <w:sz w:val="20"/>
          <w:szCs w:val="20"/>
        </w:rPr>
        <w:t xml:space="preserve">, keberadaan websocket dinilai dapat menggantikan teknilogi AJAX sebagai pendahulu komunikasi </w:t>
      </w:r>
      <w:r w:rsidRPr="00857399">
        <w:rPr>
          <w:rFonts w:cs="Times New Roman"/>
          <w:i/>
          <w:sz w:val="20"/>
          <w:szCs w:val="20"/>
        </w:rPr>
        <w:t>client</w:t>
      </w:r>
      <w:r w:rsidRPr="005B0BE3">
        <w:rPr>
          <w:rFonts w:cs="Times New Roman"/>
          <w:sz w:val="20"/>
          <w:szCs w:val="20"/>
        </w:rPr>
        <w:t>-</w:t>
      </w:r>
      <w:r w:rsidRPr="00857399">
        <w:rPr>
          <w:rFonts w:cs="Times New Roman"/>
          <w:i/>
          <w:sz w:val="20"/>
          <w:szCs w:val="20"/>
        </w:rPr>
        <w:t>server</w:t>
      </w:r>
      <w:r w:rsidRPr="005B0BE3">
        <w:rPr>
          <w:rFonts w:cs="Times New Roman"/>
          <w:sz w:val="20"/>
          <w:szCs w:val="20"/>
        </w:rPr>
        <w:t>.</w:t>
      </w:r>
      <w:proofErr w:type="gramEnd"/>
      <w:r w:rsidRPr="005B0BE3">
        <w:rPr>
          <w:rFonts w:cs="Times New Roman"/>
          <w:sz w:val="20"/>
          <w:szCs w:val="20"/>
        </w:rPr>
        <w:t xml:space="preserve"> Websocket merupakan teknologi yang mampu memberikan performa terbaik ketika diimplementasikan dalam sistem dengan </w:t>
      </w:r>
      <w:r w:rsidRPr="00857399">
        <w:rPr>
          <w:rFonts w:cs="Times New Roman"/>
          <w:i/>
          <w:sz w:val="20"/>
          <w:szCs w:val="20"/>
        </w:rPr>
        <w:t>rate</w:t>
      </w:r>
      <w:r w:rsidRPr="005B0BE3">
        <w:rPr>
          <w:rFonts w:cs="Times New Roman"/>
          <w:sz w:val="20"/>
          <w:szCs w:val="20"/>
        </w:rPr>
        <w:t>-</w:t>
      </w:r>
      <w:r w:rsidRPr="00857399">
        <w:rPr>
          <w:rFonts w:cs="Times New Roman"/>
          <w:i/>
          <w:sz w:val="20"/>
          <w:szCs w:val="20"/>
        </w:rPr>
        <w:t>request</w:t>
      </w:r>
      <w:r w:rsidRPr="005B0BE3">
        <w:rPr>
          <w:rFonts w:cs="Times New Roman"/>
          <w:sz w:val="20"/>
          <w:szCs w:val="20"/>
        </w:rPr>
        <w:t xml:space="preserve"> tinggi, dibandingkan dengan teknologi k</w:t>
      </w:r>
      <w:r>
        <w:rPr>
          <w:rFonts w:cs="Times New Roman"/>
          <w:sz w:val="20"/>
          <w:szCs w:val="20"/>
        </w:rPr>
        <w:t>omunikasi lain termasuk AJAX</w:t>
      </w:r>
      <w:r>
        <w:rPr>
          <w:rFonts w:cs="Times New Roman"/>
          <w:sz w:val="20"/>
          <w:szCs w:val="20"/>
        </w:rPr>
        <w:fldChar w:fldCharType="begin" w:fldLock="1"/>
      </w:r>
      <w:r>
        <w:rPr>
          <w:rFonts w:cs="Times New Roman"/>
          <w:sz w:val="20"/>
          <w:szCs w:val="20"/>
        </w:rPr>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0]","plainTextFormattedCitation":"[10]","previouslyFormattedCitation":"[10]"},"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0]</w:t>
      </w:r>
      <w:r>
        <w:rPr>
          <w:rFonts w:cs="Times New Roman"/>
          <w:sz w:val="20"/>
          <w:szCs w:val="20"/>
        </w:rPr>
        <w:fldChar w:fldCharType="end"/>
      </w:r>
      <w:r w:rsidRPr="005B0BE3">
        <w:rPr>
          <w:rFonts w:cs="Times New Roman"/>
          <w:sz w:val="20"/>
          <w:szCs w:val="20"/>
        </w:rPr>
        <w:t xml:space="preserve">. Websocket memungkinkan komunikasi dua arah antara </w:t>
      </w:r>
      <w:r w:rsidRPr="00857399">
        <w:rPr>
          <w:rFonts w:cs="Times New Roman"/>
          <w:i/>
          <w:sz w:val="20"/>
          <w:szCs w:val="20"/>
        </w:rPr>
        <w:t>client</w:t>
      </w:r>
      <w:r w:rsidRPr="005B0BE3">
        <w:rPr>
          <w:rFonts w:cs="Times New Roman"/>
          <w:sz w:val="20"/>
          <w:szCs w:val="20"/>
        </w:rPr>
        <w:t xml:space="preserve"> dan </w:t>
      </w:r>
      <w:r w:rsidRPr="00857399">
        <w:rPr>
          <w:rFonts w:cs="Times New Roman"/>
          <w:i/>
          <w:sz w:val="20"/>
          <w:szCs w:val="20"/>
        </w:rPr>
        <w:t>server</w:t>
      </w:r>
      <w:r w:rsidRPr="005B0BE3">
        <w:rPr>
          <w:rFonts w:cs="Times New Roman"/>
          <w:sz w:val="20"/>
          <w:szCs w:val="20"/>
        </w:rPr>
        <w:t xml:space="preserve"> dengan menggunakan koneksi yang sudah terjalin, hal ini dikarenakan pada websocket, koneksi </w:t>
      </w:r>
      <w:proofErr w:type="gramStart"/>
      <w:r w:rsidRPr="005B0BE3">
        <w:rPr>
          <w:rFonts w:cs="Times New Roman"/>
          <w:sz w:val="20"/>
          <w:szCs w:val="20"/>
        </w:rPr>
        <w:t>akan</w:t>
      </w:r>
      <w:proofErr w:type="gramEnd"/>
      <w:r w:rsidRPr="005B0BE3">
        <w:rPr>
          <w:rFonts w:cs="Times New Roman"/>
          <w:sz w:val="20"/>
          <w:szCs w:val="20"/>
        </w:rPr>
        <w:t xml:space="preserve"> terus terjalin selama tidak terjasi error atau ada permintaan pemutusan koneksi. </w:t>
      </w:r>
      <w:proofErr w:type="gramStart"/>
      <w:r w:rsidRPr="005B0BE3">
        <w:rPr>
          <w:rFonts w:cs="Times New Roman"/>
          <w:sz w:val="20"/>
          <w:szCs w:val="20"/>
        </w:rPr>
        <w:t xml:space="preserve">Salah satu layanan yang menyediakan koneksi websocket yaitu Pusher, Pusher menyediakan komunikasi </w:t>
      </w:r>
      <w:r w:rsidRPr="00857399">
        <w:rPr>
          <w:rFonts w:cs="Times New Roman"/>
          <w:i/>
          <w:sz w:val="20"/>
          <w:szCs w:val="20"/>
        </w:rPr>
        <w:t>realtime</w:t>
      </w:r>
      <w:r w:rsidRPr="005B0BE3">
        <w:rPr>
          <w:rFonts w:cs="Times New Roman"/>
          <w:sz w:val="20"/>
          <w:szCs w:val="20"/>
        </w:rPr>
        <w:t xml:space="preserve"> antara </w:t>
      </w:r>
      <w:r w:rsidRPr="00857399">
        <w:rPr>
          <w:rFonts w:cs="Times New Roman"/>
          <w:i/>
          <w:sz w:val="20"/>
          <w:szCs w:val="20"/>
        </w:rPr>
        <w:t>server</w:t>
      </w:r>
      <w:r w:rsidRPr="005B0BE3">
        <w:rPr>
          <w:rFonts w:cs="Times New Roman"/>
          <w:sz w:val="20"/>
          <w:szCs w:val="20"/>
        </w:rPr>
        <w:t xml:space="preserve"> dan </w:t>
      </w:r>
      <w:r w:rsidRPr="00857399">
        <w:rPr>
          <w:rFonts w:cs="Times New Roman"/>
          <w:i/>
          <w:sz w:val="20"/>
          <w:szCs w:val="20"/>
        </w:rPr>
        <w:t>client</w:t>
      </w:r>
      <w:r w:rsidRPr="005B0BE3">
        <w:rPr>
          <w:rFonts w:cs="Times New Roman"/>
          <w:sz w:val="20"/>
          <w:szCs w:val="20"/>
        </w:rPr>
        <w:t xml:space="preserve"> melalui </w:t>
      </w:r>
      <w:r w:rsidRPr="00857399">
        <w:rPr>
          <w:rFonts w:cs="Times New Roman"/>
          <w:i/>
          <w:sz w:val="20"/>
          <w:szCs w:val="20"/>
        </w:rPr>
        <w:t>channel</w:t>
      </w:r>
      <w:r w:rsidRPr="005B0BE3">
        <w:rPr>
          <w:rFonts w:cs="Times New Roman"/>
          <w:sz w:val="20"/>
          <w:szCs w:val="20"/>
        </w:rPr>
        <w:t>-</w:t>
      </w:r>
      <w:r w:rsidRPr="00857399">
        <w:rPr>
          <w:rFonts w:cs="Times New Roman"/>
          <w:i/>
          <w:sz w:val="20"/>
          <w:szCs w:val="20"/>
        </w:rPr>
        <w:t>channel</w:t>
      </w:r>
      <w:r w:rsidRPr="005B0BE3">
        <w:rPr>
          <w:rFonts w:cs="Times New Roman"/>
          <w:sz w:val="20"/>
          <w:szCs w:val="20"/>
        </w:rPr>
        <w:t xml:space="preserve"> yang telah tersedia.</w:t>
      </w:r>
      <w:proofErr w:type="gramEnd"/>
    </w:p>
    <w:p w14:paraId="4E6481F9" w14:textId="77777777" w:rsidR="002851ED" w:rsidRPr="005B0BE3" w:rsidRDefault="002851ED" w:rsidP="002851ED">
      <w:pPr>
        <w:spacing w:line="276" w:lineRule="auto"/>
        <w:ind w:firstLine="567"/>
        <w:rPr>
          <w:rFonts w:cs="Times New Roman"/>
          <w:sz w:val="20"/>
          <w:szCs w:val="20"/>
        </w:rPr>
      </w:pPr>
    </w:p>
    <w:p w14:paraId="00DAFB76"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Virtual</w:t>
      </w:r>
      <w:r>
        <w:rPr>
          <w:rFonts w:cs="Times New Roman"/>
          <w:sz w:val="20"/>
          <w:szCs w:val="20"/>
        </w:rPr>
        <w:t xml:space="preserve"> </w:t>
      </w:r>
      <w:r w:rsidRPr="00857399">
        <w:rPr>
          <w:rFonts w:cs="Times New Roman"/>
          <w:i/>
          <w:sz w:val="20"/>
          <w:szCs w:val="20"/>
        </w:rPr>
        <w:t>Private</w:t>
      </w:r>
      <w:r>
        <w:rPr>
          <w:rFonts w:cs="Times New Roman"/>
          <w:sz w:val="20"/>
          <w:szCs w:val="20"/>
        </w:rPr>
        <w:t xml:space="preserve"> </w:t>
      </w:r>
      <w:r w:rsidRPr="00857399">
        <w:rPr>
          <w:rFonts w:cs="Times New Roman"/>
          <w:i/>
          <w:sz w:val="20"/>
          <w:szCs w:val="20"/>
        </w:rPr>
        <w:t>Server</w:t>
      </w:r>
    </w:p>
    <w:p w14:paraId="6BED94B6" w14:textId="77777777" w:rsidR="002851ED" w:rsidRPr="00A930A3" w:rsidRDefault="002851ED" w:rsidP="002851ED">
      <w:pPr>
        <w:spacing w:line="276" w:lineRule="auto"/>
        <w:ind w:firstLine="567"/>
        <w:rPr>
          <w:rFonts w:cs="Times New Roman"/>
          <w:sz w:val="20"/>
          <w:szCs w:val="20"/>
        </w:rPr>
      </w:pPr>
      <w:r w:rsidRPr="00A930A3">
        <w:rPr>
          <w:rFonts w:cs="Times New Roman"/>
          <w:sz w:val="20"/>
          <w:szCs w:val="20"/>
        </w:rPr>
        <w:t xml:space="preserve">VPS adalah jenis </w:t>
      </w:r>
      <w:r w:rsidRPr="00857399">
        <w:rPr>
          <w:rFonts w:cs="Times New Roman"/>
          <w:i/>
          <w:sz w:val="20"/>
          <w:szCs w:val="20"/>
        </w:rPr>
        <w:t>server</w:t>
      </w:r>
      <w:r w:rsidRPr="00A930A3">
        <w:rPr>
          <w:rFonts w:cs="Times New Roman"/>
          <w:sz w:val="20"/>
          <w:szCs w:val="20"/>
        </w:rPr>
        <w:t xml:space="preserve"> yang secara eksklusif diperuntukkan bagi satu pengguna, sehingga seluruh sumber daya yang ada di dalamnya tidak dipengaruhi atau dibagi dengan pengguna lain. </w:t>
      </w:r>
      <w:proofErr w:type="gramStart"/>
      <w:r w:rsidRPr="00A930A3">
        <w:rPr>
          <w:rFonts w:cs="Times New Roman"/>
          <w:sz w:val="20"/>
          <w:szCs w:val="20"/>
        </w:rPr>
        <w:t>Dengan menggunakan teknologi VPS, sebuah mesin fisik dapat menjalankan beberapa sistem operasi secara bersamaan.</w:t>
      </w:r>
      <w:proofErr w:type="gramEnd"/>
      <w:r w:rsidRPr="00A930A3">
        <w:rPr>
          <w:rFonts w:cs="Times New Roman"/>
          <w:sz w:val="20"/>
          <w:szCs w:val="20"/>
        </w:rPr>
        <w:t xml:space="preserve"> </w:t>
      </w:r>
      <w:proofErr w:type="gramStart"/>
      <w:r w:rsidRPr="00A930A3">
        <w:rPr>
          <w:rFonts w:cs="Times New Roman"/>
          <w:sz w:val="20"/>
          <w:szCs w:val="20"/>
        </w:rPr>
        <w:t>Pengguna VPS memiliki kendali penuh untuk mengatur seluruh konfigurasi sesuai kebutuhan.</w:t>
      </w:r>
      <w:proofErr w:type="gramEnd"/>
      <w:r w:rsidRPr="00A930A3">
        <w:rPr>
          <w:rFonts w:cs="Times New Roman"/>
          <w:sz w:val="20"/>
          <w:szCs w:val="20"/>
        </w:rPr>
        <w:t xml:space="preserve"> Teknologi yang digunakan dalam VPS adalah virtualisasi hardware pada </w:t>
      </w:r>
      <w:r w:rsidRPr="00065B47">
        <w:rPr>
          <w:rFonts w:cs="Times New Roman"/>
          <w:i/>
          <w:sz w:val="20"/>
          <w:szCs w:val="20"/>
        </w:rPr>
        <w:t>server</w:t>
      </w:r>
      <w:r w:rsidRPr="00A930A3">
        <w:rPr>
          <w:rFonts w:cs="Times New Roman"/>
          <w:sz w:val="20"/>
          <w:szCs w:val="20"/>
        </w:rPr>
        <w:t xml:space="preserve"> fisik yang memungkinkan pembagian sumber daya menjadi beberapa bagian yang berbeda, sehingga setiap VPS berfungsi seperti </w:t>
      </w:r>
      <w:r w:rsidRPr="00857399">
        <w:rPr>
          <w:rFonts w:cs="Times New Roman"/>
          <w:i/>
          <w:sz w:val="20"/>
          <w:szCs w:val="20"/>
        </w:rPr>
        <w:t>server</w:t>
      </w:r>
      <w:r w:rsidRPr="00A930A3">
        <w:rPr>
          <w:rFonts w:cs="Times New Roman"/>
          <w:sz w:val="20"/>
          <w:szCs w:val="20"/>
        </w:rPr>
        <w:t xml:space="preserve"> pribadi yang teri</w:t>
      </w:r>
      <w:r>
        <w:rPr>
          <w:rFonts w:cs="Times New Roman"/>
          <w:sz w:val="20"/>
          <w:szCs w:val="20"/>
        </w:rPr>
        <w:t>solasi dari pengguna lainnya</w:t>
      </w:r>
      <w:r>
        <w:rPr>
          <w:rFonts w:cs="Times New Roman"/>
          <w:sz w:val="20"/>
          <w:szCs w:val="20"/>
        </w:rPr>
        <w:fldChar w:fldCharType="begin" w:fldLock="1"/>
      </w:r>
      <w:r>
        <w:rPr>
          <w:rFonts w:cs="Times New Roman"/>
          <w:sz w:val="20"/>
          <w:szCs w:val="20"/>
        </w:rPr>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1]</w:t>
      </w:r>
      <w:r>
        <w:rPr>
          <w:rFonts w:cs="Times New Roman"/>
          <w:sz w:val="20"/>
          <w:szCs w:val="20"/>
        </w:rPr>
        <w:fldChar w:fldCharType="end"/>
      </w:r>
      <w:r>
        <w:rPr>
          <w:rFonts w:cs="Times New Roman"/>
          <w:sz w:val="20"/>
          <w:szCs w:val="20"/>
        </w:rPr>
        <w:t>.</w:t>
      </w:r>
    </w:p>
    <w:p w14:paraId="0D07B7A9" w14:textId="77777777" w:rsidR="002851ED" w:rsidRDefault="002851ED" w:rsidP="002851ED">
      <w:pPr>
        <w:pStyle w:val="ListParagraph"/>
        <w:spacing w:line="276" w:lineRule="auto"/>
        <w:ind w:left="426"/>
        <w:jc w:val="left"/>
        <w:rPr>
          <w:rFonts w:cs="Times New Roman"/>
          <w:sz w:val="20"/>
          <w:szCs w:val="20"/>
        </w:rPr>
      </w:pPr>
    </w:p>
    <w:p w14:paraId="4E2058EE" w14:textId="77777777" w:rsidR="006F0A39" w:rsidRDefault="006F0A39" w:rsidP="002851ED">
      <w:pPr>
        <w:pStyle w:val="ListParagraph"/>
        <w:spacing w:line="276" w:lineRule="auto"/>
        <w:ind w:left="426"/>
        <w:jc w:val="left"/>
        <w:rPr>
          <w:rFonts w:cs="Times New Roman"/>
          <w:sz w:val="20"/>
          <w:szCs w:val="20"/>
        </w:rPr>
      </w:pPr>
    </w:p>
    <w:p w14:paraId="4A009015" w14:textId="77777777" w:rsidR="006F0A39" w:rsidRPr="00FA13E8" w:rsidRDefault="006F0A39" w:rsidP="002851ED">
      <w:pPr>
        <w:pStyle w:val="ListParagraph"/>
        <w:spacing w:line="276" w:lineRule="auto"/>
        <w:ind w:left="426"/>
        <w:jc w:val="left"/>
        <w:rPr>
          <w:rFonts w:cs="Times New Roman"/>
          <w:sz w:val="20"/>
          <w:szCs w:val="20"/>
        </w:rPr>
      </w:pPr>
    </w:p>
    <w:p w14:paraId="7C1D846B"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rancangan </w:t>
      </w:r>
    </w:p>
    <w:p w14:paraId="136DEC48" w14:textId="77777777" w:rsidR="002851ED" w:rsidRPr="00857399" w:rsidRDefault="002851ED" w:rsidP="00751E43">
      <w:pPr>
        <w:pStyle w:val="ListParagraph"/>
        <w:numPr>
          <w:ilvl w:val="0"/>
          <w:numId w:val="22"/>
        </w:numPr>
        <w:spacing w:line="276" w:lineRule="auto"/>
        <w:ind w:left="567" w:hanging="567"/>
        <w:jc w:val="left"/>
        <w:rPr>
          <w:rFonts w:cs="Times New Roman"/>
          <w:i/>
          <w:sz w:val="20"/>
          <w:szCs w:val="20"/>
        </w:rPr>
      </w:pPr>
      <w:r w:rsidRPr="00857399">
        <w:rPr>
          <w:rFonts w:cs="Times New Roman"/>
          <w:i/>
          <w:sz w:val="20"/>
          <w:szCs w:val="20"/>
        </w:rPr>
        <w:t xml:space="preserve">Database </w:t>
      </w:r>
    </w:p>
    <w:p w14:paraId="7B0E549A" w14:textId="77777777" w:rsidR="002851ED" w:rsidRDefault="002851ED" w:rsidP="002851ED">
      <w:pPr>
        <w:spacing w:line="276" w:lineRule="auto"/>
        <w:ind w:firstLine="567"/>
        <w:rPr>
          <w:rFonts w:cs="Times New Roman"/>
          <w:sz w:val="20"/>
          <w:szCs w:val="20"/>
        </w:rPr>
      </w:pPr>
      <w:r w:rsidRPr="002E7AB2">
        <w:rPr>
          <w:rFonts w:cs="Times New Roman"/>
          <w:sz w:val="20"/>
          <w:szCs w:val="20"/>
        </w:rPr>
        <w:t xml:space="preserve">Berdasarkan penelitian </w:t>
      </w:r>
      <w:r>
        <w:rPr>
          <w:rFonts w:cs="Times New Roman"/>
          <w:sz w:val="20"/>
          <w:szCs w:val="20"/>
        </w:rPr>
        <w:fldChar w:fldCharType="begin" w:fldLock="1"/>
      </w:r>
      <w:r>
        <w:rPr>
          <w:rFonts w:cs="Times New Roman"/>
          <w:sz w:val="20"/>
          <w:szCs w:val="20"/>
        </w:rPr>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12]","plainTextFormattedCitation":"[12]","previouslyFormattedCitation":"[12]"},"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2]</w:t>
      </w:r>
      <w:r>
        <w:rPr>
          <w:rFonts w:cs="Times New Roman"/>
          <w:sz w:val="20"/>
          <w:szCs w:val="20"/>
        </w:rPr>
        <w:fldChar w:fldCharType="end"/>
      </w:r>
      <w:r>
        <w:rPr>
          <w:rFonts w:cs="Times New Roman"/>
          <w:sz w:val="20"/>
          <w:szCs w:val="20"/>
        </w:rPr>
        <w:t xml:space="preserve"> </w:t>
      </w:r>
      <w:r w:rsidRPr="002E7AB2">
        <w:rPr>
          <w:rFonts w:cs="Times New Roman"/>
          <w:sz w:val="20"/>
          <w:szCs w:val="20"/>
        </w:rPr>
        <w:t xml:space="preserve">yang membandingkan kinerja dari berbagai tipe dan jenis </w:t>
      </w:r>
      <w:r w:rsidRPr="00BD3BC0">
        <w:rPr>
          <w:rFonts w:cs="Times New Roman"/>
          <w:i/>
          <w:sz w:val="20"/>
          <w:szCs w:val="20"/>
        </w:rPr>
        <w:t>database</w:t>
      </w:r>
      <w:r w:rsidRPr="002E7AB2">
        <w:rPr>
          <w:rFonts w:cs="Times New Roman"/>
          <w:sz w:val="20"/>
          <w:szCs w:val="20"/>
        </w:rPr>
        <w:t xml:space="preserve"> didapatkan hasil penggunaan MySQL menunjukkan hasil kinerja yang bagus dalam hal waktu eksekusi permintaan, dengan sistem penyimpanan data bersifat relasional dan terstruktur maka MySQL dapat diterapkan pada sistem penguncian pintu gedung ini.</w:t>
      </w:r>
    </w:p>
    <w:p w14:paraId="6FD09EF7" w14:textId="77777777" w:rsidR="002851ED" w:rsidRDefault="002851ED" w:rsidP="002851ED">
      <w:pPr>
        <w:spacing w:line="276" w:lineRule="auto"/>
        <w:rPr>
          <w:rFonts w:cs="Times New Roman"/>
          <w:sz w:val="20"/>
          <w:szCs w:val="20"/>
        </w:rPr>
      </w:pPr>
      <w:r>
        <w:rPr>
          <w:noProof/>
          <w:lang w:val="en-US"/>
        </w:rPr>
        <w:drawing>
          <wp:inline distT="0" distB="0" distL="0" distR="0" wp14:anchorId="4E81CE74" wp14:editId="64DA26A8">
            <wp:extent cx="2970530" cy="3033475"/>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70530" cy="3033475"/>
                    </a:xfrm>
                    <a:prstGeom prst="rect">
                      <a:avLst/>
                    </a:prstGeom>
                  </pic:spPr>
                </pic:pic>
              </a:graphicData>
            </a:graphic>
          </wp:inline>
        </w:drawing>
      </w:r>
    </w:p>
    <w:p w14:paraId="316F4FB6" w14:textId="58E5CACE"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1</w:t>
      </w:r>
      <w:r w:rsidRPr="005736B8">
        <w:rPr>
          <w:rFonts w:cs="Times New Roman"/>
          <w:sz w:val="16"/>
          <w:szCs w:val="16"/>
        </w:rPr>
        <w:t xml:space="preserve"> ERD </w:t>
      </w:r>
      <w:r w:rsidR="001B2693">
        <w:rPr>
          <w:rFonts w:cs="Times New Roman"/>
          <w:i/>
          <w:sz w:val="16"/>
          <w:szCs w:val="16"/>
        </w:rPr>
        <w:t>d</w:t>
      </w:r>
      <w:r w:rsidRPr="005736B8">
        <w:rPr>
          <w:rFonts w:cs="Times New Roman"/>
          <w:i/>
          <w:sz w:val="16"/>
          <w:szCs w:val="16"/>
        </w:rPr>
        <w:t>atabase</w:t>
      </w:r>
    </w:p>
    <w:p w14:paraId="1651B4D7" w14:textId="77777777" w:rsidR="002851ED" w:rsidRDefault="002851ED" w:rsidP="002851ED">
      <w:pPr>
        <w:spacing w:line="276" w:lineRule="auto"/>
        <w:ind w:firstLine="567"/>
        <w:rPr>
          <w:rFonts w:cs="Times New Roman"/>
          <w:sz w:val="20"/>
          <w:szCs w:val="20"/>
        </w:rPr>
      </w:pPr>
    </w:p>
    <w:p w14:paraId="579346AA" w14:textId="740D6410" w:rsidR="002851ED" w:rsidRDefault="006755D9" w:rsidP="002851ED">
      <w:pPr>
        <w:spacing w:line="276" w:lineRule="auto"/>
        <w:ind w:firstLine="567"/>
        <w:rPr>
          <w:rFonts w:cs="Times New Roman"/>
          <w:sz w:val="20"/>
          <w:szCs w:val="20"/>
        </w:rPr>
      </w:pPr>
      <w:proofErr w:type="gramStart"/>
      <w:r>
        <w:rPr>
          <w:rFonts w:cs="Times New Roman"/>
          <w:sz w:val="20"/>
          <w:szCs w:val="20"/>
        </w:rPr>
        <w:t>Pada G</w:t>
      </w:r>
      <w:r w:rsidR="002851ED" w:rsidRPr="002E7AB2">
        <w:rPr>
          <w:rFonts w:cs="Times New Roman"/>
          <w:sz w:val="20"/>
          <w:szCs w:val="20"/>
        </w:rPr>
        <w:t xml:space="preserve">ambar </w:t>
      </w:r>
      <w:r w:rsidR="002851ED">
        <w:rPr>
          <w:rFonts w:cs="Times New Roman"/>
          <w:sz w:val="20"/>
          <w:szCs w:val="20"/>
        </w:rPr>
        <w:t>1</w:t>
      </w:r>
      <w:r w:rsidR="002851ED" w:rsidRPr="002E7AB2">
        <w:rPr>
          <w:rFonts w:cs="Times New Roman"/>
          <w:sz w:val="20"/>
          <w:szCs w:val="20"/>
        </w:rPr>
        <w:t xml:space="preserve"> terlihat relasi antar entitas didalam </w:t>
      </w:r>
      <w:r w:rsidR="002851ED" w:rsidRPr="00BD3BC0">
        <w:rPr>
          <w:rFonts w:cs="Times New Roman"/>
          <w:i/>
          <w:sz w:val="20"/>
          <w:szCs w:val="20"/>
        </w:rPr>
        <w:t>database</w:t>
      </w:r>
      <w:r w:rsidR="002851ED" w:rsidRPr="002E7AB2">
        <w:rPr>
          <w:rFonts w:cs="Times New Roman"/>
          <w:sz w:val="20"/>
          <w:szCs w:val="20"/>
        </w:rPr>
        <w:t xml:space="preserve"> sistem penguncian pintu gedung.</w:t>
      </w:r>
      <w:proofErr w:type="gramEnd"/>
      <w:r w:rsidR="002851ED" w:rsidRPr="002E7AB2">
        <w:rPr>
          <w:rFonts w:cs="Times New Roman"/>
          <w:sz w:val="20"/>
          <w:szCs w:val="20"/>
        </w:rPr>
        <w:t xml:space="preserve"> Pada </w:t>
      </w:r>
      <w:r w:rsidR="002851ED" w:rsidRPr="00BD3BC0">
        <w:rPr>
          <w:rFonts w:cs="Times New Roman"/>
          <w:i/>
          <w:sz w:val="20"/>
          <w:szCs w:val="20"/>
        </w:rPr>
        <w:t>database</w:t>
      </w:r>
      <w:r w:rsidR="002851ED" w:rsidRPr="002E7AB2">
        <w:rPr>
          <w:rFonts w:cs="Times New Roman"/>
          <w:sz w:val="20"/>
          <w:szCs w:val="20"/>
        </w:rPr>
        <w:t xml:space="preserve"> sistem penguncian pintu gedung terdapat beberapa entitas seperti pengguna, pintu, gedung dan log akses, entitas tersebut digunakan untuk meyimpan data yang </w:t>
      </w:r>
      <w:proofErr w:type="gramStart"/>
      <w:r w:rsidR="002851ED" w:rsidRPr="002E7AB2">
        <w:rPr>
          <w:rFonts w:cs="Times New Roman"/>
          <w:sz w:val="20"/>
          <w:szCs w:val="20"/>
        </w:rPr>
        <w:t>akan</w:t>
      </w:r>
      <w:proofErr w:type="gramEnd"/>
      <w:r w:rsidR="002851ED" w:rsidRPr="002E7AB2">
        <w:rPr>
          <w:rFonts w:cs="Times New Roman"/>
          <w:sz w:val="20"/>
          <w:szCs w:val="20"/>
        </w:rPr>
        <w:t xml:space="preserve"> digunakan didalam pengelolaan sistem dengan isi data sesuai dengan atribut dari masing-masing entitas. </w:t>
      </w:r>
      <w:proofErr w:type="gramStart"/>
      <w:r w:rsidR="002851ED" w:rsidRPr="002E7AB2">
        <w:rPr>
          <w:rFonts w:cs="Times New Roman"/>
          <w:sz w:val="20"/>
          <w:szCs w:val="20"/>
        </w:rPr>
        <w:t xml:space="preserve">Dialam sistem </w:t>
      </w:r>
      <w:r w:rsidR="002851ED" w:rsidRPr="00BD3BC0">
        <w:rPr>
          <w:rFonts w:cs="Times New Roman"/>
          <w:i/>
          <w:sz w:val="20"/>
          <w:szCs w:val="20"/>
        </w:rPr>
        <w:t>database</w:t>
      </w:r>
      <w:r w:rsidR="002851ED" w:rsidRPr="002E7AB2">
        <w:rPr>
          <w:rFonts w:cs="Times New Roman"/>
          <w:sz w:val="20"/>
          <w:szCs w:val="20"/>
        </w:rPr>
        <w:t xml:space="preserve"> juga terdapat relasi, relasi menunjukkan hubungan antar entitas</w:t>
      </w:r>
      <w:r w:rsidR="002851ED">
        <w:rPr>
          <w:rFonts w:cs="Times New Roman"/>
          <w:sz w:val="20"/>
          <w:szCs w:val="20"/>
        </w:rPr>
        <w:t>.</w:t>
      </w:r>
      <w:proofErr w:type="gramEnd"/>
    </w:p>
    <w:p w14:paraId="480AC831" w14:textId="77777777" w:rsidR="002851ED" w:rsidRPr="002E7AB2" w:rsidRDefault="002851ED" w:rsidP="002851ED">
      <w:pPr>
        <w:spacing w:line="276" w:lineRule="auto"/>
        <w:ind w:firstLine="567"/>
        <w:rPr>
          <w:rFonts w:cs="Times New Roman"/>
          <w:sz w:val="20"/>
          <w:szCs w:val="20"/>
        </w:rPr>
      </w:pPr>
    </w:p>
    <w:p w14:paraId="60AED0DF" w14:textId="77777777" w:rsidR="002851ED" w:rsidRPr="002E7AB2" w:rsidRDefault="002851ED" w:rsidP="00751E43">
      <w:pPr>
        <w:pStyle w:val="ListParagraph"/>
        <w:numPr>
          <w:ilvl w:val="0"/>
          <w:numId w:val="22"/>
        </w:numPr>
        <w:spacing w:line="276" w:lineRule="auto"/>
        <w:ind w:left="567" w:hanging="567"/>
        <w:jc w:val="left"/>
        <w:rPr>
          <w:rFonts w:cs="Times New Roman"/>
          <w:sz w:val="20"/>
          <w:szCs w:val="20"/>
        </w:rPr>
      </w:pPr>
      <w:r w:rsidRPr="00BD3BC0">
        <w:rPr>
          <w:rFonts w:cs="Times New Roman"/>
          <w:i/>
          <w:sz w:val="20"/>
          <w:szCs w:val="20"/>
        </w:rPr>
        <w:t>Backend</w:t>
      </w:r>
      <w:r>
        <w:rPr>
          <w:rFonts w:cs="Times New Roman"/>
          <w:sz w:val="20"/>
          <w:szCs w:val="20"/>
        </w:rPr>
        <w:t xml:space="preserve"> API</w:t>
      </w:r>
    </w:p>
    <w:p w14:paraId="2D8FE96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BD3BC0">
        <w:rPr>
          <w:rFonts w:cs="Times New Roman"/>
          <w:i/>
          <w:sz w:val="20"/>
          <w:szCs w:val="20"/>
        </w:rPr>
        <w:t>Use</w:t>
      </w:r>
      <w:r>
        <w:rPr>
          <w:rFonts w:cs="Times New Roman"/>
          <w:sz w:val="20"/>
          <w:szCs w:val="20"/>
        </w:rPr>
        <w:t xml:space="preserve"> </w:t>
      </w:r>
      <w:r w:rsidRPr="00BD3BC0">
        <w:rPr>
          <w:rFonts w:cs="Times New Roman"/>
          <w:i/>
          <w:sz w:val="20"/>
          <w:szCs w:val="20"/>
        </w:rPr>
        <w:t>Case</w:t>
      </w:r>
    </w:p>
    <w:p w14:paraId="04F91D70" w14:textId="5E9F5DAA" w:rsidR="002851ED" w:rsidRPr="002E7AB2" w:rsidRDefault="002851ED" w:rsidP="002851ED">
      <w:pPr>
        <w:spacing w:line="276" w:lineRule="auto"/>
        <w:ind w:firstLine="567"/>
        <w:rPr>
          <w:rFonts w:cs="Times New Roman"/>
          <w:sz w:val="20"/>
          <w:szCs w:val="20"/>
        </w:rPr>
      </w:pPr>
      <w:proofErr w:type="gramStart"/>
      <w:r>
        <w:rPr>
          <w:rFonts w:cs="Times New Roman"/>
          <w:sz w:val="20"/>
          <w:szCs w:val="20"/>
        </w:rPr>
        <w:t>T</w:t>
      </w:r>
      <w:r w:rsidRPr="002E7AB2">
        <w:rPr>
          <w:rFonts w:cs="Times New Roman"/>
          <w:sz w:val="20"/>
          <w:szCs w:val="20"/>
        </w:rPr>
        <w:t>erdapat 3 aktor yang berinteraksi dengan sistem melalui API yaitu pintu, pengguna dan operator.</w:t>
      </w:r>
      <w:proofErr w:type="gramEnd"/>
      <w:r w:rsidRPr="002E7AB2">
        <w:rPr>
          <w:rFonts w:cs="Times New Roman"/>
          <w:sz w:val="20"/>
          <w:szCs w:val="20"/>
        </w:rPr>
        <w:t xml:space="preserve"> </w:t>
      </w:r>
      <w:proofErr w:type="gramStart"/>
      <w:r w:rsidRPr="002E7AB2">
        <w:rPr>
          <w:rFonts w:cs="Times New Roman"/>
          <w:sz w:val="20"/>
          <w:szCs w:val="20"/>
        </w:rPr>
        <w:t xml:space="preserve">Pintu merupakan perangkat IoT yang digunakan untuk melakukan penguncian pada gedung, sedangkan pengguna dan operator merupakan aplikasi </w:t>
      </w:r>
      <w:r w:rsidRPr="00BD3BC0">
        <w:rPr>
          <w:rFonts w:cs="Times New Roman"/>
          <w:i/>
          <w:sz w:val="20"/>
          <w:szCs w:val="20"/>
        </w:rPr>
        <w:t>mobile</w:t>
      </w:r>
      <w:r w:rsidRPr="002E7AB2">
        <w:rPr>
          <w:rFonts w:cs="Times New Roman"/>
          <w:sz w:val="20"/>
          <w:szCs w:val="20"/>
        </w:rPr>
        <w:t xml:space="preserve"> yang digunakan sebagai antarmuka sistem</w:t>
      </w:r>
      <w:r>
        <w:rPr>
          <w:rFonts w:cs="Times New Roman"/>
          <w:sz w:val="20"/>
          <w:szCs w:val="20"/>
        </w:rPr>
        <w:t xml:space="preserve">, beberapa metode pada API mungkin membutuhkan akses </w:t>
      </w:r>
      <w:r w:rsidRPr="00BD3BC0">
        <w:rPr>
          <w:rFonts w:cs="Times New Roman"/>
          <w:i/>
          <w:sz w:val="20"/>
          <w:szCs w:val="20"/>
        </w:rPr>
        <w:t>login</w:t>
      </w:r>
      <w:r>
        <w:rPr>
          <w:rFonts w:cs="Times New Roman"/>
          <w:sz w:val="20"/>
          <w:szCs w:val="20"/>
        </w:rPr>
        <w:t xml:space="preserve"> untuk autentikasinya.</w:t>
      </w:r>
      <w:proofErr w:type="gramEnd"/>
      <w:r>
        <w:rPr>
          <w:rFonts w:cs="Times New Roman"/>
          <w:sz w:val="20"/>
          <w:szCs w:val="20"/>
        </w:rPr>
        <w:t xml:space="preserve"> </w:t>
      </w:r>
      <w:proofErr w:type="gramStart"/>
      <w:r w:rsidRPr="002E7AB2">
        <w:rPr>
          <w:rFonts w:cs="Times New Roman"/>
          <w:sz w:val="20"/>
          <w:szCs w:val="20"/>
        </w:rPr>
        <w:t xml:space="preserve">Diagram </w:t>
      </w:r>
      <w:r w:rsidRPr="00BD3BC0">
        <w:rPr>
          <w:rFonts w:cs="Times New Roman"/>
          <w:i/>
          <w:sz w:val="20"/>
          <w:szCs w:val="20"/>
        </w:rPr>
        <w:t>Use</w:t>
      </w:r>
      <w:r w:rsidRPr="002E7AB2">
        <w:rPr>
          <w:rFonts w:cs="Times New Roman"/>
          <w:sz w:val="20"/>
          <w:szCs w:val="20"/>
        </w:rPr>
        <w:t xml:space="preserve"> </w:t>
      </w:r>
      <w:r w:rsidRPr="00BD3BC0">
        <w:rPr>
          <w:rFonts w:cs="Times New Roman"/>
          <w:i/>
          <w:sz w:val="20"/>
          <w:szCs w:val="20"/>
        </w:rPr>
        <w:t>Case</w:t>
      </w:r>
      <w:r w:rsidRPr="002E7AB2">
        <w:rPr>
          <w:rFonts w:cs="Times New Roman"/>
          <w:sz w:val="20"/>
          <w:szCs w:val="20"/>
        </w:rPr>
        <w:t xml:space="preserve"> dari </w:t>
      </w:r>
      <w:r w:rsidRPr="00BD3BC0">
        <w:rPr>
          <w:rFonts w:cs="Times New Roman"/>
          <w:i/>
          <w:sz w:val="20"/>
          <w:szCs w:val="20"/>
        </w:rPr>
        <w:t>Backend</w:t>
      </w:r>
      <w:r w:rsidRPr="002E7AB2">
        <w:rPr>
          <w:rFonts w:cs="Times New Roman"/>
          <w:sz w:val="20"/>
          <w:szCs w:val="20"/>
        </w:rPr>
        <w:t xml:space="preserve"> A</w:t>
      </w:r>
      <w:r w:rsidR="006755D9">
        <w:rPr>
          <w:rFonts w:cs="Times New Roman"/>
          <w:sz w:val="20"/>
          <w:szCs w:val="20"/>
        </w:rPr>
        <w:t>PI dapat dilihat pada G</w:t>
      </w:r>
      <w:r>
        <w:rPr>
          <w:rFonts w:cs="Times New Roman"/>
          <w:sz w:val="20"/>
          <w:szCs w:val="20"/>
        </w:rPr>
        <w:t>ambar 2</w:t>
      </w:r>
      <w:r w:rsidRPr="002E7AB2">
        <w:rPr>
          <w:rFonts w:cs="Times New Roman"/>
          <w:sz w:val="20"/>
          <w:szCs w:val="20"/>
        </w:rPr>
        <w:t xml:space="preserve"> </w:t>
      </w:r>
      <w:r w:rsidR="0002563E">
        <w:rPr>
          <w:rFonts w:cs="Times New Roman"/>
          <w:sz w:val="20"/>
          <w:szCs w:val="20"/>
        </w:rPr>
        <w:t>di bawah</w:t>
      </w:r>
      <w:r w:rsidRPr="002E7AB2">
        <w:rPr>
          <w:rFonts w:cs="Times New Roman"/>
          <w:sz w:val="20"/>
          <w:szCs w:val="20"/>
        </w:rPr>
        <w:t>.</w:t>
      </w:r>
      <w:proofErr w:type="gramEnd"/>
    </w:p>
    <w:p w14:paraId="63EAF414" w14:textId="77777777" w:rsidR="002851ED" w:rsidRDefault="002851ED" w:rsidP="002851ED">
      <w:pPr>
        <w:spacing w:line="276" w:lineRule="auto"/>
        <w:jc w:val="left"/>
        <w:rPr>
          <w:rFonts w:cs="Times New Roman"/>
          <w:sz w:val="20"/>
          <w:szCs w:val="20"/>
        </w:rPr>
      </w:pPr>
      <w:r>
        <w:rPr>
          <w:noProof/>
          <w:lang w:val="en-US"/>
        </w:rPr>
        <w:lastRenderedPageBreak/>
        <w:drawing>
          <wp:inline distT="0" distB="0" distL="0" distR="0" wp14:anchorId="2009F82A" wp14:editId="398223C6">
            <wp:extent cx="2970530" cy="3358641"/>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70530" cy="3358641"/>
                    </a:xfrm>
                    <a:prstGeom prst="rect">
                      <a:avLst/>
                    </a:prstGeom>
                  </pic:spPr>
                </pic:pic>
              </a:graphicData>
            </a:graphic>
          </wp:inline>
        </w:drawing>
      </w:r>
    </w:p>
    <w:p w14:paraId="47A28B6A" w14:textId="25F2F7E9"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2</w:t>
      </w:r>
      <w:r w:rsidRPr="005736B8">
        <w:rPr>
          <w:rFonts w:cs="Times New Roman"/>
          <w:sz w:val="16"/>
          <w:szCs w:val="16"/>
        </w:rPr>
        <w:t xml:space="preserve"> Diagram </w:t>
      </w:r>
      <w:r w:rsidR="001B2693">
        <w:rPr>
          <w:rFonts w:cs="Times New Roman"/>
          <w:i/>
          <w:sz w:val="16"/>
          <w:szCs w:val="16"/>
        </w:rPr>
        <w:t>u</w:t>
      </w:r>
      <w:r w:rsidRPr="005736B8">
        <w:rPr>
          <w:rFonts w:cs="Times New Roman"/>
          <w:i/>
          <w:sz w:val="16"/>
          <w:szCs w:val="16"/>
        </w:rPr>
        <w:t>se</w:t>
      </w:r>
      <w:r w:rsidRPr="005736B8">
        <w:rPr>
          <w:rFonts w:cs="Times New Roman"/>
          <w:sz w:val="16"/>
          <w:szCs w:val="16"/>
        </w:rPr>
        <w:t xml:space="preserve"> </w:t>
      </w:r>
      <w:r w:rsidR="001B2693">
        <w:rPr>
          <w:rFonts w:cs="Times New Roman"/>
          <w:i/>
          <w:sz w:val="16"/>
          <w:szCs w:val="16"/>
        </w:rPr>
        <w:t>c</w:t>
      </w:r>
      <w:r w:rsidRPr="005736B8">
        <w:rPr>
          <w:rFonts w:cs="Times New Roman"/>
          <w:i/>
          <w:sz w:val="16"/>
          <w:szCs w:val="16"/>
        </w:rPr>
        <w:t>ase</w:t>
      </w:r>
      <w:r w:rsidRPr="005736B8">
        <w:rPr>
          <w:rFonts w:cs="Times New Roman"/>
          <w:sz w:val="16"/>
          <w:szCs w:val="16"/>
        </w:rPr>
        <w:t xml:space="preserve"> API</w:t>
      </w:r>
    </w:p>
    <w:p w14:paraId="345C5F43" w14:textId="77777777" w:rsidR="00D063DC" w:rsidRPr="002E7AB2" w:rsidRDefault="00D063DC" w:rsidP="002851ED">
      <w:pPr>
        <w:spacing w:line="276" w:lineRule="auto"/>
        <w:jc w:val="center"/>
        <w:rPr>
          <w:rFonts w:cs="Times New Roman"/>
          <w:sz w:val="20"/>
          <w:szCs w:val="20"/>
        </w:rPr>
      </w:pPr>
    </w:p>
    <w:p w14:paraId="40CB994C" w14:textId="77777777" w:rsidR="002851ED" w:rsidRPr="009C4EB3" w:rsidRDefault="002851ED" w:rsidP="00751E43">
      <w:pPr>
        <w:pStyle w:val="ListParagraph"/>
        <w:numPr>
          <w:ilvl w:val="0"/>
          <w:numId w:val="25"/>
        </w:numPr>
        <w:spacing w:line="276" w:lineRule="auto"/>
        <w:ind w:left="567" w:hanging="567"/>
        <w:jc w:val="left"/>
        <w:rPr>
          <w:rFonts w:cs="Times New Roman"/>
          <w:i/>
          <w:sz w:val="20"/>
          <w:szCs w:val="20"/>
        </w:rPr>
      </w:pPr>
      <w:r w:rsidRPr="009C4EB3">
        <w:rPr>
          <w:rFonts w:cs="Times New Roman"/>
          <w:i/>
          <w:sz w:val="20"/>
          <w:szCs w:val="20"/>
        </w:rPr>
        <w:t xml:space="preserve">Login </w:t>
      </w:r>
    </w:p>
    <w:p w14:paraId="5DC4BE5E" w14:textId="38F37440" w:rsidR="002851ED" w:rsidRDefault="002851ED" w:rsidP="002851ED">
      <w:pPr>
        <w:spacing w:line="276" w:lineRule="auto"/>
        <w:ind w:firstLine="567"/>
        <w:rPr>
          <w:rFonts w:cs="Times New Roman"/>
          <w:sz w:val="20"/>
          <w:szCs w:val="20"/>
        </w:rPr>
      </w:pPr>
      <w:r w:rsidRPr="00AB52CE">
        <w:rPr>
          <w:rFonts w:cs="Times New Roman"/>
          <w:sz w:val="20"/>
          <w:szCs w:val="20"/>
        </w:rPr>
        <w:t xml:space="preserve">API </w:t>
      </w:r>
      <w:r w:rsidRPr="009C4EB3">
        <w:rPr>
          <w:rFonts w:cs="Times New Roman"/>
          <w:i/>
          <w:sz w:val="20"/>
          <w:szCs w:val="20"/>
        </w:rPr>
        <w:t>login</w:t>
      </w:r>
      <w:r w:rsidRPr="00AB52CE">
        <w:rPr>
          <w:rFonts w:cs="Times New Roman"/>
          <w:sz w:val="20"/>
          <w:szCs w:val="20"/>
        </w:rPr>
        <w:t xml:space="preserve"> digunakan untuk melakukan autentikasi </w:t>
      </w:r>
      <w:r w:rsidRPr="009C4EB3">
        <w:rPr>
          <w:rFonts w:cs="Times New Roman"/>
          <w:i/>
          <w:sz w:val="20"/>
          <w:szCs w:val="20"/>
        </w:rPr>
        <w:t>client</w:t>
      </w:r>
      <w:r w:rsidRPr="00AB52CE">
        <w:rPr>
          <w:rFonts w:cs="Times New Roman"/>
          <w:sz w:val="20"/>
          <w:szCs w:val="20"/>
        </w:rPr>
        <w:t xml:space="preserve"> melalui </w:t>
      </w:r>
      <w:r w:rsidRPr="009C4EB3">
        <w:rPr>
          <w:rFonts w:cs="Times New Roman"/>
          <w:i/>
          <w:sz w:val="20"/>
          <w:szCs w:val="20"/>
        </w:rPr>
        <w:t>username</w:t>
      </w:r>
      <w:r w:rsidRPr="00AB52CE">
        <w:rPr>
          <w:rFonts w:cs="Times New Roman"/>
          <w:sz w:val="20"/>
          <w:szCs w:val="20"/>
        </w:rPr>
        <w:t xml:space="preserve"> dan </w:t>
      </w:r>
      <w:r w:rsidRPr="009C4EB3">
        <w:rPr>
          <w:rFonts w:cs="Times New Roman"/>
          <w:i/>
          <w:sz w:val="20"/>
          <w:szCs w:val="20"/>
        </w:rPr>
        <w:t>password</w:t>
      </w:r>
      <w:r w:rsidRPr="00AB52CE">
        <w:rPr>
          <w:rFonts w:cs="Times New Roman"/>
          <w:sz w:val="20"/>
          <w:szCs w:val="20"/>
        </w:rPr>
        <w:t xml:space="preserve"> yang dikirimkan, API </w:t>
      </w:r>
      <w:r w:rsidRPr="009C4EB3">
        <w:rPr>
          <w:rFonts w:cs="Times New Roman"/>
          <w:i/>
          <w:sz w:val="20"/>
          <w:szCs w:val="20"/>
        </w:rPr>
        <w:t>login</w:t>
      </w:r>
      <w:r w:rsidRPr="00AB52CE">
        <w:rPr>
          <w:rFonts w:cs="Times New Roman"/>
          <w:sz w:val="20"/>
          <w:szCs w:val="20"/>
        </w:rPr>
        <w:t xml:space="preserve"> juga memeriksa apakah pengguna dan </w:t>
      </w:r>
      <w:r>
        <w:rPr>
          <w:rFonts w:cs="Times New Roman"/>
          <w:sz w:val="20"/>
          <w:szCs w:val="20"/>
        </w:rPr>
        <w:t>operator sudah melakukan verifi</w:t>
      </w:r>
      <w:r w:rsidRPr="00AB52CE">
        <w:rPr>
          <w:rFonts w:cs="Times New Roman"/>
          <w:sz w:val="20"/>
          <w:szCs w:val="20"/>
        </w:rPr>
        <w:t>k</w:t>
      </w:r>
      <w:r>
        <w:rPr>
          <w:rFonts w:cs="Times New Roman"/>
          <w:sz w:val="20"/>
          <w:szCs w:val="20"/>
        </w:rPr>
        <w:t>a</w:t>
      </w:r>
      <w:r w:rsidRPr="00AB52CE">
        <w:rPr>
          <w:rFonts w:cs="Times New Roman"/>
          <w:sz w:val="20"/>
          <w:szCs w:val="20"/>
        </w:rPr>
        <w:t xml:space="preserve">si </w:t>
      </w:r>
      <w:r w:rsidR="00780C9B" w:rsidRPr="00780C9B">
        <w:rPr>
          <w:rFonts w:cs="Times New Roman"/>
          <w:i/>
          <w:sz w:val="20"/>
          <w:szCs w:val="20"/>
        </w:rPr>
        <w:t>email</w:t>
      </w:r>
      <w:r w:rsidRPr="00AB52CE">
        <w:rPr>
          <w:rFonts w:cs="Times New Roman"/>
          <w:sz w:val="20"/>
          <w:szCs w:val="20"/>
        </w:rPr>
        <w:t xml:space="preserve">, jika belum maka </w:t>
      </w:r>
      <w:r w:rsidRPr="009C4EB3">
        <w:rPr>
          <w:rFonts w:cs="Times New Roman"/>
          <w:i/>
          <w:sz w:val="20"/>
          <w:szCs w:val="20"/>
        </w:rPr>
        <w:t>login</w:t>
      </w:r>
      <w:r w:rsidRPr="00AB52CE">
        <w:rPr>
          <w:rFonts w:cs="Times New Roman"/>
          <w:sz w:val="20"/>
          <w:szCs w:val="20"/>
        </w:rPr>
        <w:t xml:space="preserve"> </w:t>
      </w:r>
      <w:proofErr w:type="gramStart"/>
      <w:r w:rsidRPr="00AB52CE">
        <w:rPr>
          <w:rFonts w:cs="Times New Roman"/>
          <w:sz w:val="20"/>
          <w:szCs w:val="20"/>
        </w:rPr>
        <w:t>akan</w:t>
      </w:r>
      <w:proofErr w:type="gramEnd"/>
      <w:r w:rsidRPr="00AB52CE">
        <w:rPr>
          <w:rFonts w:cs="Times New Roman"/>
          <w:sz w:val="20"/>
          <w:szCs w:val="20"/>
        </w:rPr>
        <w:t xml:space="preserve"> tertahan sampai pengguna melalukan verifikasi </w:t>
      </w:r>
      <w:r w:rsidR="00780C9B" w:rsidRPr="00780C9B">
        <w:rPr>
          <w:rFonts w:cs="Times New Roman"/>
          <w:i/>
          <w:sz w:val="20"/>
          <w:szCs w:val="20"/>
        </w:rPr>
        <w:t>email</w:t>
      </w:r>
      <w:r w:rsidRPr="00AB52CE">
        <w:rPr>
          <w:rFonts w:cs="Times New Roman"/>
          <w:sz w:val="20"/>
          <w:szCs w:val="20"/>
        </w:rPr>
        <w:t xml:space="preserve">. </w:t>
      </w:r>
      <w:proofErr w:type="gramStart"/>
      <w:r w:rsidRPr="00AB52CE">
        <w:rPr>
          <w:rFonts w:cs="Times New Roman"/>
          <w:sz w:val="20"/>
          <w:szCs w:val="20"/>
        </w:rPr>
        <w:t xml:space="preserve">Diagram fungsi </w:t>
      </w:r>
      <w:r w:rsidRPr="00412987">
        <w:rPr>
          <w:rFonts w:cs="Times New Roman"/>
          <w:i/>
          <w:sz w:val="20"/>
          <w:szCs w:val="20"/>
        </w:rPr>
        <w:t>log</w:t>
      </w:r>
      <w:r w:rsidR="006755D9" w:rsidRPr="00412987">
        <w:rPr>
          <w:rFonts w:cs="Times New Roman"/>
          <w:i/>
          <w:sz w:val="20"/>
          <w:szCs w:val="20"/>
        </w:rPr>
        <w:t>in</w:t>
      </w:r>
      <w:r w:rsidR="006755D9">
        <w:rPr>
          <w:rFonts w:cs="Times New Roman"/>
          <w:sz w:val="20"/>
          <w:szCs w:val="20"/>
        </w:rPr>
        <w:t xml:space="preserve"> dapat dilihat pada G</w:t>
      </w:r>
      <w:r>
        <w:rPr>
          <w:rFonts w:cs="Times New Roman"/>
          <w:sz w:val="20"/>
          <w:szCs w:val="20"/>
        </w:rPr>
        <w:t>ambar 3.</w:t>
      </w:r>
      <w:proofErr w:type="gramEnd"/>
    </w:p>
    <w:p w14:paraId="5FC7FA1B" w14:textId="77777777" w:rsidR="002851ED" w:rsidRDefault="002851ED" w:rsidP="002851ED">
      <w:pPr>
        <w:spacing w:line="276" w:lineRule="auto"/>
        <w:rPr>
          <w:rFonts w:cs="Times New Roman"/>
          <w:sz w:val="20"/>
          <w:szCs w:val="20"/>
        </w:rPr>
      </w:pPr>
      <w:r>
        <w:rPr>
          <w:noProof/>
          <w:lang w:val="en-US"/>
        </w:rPr>
        <w:drawing>
          <wp:inline distT="0" distB="0" distL="0" distR="0" wp14:anchorId="50A32577" wp14:editId="1DE12B76">
            <wp:extent cx="2970530" cy="2278922"/>
            <wp:effectExtent l="0" t="0" r="127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70530" cy="2278922"/>
                    </a:xfrm>
                    <a:prstGeom prst="rect">
                      <a:avLst/>
                    </a:prstGeom>
                  </pic:spPr>
                </pic:pic>
              </a:graphicData>
            </a:graphic>
          </wp:inline>
        </w:drawing>
      </w:r>
    </w:p>
    <w:p w14:paraId="15D2D579" w14:textId="052F8690" w:rsidR="002851ED" w:rsidRPr="005736B8" w:rsidRDefault="002851ED" w:rsidP="002851ED">
      <w:pPr>
        <w:spacing w:line="276" w:lineRule="auto"/>
        <w:jc w:val="center"/>
        <w:rPr>
          <w:rFonts w:cs="Times New Roman"/>
          <w:i/>
          <w:sz w:val="16"/>
          <w:szCs w:val="16"/>
        </w:rPr>
      </w:pPr>
      <w:r w:rsidRPr="005736B8">
        <w:rPr>
          <w:rFonts w:cs="Times New Roman"/>
          <w:b/>
          <w:sz w:val="16"/>
          <w:szCs w:val="16"/>
        </w:rPr>
        <w:t>Gambar 3</w:t>
      </w:r>
      <w:r w:rsidRPr="005736B8">
        <w:rPr>
          <w:rFonts w:cs="Times New Roman"/>
          <w:sz w:val="16"/>
          <w:szCs w:val="16"/>
        </w:rPr>
        <w:t xml:space="preserve"> API </w:t>
      </w:r>
      <w:r w:rsidR="001B2693">
        <w:rPr>
          <w:rFonts w:cs="Times New Roman"/>
          <w:i/>
          <w:sz w:val="16"/>
          <w:szCs w:val="16"/>
        </w:rPr>
        <w:t>l</w:t>
      </w:r>
      <w:r w:rsidRPr="005736B8">
        <w:rPr>
          <w:rFonts w:cs="Times New Roman"/>
          <w:i/>
          <w:sz w:val="16"/>
          <w:szCs w:val="16"/>
        </w:rPr>
        <w:t>ogin</w:t>
      </w:r>
    </w:p>
    <w:p w14:paraId="48D6199E" w14:textId="77777777" w:rsidR="00B4757D" w:rsidRPr="00AB52CE" w:rsidRDefault="00B4757D" w:rsidP="002851ED">
      <w:pPr>
        <w:spacing w:line="276" w:lineRule="auto"/>
        <w:jc w:val="center"/>
        <w:rPr>
          <w:rFonts w:cs="Times New Roman"/>
          <w:sz w:val="20"/>
          <w:szCs w:val="20"/>
        </w:rPr>
      </w:pPr>
    </w:p>
    <w:p w14:paraId="0E1E94E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Email</w:t>
      </w:r>
    </w:p>
    <w:p w14:paraId="46444F6B" w14:textId="3B4CD67A" w:rsidR="002851ED" w:rsidRDefault="002851ED" w:rsidP="002851ED">
      <w:pPr>
        <w:spacing w:line="276" w:lineRule="auto"/>
        <w:ind w:firstLine="567"/>
        <w:rPr>
          <w:rFonts w:cs="Times New Roman"/>
          <w:sz w:val="20"/>
          <w:szCs w:val="20"/>
        </w:rPr>
      </w:pPr>
      <w:r w:rsidRPr="00AB52CE">
        <w:rPr>
          <w:rFonts w:cs="Times New Roman"/>
          <w:sz w:val="20"/>
          <w:szCs w:val="20"/>
        </w:rPr>
        <w:t xml:space="preserve">API verifikasi </w:t>
      </w:r>
      <w:r w:rsidR="00780C9B" w:rsidRPr="00780C9B">
        <w:rPr>
          <w:rFonts w:cs="Times New Roman"/>
          <w:i/>
          <w:sz w:val="20"/>
          <w:szCs w:val="20"/>
        </w:rPr>
        <w:t>email</w:t>
      </w:r>
      <w:r w:rsidRPr="00AB52CE">
        <w:rPr>
          <w:rFonts w:cs="Times New Roman"/>
          <w:sz w:val="20"/>
          <w:szCs w:val="20"/>
        </w:rPr>
        <w:t xml:space="preserve"> digunakan untuk memastikan bahwa pengguna dan operator memiliki </w:t>
      </w:r>
      <w:r w:rsidR="00780C9B" w:rsidRPr="00780C9B">
        <w:rPr>
          <w:rFonts w:cs="Times New Roman"/>
          <w:i/>
          <w:sz w:val="20"/>
          <w:szCs w:val="20"/>
        </w:rPr>
        <w:t>email</w:t>
      </w:r>
      <w:r w:rsidRPr="00AB52CE">
        <w:rPr>
          <w:rFonts w:cs="Times New Roman"/>
          <w:sz w:val="20"/>
          <w:szCs w:val="20"/>
        </w:rPr>
        <w:t xml:space="preserve"> yang valid dan aktif, dengan adanya verifikasi </w:t>
      </w:r>
      <w:r w:rsidR="00780C9B" w:rsidRPr="00780C9B">
        <w:rPr>
          <w:rFonts w:cs="Times New Roman"/>
          <w:i/>
          <w:sz w:val="20"/>
          <w:szCs w:val="20"/>
        </w:rPr>
        <w:t>email</w:t>
      </w:r>
      <w:r w:rsidRPr="00AB52CE">
        <w:rPr>
          <w:rFonts w:cs="Times New Roman"/>
          <w:sz w:val="20"/>
          <w:szCs w:val="20"/>
        </w:rPr>
        <w:t xml:space="preserve"> maka akan meningkatkan keamanan dengan hanya mengijinkan pengguna dan operator yang terpercaya untuk mengakses sumber daya yang ada. Verifikasi </w:t>
      </w:r>
      <w:r w:rsidR="00780C9B" w:rsidRPr="00780C9B">
        <w:rPr>
          <w:rFonts w:cs="Times New Roman"/>
          <w:i/>
          <w:sz w:val="20"/>
          <w:szCs w:val="20"/>
        </w:rPr>
        <w:t>email</w:t>
      </w:r>
      <w:r w:rsidRPr="00AB52CE">
        <w:rPr>
          <w:rFonts w:cs="Times New Roman"/>
          <w:sz w:val="20"/>
          <w:szCs w:val="20"/>
        </w:rPr>
        <w:t xml:space="preserve"> dilakukan dengan </w:t>
      </w:r>
      <w:proofErr w:type="gramStart"/>
      <w:r w:rsidRPr="00AB52CE">
        <w:rPr>
          <w:rFonts w:cs="Times New Roman"/>
          <w:sz w:val="20"/>
          <w:szCs w:val="20"/>
        </w:rPr>
        <w:t>cara</w:t>
      </w:r>
      <w:proofErr w:type="gramEnd"/>
      <w:r w:rsidRPr="00AB52CE">
        <w:rPr>
          <w:rFonts w:cs="Times New Roman"/>
          <w:sz w:val="20"/>
          <w:szCs w:val="20"/>
        </w:rPr>
        <w:t xml:space="preserve"> mengirimkan kode OTP (</w:t>
      </w:r>
      <w:r w:rsidRPr="00DB7B08">
        <w:rPr>
          <w:rFonts w:cs="Times New Roman"/>
          <w:i/>
          <w:sz w:val="20"/>
          <w:szCs w:val="20"/>
        </w:rPr>
        <w:t>One</w:t>
      </w:r>
      <w:r w:rsidRPr="00AB52CE">
        <w:rPr>
          <w:rFonts w:cs="Times New Roman"/>
          <w:sz w:val="20"/>
          <w:szCs w:val="20"/>
        </w:rPr>
        <w:t xml:space="preserve"> </w:t>
      </w:r>
      <w:r w:rsidRPr="00DB7B08">
        <w:rPr>
          <w:rFonts w:cs="Times New Roman"/>
          <w:i/>
          <w:sz w:val="20"/>
          <w:szCs w:val="20"/>
        </w:rPr>
        <w:t>Time</w:t>
      </w:r>
      <w:r w:rsidRPr="00AB52CE">
        <w:rPr>
          <w:rFonts w:cs="Times New Roman"/>
          <w:sz w:val="20"/>
          <w:szCs w:val="20"/>
        </w:rPr>
        <w:t xml:space="preserve"> </w:t>
      </w:r>
      <w:r w:rsidRPr="00DB7B08">
        <w:rPr>
          <w:rFonts w:cs="Times New Roman"/>
          <w:i/>
          <w:sz w:val="20"/>
          <w:szCs w:val="20"/>
        </w:rPr>
        <w:t>Password</w:t>
      </w:r>
      <w:r w:rsidRPr="00AB52CE">
        <w:rPr>
          <w:rFonts w:cs="Times New Roman"/>
          <w:sz w:val="20"/>
          <w:szCs w:val="20"/>
        </w:rPr>
        <w:t xml:space="preserve">) ke </w:t>
      </w:r>
      <w:r w:rsidR="00780C9B" w:rsidRPr="00780C9B">
        <w:rPr>
          <w:rFonts w:cs="Times New Roman"/>
          <w:i/>
          <w:sz w:val="20"/>
          <w:szCs w:val="20"/>
        </w:rPr>
        <w:t>email</w:t>
      </w:r>
      <w:r w:rsidRPr="00AB52CE">
        <w:rPr>
          <w:rFonts w:cs="Times New Roman"/>
          <w:sz w:val="20"/>
          <w:szCs w:val="20"/>
        </w:rPr>
        <w:t xml:space="preserve"> yang telah didaftarkan. </w:t>
      </w:r>
      <w:proofErr w:type="gramStart"/>
      <w:r w:rsidRPr="00AB52CE">
        <w:rPr>
          <w:rFonts w:cs="Times New Roman"/>
          <w:sz w:val="20"/>
          <w:szCs w:val="20"/>
        </w:rPr>
        <w:t xml:space="preserve">Diagram dari API verifikasi </w:t>
      </w:r>
      <w:r w:rsidR="00780C9B" w:rsidRPr="00780C9B">
        <w:rPr>
          <w:rFonts w:cs="Times New Roman"/>
          <w:i/>
          <w:sz w:val="20"/>
          <w:szCs w:val="20"/>
        </w:rPr>
        <w:t>email</w:t>
      </w:r>
      <w:r w:rsidR="00D063DC">
        <w:rPr>
          <w:rFonts w:cs="Times New Roman"/>
          <w:sz w:val="20"/>
          <w:szCs w:val="20"/>
        </w:rPr>
        <w:t xml:space="preserve"> dapat dilihat pada Gambar 4</w:t>
      </w:r>
      <w:r>
        <w:rPr>
          <w:rFonts w:cs="Times New Roman"/>
          <w:sz w:val="20"/>
          <w:szCs w:val="20"/>
        </w:rPr>
        <w:t>.</w:t>
      </w:r>
      <w:proofErr w:type="gramEnd"/>
    </w:p>
    <w:p w14:paraId="45A7975C" w14:textId="77777777" w:rsidR="002851ED" w:rsidRDefault="002851ED" w:rsidP="002851ED">
      <w:pPr>
        <w:spacing w:line="276" w:lineRule="auto"/>
        <w:rPr>
          <w:rFonts w:cs="Times New Roman"/>
          <w:sz w:val="20"/>
          <w:szCs w:val="20"/>
        </w:rPr>
      </w:pPr>
      <w:r>
        <w:rPr>
          <w:noProof/>
          <w:lang w:val="en-US"/>
        </w:rPr>
        <w:lastRenderedPageBreak/>
        <w:drawing>
          <wp:inline distT="0" distB="0" distL="0" distR="0" wp14:anchorId="08C68AC7" wp14:editId="43C69B7B">
            <wp:extent cx="2970530" cy="1689412"/>
            <wp:effectExtent l="0" t="0" r="127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8" cstate="print">
                      <a:extLst>
                        <a:ext uri="{28A0092B-C50C-407E-A947-70E740481C1C}">
                          <a14:useLocalDpi xmlns:a14="http://schemas.microsoft.com/office/drawing/2010/main" val="0"/>
                        </a:ext>
                      </a:extLst>
                    </a:blip>
                    <a:srcRect l="12026" t="15918" r="6751" b="11452"/>
                    <a:stretch/>
                  </pic:blipFill>
                  <pic:spPr bwMode="auto">
                    <a:xfrm>
                      <a:off x="0" y="0"/>
                      <a:ext cx="2970530" cy="1689412"/>
                    </a:xfrm>
                    <a:prstGeom prst="rect">
                      <a:avLst/>
                    </a:prstGeom>
                    <a:ln>
                      <a:noFill/>
                    </a:ln>
                    <a:extLst>
                      <a:ext uri="{53640926-AAD7-44D8-BBD7-CCE9431645EC}">
                        <a14:shadowObscured xmlns:a14="http://schemas.microsoft.com/office/drawing/2010/main"/>
                      </a:ext>
                    </a:extLst>
                  </pic:spPr>
                </pic:pic>
              </a:graphicData>
            </a:graphic>
          </wp:inline>
        </w:drawing>
      </w:r>
    </w:p>
    <w:p w14:paraId="496675F2" w14:textId="0F7187A3" w:rsidR="002851ED" w:rsidRPr="005736B8" w:rsidRDefault="00D063DC" w:rsidP="002851ED">
      <w:pPr>
        <w:spacing w:line="276" w:lineRule="auto"/>
        <w:jc w:val="center"/>
        <w:rPr>
          <w:rFonts w:cs="Times New Roman"/>
          <w:sz w:val="16"/>
          <w:szCs w:val="16"/>
        </w:rPr>
      </w:pPr>
      <w:r w:rsidRPr="005736B8">
        <w:rPr>
          <w:rFonts w:cs="Times New Roman"/>
          <w:b/>
          <w:sz w:val="16"/>
          <w:szCs w:val="16"/>
        </w:rPr>
        <w:t>Gambar 4</w:t>
      </w:r>
      <w:r w:rsidR="001B2693">
        <w:rPr>
          <w:rFonts w:cs="Times New Roman"/>
          <w:sz w:val="16"/>
          <w:szCs w:val="16"/>
        </w:rPr>
        <w:t xml:space="preserve"> API verifikasi </w:t>
      </w:r>
      <w:r w:rsidR="001B2693" w:rsidRPr="001B2693">
        <w:rPr>
          <w:rFonts w:cs="Times New Roman"/>
          <w:i/>
          <w:sz w:val="16"/>
          <w:szCs w:val="16"/>
        </w:rPr>
        <w:t>e</w:t>
      </w:r>
      <w:r w:rsidR="002851ED" w:rsidRPr="001B2693">
        <w:rPr>
          <w:rFonts w:cs="Times New Roman"/>
          <w:i/>
          <w:sz w:val="16"/>
          <w:szCs w:val="16"/>
        </w:rPr>
        <w:t>mail</w:t>
      </w:r>
    </w:p>
    <w:p w14:paraId="3D688C05" w14:textId="77777777" w:rsidR="002851ED" w:rsidRPr="00851F8A" w:rsidRDefault="002851ED" w:rsidP="002851ED">
      <w:pPr>
        <w:spacing w:line="276" w:lineRule="auto"/>
        <w:rPr>
          <w:rFonts w:cs="Times New Roman"/>
          <w:sz w:val="20"/>
          <w:szCs w:val="20"/>
        </w:rPr>
      </w:pPr>
    </w:p>
    <w:p w14:paraId="6ED069BD"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Akses</w:t>
      </w:r>
    </w:p>
    <w:p w14:paraId="4C757444" w14:textId="668F62BB" w:rsidR="002851ED" w:rsidRDefault="002851ED" w:rsidP="002851ED">
      <w:pPr>
        <w:spacing w:line="276" w:lineRule="auto"/>
        <w:ind w:firstLine="567"/>
        <w:rPr>
          <w:rFonts w:cs="Times New Roman"/>
          <w:sz w:val="20"/>
          <w:szCs w:val="20"/>
        </w:rPr>
      </w:pPr>
      <w:r w:rsidRPr="00851F8A">
        <w:rPr>
          <w:rFonts w:cs="Times New Roman"/>
          <w:sz w:val="20"/>
          <w:szCs w:val="20"/>
        </w:rPr>
        <w:t xml:space="preserve">Verifikasi akses digunakan oleh pengguna dan operator untuk memverifikasi diri mereka dan untuk mendapatkan akses terhadap suatu pintu dengan </w:t>
      </w:r>
      <w:proofErr w:type="gramStart"/>
      <w:r w:rsidRPr="00851F8A">
        <w:rPr>
          <w:rFonts w:cs="Times New Roman"/>
          <w:sz w:val="20"/>
          <w:szCs w:val="20"/>
        </w:rPr>
        <w:t>cara</w:t>
      </w:r>
      <w:proofErr w:type="gramEnd"/>
      <w:r w:rsidRPr="00851F8A">
        <w:rPr>
          <w:rFonts w:cs="Times New Roman"/>
          <w:sz w:val="20"/>
          <w:szCs w:val="20"/>
        </w:rPr>
        <w:t xml:space="preserve"> memindai kode QR dengan perangkat </w:t>
      </w:r>
      <w:r w:rsidRPr="00C6719F">
        <w:rPr>
          <w:rFonts w:cs="Times New Roman"/>
          <w:i/>
          <w:sz w:val="20"/>
          <w:szCs w:val="20"/>
        </w:rPr>
        <w:t>mobile</w:t>
      </w:r>
      <w:r w:rsidRPr="00851F8A">
        <w:rPr>
          <w:rFonts w:cs="Times New Roman"/>
          <w:sz w:val="20"/>
          <w:szCs w:val="20"/>
        </w:rPr>
        <w:t xml:space="preserve">. </w:t>
      </w:r>
      <w:proofErr w:type="gramStart"/>
      <w:r w:rsidRPr="00851F8A">
        <w:rPr>
          <w:rFonts w:cs="Times New Roman"/>
          <w:sz w:val="20"/>
          <w:szCs w:val="20"/>
        </w:rPr>
        <w:t>Diagram dari API verifikasi akse</w:t>
      </w:r>
      <w:r w:rsidR="006755D9">
        <w:rPr>
          <w:rFonts w:cs="Times New Roman"/>
          <w:sz w:val="20"/>
          <w:szCs w:val="20"/>
        </w:rPr>
        <w:t>s dapat dilihat pada G</w:t>
      </w:r>
      <w:r w:rsidR="00124C9B">
        <w:rPr>
          <w:rFonts w:cs="Times New Roman"/>
          <w:sz w:val="20"/>
          <w:szCs w:val="20"/>
        </w:rPr>
        <w:t>ambar 5</w:t>
      </w:r>
      <w:r>
        <w:rPr>
          <w:rFonts w:cs="Times New Roman"/>
          <w:sz w:val="20"/>
          <w:szCs w:val="20"/>
        </w:rPr>
        <w:t>.</w:t>
      </w:r>
      <w:proofErr w:type="gramEnd"/>
    </w:p>
    <w:p w14:paraId="50FA313D" w14:textId="77777777" w:rsidR="002851ED" w:rsidRDefault="002851ED" w:rsidP="002851ED">
      <w:pPr>
        <w:spacing w:line="276" w:lineRule="auto"/>
        <w:rPr>
          <w:rFonts w:cs="Times New Roman"/>
          <w:sz w:val="20"/>
          <w:szCs w:val="20"/>
        </w:rPr>
      </w:pPr>
      <w:r>
        <w:rPr>
          <w:noProof/>
          <w:lang w:val="en-US"/>
        </w:rPr>
        <w:drawing>
          <wp:inline distT="0" distB="0" distL="0" distR="0" wp14:anchorId="1076F42E" wp14:editId="3E82487A">
            <wp:extent cx="2895214" cy="2422566"/>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4">
                      <a:extLst>
                        <a:ext uri="{28A0092B-C50C-407E-A947-70E740481C1C}">
                          <a14:useLocalDpi xmlns:a14="http://schemas.microsoft.com/office/drawing/2010/main" val="0"/>
                        </a:ext>
                      </a:extLst>
                    </a:blip>
                    <a:srcRect l="15208" t="16978" r="5274" b="5420"/>
                    <a:stretch/>
                  </pic:blipFill>
                  <pic:spPr bwMode="auto">
                    <a:xfrm>
                      <a:off x="0" y="0"/>
                      <a:ext cx="2899464" cy="2426122"/>
                    </a:xfrm>
                    <a:prstGeom prst="rect">
                      <a:avLst/>
                    </a:prstGeom>
                    <a:ln>
                      <a:noFill/>
                    </a:ln>
                    <a:extLst>
                      <a:ext uri="{53640926-AAD7-44D8-BBD7-CCE9431645EC}">
                        <a14:shadowObscured xmlns:a14="http://schemas.microsoft.com/office/drawing/2010/main"/>
                      </a:ext>
                    </a:extLst>
                  </pic:spPr>
                </pic:pic>
              </a:graphicData>
            </a:graphic>
          </wp:inline>
        </w:drawing>
      </w:r>
    </w:p>
    <w:p w14:paraId="293FD784" w14:textId="3944D2AA"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5</w:t>
      </w:r>
      <w:r w:rsidR="001B2693">
        <w:rPr>
          <w:rFonts w:cs="Times New Roman"/>
          <w:sz w:val="16"/>
          <w:szCs w:val="16"/>
        </w:rPr>
        <w:t xml:space="preserve"> API verifikasi a</w:t>
      </w:r>
      <w:r w:rsidR="002851ED" w:rsidRPr="005736B8">
        <w:rPr>
          <w:rFonts w:cs="Times New Roman"/>
          <w:sz w:val="16"/>
          <w:szCs w:val="16"/>
        </w:rPr>
        <w:t>kses</w:t>
      </w:r>
    </w:p>
    <w:p w14:paraId="3099CF93" w14:textId="77777777" w:rsidR="006705F5" w:rsidRDefault="006705F5" w:rsidP="002851ED">
      <w:pPr>
        <w:spacing w:line="276" w:lineRule="auto"/>
        <w:jc w:val="center"/>
        <w:rPr>
          <w:rFonts w:cs="Times New Roman"/>
          <w:sz w:val="20"/>
          <w:szCs w:val="20"/>
        </w:rPr>
      </w:pPr>
    </w:p>
    <w:p w14:paraId="6F9E04B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C6719F">
        <w:rPr>
          <w:rFonts w:cs="Times New Roman"/>
          <w:i/>
          <w:sz w:val="20"/>
          <w:szCs w:val="20"/>
        </w:rPr>
        <w:t>Remote</w:t>
      </w:r>
      <w:r>
        <w:rPr>
          <w:rFonts w:cs="Times New Roman"/>
          <w:sz w:val="20"/>
          <w:szCs w:val="20"/>
        </w:rPr>
        <w:t xml:space="preserve"> Pintu</w:t>
      </w:r>
    </w:p>
    <w:p w14:paraId="1C290847" w14:textId="794216CF" w:rsidR="002851ED" w:rsidRDefault="002851ED" w:rsidP="002851ED">
      <w:pPr>
        <w:spacing w:line="276" w:lineRule="auto"/>
        <w:ind w:firstLine="567"/>
        <w:rPr>
          <w:rFonts w:cs="Times New Roman"/>
          <w:sz w:val="20"/>
          <w:szCs w:val="20"/>
        </w:rPr>
      </w:pPr>
      <w:proofErr w:type="gramStart"/>
      <w:r w:rsidRPr="006A347C">
        <w:rPr>
          <w:rFonts w:cs="Times New Roman"/>
          <w:sz w:val="20"/>
          <w:szCs w:val="20"/>
        </w:rPr>
        <w:t xml:space="preserve">API </w:t>
      </w:r>
      <w:r w:rsidRPr="00C6719F">
        <w:rPr>
          <w:rFonts w:cs="Times New Roman"/>
          <w:i/>
          <w:sz w:val="20"/>
          <w:szCs w:val="20"/>
        </w:rPr>
        <w:t>remote</w:t>
      </w:r>
      <w:r w:rsidRPr="006A347C">
        <w:rPr>
          <w:rFonts w:cs="Times New Roman"/>
          <w:sz w:val="20"/>
          <w:szCs w:val="20"/>
        </w:rPr>
        <w:t xml:space="preserve"> pintu digunakan oleh operator untuk membuka atau mengunci pintu secara jarak jauh melalui aplikasi </w:t>
      </w:r>
      <w:r w:rsidRPr="00C6719F">
        <w:rPr>
          <w:rFonts w:cs="Times New Roman"/>
          <w:i/>
          <w:sz w:val="20"/>
          <w:szCs w:val="20"/>
        </w:rPr>
        <w:t>mobile</w:t>
      </w:r>
      <w:r w:rsidRPr="006A347C">
        <w:rPr>
          <w:rFonts w:cs="Times New Roman"/>
          <w:sz w:val="20"/>
          <w:szCs w:val="20"/>
        </w:rPr>
        <w:t>.</w:t>
      </w:r>
      <w:proofErr w:type="gramEnd"/>
      <w:r w:rsidRPr="006A347C">
        <w:rPr>
          <w:rFonts w:cs="Times New Roman"/>
          <w:sz w:val="20"/>
          <w:szCs w:val="20"/>
        </w:rPr>
        <w:t xml:space="preserve"> </w:t>
      </w:r>
      <w:proofErr w:type="gramStart"/>
      <w:r w:rsidRPr="006A347C">
        <w:rPr>
          <w:rFonts w:cs="Times New Roman"/>
          <w:sz w:val="20"/>
          <w:szCs w:val="20"/>
        </w:rPr>
        <w:t xml:space="preserve">Dengan adanya fitur ini operator dapat mengendalikan pintu melaui aplikasi </w:t>
      </w:r>
      <w:r w:rsidRPr="00C6719F">
        <w:rPr>
          <w:rFonts w:cs="Times New Roman"/>
          <w:i/>
          <w:sz w:val="20"/>
          <w:szCs w:val="20"/>
        </w:rPr>
        <w:t>mobile</w:t>
      </w:r>
      <w:r w:rsidRPr="006A347C">
        <w:rPr>
          <w:rFonts w:cs="Times New Roman"/>
          <w:sz w:val="20"/>
          <w:szCs w:val="20"/>
        </w:rPr>
        <w:t xml:space="preserve"> dimana saja dan kapan saja tanpa harus berapa di ruangan operasional dengan menggunaka komputer.</w:t>
      </w:r>
      <w:proofErr w:type="gramEnd"/>
      <w:r w:rsidRPr="006A347C">
        <w:rPr>
          <w:rFonts w:cs="Times New Roman"/>
          <w:sz w:val="20"/>
          <w:szCs w:val="20"/>
        </w:rPr>
        <w:t xml:space="preserve"> </w:t>
      </w:r>
      <w:proofErr w:type="gramStart"/>
      <w:r w:rsidRPr="006A347C">
        <w:rPr>
          <w:rFonts w:cs="Times New Roman"/>
          <w:sz w:val="20"/>
          <w:szCs w:val="20"/>
        </w:rPr>
        <w:t xml:space="preserve">Diagram dari API </w:t>
      </w:r>
      <w:r w:rsidRPr="00C6719F">
        <w:rPr>
          <w:rFonts w:cs="Times New Roman"/>
          <w:i/>
          <w:sz w:val="20"/>
          <w:szCs w:val="20"/>
        </w:rPr>
        <w:t>remote</w:t>
      </w:r>
      <w:r w:rsidRPr="006A347C">
        <w:rPr>
          <w:rFonts w:cs="Times New Roman"/>
          <w:sz w:val="20"/>
          <w:szCs w:val="20"/>
        </w:rPr>
        <w:t xml:space="preserve"> pint</w:t>
      </w:r>
      <w:r w:rsidR="006755D9">
        <w:rPr>
          <w:rFonts w:cs="Times New Roman"/>
          <w:sz w:val="20"/>
          <w:szCs w:val="20"/>
        </w:rPr>
        <w:t>u dapat dilihat pada G</w:t>
      </w:r>
      <w:r w:rsidR="00124C9B">
        <w:rPr>
          <w:rFonts w:cs="Times New Roman"/>
          <w:sz w:val="20"/>
          <w:szCs w:val="20"/>
        </w:rPr>
        <w:t>ambar 6</w:t>
      </w:r>
      <w:r>
        <w:rPr>
          <w:rFonts w:cs="Times New Roman"/>
          <w:sz w:val="20"/>
          <w:szCs w:val="20"/>
        </w:rPr>
        <w:t>.</w:t>
      </w:r>
      <w:proofErr w:type="gramEnd"/>
    </w:p>
    <w:p w14:paraId="6D2F4D0E"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93CB4BC" wp14:editId="7E4B1C8E">
            <wp:extent cx="2717611" cy="1956391"/>
            <wp:effectExtent l="0" t="0" r="6985"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118">
                      <a:extLst>
                        <a:ext uri="{28A0092B-C50C-407E-A947-70E740481C1C}">
                          <a14:useLocalDpi xmlns:a14="http://schemas.microsoft.com/office/drawing/2010/main" val="0"/>
                        </a:ext>
                      </a:extLst>
                    </a:blip>
                    <a:srcRect l="18776" t="23117" r="5907" b="6989"/>
                    <a:stretch/>
                  </pic:blipFill>
                  <pic:spPr bwMode="auto">
                    <a:xfrm>
                      <a:off x="0" y="0"/>
                      <a:ext cx="2732704" cy="1967256"/>
                    </a:xfrm>
                    <a:prstGeom prst="rect">
                      <a:avLst/>
                    </a:prstGeom>
                    <a:ln>
                      <a:noFill/>
                    </a:ln>
                    <a:extLst>
                      <a:ext uri="{53640926-AAD7-44D8-BBD7-CCE9431645EC}">
                        <a14:shadowObscured xmlns:a14="http://schemas.microsoft.com/office/drawing/2010/main"/>
                      </a:ext>
                    </a:extLst>
                  </pic:spPr>
                </pic:pic>
              </a:graphicData>
            </a:graphic>
          </wp:inline>
        </w:drawing>
      </w:r>
    </w:p>
    <w:p w14:paraId="061AF2EC" w14:textId="7CAF43B2" w:rsidR="002851ED" w:rsidRPr="005736B8" w:rsidRDefault="00124C9B" w:rsidP="005736B8">
      <w:pPr>
        <w:spacing w:line="276" w:lineRule="auto"/>
        <w:jc w:val="center"/>
        <w:rPr>
          <w:rFonts w:cs="Times New Roman"/>
          <w:sz w:val="16"/>
          <w:szCs w:val="16"/>
        </w:rPr>
      </w:pPr>
      <w:r w:rsidRPr="005736B8">
        <w:rPr>
          <w:rFonts w:cs="Times New Roman"/>
          <w:b/>
          <w:sz w:val="16"/>
          <w:szCs w:val="16"/>
        </w:rPr>
        <w:t>Gambar 6</w:t>
      </w:r>
      <w:r w:rsidR="002851ED" w:rsidRPr="005736B8">
        <w:rPr>
          <w:rFonts w:cs="Times New Roman"/>
          <w:sz w:val="16"/>
          <w:szCs w:val="16"/>
        </w:rPr>
        <w:t xml:space="preserve"> API </w:t>
      </w:r>
      <w:r w:rsidR="001B2693">
        <w:rPr>
          <w:rFonts w:cs="Times New Roman"/>
          <w:i/>
          <w:sz w:val="16"/>
          <w:szCs w:val="16"/>
        </w:rPr>
        <w:t>r</w:t>
      </w:r>
      <w:r w:rsidR="002851ED" w:rsidRPr="005736B8">
        <w:rPr>
          <w:rFonts w:cs="Times New Roman"/>
          <w:i/>
          <w:sz w:val="16"/>
          <w:szCs w:val="16"/>
        </w:rPr>
        <w:t>emote</w:t>
      </w:r>
      <w:r w:rsidR="001B2693">
        <w:rPr>
          <w:rFonts w:cs="Times New Roman"/>
          <w:sz w:val="16"/>
          <w:szCs w:val="16"/>
        </w:rPr>
        <w:t xml:space="preserve"> p</w:t>
      </w:r>
      <w:r w:rsidR="005736B8">
        <w:rPr>
          <w:rFonts w:cs="Times New Roman"/>
          <w:sz w:val="16"/>
          <w:szCs w:val="16"/>
        </w:rPr>
        <w:t>intu</w:t>
      </w:r>
    </w:p>
    <w:p w14:paraId="52E5F19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lastRenderedPageBreak/>
        <w:t xml:space="preserve">Door </w:t>
      </w:r>
      <w:r w:rsidRPr="00704222">
        <w:rPr>
          <w:rFonts w:cs="Times New Roman"/>
          <w:i/>
          <w:sz w:val="20"/>
          <w:szCs w:val="20"/>
        </w:rPr>
        <w:t>Register</w:t>
      </w:r>
    </w:p>
    <w:p w14:paraId="5A7328D7" w14:textId="741A3552" w:rsidR="002851ED" w:rsidRDefault="002851ED" w:rsidP="002851ED">
      <w:pPr>
        <w:spacing w:line="276" w:lineRule="auto"/>
        <w:ind w:firstLine="567"/>
        <w:rPr>
          <w:rFonts w:cs="Times New Roman"/>
          <w:sz w:val="20"/>
          <w:szCs w:val="20"/>
        </w:rPr>
      </w:pPr>
      <w:r w:rsidRPr="006A347C">
        <w:rPr>
          <w:rFonts w:cs="Times New Roman"/>
          <w:sz w:val="20"/>
          <w:szCs w:val="20"/>
        </w:rPr>
        <w:t xml:space="preserve">API door </w:t>
      </w:r>
      <w:r w:rsidRPr="00704222">
        <w:rPr>
          <w:rFonts w:cs="Times New Roman"/>
          <w:i/>
          <w:sz w:val="20"/>
          <w:szCs w:val="20"/>
        </w:rPr>
        <w:t>register</w:t>
      </w:r>
      <w:r w:rsidRPr="006A347C">
        <w:rPr>
          <w:rFonts w:cs="Times New Roman"/>
          <w:sz w:val="20"/>
          <w:szCs w:val="20"/>
        </w:rPr>
        <w:t xml:space="preserve"> digunakan untuk menambahkan perangkat penguncian yang baru kedalam pintu. </w:t>
      </w:r>
      <w:proofErr w:type="gramStart"/>
      <w:r w:rsidRPr="006A347C">
        <w:rPr>
          <w:rFonts w:cs="Times New Roman"/>
          <w:sz w:val="20"/>
          <w:szCs w:val="20"/>
        </w:rPr>
        <w:t xml:space="preserve">Pada saat operator menambahakan pintu baru melalui </w:t>
      </w:r>
      <w:r w:rsidRPr="00704222">
        <w:rPr>
          <w:rFonts w:cs="Times New Roman"/>
          <w:i/>
          <w:sz w:val="20"/>
          <w:szCs w:val="20"/>
        </w:rPr>
        <w:t>dashboard</w:t>
      </w:r>
      <w:r w:rsidRPr="006A347C">
        <w:rPr>
          <w:rFonts w:cs="Times New Roman"/>
          <w:sz w:val="20"/>
          <w:szCs w:val="20"/>
        </w:rPr>
        <w:t xml:space="preserve"> </w:t>
      </w:r>
      <w:r w:rsidRPr="00704222">
        <w:rPr>
          <w:rFonts w:cs="Times New Roman"/>
          <w:i/>
          <w:sz w:val="20"/>
          <w:szCs w:val="20"/>
        </w:rPr>
        <w:t>website</w:t>
      </w:r>
      <w:r w:rsidRPr="006A347C">
        <w:rPr>
          <w:rFonts w:cs="Times New Roman"/>
          <w:sz w:val="20"/>
          <w:szCs w:val="20"/>
        </w:rPr>
        <w:t xml:space="preserve"> operator maka pintu tersebut belum terpasang perangkat kunci pintu sehingga harus ditambahkan secara manual melalui prosedur pendaftaran.</w:t>
      </w:r>
      <w:proofErr w:type="gramEnd"/>
      <w:r w:rsidRPr="006A347C">
        <w:rPr>
          <w:rFonts w:cs="Times New Roman"/>
          <w:sz w:val="20"/>
          <w:szCs w:val="20"/>
        </w:rPr>
        <w:t xml:space="preserve">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register</w:t>
      </w:r>
      <w:r w:rsidR="006755D9">
        <w:rPr>
          <w:rFonts w:cs="Times New Roman"/>
          <w:sz w:val="20"/>
          <w:szCs w:val="20"/>
        </w:rPr>
        <w:t xml:space="preserve"> dapat dilihat pada G</w:t>
      </w:r>
      <w:r w:rsidR="00124C9B">
        <w:rPr>
          <w:rFonts w:cs="Times New Roman"/>
          <w:sz w:val="20"/>
          <w:szCs w:val="20"/>
        </w:rPr>
        <w:t>ambar 7</w:t>
      </w:r>
      <w:r>
        <w:rPr>
          <w:rFonts w:cs="Times New Roman"/>
          <w:sz w:val="20"/>
          <w:szCs w:val="20"/>
        </w:rPr>
        <w:t>.</w:t>
      </w:r>
    </w:p>
    <w:p w14:paraId="0EF2B645"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6532E53" wp14:editId="4024D86E">
            <wp:extent cx="2525974" cy="2594344"/>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1">
                      <a:extLst>
                        <a:ext uri="{28A0092B-C50C-407E-A947-70E740481C1C}">
                          <a14:useLocalDpi xmlns:a14="http://schemas.microsoft.com/office/drawing/2010/main" val="0"/>
                        </a:ext>
                      </a:extLst>
                    </a:blip>
                    <a:stretch>
                      <a:fillRect/>
                    </a:stretch>
                  </pic:blipFill>
                  <pic:spPr>
                    <a:xfrm>
                      <a:off x="0" y="0"/>
                      <a:ext cx="2532811" cy="2601366"/>
                    </a:xfrm>
                    <a:prstGeom prst="rect">
                      <a:avLst/>
                    </a:prstGeom>
                  </pic:spPr>
                </pic:pic>
              </a:graphicData>
            </a:graphic>
          </wp:inline>
        </w:drawing>
      </w:r>
    </w:p>
    <w:p w14:paraId="104739B4" w14:textId="6603AD69"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7</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r</w:t>
      </w:r>
      <w:r w:rsidR="002851ED" w:rsidRPr="005736B8">
        <w:rPr>
          <w:rFonts w:cs="Times New Roman"/>
          <w:i/>
          <w:sz w:val="16"/>
          <w:szCs w:val="16"/>
        </w:rPr>
        <w:t>egister</w:t>
      </w:r>
    </w:p>
    <w:p w14:paraId="177D708E" w14:textId="77777777" w:rsidR="002851ED" w:rsidRPr="006A347C" w:rsidRDefault="002851ED" w:rsidP="002851ED">
      <w:pPr>
        <w:spacing w:line="276" w:lineRule="auto"/>
        <w:jc w:val="center"/>
        <w:rPr>
          <w:rFonts w:cs="Times New Roman"/>
          <w:sz w:val="20"/>
          <w:szCs w:val="20"/>
        </w:rPr>
      </w:pPr>
    </w:p>
    <w:p w14:paraId="4253B9F9"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Signature</w:t>
      </w:r>
    </w:p>
    <w:p w14:paraId="52CF1533" w14:textId="319BDEA6" w:rsidR="002851ED" w:rsidRDefault="002851ED" w:rsidP="002851ED">
      <w:pPr>
        <w:spacing w:line="276" w:lineRule="auto"/>
        <w:ind w:firstLine="567"/>
        <w:rPr>
          <w:rFonts w:cs="Times New Roman"/>
          <w:sz w:val="20"/>
          <w:szCs w:val="20"/>
        </w:rPr>
      </w:pPr>
      <w:r w:rsidRPr="00EB0BDF">
        <w:rPr>
          <w:rFonts w:cs="Times New Roman"/>
          <w:sz w:val="20"/>
          <w:szCs w:val="20"/>
        </w:rPr>
        <w:t xml:space="preserve">API </w:t>
      </w:r>
      <w:r w:rsidRPr="00704222">
        <w:rPr>
          <w:rFonts w:cs="Times New Roman"/>
          <w:i/>
          <w:sz w:val="20"/>
          <w:szCs w:val="20"/>
        </w:rPr>
        <w:t>door</w:t>
      </w:r>
      <w:r w:rsidRPr="00EB0BDF">
        <w:rPr>
          <w:rFonts w:cs="Times New Roman"/>
          <w:sz w:val="20"/>
          <w:szCs w:val="20"/>
        </w:rPr>
        <w:t xml:space="preserve"> </w:t>
      </w:r>
      <w:r w:rsidRPr="00704222">
        <w:rPr>
          <w:rFonts w:cs="Times New Roman"/>
          <w:i/>
          <w:sz w:val="20"/>
          <w:szCs w:val="20"/>
        </w:rPr>
        <w:t>signature</w:t>
      </w:r>
      <w:r w:rsidRPr="00EB0BDF">
        <w:rPr>
          <w:rFonts w:cs="Times New Roman"/>
          <w:sz w:val="20"/>
          <w:szCs w:val="20"/>
        </w:rPr>
        <w:t xml:space="preserve"> digunakan untuk mendapatkan kode unik yang digunakan untuk melakukan </w:t>
      </w:r>
      <w:r w:rsidRPr="00704222">
        <w:rPr>
          <w:rFonts w:cs="Times New Roman"/>
          <w:i/>
          <w:sz w:val="20"/>
          <w:szCs w:val="20"/>
        </w:rPr>
        <w:t>subcribe</w:t>
      </w:r>
      <w:r w:rsidRPr="00EB0BDF">
        <w:rPr>
          <w:rFonts w:cs="Times New Roman"/>
          <w:sz w:val="20"/>
          <w:szCs w:val="20"/>
        </w:rPr>
        <w:t xml:space="preserve"> ke </w:t>
      </w:r>
      <w:r w:rsidRPr="00704222">
        <w:rPr>
          <w:rFonts w:cs="Times New Roman"/>
          <w:i/>
          <w:sz w:val="20"/>
          <w:szCs w:val="20"/>
        </w:rPr>
        <w:t>channel</w:t>
      </w:r>
      <w:r w:rsidRPr="00EB0BDF">
        <w:rPr>
          <w:rFonts w:cs="Times New Roman"/>
          <w:sz w:val="20"/>
          <w:szCs w:val="20"/>
        </w:rPr>
        <w:t xml:space="preserve"> pusher.</w:t>
      </w:r>
      <w:r>
        <w:rPr>
          <w:rFonts w:cs="Times New Roman"/>
          <w:sz w:val="20"/>
          <w:szCs w:val="20"/>
        </w:rPr>
        <w:t xml:space="preserve"> U</w:t>
      </w:r>
      <w:r w:rsidRPr="00EB0BDF">
        <w:rPr>
          <w:rFonts w:cs="Times New Roman"/>
          <w:sz w:val="20"/>
          <w:szCs w:val="20"/>
        </w:rPr>
        <w:t xml:space="preserve">ntuk mendapatkan kode </w:t>
      </w:r>
      <w:r w:rsidRPr="00704222">
        <w:rPr>
          <w:rFonts w:cs="Times New Roman"/>
          <w:i/>
          <w:sz w:val="20"/>
          <w:szCs w:val="20"/>
        </w:rPr>
        <w:t>signature</w:t>
      </w:r>
      <w:r w:rsidRPr="00EB0BDF">
        <w:rPr>
          <w:rFonts w:cs="Times New Roman"/>
          <w:sz w:val="20"/>
          <w:szCs w:val="20"/>
        </w:rPr>
        <w:t xml:space="preserve"> pusher pertama perangkat kunci pintu melakukan permintaan ke </w:t>
      </w:r>
      <w:r w:rsidRPr="00704222">
        <w:rPr>
          <w:rFonts w:cs="Times New Roman"/>
          <w:i/>
          <w:sz w:val="20"/>
          <w:szCs w:val="20"/>
        </w:rPr>
        <w:t>endpoint</w:t>
      </w:r>
      <w:r w:rsidRPr="00EB0BDF">
        <w:rPr>
          <w:rFonts w:cs="Times New Roman"/>
          <w:sz w:val="20"/>
          <w:szCs w:val="20"/>
        </w:rPr>
        <w:t xml:space="preserve"> “/door/get-signature” dengan mengirimkan data-data seperti </w:t>
      </w:r>
      <w:r w:rsidRPr="00704222">
        <w:rPr>
          <w:rFonts w:cs="Times New Roman"/>
          <w:i/>
          <w:sz w:val="20"/>
          <w:szCs w:val="20"/>
        </w:rPr>
        <w:t>socket</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w:t>
      </w:r>
      <w:r w:rsidRPr="00704222">
        <w:rPr>
          <w:rFonts w:cs="Times New Roman"/>
          <w:i/>
          <w:sz w:val="20"/>
          <w:szCs w:val="20"/>
        </w:rPr>
        <w:t>office</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dan </w:t>
      </w:r>
      <w:r w:rsidRPr="00704222">
        <w:rPr>
          <w:rFonts w:cs="Times New Roman"/>
          <w:i/>
          <w:sz w:val="20"/>
          <w:szCs w:val="20"/>
        </w:rPr>
        <w:t>channel</w:t>
      </w:r>
      <w:r w:rsidRPr="00EB0BDF">
        <w:rPr>
          <w:rFonts w:cs="Times New Roman"/>
          <w:sz w:val="20"/>
          <w:szCs w:val="20"/>
        </w:rPr>
        <w:t>-</w:t>
      </w:r>
      <w:r w:rsidRPr="00704222">
        <w:rPr>
          <w:rFonts w:cs="Times New Roman"/>
          <w:i/>
          <w:sz w:val="20"/>
          <w:szCs w:val="20"/>
        </w:rPr>
        <w:t>data</w:t>
      </w:r>
      <w:r w:rsidRPr="00EB0BDF">
        <w:rPr>
          <w:rFonts w:cs="Times New Roman"/>
          <w:sz w:val="20"/>
          <w:szCs w:val="20"/>
        </w:rPr>
        <w:t xml:space="preserve">, dari data tersebut kemudian kontroler </w:t>
      </w:r>
      <w:proofErr w:type="gramStart"/>
      <w:r w:rsidRPr="00EB0BDF">
        <w:rPr>
          <w:rFonts w:cs="Times New Roman"/>
          <w:sz w:val="20"/>
          <w:szCs w:val="20"/>
        </w:rPr>
        <w:t>akan</w:t>
      </w:r>
      <w:proofErr w:type="gramEnd"/>
      <w:r w:rsidRPr="00EB0BDF">
        <w:rPr>
          <w:rFonts w:cs="Times New Roman"/>
          <w:sz w:val="20"/>
          <w:szCs w:val="20"/>
        </w:rPr>
        <w:t xml:space="preserve"> membuat kode </w:t>
      </w:r>
      <w:r w:rsidRPr="00704222">
        <w:rPr>
          <w:rFonts w:cs="Times New Roman"/>
          <w:i/>
          <w:sz w:val="20"/>
          <w:szCs w:val="20"/>
        </w:rPr>
        <w:t>signature</w:t>
      </w:r>
      <w:r w:rsidRPr="00EB0BDF">
        <w:rPr>
          <w:rFonts w:cs="Times New Roman"/>
          <w:sz w:val="20"/>
          <w:szCs w:val="20"/>
        </w:rPr>
        <w:t xml:space="preserve"> menggunakan metod</w:t>
      </w:r>
      <w:r w:rsidR="005736B8">
        <w:rPr>
          <w:rFonts w:cs="Times New Roman"/>
          <w:sz w:val="20"/>
          <w:szCs w:val="20"/>
        </w:rPr>
        <w:t xml:space="preserve">e yang ada pada protokol pusher. </w:t>
      </w:r>
      <w:r w:rsidRPr="00EB0BDF">
        <w:rPr>
          <w:rFonts w:cs="Times New Roman"/>
          <w:sz w:val="20"/>
          <w:szCs w:val="20"/>
        </w:rPr>
        <w:t xml:space="preserve">Setelah mendapatkan nilai signature kemudian kontroler </w:t>
      </w:r>
      <w:proofErr w:type="gramStart"/>
      <w:r w:rsidRPr="00EB0BDF">
        <w:rPr>
          <w:rFonts w:cs="Times New Roman"/>
          <w:sz w:val="20"/>
          <w:szCs w:val="20"/>
        </w:rPr>
        <w:t>akan</w:t>
      </w:r>
      <w:proofErr w:type="gramEnd"/>
      <w:r w:rsidRPr="00EB0BDF">
        <w:rPr>
          <w:rFonts w:cs="Times New Roman"/>
          <w:sz w:val="20"/>
          <w:szCs w:val="20"/>
        </w:rPr>
        <w:t xml:space="preserve"> megembalikan respon kode </w:t>
      </w:r>
      <w:r w:rsidRPr="00704222">
        <w:rPr>
          <w:rFonts w:cs="Times New Roman"/>
          <w:i/>
          <w:sz w:val="20"/>
          <w:szCs w:val="20"/>
        </w:rPr>
        <w:t>signature</w:t>
      </w:r>
      <w:r w:rsidRPr="00EB0BDF">
        <w:rPr>
          <w:rFonts w:cs="Times New Roman"/>
          <w:sz w:val="20"/>
          <w:szCs w:val="20"/>
        </w:rPr>
        <w:t xml:space="preserve"> ke perangkat kunci pintu.</w:t>
      </w:r>
      <w:r>
        <w:rPr>
          <w:rFonts w:cs="Times New Roman"/>
          <w:sz w:val="20"/>
          <w:szCs w:val="20"/>
        </w:rPr>
        <w:t xml:space="preserve"> </w:t>
      </w:r>
      <w:proofErr w:type="gramStart"/>
      <w:r w:rsidRPr="00EB0BDF">
        <w:rPr>
          <w:rFonts w:cs="Times New Roman"/>
          <w:sz w:val="20"/>
          <w:szCs w:val="20"/>
        </w:rPr>
        <w:t xml:space="preserve">Diagram dari API door </w:t>
      </w:r>
      <w:r w:rsidRPr="00704222">
        <w:rPr>
          <w:rFonts w:cs="Times New Roman"/>
          <w:i/>
          <w:sz w:val="20"/>
          <w:szCs w:val="20"/>
        </w:rPr>
        <w:t>signature</w:t>
      </w:r>
      <w:r w:rsidR="006755D9">
        <w:rPr>
          <w:rFonts w:cs="Times New Roman"/>
          <w:sz w:val="20"/>
          <w:szCs w:val="20"/>
        </w:rPr>
        <w:t xml:space="preserve"> dapat dilihat pada G</w:t>
      </w:r>
      <w:r w:rsidR="00124C9B">
        <w:rPr>
          <w:rFonts w:cs="Times New Roman"/>
          <w:sz w:val="20"/>
          <w:szCs w:val="20"/>
        </w:rPr>
        <w:t>ambar 8</w:t>
      </w:r>
      <w:r>
        <w:rPr>
          <w:rFonts w:cs="Times New Roman"/>
          <w:sz w:val="20"/>
          <w:szCs w:val="20"/>
        </w:rPr>
        <w:t>.</w:t>
      </w:r>
      <w:proofErr w:type="gramEnd"/>
    </w:p>
    <w:p w14:paraId="6D6D1B8B" w14:textId="77777777" w:rsidR="002851ED" w:rsidRDefault="002851ED" w:rsidP="002851ED">
      <w:pPr>
        <w:spacing w:line="276" w:lineRule="auto"/>
        <w:rPr>
          <w:rFonts w:cs="Times New Roman"/>
          <w:sz w:val="20"/>
          <w:szCs w:val="20"/>
        </w:rPr>
      </w:pPr>
      <w:r>
        <w:rPr>
          <w:noProof/>
          <w:lang w:val="en-US"/>
        </w:rPr>
        <w:drawing>
          <wp:inline distT="0" distB="0" distL="0" distR="0" wp14:anchorId="608FC93A" wp14:editId="0727AB0A">
            <wp:extent cx="2970530" cy="1349937"/>
            <wp:effectExtent l="0" t="0" r="127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2">
                      <a:extLst>
                        <a:ext uri="{28A0092B-C50C-407E-A947-70E740481C1C}">
                          <a14:useLocalDpi xmlns:a14="http://schemas.microsoft.com/office/drawing/2010/main" val="0"/>
                        </a:ext>
                      </a:extLst>
                    </a:blip>
                    <a:stretch>
                      <a:fillRect/>
                    </a:stretch>
                  </pic:blipFill>
                  <pic:spPr>
                    <a:xfrm>
                      <a:off x="0" y="0"/>
                      <a:ext cx="2970530" cy="1349937"/>
                    </a:xfrm>
                    <a:prstGeom prst="rect">
                      <a:avLst/>
                    </a:prstGeom>
                  </pic:spPr>
                </pic:pic>
              </a:graphicData>
            </a:graphic>
          </wp:inline>
        </w:drawing>
      </w:r>
    </w:p>
    <w:p w14:paraId="0DC69CE2" w14:textId="5CD3AAAF"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8</w:t>
      </w:r>
      <w:r w:rsidR="001B2693">
        <w:rPr>
          <w:rFonts w:cs="Times New Roman"/>
          <w:sz w:val="16"/>
          <w:szCs w:val="16"/>
        </w:rPr>
        <w:t xml:space="preserve"> API </w:t>
      </w:r>
      <w:r w:rsidR="001B2693" w:rsidRPr="001B2693">
        <w:rPr>
          <w:rFonts w:cs="Times New Roman"/>
          <w:i/>
          <w:sz w:val="16"/>
          <w:szCs w:val="16"/>
        </w:rPr>
        <w:t>door</w:t>
      </w:r>
      <w:r w:rsidR="001B2693">
        <w:rPr>
          <w:rFonts w:cs="Times New Roman"/>
          <w:sz w:val="16"/>
          <w:szCs w:val="16"/>
        </w:rPr>
        <w:t xml:space="preserve"> </w:t>
      </w:r>
      <w:r w:rsidR="001B2693" w:rsidRPr="001B2693">
        <w:rPr>
          <w:rFonts w:cs="Times New Roman"/>
          <w:i/>
          <w:sz w:val="16"/>
          <w:szCs w:val="16"/>
        </w:rPr>
        <w:t>s</w:t>
      </w:r>
      <w:r w:rsidR="002851ED" w:rsidRPr="001B2693">
        <w:rPr>
          <w:rFonts w:cs="Times New Roman"/>
          <w:i/>
          <w:sz w:val="16"/>
          <w:szCs w:val="16"/>
        </w:rPr>
        <w:t>ignature</w:t>
      </w:r>
    </w:p>
    <w:p w14:paraId="177D4778" w14:textId="77777777" w:rsidR="002851ED" w:rsidRPr="00EB0BDF" w:rsidRDefault="002851ED" w:rsidP="002851ED">
      <w:pPr>
        <w:spacing w:line="276" w:lineRule="auto"/>
        <w:rPr>
          <w:rFonts w:cs="Times New Roman"/>
          <w:sz w:val="20"/>
          <w:szCs w:val="20"/>
        </w:rPr>
      </w:pPr>
    </w:p>
    <w:p w14:paraId="3C2B975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w:t>
      </w:r>
      <w:r w:rsidRPr="00704222">
        <w:rPr>
          <w:rFonts w:cs="Times New Roman"/>
          <w:sz w:val="20"/>
          <w:szCs w:val="20"/>
        </w:rPr>
        <w:t>Status</w:t>
      </w:r>
    </w:p>
    <w:p w14:paraId="6F5AC3A4" w14:textId="145A5F4B"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s digunakan oleh perangkat kunci pintu untuk memperbarui status pintu seperti pintu terbuka, pintu terkunci atau pintu terkoneksi. Pada setiap proses updata ini kunci pintu juga </w:t>
      </w:r>
      <w:proofErr w:type="gramStart"/>
      <w:r w:rsidRPr="000E61A8">
        <w:rPr>
          <w:rFonts w:cs="Times New Roman"/>
          <w:sz w:val="20"/>
          <w:szCs w:val="20"/>
        </w:rPr>
        <w:t>akan</w:t>
      </w:r>
      <w:proofErr w:type="gramEnd"/>
      <w:r w:rsidRPr="000E61A8">
        <w:rPr>
          <w:rFonts w:cs="Times New Roman"/>
          <w:sz w:val="20"/>
          <w:szCs w:val="20"/>
        </w:rPr>
        <w:t xml:space="preserve"> diperbarui sehingga meningkatkan keamanan karena kode kunci </w:t>
      </w:r>
      <w:r w:rsidRPr="000E61A8">
        <w:rPr>
          <w:rFonts w:cs="Times New Roman"/>
          <w:sz w:val="20"/>
          <w:szCs w:val="20"/>
        </w:rPr>
        <w:lastRenderedPageBreak/>
        <w:t xml:space="preserve">selalu berubah secara dinamis. </w:t>
      </w:r>
      <w:proofErr w:type="gramStart"/>
      <w:r w:rsidRPr="000E61A8">
        <w:rPr>
          <w:rFonts w:cs="Times New Roman"/>
          <w:sz w:val="20"/>
          <w:szCs w:val="20"/>
        </w:rPr>
        <w:t xml:space="preserve">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w:t>
      </w:r>
      <w:r w:rsidR="006755D9">
        <w:rPr>
          <w:rFonts w:cs="Times New Roman"/>
          <w:sz w:val="20"/>
          <w:szCs w:val="20"/>
        </w:rPr>
        <w:t>s dapat dilihat pada G</w:t>
      </w:r>
      <w:r w:rsidR="00124C9B">
        <w:rPr>
          <w:rFonts w:cs="Times New Roman"/>
          <w:sz w:val="20"/>
          <w:szCs w:val="20"/>
        </w:rPr>
        <w:t>ambar 9</w:t>
      </w:r>
      <w:r>
        <w:rPr>
          <w:rFonts w:cs="Times New Roman"/>
          <w:sz w:val="20"/>
          <w:szCs w:val="20"/>
        </w:rPr>
        <w:t>.</w:t>
      </w:r>
      <w:proofErr w:type="gramEnd"/>
    </w:p>
    <w:p w14:paraId="08106A42" w14:textId="77777777" w:rsidR="002851ED" w:rsidRDefault="002851ED" w:rsidP="002851ED">
      <w:pPr>
        <w:spacing w:line="276" w:lineRule="auto"/>
        <w:rPr>
          <w:rFonts w:cs="Times New Roman"/>
          <w:sz w:val="20"/>
          <w:szCs w:val="20"/>
        </w:rPr>
      </w:pPr>
      <w:r>
        <w:rPr>
          <w:noProof/>
          <w:lang w:val="en-US"/>
        </w:rPr>
        <w:drawing>
          <wp:inline distT="0" distB="0" distL="0" distR="0" wp14:anchorId="17D94081" wp14:editId="048C4C3D">
            <wp:extent cx="2970530" cy="1774236"/>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3">
                      <a:extLst>
                        <a:ext uri="{28A0092B-C50C-407E-A947-70E740481C1C}">
                          <a14:useLocalDpi xmlns:a14="http://schemas.microsoft.com/office/drawing/2010/main" val="0"/>
                        </a:ext>
                      </a:extLst>
                    </a:blip>
                    <a:srcRect l="10760" t="14514" r="9071" b="13862"/>
                    <a:stretch/>
                  </pic:blipFill>
                  <pic:spPr bwMode="auto">
                    <a:xfrm>
                      <a:off x="0" y="0"/>
                      <a:ext cx="2970530" cy="1774236"/>
                    </a:xfrm>
                    <a:prstGeom prst="rect">
                      <a:avLst/>
                    </a:prstGeom>
                    <a:ln>
                      <a:noFill/>
                    </a:ln>
                    <a:extLst>
                      <a:ext uri="{53640926-AAD7-44D8-BBD7-CCE9431645EC}">
                        <a14:shadowObscured xmlns:a14="http://schemas.microsoft.com/office/drawing/2010/main"/>
                      </a:ext>
                    </a:extLst>
                  </pic:spPr>
                </pic:pic>
              </a:graphicData>
            </a:graphic>
          </wp:inline>
        </w:drawing>
      </w:r>
    </w:p>
    <w:p w14:paraId="78C92D3B" w14:textId="3C3DF32B"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9</w:t>
      </w:r>
      <w:r w:rsidR="002851ED" w:rsidRPr="005736B8">
        <w:rPr>
          <w:rFonts w:cs="Times New Roman"/>
          <w:sz w:val="16"/>
          <w:szCs w:val="16"/>
        </w:rPr>
        <w:t xml:space="preserve"> API </w:t>
      </w:r>
      <w:r w:rsidR="002851ED" w:rsidRPr="005736B8">
        <w:rPr>
          <w:rFonts w:cs="Times New Roman"/>
          <w:i/>
          <w:sz w:val="16"/>
          <w:szCs w:val="16"/>
        </w:rPr>
        <w:t>Door</w:t>
      </w:r>
      <w:r w:rsidR="002851ED" w:rsidRPr="005736B8">
        <w:rPr>
          <w:rFonts w:cs="Times New Roman"/>
          <w:sz w:val="16"/>
          <w:szCs w:val="16"/>
        </w:rPr>
        <w:t xml:space="preserve"> </w:t>
      </w:r>
      <w:proofErr w:type="gramStart"/>
      <w:r w:rsidR="001B2693">
        <w:rPr>
          <w:rFonts w:cs="Times New Roman"/>
          <w:i/>
          <w:sz w:val="16"/>
          <w:szCs w:val="16"/>
        </w:rPr>
        <w:t>u</w:t>
      </w:r>
      <w:r w:rsidR="002851ED" w:rsidRPr="005736B8">
        <w:rPr>
          <w:rFonts w:cs="Times New Roman"/>
          <w:i/>
          <w:sz w:val="16"/>
          <w:szCs w:val="16"/>
        </w:rPr>
        <w:t>pdate</w:t>
      </w:r>
      <w:proofErr w:type="gramEnd"/>
      <w:r w:rsidR="001B2693">
        <w:rPr>
          <w:rFonts w:cs="Times New Roman"/>
          <w:sz w:val="16"/>
          <w:szCs w:val="16"/>
        </w:rPr>
        <w:t xml:space="preserve"> s</w:t>
      </w:r>
      <w:r w:rsidR="002851ED" w:rsidRPr="005736B8">
        <w:rPr>
          <w:rFonts w:cs="Times New Roman"/>
          <w:sz w:val="16"/>
          <w:szCs w:val="16"/>
        </w:rPr>
        <w:t>tatus</w:t>
      </w:r>
    </w:p>
    <w:p w14:paraId="58D926AB" w14:textId="77777777" w:rsidR="002851ED" w:rsidRPr="00EB0BDF" w:rsidRDefault="002851ED" w:rsidP="002851ED">
      <w:pPr>
        <w:spacing w:line="276" w:lineRule="auto"/>
        <w:rPr>
          <w:rFonts w:cs="Times New Roman"/>
          <w:sz w:val="20"/>
          <w:szCs w:val="20"/>
        </w:rPr>
      </w:pPr>
    </w:p>
    <w:p w14:paraId="1DAD6017"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14:paraId="1F4C1066" w14:textId="2E5531F9"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Pr="000E61A8">
        <w:rPr>
          <w:rFonts w:cs="Times New Roman"/>
          <w:sz w:val="20"/>
          <w:szCs w:val="20"/>
        </w:rPr>
        <w:t xml:space="preserve"> digunakan oleh perangkat kunci pintu untuk memberikan peringatan kepada operator bahwa pintu dalam kondisi yang tidak aman seperti terbuka tanpa autentikasi yang sah. </w:t>
      </w:r>
      <w:proofErr w:type="gramStart"/>
      <w:r w:rsidRPr="000E61A8">
        <w:rPr>
          <w:rFonts w:cs="Times New Roman"/>
          <w:sz w:val="20"/>
          <w:szCs w:val="20"/>
        </w:rPr>
        <w:t xml:space="preserve">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006755D9">
        <w:rPr>
          <w:rFonts w:cs="Times New Roman"/>
          <w:sz w:val="20"/>
          <w:szCs w:val="20"/>
        </w:rPr>
        <w:t xml:space="preserve"> dapat dilihat pada G</w:t>
      </w:r>
      <w:r w:rsidR="00124C9B">
        <w:rPr>
          <w:rFonts w:cs="Times New Roman"/>
          <w:sz w:val="20"/>
          <w:szCs w:val="20"/>
        </w:rPr>
        <w:t>ambar 10</w:t>
      </w:r>
      <w:r>
        <w:rPr>
          <w:rFonts w:cs="Times New Roman"/>
          <w:sz w:val="20"/>
          <w:szCs w:val="20"/>
        </w:rPr>
        <w:t>.</w:t>
      </w:r>
      <w:proofErr w:type="gramEnd"/>
    </w:p>
    <w:p w14:paraId="441DDBD1" w14:textId="77777777" w:rsidR="002851ED" w:rsidRDefault="002851ED" w:rsidP="002851ED">
      <w:pPr>
        <w:spacing w:line="276" w:lineRule="auto"/>
        <w:rPr>
          <w:rFonts w:cs="Times New Roman"/>
          <w:sz w:val="20"/>
          <w:szCs w:val="20"/>
        </w:rPr>
      </w:pPr>
      <w:r>
        <w:rPr>
          <w:noProof/>
          <w:lang w:val="en-US"/>
        </w:rPr>
        <w:drawing>
          <wp:inline distT="0" distB="0" distL="0" distR="0" wp14:anchorId="15557C8E" wp14:editId="0B981680">
            <wp:extent cx="2970530" cy="1822277"/>
            <wp:effectExtent l="0" t="0" r="127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4">
                      <a:extLst>
                        <a:ext uri="{28A0092B-C50C-407E-A947-70E740481C1C}">
                          <a14:useLocalDpi xmlns:a14="http://schemas.microsoft.com/office/drawing/2010/main" val="0"/>
                        </a:ext>
                      </a:extLst>
                    </a:blip>
                    <a:stretch>
                      <a:fillRect/>
                    </a:stretch>
                  </pic:blipFill>
                  <pic:spPr>
                    <a:xfrm>
                      <a:off x="0" y="0"/>
                      <a:ext cx="2970530" cy="1822277"/>
                    </a:xfrm>
                    <a:prstGeom prst="rect">
                      <a:avLst/>
                    </a:prstGeom>
                  </pic:spPr>
                </pic:pic>
              </a:graphicData>
            </a:graphic>
          </wp:inline>
        </w:drawing>
      </w:r>
    </w:p>
    <w:p w14:paraId="72CEED59" w14:textId="3A19F928" w:rsidR="002851ED" w:rsidRPr="005736B8" w:rsidRDefault="00124C9B" w:rsidP="00B4757D">
      <w:pPr>
        <w:spacing w:line="276" w:lineRule="auto"/>
        <w:jc w:val="center"/>
        <w:rPr>
          <w:rFonts w:cs="Times New Roman"/>
          <w:sz w:val="16"/>
          <w:szCs w:val="16"/>
        </w:rPr>
      </w:pPr>
      <w:r w:rsidRPr="005736B8">
        <w:rPr>
          <w:rFonts w:cs="Times New Roman"/>
          <w:b/>
          <w:sz w:val="16"/>
          <w:szCs w:val="16"/>
        </w:rPr>
        <w:t>Gambar 10</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a</w:t>
      </w:r>
      <w:r w:rsidR="002851ED" w:rsidRPr="005736B8">
        <w:rPr>
          <w:rFonts w:cs="Times New Roman"/>
          <w:i/>
          <w:sz w:val="16"/>
          <w:szCs w:val="16"/>
        </w:rPr>
        <w:t>lert</w:t>
      </w:r>
    </w:p>
    <w:p w14:paraId="077463A0" w14:textId="77777777" w:rsidR="002851ED" w:rsidRPr="000E61A8" w:rsidRDefault="002851ED" w:rsidP="002851ED">
      <w:pPr>
        <w:spacing w:line="276" w:lineRule="auto"/>
        <w:rPr>
          <w:rFonts w:cs="Times New Roman"/>
          <w:sz w:val="20"/>
          <w:szCs w:val="20"/>
        </w:rPr>
      </w:pPr>
    </w:p>
    <w:p w14:paraId="171EA102"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 xml:space="preserve">Penjadwalan </w:t>
      </w:r>
    </w:p>
    <w:p w14:paraId="0D137FD4" w14:textId="373F7C50" w:rsidR="002851ED" w:rsidRPr="00704222" w:rsidRDefault="002851ED" w:rsidP="002851ED">
      <w:pPr>
        <w:spacing w:line="276" w:lineRule="auto"/>
        <w:ind w:firstLine="567"/>
        <w:rPr>
          <w:sz w:val="20"/>
          <w:szCs w:val="20"/>
        </w:rPr>
      </w:pPr>
      <w:r w:rsidRPr="00704222">
        <w:rPr>
          <w:sz w:val="20"/>
          <w:szCs w:val="20"/>
        </w:rPr>
        <w:t xml:space="preserve">Proses penjadwalan dilakukan dengan </w:t>
      </w:r>
      <w:proofErr w:type="gramStart"/>
      <w:r w:rsidRPr="00704222">
        <w:rPr>
          <w:sz w:val="20"/>
          <w:szCs w:val="20"/>
        </w:rPr>
        <w:t>cara</w:t>
      </w:r>
      <w:proofErr w:type="gramEnd"/>
      <w:r w:rsidRPr="00704222">
        <w:rPr>
          <w:sz w:val="20"/>
          <w:szCs w:val="20"/>
        </w:rPr>
        <w:t xml:space="preserve"> memeriksa data jadwal pada tabel </w:t>
      </w:r>
      <w:r w:rsidRPr="00704222">
        <w:rPr>
          <w:i/>
          <w:sz w:val="20"/>
          <w:szCs w:val="20"/>
        </w:rPr>
        <w:t>schedules</w:t>
      </w:r>
      <w:r w:rsidRPr="00704222">
        <w:rPr>
          <w:sz w:val="20"/>
          <w:szCs w:val="20"/>
        </w:rPr>
        <w:t xml:space="preserve"> setiap satu menit sekali. </w:t>
      </w:r>
      <w:r w:rsidRPr="00704222">
        <w:rPr>
          <w:i/>
          <w:sz w:val="20"/>
          <w:szCs w:val="20"/>
        </w:rPr>
        <w:t>Kernel</w:t>
      </w:r>
      <w:r w:rsidRPr="00704222">
        <w:rPr>
          <w:sz w:val="20"/>
          <w:szCs w:val="20"/>
        </w:rPr>
        <w:t xml:space="preserve"> </w:t>
      </w:r>
      <w:proofErr w:type="gramStart"/>
      <w:r w:rsidRPr="00704222">
        <w:rPr>
          <w:sz w:val="20"/>
          <w:szCs w:val="20"/>
        </w:rPr>
        <w:t>akan</w:t>
      </w:r>
      <w:proofErr w:type="gramEnd"/>
      <w:r w:rsidRPr="00704222">
        <w:rPr>
          <w:sz w:val="20"/>
          <w:szCs w:val="20"/>
        </w:rPr>
        <w:t xml:space="preserve"> menjalankan </w:t>
      </w:r>
      <w:r w:rsidRPr="00704222">
        <w:rPr>
          <w:i/>
          <w:sz w:val="20"/>
          <w:szCs w:val="20"/>
        </w:rPr>
        <w:t>job</w:t>
      </w:r>
      <w:r w:rsidRPr="00704222">
        <w:rPr>
          <w:sz w:val="20"/>
          <w:szCs w:val="20"/>
        </w:rPr>
        <w:t xml:space="preserve"> setiap satu menit sekali untuk memeriksa jadwal, jika ada jadwal yang harus dilaksanakan seperti membuka pintu atau mengunci pintu maka perintah akan dikirimkan ke perangkat kunci pintu melalui websocket. </w:t>
      </w:r>
      <w:proofErr w:type="gramStart"/>
      <w:r w:rsidRPr="00704222">
        <w:rPr>
          <w:sz w:val="20"/>
          <w:szCs w:val="20"/>
        </w:rPr>
        <w:t>Diagram dari pengec</w:t>
      </w:r>
      <w:r w:rsidR="006755D9">
        <w:rPr>
          <w:sz w:val="20"/>
          <w:szCs w:val="20"/>
        </w:rPr>
        <w:t>ekan jadwal dapat dilihat pada G</w:t>
      </w:r>
      <w:r w:rsidR="00124C9B">
        <w:rPr>
          <w:sz w:val="20"/>
          <w:szCs w:val="20"/>
        </w:rPr>
        <w:t>ambar 11</w:t>
      </w:r>
      <w:r w:rsidRPr="00704222">
        <w:rPr>
          <w:sz w:val="20"/>
          <w:szCs w:val="20"/>
        </w:rPr>
        <w:t>.</w:t>
      </w:r>
      <w:proofErr w:type="gramEnd"/>
    </w:p>
    <w:p w14:paraId="401BA109" w14:textId="77777777" w:rsidR="002851ED" w:rsidRDefault="002851ED" w:rsidP="005736B8">
      <w:pPr>
        <w:spacing w:line="276" w:lineRule="auto"/>
        <w:jc w:val="center"/>
        <w:rPr>
          <w:rFonts w:cs="Times New Roman"/>
          <w:sz w:val="20"/>
          <w:szCs w:val="20"/>
        </w:rPr>
      </w:pPr>
      <w:r>
        <w:rPr>
          <w:noProof/>
          <w:lang w:val="en-US"/>
        </w:rPr>
        <w:drawing>
          <wp:inline distT="0" distB="0" distL="0" distR="0" wp14:anchorId="64A3E7D7" wp14:editId="521BAC14">
            <wp:extent cx="2662430" cy="1982027"/>
            <wp:effectExtent l="0" t="0" r="508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5" cstate="print">
                      <a:extLst>
                        <a:ext uri="{28A0092B-C50C-407E-A947-70E740481C1C}">
                          <a14:useLocalDpi xmlns:a14="http://schemas.microsoft.com/office/drawing/2010/main" val="0"/>
                        </a:ext>
                      </a:extLst>
                    </a:blip>
                    <a:srcRect l="17752" t="21136" r="1055" b="3176"/>
                    <a:stretch/>
                  </pic:blipFill>
                  <pic:spPr bwMode="auto">
                    <a:xfrm>
                      <a:off x="0" y="0"/>
                      <a:ext cx="2662211" cy="1981864"/>
                    </a:xfrm>
                    <a:prstGeom prst="rect">
                      <a:avLst/>
                    </a:prstGeom>
                    <a:ln>
                      <a:noFill/>
                    </a:ln>
                    <a:extLst>
                      <a:ext uri="{53640926-AAD7-44D8-BBD7-CCE9431645EC}">
                        <a14:shadowObscured xmlns:a14="http://schemas.microsoft.com/office/drawing/2010/main"/>
                      </a:ext>
                    </a:extLst>
                  </pic:spPr>
                </pic:pic>
              </a:graphicData>
            </a:graphic>
          </wp:inline>
        </w:drawing>
      </w:r>
    </w:p>
    <w:p w14:paraId="3703D689" w14:textId="6D75A62A" w:rsidR="005012B2" w:rsidRPr="00962A41" w:rsidRDefault="00124C9B" w:rsidP="00962A41">
      <w:pPr>
        <w:spacing w:line="276" w:lineRule="auto"/>
        <w:jc w:val="center"/>
        <w:rPr>
          <w:rFonts w:cs="Times New Roman"/>
          <w:sz w:val="16"/>
          <w:szCs w:val="16"/>
        </w:rPr>
      </w:pPr>
      <w:r w:rsidRPr="005736B8">
        <w:rPr>
          <w:rFonts w:cs="Times New Roman"/>
          <w:b/>
          <w:sz w:val="16"/>
          <w:szCs w:val="16"/>
        </w:rPr>
        <w:t>Gambar 11</w:t>
      </w:r>
      <w:r w:rsidR="001B2693">
        <w:rPr>
          <w:rFonts w:cs="Times New Roman"/>
          <w:sz w:val="16"/>
          <w:szCs w:val="16"/>
        </w:rPr>
        <w:t xml:space="preserve"> Proses p</w:t>
      </w:r>
      <w:r w:rsidR="00962A41">
        <w:rPr>
          <w:rFonts w:cs="Times New Roman"/>
          <w:sz w:val="16"/>
          <w:szCs w:val="16"/>
        </w:rPr>
        <w:t>enjadwalan</w:t>
      </w:r>
    </w:p>
    <w:p w14:paraId="2D1AE424"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lastRenderedPageBreak/>
        <w:t>Komunikasi Websocket</w:t>
      </w:r>
    </w:p>
    <w:p w14:paraId="7BAF13BD" w14:textId="77777777" w:rsidR="002851ED" w:rsidRDefault="002851ED" w:rsidP="002851ED">
      <w:pPr>
        <w:spacing w:line="276" w:lineRule="auto"/>
        <w:ind w:firstLine="567"/>
        <w:rPr>
          <w:rFonts w:cs="Times New Roman"/>
          <w:sz w:val="20"/>
          <w:szCs w:val="20"/>
        </w:rPr>
      </w:pPr>
      <w:r w:rsidRPr="0086141B">
        <w:rPr>
          <w:rFonts w:cs="Times New Roman"/>
          <w:sz w:val="20"/>
          <w:szCs w:val="20"/>
        </w:rPr>
        <w:t xml:space="preserve">Websocket digunakan sebagai jalur komunikasi yang menghubungkan antara </w:t>
      </w:r>
      <w:r w:rsidRPr="00704222">
        <w:rPr>
          <w:rFonts w:cs="Times New Roman"/>
          <w:i/>
          <w:sz w:val="20"/>
          <w:szCs w:val="20"/>
        </w:rPr>
        <w:t>server</w:t>
      </w:r>
      <w:r w:rsidRPr="0086141B">
        <w:rPr>
          <w:rFonts w:cs="Times New Roman"/>
          <w:sz w:val="20"/>
          <w:szCs w:val="20"/>
        </w:rPr>
        <w:t xml:space="preserve"> dengan perangkan kunci pintu, dengan adanya komunikasi websocket maka perangkat kunci pintu dan </w:t>
      </w:r>
      <w:r w:rsidRPr="00704222">
        <w:rPr>
          <w:rFonts w:cs="Times New Roman"/>
          <w:i/>
          <w:sz w:val="20"/>
          <w:szCs w:val="20"/>
        </w:rPr>
        <w:t>server</w:t>
      </w:r>
      <w:r w:rsidRPr="0086141B">
        <w:rPr>
          <w:rFonts w:cs="Times New Roman"/>
          <w:sz w:val="20"/>
          <w:szCs w:val="20"/>
        </w:rPr>
        <w:t xml:space="preserve"> </w:t>
      </w:r>
      <w:proofErr w:type="gramStart"/>
      <w:r w:rsidRPr="0086141B">
        <w:rPr>
          <w:rFonts w:cs="Times New Roman"/>
          <w:sz w:val="20"/>
          <w:szCs w:val="20"/>
        </w:rPr>
        <w:t>akan</w:t>
      </w:r>
      <w:proofErr w:type="gramEnd"/>
      <w:r w:rsidRPr="0086141B">
        <w:rPr>
          <w:rFonts w:cs="Times New Roman"/>
          <w:sz w:val="20"/>
          <w:szCs w:val="20"/>
        </w:rPr>
        <w:t xml:space="preserve"> selalu terhubung sehingga dapat berkomunikasi secara langsung.</w:t>
      </w:r>
      <w:r>
        <w:rPr>
          <w:rFonts w:cs="Times New Roman"/>
          <w:sz w:val="20"/>
          <w:szCs w:val="20"/>
        </w:rPr>
        <w:t xml:space="preserve"> </w:t>
      </w:r>
    </w:p>
    <w:p w14:paraId="069531A0" w14:textId="49D8F032" w:rsidR="002851ED" w:rsidRDefault="002851ED" w:rsidP="002851ED">
      <w:pPr>
        <w:spacing w:line="276" w:lineRule="auto"/>
        <w:ind w:firstLine="567"/>
        <w:rPr>
          <w:rFonts w:cs="Times New Roman"/>
          <w:sz w:val="20"/>
          <w:szCs w:val="20"/>
        </w:rPr>
      </w:pPr>
      <w:proofErr w:type="gramStart"/>
      <w:r w:rsidRPr="0086141B">
        <w:rPr>
          <w:rFonts w:cs="Times New Roman"/>
          <w:sz w:val="20"/>
          <w:szCs w:val="20"/>
        </w:rPr>
        <w:t xml:space="preserve">Pada perancangan </w:t>
      </w:r>
      <w:r w:rsidRPr="00704222">
        <w:rPr>
          <w:rFonts w:cs="Times New Roman"/>
          <w:i/>
          <w:sz w:val="20"/>
          <w:szCs w:val="20"/>
        </w:rPr>
        <w:t>backend</w:t>
      </w:r>
      <w:r w:rsidRPr="0086141B">
        <w:rPr>
          <w:rFonts w:cs="Times New Roman"/>
          <w:sz w:val="20"/>
          <w:szCs w:val="20"/>
        </w:rPr>
        <w:t xml:space="preserve"> </w:t>
      </w:r>
      <w:r w:rsidRPr="00704222">
        <w:rPr>
          <w:rFonts w:cs="Times New Roman"/>
          <w:i/>
          <w:sz w:val="20"/>
          <w:szCs w:val="20"/>
        </w:rPr>
        <w:t>server</w:t>
      </w:r>
      <w:r w:rsidRPr="0086141B">
        <w:rPr>
          <w:rFonts w:cs="Times New Roman"/>
          <w:sz w:val="20"/>
          <w:szCs w:val="20"/>
        </w:rPr>
        <w:t xml:space="preserve"> untuk mendukung kinerja perangkat kunci pintu ini menggunakan pusher sebagai protokol komunikasi websocket yang menghubungkan antara perangkat kunci pintu dengan </w:t>
      </w:r>
      <w:r w:rsidRPr="00704222">
        <w:rPr>
          <w:rFonts w:cs="Times New Roman"/>
          <w:i/>
          <w:sz w:val="20"/>
          <w:szCs w:val="20"/>
        </w:rPr>
        <w:t>server</w:t>
      </w:r>
      <w:r w:rsidRPr="0086141B">
        <w:rPr>
          <w:rFonts w:cs="Times New Roman"/>
          <w:sz w:val="20"/>
          <w:szCs w:val="20"/>
        </w:rPr>
        <w:t xml:space="preserve"> dengan konfigurasi sepert</w:t>
      </w:r>
      <w:r w:rsidR="006755D9">
        <w:rPr>
          <w:rFonts w:cs="Times New Roman"/>
          <w:sz w:val="20"/>
          <w:szCs w:val="20"/>
        </w:rPr>
        <w:t>i yang terlihat pada G</w:t>
      </w:r>
      <w:r w:rsidR="003B530F">
        <w:rPr>
          <w:rFonts w:cs="Times New Roman"/>
          <w:sz w:val="20"/>
          <w:szCs w:val="20"/>
        </w:rPr>
        <w:t>ambar 12</w:t>
      </w:r>
      <w:r>
        <w:rPr>
          <w:rFonts w:cs="Times New Roman"/>
          <w:sz w:val="20"/>
          <w:szCs w:val="20"/>
        </w:rPr>
        <w:t>.</w:t>
      </w:r>
      <w:proofErr w:type="gramEnd"/>
      <w:r>
        <w:rPr>
          <w:rFonts w:cs="Times New Roman"/>
          <w:sz w:val="20"/>
          <w:szCs w:val="20"/>
        </w:rPr>
        <w:t xml:space="preserve"> </w:t>
      </w:r>
    </w:p>
    <w:p w14:paraId="249D7343" w14:textId="77777777" w:rsidR="002851ED" w:rsidRDefault="002851ED" w:rsidP="002851ED">
      <w:pPr>
        <w:spacing w:line="276" w:lineRule="auto"/>
        <w:rPr>
          <w:rFonts w:cs="Times New Roman"/>
          <w:sz w:val="20"/>
          <w:szCs w:val="20"/>
        </w:rPr>
      </w:pPr>
      <w:r>
        <w:rPr>
          <w:noProof/>
          <w:lang w:val="en-US"/>
        </w:rPr>
        <w:drawing>
          <wp:inline distT="0" distB="0" distL="0" distR="0" wp14:anchorId="0F4268B0" wp14:editId="01B6D0C7">
            <wp:extent cx="2970530" cy="1174038"/>
            <wp:effectExtent l="0" t="0" r="127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70530" cy="1174038"/>
                    </a:xfrm>
                    <a:prstGeom prst="rect">
                      <a:avLst/>
                    </a:prstGeom>
                  </pic:spPr>
                </pic:pic>
              </a:graphicData>
            </a:graphic>
          </wp:inline>
        </w:drawing>
      </w:r>
    </w:p>
    <w:p w14:paraId="475B844A" w14:textId="18DA2169"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2</w:t>
      </w:r>
      <w:r w:rsidR="002851ED" w:rsidRPr="00494152">
        <w:rPr>
          <w:rFonts w:cs="Times New Roman"/>
          <w:sz w:val="16"/>
          <w:szCs w:val="16"/>
        </w:rPr>
        <w:t xml:space="preserve"> Komuni</w:t>
      </w:r>
      <w:r w:rsidR="001B2693">
        <w:rPr>
          <w:rFonts w:cs="Times New Roman"/>
          <w:sz w:val="16"/>
          <w:szCs w:val="16"/>
        </w:rPr>
        <w:t>kasi w</w:t>
      </w:r>
      <w:r w:rsidR="002851ED" w:rsidRPr="00494152">
        <w:rPr>
          <w:rFonts w:cs="Times New Roman"/>
          <w:sz w:val="16"/>
          <w:szCs w:val="16"/>
        </w:rPr>
        <w:t>ebsocket</w:t>
      </w:r>
    </w:p>
    <w:p w14:paraId="1CEEF881" w14:textId="77777777" w:rsidR="002851ED" w:rsidRDefault="002851ED" w:rsidP="002851ED">
      <w:pPr>
        <w:spacing w:line="276" w:lineRule="auto"/>
        <w:jc w:val="left"/>
        <w:rPr>
          <w:rFonts w:cs="Times New Roman"/>
          <w:sz w:val="20"/>
          <w:szCs w:val="20"/>
        </w:rPr>
      </w:pPr>
    </w:p>
    <w:p w14:paraId="16C03CBD" w14:textId="77777777" w:rsidR="002851ED" w:rsidRDefault="002851ED" w:rsidP="002851ED">
      <w:pPr>
        <w:spacing w:line="276" w:lineRule="auto"/>
        <w:ind w:firstLine="567"/>
        <w:rPr>
          <w:rFonts w:cs="Times New Roman"/>
          <w:sz w:val="20"/>
          <w:szCs w:val="20"/>
        </w:rPr>
      </w:pPr>
      <w:r>
        <w:rPr>
          <w:rFonts w:cs="Times New Roman"/>
          <w:sz w:val="20"/>
          <w:szCs w:val="20"/>
        </w:rPr>
        <w:t>S</w:t>
      </w:r>
      <w:r w:rsidRPr="0086141B">
        <w:rPr>
          <w:rFonts w:cs="Times New Roman"/>
          <w:sz w:val="20"/>
          <w:szCs w:val="20"/>
        </w:rPr>
        <w:t>etiap pintu akan dikelompokkan berdasarkan dengan gedung dengan satu orang operator, setiap gedung akan memiliki satu channel pusher yang dapat di-</w:t>
      </w:r>
      <w:r w:rsidRPr="00704222">
        <w:rPr>
          <w:rFonts w:cs="Times New Roman"/>
          <w:i/>
          <w:sz w:val="20"/>
          <w:szCs w:val="20"/>
        </w:rPr>
        <w:t>subscribe</w:t>
      </w:r>
      <w:r w:rsidRPr="0086141B">
        <w:rPr>
          <w:rFonts w:cs="Times New Roman"/>
          <w:sz w:val="20"/>
          <w:szCs w:val="20"/>
        </w:rPr>
        <w:t xml:space="preserve"> oleh perangkat penguncian didalam gedung tersebut, untuk mengawasi semua aktifitas yang terhubung ke channel dengan mudah maka konfigurasi </w:t>
      </w:r>
      <w:r w:rsidRPr="00704222">
        <w:rPr>
          <w:rFonts w:cs="Times New Roman"/>
          <w:i/>
          <w:sz w:val="20"/>
          <w:szCs w:val="20"/>
        </w:rPr>
        <w:t>channel</w:t>
      </w:r>
      <w:r w:rsidRPr="0086141B">
        <w:rPr>
          <w:rFonts w:cs="Times New Roman"/>
          <w:sz w:val="20"/>
          <w:szCs w:val="20"/>
        </w:rPr>
        <w:t xml:space="preserve">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dengan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maka aktifitas semua perangkat kunci pintu seperti perangkat kunci melakukan </w:t>
      </w:r>
      <w:r w:rsidRPr="00704222">
        <w:rPr>
          <w:rFonts w:cs="Times New Roman"/>
          <w:i/>
          <w:sz w:val="20"/>
          <w:szCs w:val="20"/>
        </w:rPr>
        <w:t>subscribe</w:t>
      </w:r>
      <w:r w:rsidRPr="0086141B">
        <w:rPr>
          <w:rFonts w:cs="Times New Roman"/>
          <w:sz w:val="20"/>
          <w:szCs w:val="20"/>
        </w:rPr>
        <w:t xml:space="preserve"> dan koneksi terputus dapat diketahui secara langsung.</w:t>
      </w:r>
    </w:p>
    <w:p w14:paraId="67E6EA43" w14:textId="77777777" w:rsidR="002851ED" w:rsidRPr="0086141B" w:rsidRDefault="002851ED" w:rsidP="002851ED">
      <w:pPr>
        <w:spacing w:line="276" w:lineRule="auto"/>
        <w:ind w:firstLine="567"/>
        <w:rPr>
          <w:rFonts w:cs="Times New Roman"/>
          <w:sz w:val="20"/>
          <w:szCs w:val="20"/>
        </w:rPr>
      </w:pPr>
    </w:p>
    <w:p w14:paraId="20B5F0BF" w14:textId="77777777" w:rsidR="002851ED" w:rsidRPr="00704222" w:rsidRDefault="002851ED" w:rsidP="00751E43">
      <w:pPr>
        <w:pStyle w:val="ListParagraph"/>
        <w:numPr>
          <w:ilvl w:val="0"/>
          <w:numId w:val="22"/>
        </w:numPr>
        <w:spacing w:line="276" w:lineRule="auto"/>
        <w:ind w:left="567" w:hanging="567"/>
        <w:jc w:val="left"/>
        <w:rPr>
          <w:rFonts w:cs="Times New Roman"/>
          <w:i/>
          <w:sz w:val="20"/>
          <w:szCs w:val="20"/>
        </w:rPr>
      </w:pPr>
      <w:r w:rsidRPr="00704222">
        <w:rPr>
          <w:rFonts w:cs="Times New Roman"/>
          <w:i/>
          <w:sz w:val="20"/>
          <w:szCs w:val="20"/>
        </w:rPr>
        <w:t xml:space="preserve">Server </w:t>
      </w:r>
    </w:p>
    <w:p w14:paraId="7EE19225" w14:textId="7DA6FC52" w:rsidR="002851ED" w:rsidRDefault="002851ED" w:rsidP="002851ED">
      <w:pPr>
        <w:spacing w:line="276" w:lineRule="auto"/>
        <w:ind w:firstLine="567"/>
        <w:rPr>
          <w:rFonts w:cs="Times New Roman"/>
          <w:sz w:val="20"/>
          <w:szCs w:val="20"/>
        </w:rPr>
      </w:pPr>
      <w:proofErr w:type="gramStart"/>
      <w:r w:rsidRPr="00F81906">
        <w:rPr>
          <w:rFonts w:cs="Times New Roman"/>
          <w:sz w:val="20"/>
          <w:szCs w:val="20"/>
        </w:rPr>
        <w:t xml:space="preserve">Dengan menggunakan Laravel sebagai </w:t>
      </w:r>
      <w:r w:rsidRPr="00704222">
        <w:rPr>
          <w:rFonts w:cs="Times New Roman"/>
          <w:i/>
          <w:sz w:val="20"/>
          <w:szCs w:val="20"/>
        </w:rPr>
        <w:t>backend</w:t>
      </w:r>
      <w:r w:rsidRPr="00F81906">
        <w:rPr>
          <w:rFonts w:cs="Times New Roman"/>
          <w:sz w:val="20"/>
          <w:szCs w:val="20"/>
        </w:rPr>
        <w:t xml:space="preserve"> yang mengatur kinerja dari perangkat kunci pintu tentunya diperlukan sebuah </w:t>
      </w:r>
      <w:r w:rsidRPr="00704222">
        <w:rPr>
          <w:rFonts w:cs="Times New Roman"/>
          <w:i/>
          <w:sz w:val="20"/>
          <w:szCs w:val="20"/>
        </w:rPr>
        <w:t>server</w:t>
      </w:r>
      <w:r w:rsidRPr="00F81906">
        <w:rPr>
          <w:rFonts w:cs="Times New Roman"/>
          <w:sz w:val="20"/>
          <w:szCs w:val="20"/>
        </w:rPr>
        <w:t>.</w:t>
      </w:r>
      <w:proofErr w:type="gramEnd"/>
      <w:r w:rsidRPr="00F81906">
        <w:rPr>
          <w:rFonts w:cs="Times New Roman"/>
          <w:sz w:val="20"/>
          <w:szCs w:val="20"/>
        </w:rPr>
        <w:t xml:space="preserve"> </w:t>
      </w:r>
      <w:r w:rsidRPr="00704222">
        <w:rPr>
          <w:rFonts w:cs="Times New Roman"/>
          <w:i/>
          <w:sz w:val="20"/>
          <w:szCs w:val="20"/>
        </w:rPr>
        <w:t>Server</w:t>
      </w:r>
      <w:r w:rsidRPr="00F81906">
        <w:rPr>
          <w:rFonts w:cs="Times New Roman"/>
          <w:sz w:val="20"/>
          <w:szCs w:val="20"/>
        </w:rPr>
        <w:t xml:space="preserve"> ini </w:t>
      </w:r>
      <w:proofErr w:type="gramStart"/>
      <w:r w:rsidRPr="00F81906">
        <w:rPr>
          <w:rFonts w:cs="Times New Roman"/>
          <w:sz w:val="20"/>
          <w:szCs w:val="20"/>
        </w:rPr>
        <w:t>akan</w:t>
      </w:r>
      <w:proofErr w:type="gramEnd"/>
      <w:r w:rsidRPr="00F81906">
        <w:rPr>
          <w:rFonts w:cs="Times New Roman"/>
          <w:sz w:val="20"/>
          <w:szCs w:val="20"/>
        </w:rPr>
        <w:t xml:space="preserve"> bertindak sebagai pusat pengolahan data dan berfungsi untuk menerima permintaan dari perangkat kunci pintu, mengatur akses, memproses logika bisnis, dan berkomunikasi dengan database. </w:t>
      </w:r>
      <w:proofErr w:type="gramStart"/>
      <w:r w:rsidRPr="00F81906">
        <w:rPr>
          <w:rFonts w:cs="Times New Roman"/>
          <w:sz w:val="20"/>
          <w:szCs w:val="20"/>
        </w:rPr>
        <w:t xml:space="preserve">Diagram dari </w:t>
      </w:r>
      <w:r w:rsidRPr="00704222">
        <w:rPr>
          <w:rFonts w:cs="Times New Roman"/>
          <w:i/>
          <w:sz w:val="20"/>
          <w:szCs w:val="20"/>
        </w:rPr>
        <w:t>backend</w:t>
      </w:r>
      <w:r w:rsidRPr="00F81906">
        <w:rPr>
          <w:rFonts w:cs="Times New Roman"/>
          <w:sz w:val="20"/>
          <w:szCs w:val="20"/>
        </w:rPr>
        <w:t xml:space="preserve"> </w:t>
      </w:r>
      <w:r w:rsidRPr="00704222">
        <w:rPr>
          <w:rFonts w:cs="Times New Roman"/>
          <w:i/>
          <w:sz w:val="20"/>
          <w:szCs w:val="20"/>
        </w:rPr>
        <w:t>server</w:t>
      </w:r>
      <w:r w:rsidR="006755D9">
        <w:rPr>
          <w:rFonts w:cs="Times New Roman"/>
          <w:sz w:val="20"/>
          <w:szCs w:val="20"/>
        </w:rPr>
        <w:t xml:space="preserve"> dapat dilihat pada G</w:t>
      </w:r>
      <w:r w:rsidR="003B530F">
        <w:rPr>
          <w:rFonts w:cs="Times New Roman"/>
          <w:sz w:val="20"/>
          <w:szCs w:val="20"/>
        </w:rPr>
        <w:t>ambar 13</w:t>
      </w:r>
      <w:r>
        <w:rPr>
          <w:rFonts w:cs="Times New Roman"/>
          <w:sz w:val="20"/>
          <w:szCs w:val="20"/>
        </w:rPr>
        <w:t>.</w:t>
      </w:r>
      <w:proofErr w:type="gramEnd"/>
    </w:p>
    <w:p w14:paraId="2EB08F93" w14:textId="77777777" w:rsidR="002851ED" w:rsidRDefault="002851ED" w:rsidP="002851ED">
      <w:pPr>
        <w:spacing w:line="276" w:lineRule="auto"/>
        <w:rPr>
          <w:rFonts w:cs="Times New Roman"/>
          <w:sz w:val="20"/>
          <w:szCs w:val="20"/>
        </w:rPr>
      </w:pPr>
      <w:r>
        <w:rPr>
          <w:rFonts w:eastAsia="Calibri" w:cs="Times New Roman"/>
          <w:noProof/>
          <w:szCs w:val="24"/>
          <w:lang w:val="en-US"/>
        </w:rPr>
        <w:drawing>
          <wp:inline distT="0" distB="0" distL="0" distR="0" wp14:anchorId="5D74158B" wp14:editId="496B58A1">
            <wp:extent cx="2970530" cy="1643017"/>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70530" cy="1643017"/>
                    </a:xfrm>
                    <a:prstGeom prst="rect">
                      <a:avLst/>
                    </a:prstGeom>
                  </pic:spPr>
                </pic:pic>
              </a:graphicData>
            </a:graphic>
          </wp:inline>
        </w:drawing>
      </w:r>
    </w:p>
    <w:p w14:paraId="4680D717" w14:textId="71088576"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3</w:t>
      </w:r>
      <w:r w:rsidR="002851ED" w:rsidRPr="00494152">
        <w:rPr>
          <w:rFonts w:cs="Times New Roman"/>
          <w:sz w:val="16"/>
          <w:szCs w:val="16"/>
        </w:rPr>
        <w:t xml:space="preserve"> Konfigurasi </w:t>
      </w:r>
      <w:r w:rsidR="001B2693">
        <w:rPr>
          <w:rFonts w:cs="Times New Roman"/>
          <w:i/>
          <w:sz w:val="16"/>
          <w:szCs w:val="16"/>
        </w:rPr>
        <w:t>s</w:t>
      </w:r>
      <w:r w:rsidR="002851ED" w:rsidRPr="00494152">
        <w:rPr>
          <w:rFonts w:cs="Times New Roman"/>
          <w:i/>
          <w:sz w:val="16"/>
          <w:szCs w:val="16"/>
        </w:rPr>
        <w:t>erver</w:t>
      </w:r>
    </w:p>
    <w:p w14:paraId="57C85B48" w14:textId="77777777" w:rsidR="002851ED" w:rsidRPr="00F81906" w:rsidRDefault="002851ED" w:rsidP="002851ED">
      <w:pPr>
        <w:spacing w:line="276" w:lineRule="auto"/>
        <w:rPr>
          <w:rFonts w:cs="Times New Roman"/>
          <w:sz w:val="20"/>
          <w:szCs w:val="20"/>
        </w:rPr>
      </w:pPr>
    </w:p>
    <w:p w14:paraId="3C62AF66" w14:textId="77777777" w:rsidR="002851ED" w:rsidRDefault="002851ED" w:rsidP="002851ED">
      <w:pPr>
        <w:spacing w:line="276" w:lineRule="auto"/>
        <w:ind w:firstLine="567"/>
        <w:rPr>
          <w:rFonts w:cs="Times New Roman"/>
          <w:sz w:val="20"/>
          <w:szCs w:val="20"/>
        </w:rPr>
      </w:pPr>
      <w:proofErr w:type="gramStart"/>
      <w:r w:rsidRPr="00704222">
        <w:rPr>
          <w:rFonts w:cs="Times New Roman"/>
          <w:i/>
          <w:sz w:val="20"/>
          <w:szCs w:val="20"/>
        </w:rPr>
        <w:lastRenderedPageBreak/>
        <w:t>Server</w:t>
      </w:r>
      <w:r w:rsidRPr="00F81906">
        <w:rPr>
          <w:rFonts w:cs="Times New Roman"/>
          <w:sz w:val="20"/>
          <w:szCs w:val="20"/>
        </w:rPr>
        <w:t xml:space="preserve"> dibangun menggunakan sistem operasi ubuntu 20.04, ubuntu merupakan bagian dari sistem operasi linux yang biasa digunakan baik untuk perangkat dekstop maupun </w:t>
      </w:r>
      <w:r w:rsidRPr="00065B47">
        <w:rPr>
          <w:rFonts w:cs="Times New Roman"/>
          <w:i/>
          <w:sz w:val="20"/>
          <w:szCs w:val="20"/>
        </w:rPr>
        <w:t>server</w:t>
      </w:r>
      <w:r w:rsidRPr="00F81906">
        <w:rPr>
          <w:rFonts w:cs="Times New Roman"/>
          <w:sz w:val="20"/>
          <w:szCs w:val="20"/>
        </w:rPr>
        <w:t xml:space="preserve"> karena </w:t>
      </w:r>
      <w:r w:rsidRPr="00704222">
        <w:rPr>
          <w:rFonts w:cs="Times New Roman"/>
          <w:i/>
          <w:sz w:val="20"/>
          <w:szCs w:val="20"/>
        </w:rPr>
        <w:t>open</w:t>
      </w:r>
      <w:r w:rsidRPr="00F81906">
        <w:rPr>
          <w:rFonts w:cs="Times New Roman"/>
          <w:sz w:val="20"/>
          <w:szCs w:val="20"/>
        </w:rPr>
        <w:t xml:space="preserve"> </w:t>
      </w:r>
      <w:r w:rsidRPr="00704222">
        <w:rPr>
          <w:rFonts w:cs="Times New Roman"/>
          <w:i/>
          <w:sz w:val="20"/>
          <w:szCs w:val="20"/>
        </w:rPr>
        <w:t>source</w:t>
      </w:r>
      <w:r w:rsidRPr="00F81906">
        <w:rPr>
          <w:rFonts w:cs="Times New Roman"/>
          <w:sz w:val="20"/>
          <w:szCs w:val="20"/>
        </w:rPr>
        <w:t xml:space="preserve"> dan ringan</w:t>
      </w:r>
      <w:r>
        <w:rPr>
          <w:rFonts w:cs="Times New Roman"/>
          <w:sz w:val="20"/>
          <w:szCs w:val="20"/>
        </w:rPr>
        <w:t>.</w:t>
      </w:r>
      <w:proofErr w:type="gramEnd"/>
      <w:r>
        <w:rPr>
          <w:rFonts w:cs="Times New Roman"/>
          <w:sz w:val="20"/>
          <w:szCs w:val="20"/>
        </w:rPr>
        <w:t xml:space="preserve"> </w:t>
      </w:r>
      <w:proofErr w:type="gramStart"/>
      <w:r w:rsidRPr="00917195">
        <w:rPr>
          <w:rFonts w:cs="Times New Roman"/>
          <w:sz w:val="20"/>
          <w:szCs w:val="20"/>
        </w:rPr>
        <w:t xml:space="preserve">Didalam sistem operasi ubuntu 20.04 dipasang nginx yang digunakan sebagai </w:t>
      </w:r>
      <w:r w:rsidRPr="00704222">
        <w:rPr>
          <w:rFonts w:cs="Times New Roman"/>
          <w:i/>
          <w:sz w:val="20"/>
          <w:szCs w:val="20"/>
        </w:rPr>
        <w:t>web</w:t>
      </w:r>
      <w:r w:rsidRPr="00917195">
        <w:rPr>
          <w:rFonts w:cs="Times New Roman"/>
          <w:sz w:val="20"/>
          <w:szCs w:val="20"/>
        </w:rPr>
        <w:t xml:space="preserve"> </w:t>
      </w:r>
      <w:r w:rsidRPr="00704222">
        <w:rPr>
          <w:rFonts w:cs="Times New Roman"/>
          <w:i/>
          <w:sz w:val="20"/>
          <w:szCs w:val="20"/>
        </w:rPr>
        <w:t>server</w:t>
      </w:r>
      <w:r w:rsidRPr="00917195">
        <w:rPr>
          <w:rFonts w:cs="Times New Roman"/>
          <w:sz w:val="20"/>
          <w:szCs w:val="20"/>
        </w:rPr>
        <w:t xml:space="preserve"> untuk menjalankan aplikasi laravel</w:t>
      </w:r>
      <w:r>
        <w:rPr>
          <w:rFonts w:cs="Times New Roman"/>
          <w:sz w:val="20"/>
          <w:szCs w:val="20"/>
        </w:rPr>
        <w:t>.</w:t>
      </w:r>
      <w:proofErr w:type="gramEnd"/>
      <w:r>
        <w:rPr>
          <w:rFonts w:cs="Times New Roman"/>
          <w:sz w:val="20"/>
          <w:szCs w:val="20"/>
        </w:rPr>
        <w:t xml:space="preserve"> </w:t>
      </w:r>
      <w:r w:rsidRPr="00917195">
        <w:rPr>
          <w:rFonts w:cs="Times New Roman"/>
          <w:sz w:val="20"/>
          <w:szCs w:val="20"/>
        </w:rPr>
        <w:t xml:space="preserve">Didalam ubuntu juga dipasang MySQL sebagai pusat penyimpanan data yang terhubung ke laravel, dengan menggunakan </w:t>
      </w:r>
      <w:r w:rsidRPr="00704222">
        <w:rPr>
          <w:rFonts w:cs="Times New Roman"/>
          <w:i/>
          <w:sz w:val="20"/>
          <w:szCs w:val="20"/>
        </w:rPr>
        <w:t>database</w:t>
      </w:r>
      <w:r w:rsidRPr="00917195">
        <w:rPr>
          <w:rFonts w:cs="Times New Roman"/>
          <w:sz w:val="20"/>
          <w:szCs w:val="20"/>
        </w:rPr>
        <w:t xml:space="preserve"> yang berjalan pada </w:t>
      </w:r>
      <w:r w:rsidRPr="00704222">
        <w:rPr>
          <w:rFonts w:cs="Times New Roman"/>
          <w:i/>
          <w:sz w:val="20"/>
          <w:szCs w:val="20"/>
        </w:rPr>
        <w:t>server</w:t>
      </w:r>
      <w:r w:rsidRPr="00917195">
        <w:rPr>
          <w:rFonts w:cs="Times New Roman"/>
          <w:sz w:val="20"/>
          <w:szCs w:val="20"/>
        </w:rPr>
        <w:t xml:space="preserve"> yang </w:t>
      </w:r>
      <w:proofErr w:type="gramStart"/>
      <w:r w:rsidRPr="00917195">
        <w:rPr>
          <w:rFonts w:cs="Times New Roman"/>
          <w:sz w:val="20"/>
          <w:szCs w:val="20"/>
        </w:rPr>
        <w:t>sama</w:t>
      </w:r>
      <w:proofErr w:type="gramEnd"/>
      <w:r w:rsidRPr="00917195">
        <w:rPr>
          <w:rFonts w:cs="Times New Roman"/>
          <w:sz w:val="20"/>
          <w:szCs w:val="20"/>
        </w:rPr>
        <w:t xml:space="preserve"> maka kecepatan transfer data akan sangat cepat dengan menghilangkan latensi jaringan</w:t>
      </w:r>
      <w:r>
        <w:rPr>
          <w:rFonts w:cs="Times New Roman"/>
          <w:sz w:val="20"/>
          <w:szCs w:val="20"/>
        </w:rPr>
        <w:t xml:space="preserve">. </w:t>
      </w:r>
    </w:p>
    <w:p w14:paraId="30EFB884" w14:textId="77777777" w:rsidR="002851ED" w:rsidRPr="00F81906" w:rsidRDefault="002851ED" w:rsidP="002851ED">
      <w:pPr>
        <w:spacing w:line="276" w:lineRule="auto"/>
        <w:rPr>
          <w:rFonts w:cs="Times New Roman"/>
          <w:sz w:val="20"/>
          <w:szCs w:val="20"/>
        </w:rPr>
      </w:pPr>
    </w:p>
    <w:p w14:paraId="77867F55"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Hasil dan Pembahasan</w:t>
      </w:r>
    </w:p>
    <w:p w14:paraId="7DCFE8D8"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ngujian </w:t>
      </w:r>
    </w:p>
    <w:p w14:paraId="2C24A82C" w14:textId="77777777" w:rsidR="002851ED" w:rsidRDefault="002851ED" w:rsidP="002851ED">
      <w:pPr>
        <w:spacing w:line="276" w:lineRule="auto"/>
        <w:ind w:firstLine="567"/>
        <w:rPr>
          <w:rFonts w:cs="Times New Roman"/>
          <w:sz w:val="20"/>
          <w:szCs w:val="20"/>
        </w:rPr>
      </w:pPr>
      <w:proofErr w:type="gramStart"/>
      <w:r w:rsidRPr="009F5268">
        <w:rPr>
          <w:rFonts w:cs="Times New Roman"/>
          <w:sz w:val="20"/>
          <w:szCs w:val="20"/>
        </w:rPr>
        <w:t>Pengujian dilakukan untuk memeriksa hasil dari perancangan dan untuk memastikan semua bagian berfungsi secara baik.</w:t>
      </w:r>
      <w:proofErr w:type="gramEnd"/>
    </w:p>
    <w:p w14:paraId="155463A6" w14:textId="77777777" w:rsidR="002851ED" w:rsidRPr="00494152" w:rsidRDefault="002851ED" w:rsidP="002851ED">
      <w:pPr>
        <w:spacing w:line="276" w:lineRule="auto"/>
        <w:ind w:firstLine="567"/>
        <w:rPr>
          <w:rFonts w:cs="Times New Roman"/>
          <w:sz w:val="16"/>
          <w:szCs w:val="20"/>
        </w:rPr>
      </w:pPr>
    </w:p>
    <w:p w14:paraId="617F8B9A" w14:textId="7AC588C4" w:rsidR="002851ED" w:rsidRPr="00494152" w:rsidRDefault="002851ED" w:rsidP="002851ED">
      <w:pPr>
        <w:spacing w:line="276" w:lineRule="auto"/>
        <w:jc w:val="left"/>
        <w:rPr>
          <w:rFonts w:cs="Times New Roman"/>
          <w:sz w:val="16"/>
          <w:szCs w:val="20"/>
        </w:rPr>
      </w:pPr>
      <w:r w:rsidRPr="00494152">
        <w:rPr>
          <w:rFonts w:cs="Times New Roman"/>
          <w:b/>
          <w:sz w:val="16"/>
          <w:szCs w:val="20"/>
        </w:rPr>
        <w:t xml:space="preserve">Tabel </w:t>
      </w:r>
      <w:r w:rsidR="004F50DB" w:rsidRPr="00494152">
        <w:rPr>
          <w:rFonts w:cs="Times New Roman"/>
          <w:b/>
          <w:sz w:val="16"/>
          <w:szCs w:val="20"/>
        </w:rPr>
        <w:t>1</w:t>
      </w:r>
      <w:r w:rsidR="00252C27">
        <w:rPr>
          <w:rFonts w:cs="Times New Roman"/>
          <w:sz w:val="16"/>
          <w:szCs w:val="20"/>
        </w:rPr>
        <w:t xml:space="preserve"> Pengujian </w:t>
      </w:r>
      <w:r w:rsidR="00252C27">
        <w:rPr>
          <w:rFonts w:cs="Times New Roman"/>
          <w:i/>
          <w:sz w:val="16"/>
          <w:szCs w:val="20"/>
        </w:rPr>
        <w:t>l</w:t>
      </w:r>
      <w:r w:rsidRPr="00494152">
        <w:rPr>
          <w:rFonts w:cs="Times New Roman"/>
          <w:i/>
          <w:sz w:val="16"/>
          <w:szCs w:val="20"/>
        </w:rPr>
        <w:t>ogin</w:t>
      </w:r>
      <w:r w:rsidRPr="00494152">
        <w:rPr>
          <w:rFonts w:cs="Times New Roman"/>
          <w:sz w:val="16"/>
          <w:szCs w:val="20"/>
        </w:rPr>
        <w:t xml:space="preserve"> </w:t>
      </w:r>
    </w:p>
    <w:tbl>
      <w:tblPr>
        <w:tblW w:w="4488" w:type="dxa"/>
        <w:tblInd w:w="108" w:type="dxa"/>
        <w:tblLook w:val="04A0" w:firstRow="1" w:lastRow="0" w:firstColumn="1" w:lastColumn="0" w:noHBand="0" w:noVBand="1"/>
      </w:tblPr>
      <w:tblGrid>
        <w:gridCol w:w="1183"/>
        <w:gridCol w:w="1511"/>
        <w:gridCol w:w="1984"/>
      </w:tblGrid>
      <w:tr w:rsidR="002851ED" w:rsidRPr="00917195" w14:paraId="5034550A" w14:textId="77777777" w:rsidTr="002851ED">
        <w:trPr>
          <w:trHeight w:val="300"/>
        </w:trPr>
        <w:tc>
          <w:tcPr>
            <w:tcW w:w="993" w:type="dxa"/>
            <w:tcBorders>
              <w:top w:val="single" w:sz="4" w:space="0" w:color="auto"/>
              <w:left w:val="nil"/>
              <w:bottom w:val="single" w:sz="4" w:space="0" w:color="auto"/>
              <w:right w:val="nil"/>
            </w:tcBorders>
            <w:shd w:val="clear" w:color="auto" w:fill="auto"/>
            <w:noWrap/>
            <w:vAlign w:val="center"/>
            <w:hideMark/>
          </w:tcPr>
          <w:p w14:paraId="751B8AE7"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Nama</w:t>
            </w:r>
          </w:p>
        </w:tc>
        <w:tc>
          <w:tcPr>
            <w:tcW w:w="1511" w:type="dxa"/>
            <w:tcBorders>
              <w:top w:val="single" w:sz="4" w:space="0" w:color="auto"/>
              <w:left w:val="nil"/>
              <w:bottom w:val="single" w:sz="4" w:space="0" w:color="auto"/>
              <w:right w:val="nil"/>
            </w:tcBorders>
            <w:shd w:val="clear" w:color="auto" w:fill="auto"/>
            <w:noWrap/>
            <w:vAlign w:val="center"/>
            <w:hideMark/>
          </w:tcPr>
          <w:p w14:paraId="3CACB8B4"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4936A3BD" w14:textId="77777777" w:rsidR="002851ED" w:rsidRPr="00917195" w:rsidRDefault="002851ED" w:rsidP="00506183">
            <w:pPr>
              <w:spacing w:before="60" w:after="60" w:line="240" w:lineRule="auto"/>
              <w:jc w:val="center"/>
              <w:rPr>
                <w:rFonts w:eastAsia="Times New Roman" w:cs="Times New Roman"/>
                <w:b/>
                <w:color w:val="000000"/>
                <w:sz w:val="20"/>
                <w:szCs w:val="20"/>
                <w:lang w:val="en-US"/>
              </w:rPr>
            </w:pPr>
            <w:r w:rsidRPr="00917195">
              <w:rPr>
                <w:rFonts w:eastAsia="Times New Roman" w:cs="Times New Roman"/>
                <w:b/>
                <w:color w:val="000000"/>
                <w:sz w:val="20"/>
                <w:szCs w:val="20"/>
                <w:lang w:val="en-US"/>
              </w:rPr>
              <w:t>Respon</w:t>
            </w:r>
          </w:p>
        </w:tc>
      </w:tr>
      <w:tr w:rsidR="002851ED" w:rsidRPr="00917195" w14:paraId="5FDFC2FC" w14:textId="77777777" w:rsidTr="002851ED">
        <w:trPr>
          <w:trHeight w:val="300"/>
        </w:trPr>
        <w:tc>
          <w:tcPr>
            <w:tcW w:w="993" w:type="dxa"/>
            <w:tcBorders>
              <w:top w:val="single" w:sz="4" w:space="0" w:color="auto"/>
              <w:left w:val="nil"/>
              <w:bottom w:val="nil"/>
              <w:right w:val="nil"/>
            </w:tcBorders>
            <w:shd w:val="clear" w:color="auto" w:fill="auto"/>
            <w:noWrap/>
            <w:vAlign w:val="center"/>
            <w:hideMark/>
          </w:tcPr>
          <w:p w14:paraId="02AF302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benar</w:t>
            </w:r>
          </w:p>
        </w:tc>
        <w:tc>
          <w:tcPr>
            <w:tcW w:w="1511" w:type="dxa"/>
            <w:tcBorders>
              <w:top w:val="single" w:sz="4" w:space="0" w:color="auto"/>
              <w:left w:val="nil"/>
              <w:bottom w:val="nil"/>
              <w:right w:val="nil"/>
            </w:tcBorders>
            <w:shd w:val="clear" w:color="auto" w:fill="auto"/>
            <w:noWrap/>
            <w:vAlign w:val="center"/>
            <w:hideMark/>
          </w:tcPr>
          <w:p w14:paraId="15D6577B" w14:textId="0467BD1C"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dan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esuai</w:t>
            </w:r>
          </w:p>
        </w:tc>
        <w:tc>
          <w:tcPr>
            <w:tcW w:w="1984" w:type="dxa"/>
            <w:tcBorders>
              <w:top w:val="single" w:sz="4" w:space="0" w:color="auto"/>
              <w:left w:val="nil"/>
              <w:bottom w:val="nil"/>
              <w:right w:val="nil"/>
            </w:tcBorders>
            <w:shd w:val="clear" w:color="auto" w:fill="auto"/>
            <w:noWrap/>
            <w:vAlign w:val="center"/>
            <w:hideMark/>
          </w:tcPr>
          <w:p w14:paraId="5AE6B5F8"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success</w:t>
            </w:r>
          </w:p>
        </w:tc>
      </w:tr>
      <w:tr w:rsidR="002851ED" w:rsidRPr="00917195" w14:paraId="3F4A5F3A" w14:textId="77777777" w:rsidTr="002851ED">
        <w:trPr>
          <w:trHeight w:val="300"/>
        </w:trPr>
        <w:tc>
          <w:tcPr>
            <w:tcW w:w="993" w:type="dxa"/>
            <w:tcBorders>
              <w:top w:val="nil"/>
              <w:left w:val="nil"/>
              <w:bottom w:val="nil"/>
              <w:right w:val="nil"/>
            </w:tcBorders>
            <w:shd w:val="clear" w:color="auto" w:fill="auto"/>
            <w:noWrap/>
            <w:vAlign w:val="center"/>
            <w:hideMark/>
          </w:tcPr>
          <w:p w14:paraId="264819DC"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salah</w:t>
            </w:r>
          </w:p>
        </w:tc>
        <w:tc>
          <w:tcPr>
            <w:tcW w:w="1511" w:type="dxa"/>
            <w:tcBorders>
              <w:top w:val="nil"/>
              <w:left w:val="nil"/>
              <w:bottom w:val="nil"/>
              <w:right w:val="nil"/>
            </w:tcBorders>
            <w:shd w:val="clear" w:color="auto" w:fill="auto"/>
            <w:noWrap/>
            <w:vAlign w:val="center"/>
            <w:hideMark/>
          </w:tcPr>
          <w:p w14:paraId="3714DE5F" w14:textId="014347FB"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lah</w:t>
            </w:r>
          </w:p>
        </w:tc>
        <w:tc>
          <w:tcPr>
            <w:tcW w:w="1984" w:type="dxa"/>
            <w:tcBorders>
              <w:top w:val="nil"/>
              <w:left w:val="nil"/>
              <w:bottom w:val="nil"/>
              <w:right w:val="nil"/>
            </w:tcBorders>
            <w:shd w:val="clear" w:color="auto" w:fill="auto"/>
            <w:noWrap/>
            <w:vAlign w:val="center"/>
            <w:hideMark/>
          </w:tcPr>
          <w:p w14:paraId="36A3A6FF"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failed</w:t>
            </w:r>
          </w:p>
        </w:tc>
      </w:tr>
      <w:tr w:rsidR="002851ED" w:rsidRPr="00917195" w14:paraId="7696EFFD" w14:textId="77777777" w:rsidTr="002851ED">
        <w:trPr>
          <w:trHeight w:val="300"/>
        </w:trPr>
        <w:tc>
          <w:tcPr>
            <w:tcW w:w="993" w:type="dxa"/>
            <w:tcBorders>
              <w:top w:val="nil"/>
              <w:left w:val="nil"/>
              <w:bottom w:val="nil"/>
              <w:right w:val="nil"/>
            </w:tcBorders>
            <w:shd w:val="clear" w:color="auto" w:fill="auto"/>
            <w:noWrap/>
            <w:vAlign w:val="center"/>
            <w:hideMark/>
          </w:tcPr>
          <w:p w14:paraId="2333FEB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kurang</w:t>
            </w:r>
          </w:p>
        </w:tc>
        <w:tc>
          <w:tcPr>
            <w:tcW w:w="1511" w:type="dxa"/>
            <w:tcBorders>
              <w:top w:val="nil"/>
              <w:left w:val="nil"/>
              <w:bottom w:val="nil"/>
              <w:right w:val="nil"/>
            </w:tcBorders>
            <w:shd w:val="clear" w:color="auto" w:fill="auto"/>
            <w:noWrap/>
            <w:vAlign w:val="center"/>
            <w:hideMark/>
          </w:tcPr>
          <w:p w14:paraId="1CBEEF92" w14:textId="1679B4D9"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saja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ja</w:t>
            </w:r>
          </w:p>
        </w:tc>
        <w:tc>
          <w:tcPr>
            <w:tcW w:w="1984" w:type="dxa"/>
            <w:tcBorders>
              <w:top w:val="nil"/>
              <w:left w:val="nil"/>
              <w:bottom w:val="nil"/>
              <w:right w:val="nil"/>
            </w:tcBorders>
            <w:shd w:val="clear" w:color="auto" w:fill="auto"/>
            <w:noWrap/>
            <w:vAlign w:val="center"/>
            <w:hideMark/>
          </w:tcPr>
          <w:p w14:paraId="63F98602"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0D921922" w14:textId="77777777" w:rsidTr="002851ED">
        <w:trPr>
          <w:trHeight w:val="300"/>
        </w:trPr>
        <w:tc>
          <w:tcPr>
            <w:tcW w:w="993" w:type="dxa"/>
            <w:tcBorders>
              <w:top w:val="nil"/>
              <w:left w:val="nil"/>
              <w:bottom w:val="nil"/>
              <w:right w:val="nil"/>
            </w:tcBorders>
            <w:shd w:val="clear" w:color="auto" w:fill="auto"/>
            <w:noWrap/>
            <w:vAlign w:val="center"/>
            <w:hideMark/>
          </w:tcPr>
          <w:p w14:paraId="1781A104"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tidak terdaftar</w:t>
            </w:r>
          </w:p>
        </w:tc>
        <w:tc>
          <w:tcPr>
            <w:tcW w:w="1511" w:type="dxa"/>
            <w:tcBorders>
              <w:top w:val="nil"/>
              <w:left w:val="nil"/>
              <w:bottom w:val="nil"/>
              <w:right w:val="nil"/>
            </w:tcBorders>
            <w:shd w:val="clear" w:color="auto" w:fill="auto"/>
            <w:noWrap/>
            <w:vAlign w:val="center"/>
            <w:hideMark/>
          </w:tcPr>
          <w:p w14:paraId="630AE3B4" w14:textId="7BE528D4"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412987">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belum terdaftar</w:t>
            </w:r>
          </w:p>
        </w:tc>
        <w:tc>
          <w:tcPr>
            <w:tcW w:w="1984" w:type="dxa"/>
            <w:tcBorders>
              <w:top w:val="nil"/>
              <w:left w:val="nil"/>
              <w:bottom w:val="nil"/>
              <w:right w:val="nil"/>
            </w:tcBorders>
            <w:shd w:val="clear" w:color="auto" w:fill="auto"/>
            <w:noWrap/>
            <w:vAlign w:val="center"/>
            <w:hideMark/>
          </w:tcPr>
          <w:p w14:paraId="33CE54A5"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107A55A0" w14:textId="77777777" w:rsidTr="002851ED">
        <w:trPr>
          <w:trHeight w:val="300"/>
        </w:trPr>
        <w:tc>
          <w:tcPr>
            <w:tcW w:w="993" w:type="dxa"/>
            <w:tcBorders>
              <w:top w:val="nil"/>
              <w:left w:val="nil"/>
              <w:right w:val="nil"/>
            </w:tcBorders>
            <w:shd w:val="clear" w:color="auto" w:fill="auto"/>
            <w:noWrap/>
            <w:vAlign w:val="center"/>
            <w:hideMark/>
          </w:tcPr>
          <w:p w14:paraId="38DAE300"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format tidak sesuai</w:t>
            </w:r>
          </w:p>
        </w:tc>
        <w:tc>
          <w:tcPr>
            <w:tcW w:w="1511" w:type="dxa"/>
            <w:tcBorders>
              <w:top w:val="nil"/>
              <w:left w:val="nil"/>
              <w:right w:val="nil"/>
            </w:tcBorders>
            <w:shd w:val="clear" w:color="auto" w:fill="auto"/>
            <w:noWrap/>
            <w:vAlign w:val="center"/>
            <w:hideMark/>
          </w:tcPr>
          <w:p w14:paraId="404352F0" w14:textId="6E2AA228"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i/>
                <w:color w:val="000000"/>
                <w:sz w:val="20"/>
                <w:szCs w:val="20"/>
                <w:lang w:val="en-US"/>
              </w:rPr>
              <w:t>username</w:t>
            </w:r>
            <w:r w:rsidRPr="00917195">
              <w:rPr>
                <w:rFonts w:eastAsia="Times New Roman" w:cs="Times New Roman"/>
                <w:color w:val="000000"/>
                <w:sz w:val="20"/>
                <w:szCs w:val="20"/>
                <w:lang w:val="en-US"/>
              </w:rPr>
              <w:t xml:space="preserve"> bukan </w:t>
            </w:r>
            <w:r w:rsidR="00780C9B" w:rsidRPr="00780C9B">
              <w:rPr>
                <w:rFonts w:eastAsia="Times New Roman" w:cs="Times New Roman"/>
                <w:i/>
                <w:color w:val="000000"/>
                <w:sz w:val="20"/>
                <w:szCs w:val="20"/>
                <w:lang w:val="en-US"/>
              </w:rPr>
              <w:t>email</w:t>
            </w:r>
          </w:p>
        </w:tc>
        <w:tc>
          <w:tcPr>
            <w:tcW w:w="1984" w:type="dxa"/>
            <w:tcBorders>
              <w:top w:val="nil"/>
              <w:left w:val="nil"/>
              <w:right w:val="nil"/>
            </w:tcBorders>
            <w:shd w:val="clear" w:color="auto" w:fill="auto"/>
            <w:noWrap/>
            <w:vAlign w:val="center"/>
            <w:hideMark/>
          </w:tcPr>
          <w:p w14:paraId="71D19627"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7158F1C4" w14:textId="77777777" w:rsidTr="002851ED">
        <w:trPr>
          <w:trHeight w:val="300"/>
        </w:trPr>
        <w:tc>
          <w:tcPr>
            <w:tcW w:w="993" w:type="dxa"/>
            <w:tcBorders>
              <w:top w:val="nil"/>
              <w:left w:val="nil"/>
              <w:bottom w:val="single" w:sz="4" w:space="0" w:color="auto"/>
              <w:right w:val="nil"/>
            </w:tcBorders>
            <w:shd w:val="clear" w:color="auto" w:fill="auto"/>
            <w:noWrap/>
            <w:vAlign w:val="center"/>
            <w:hideMark/>
          </w:tcPr>
          <w:p w14:paraId="40338D8D" w14:textId="168C3BDD"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belum terverifikasi</w:t>
            </w:r>
          </w:p>
        </w:tc>
        <w:tc>
          <w:tcPr>
            <w:tcW w:w="1511" w:type="dxa"/>
            <w:tcBorders>
              <w:top w:val="nil"/>
              <w:left w:val="nil"/>
              <w:bottom w:val="single" w:sz="4" w:space="0" w:color="auto"/>
              <w:right w:val="nil"/>
            </w:tcBorders>
            <w:shd w:val="clear" w:color="auto" w:fill="auto"/>
            <w:noWrap/>
            <w:vAlign w:val="center"/>
            <w:hideMark/>
          </w:tcPr>
          <w:p w14:paraId="14CA3D6E" w14:textId="0B2A6BBC"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berlum terverifikasi</w:t>
            </w:r>
          </w:p>
        </w:tc>
        <w:tc>
          <w:tcPr>
            <w:tcW w:w="1984" w:type="dxa"/>
            <w:tcBorders>
              <w:top w:val="nil"/>
              <w:left w:val="nil"/>
              <w:bottom w:val="single" w:sz="4" w:space="0" w:color="auto"/>
              <w:right w:val="nil"/>
            </w:tcBorders>
            <w:shd w:val="clear" w:color="auto" w:fill="auto"/>
            <w:noWrap/>
            <w:vAlign w:val="center"/>
            <w:hideMark/>
          </w:tcPr>
          <w:p w14:paraId="2DA36B52" w14:textId="76D767AA" w:rsidR="002851ED" w:rsidRPr="00917195" w:rsidRDefault="00780C9B" w:rsidP="00506183">
            <w:pPr>
              <w:spacing w:before="60" w:after="60" w:line="240" w:lineRule="auto"/>
              <w:jc w:val="center"/>
              <w:rPr>
                <w:rFonts w:eastAsia="Times New Roman" w:cs="Times New Roman"/>
                <w:color w:val="000000"/>
                <w:sz w:val="20"/>
                <w:szCs w:val="20"/>
                <w:lang w:val="en-US"/>
              </w:rPr>
            </w:pPr>
            <w:r w:rsidRPr="00780C9B">
              <w:rPr>
                <w:rFonts w:eastAsia="Times New Roman" w:cs="Times New Roman"/>
                <w:i/>
                <w:color w:val="000000"/>
                <w:sz w:val="20"/>
                <w:szCs w:val="20"/>
                <w:lang w:val="en-US"/>
              </w:rPr>
              <w:t>email</w:t>
            </w:r>
            <w:r w:rsidR="002851ED" w:rsidRPr="00917195">
              <w:rPr>
                <w:rFonts w:eastAsia="Times New Roman" w:cs="Times New Roman"/>
                <w:color w:val="000000"/>
                <w:sz w:val="20"/>
                <w:szCs w:val="20"/>
                <w:lang w:val="en-US"/>
              </w:rPr>
              <w:t>_</w:t>
            </w:r>
            <w:r w:rsidR="002851ED" w:rsidRPr="00917195">
              <w:rPr>
                <w:rFonts w:eastAsia="Times New Roman" w:cs="Times New Roman"/>
                <w:i/>
                <w:color w:val="000000"/>
                <w:sz w:val="20"/>
                <w:szCs w:val="20"/>
                <w:lang w:val="en-US"/>
              </w:rPr>
              <w:t>unverified</w:t>
            </w:r>
          </w:p>
        </w:tc>
      </w:tr>
    </w:tbl>
    <w:p w14:paraId="7C3FE941" w14:textId="77777777" w:rsidR="002851ED" w:rsidRDefault="002851ED" w:rsidP="002851ED">
      <w:pPr>
        <w:spacing w:line="276" w:lineRule="auto"/>
        <w:jc w:val="left"/>
        <w:rPr>
          <w:rFonts w:cs="Times New Roman"/>
          <w:sz w:val="20"/>
          <w:szCs w:val="20"/>
        </w:rPr>
      </w:pPr>
    </w:p>
    <w:p w14:paraId="3AE468F6" w14:textId="5DBFA266" w:rsidR="002851ED" w:rsidRDefault="002851ED" w:rsidP="002851ED">
      <w:pPr>
        <w:spacing w:line="276" w:lineRule="auto"/>
        <w:ind w:firstLine="567"/>
        <w:rPr>
          <w:rFonts w:cs="Times New Roman"/>
          <w:sz w:val="20"/>
          <w:szCs w:val="20"/>
        </w:rPr>
      </w:pPr>
      <w:r>
        <w:rPr>
          <w:rFonts w:cs="Times New Roman"/>
          <w:sz w:val="20"/>
          <w:szCs w:val="20"/>
        </w:rPr>
        <w:t>P</w:t>
      </w:r>
      <w:r w:rsidRPr="00103F4D">
        <w:rPr>
          <w:rFonts w:cs="Times New Roman"/>
          <w:sz w:val="20"/>
          <w:szCs w:val="20"/>
        </w:rPr>
        <w:t xml:space="preserve">roses </w:t>
      </w:r>
      <w:r w:rsidRPr="00704222">
        <w:rPr>
          <w:rFonts w:cs="Times New Roman"/>
          <w:i/>
          <w:sz w:val="20"/>
          <w:szCs w:val="20"/>
        </w:rPr>
        <w:t>login</w:t>
      </w:r>
      <w:r w:rsidRPr="00103F4D">
        <w:rPr>
          <w:rFonts w:cs="Times New Roman"/>
          <w:sz w:val="20"/>
          <w:szCs w:val="20"/>
        </w:rPr>
        <w:t xml:space="preserve"> </w:t>
      </w:r>
      <w:proofErr w:type="gramStart"/>
      <w:r w:rsidRPr="00103F4D">
        <w:rPr>
          <w:rFonts w:cs="Times New Roman"/>
          <w:sz w:val="20"/>
          <w:szCs w:val="20"/>
        </w:rPr>
        <w:t>akan</w:t>
      </w:r>
      <w:proofErr w:type="gramEnd"/>
      <w:r w:rsidRPr="00103F4D">
        <w:rPr>
          <w:rFonts w:cs="Times New Roman"/>
          <w:sz w:val="20"/>
          <w:szCs w:val="20"/>
        </w:rPr>
        <w:t xml:space="preserve"> berhasil jika menggunakan </w:t>
      </w:r>
      <w:r w:rsidR="00780C9B" w:rsidRPr="00780C9B">
        <w:rPr>
          <w:rFonts w:cs="Times New Roman"/>
          <w:i/>
          <w:sz w:val="20"/>
          <w:szCs w:val="20"/>
        </w:rPr>
        <w:t>email</w:t>
      </w:r>
      <w:r w:rsidRPr="00103F4D">
        <w:rPr>
          <w:rFonts w:cs="Times New Roman"/>
          <w:sz w:val="20"/>
          <w:szCs w:val="20"/>
        </w:rPr>
        <w:t xml:space="preserve"> dan </w:t>
      </w:r>
      <w:r w:rsidRPr="00704222">
        <w:rPr>
          <w:rFonts w:cs="Times New Roman"/>
          <w:i/>
          <w:sz w:val="20"/>
          <w:szCs w:val="20"/>
        </w:rPr>
        <w:t>password</w:t>
      </w:r>
      <w:r w:rsidRPr="00103F4D">
        <w:rPr>
          <w:rFonts w:cs="Times New Roman"/>
          <w:sz w:val="20"/>
          <w:szCs w:val="20"/>
        </w:rPr>
        <w:t xml:space="preserve"> yang sesuai, proses </w:t>
      </w:r>
      <w:r w:rsidRPr="00704222">
        <w:rPr>
          <w:rFonts w:cs="Times New Roman"/>
          <w:i/>
          <w:sz w:val="20"/>
          <w:szCs w:val="20"/>
        </w:rPr>
        <w:t>login</w:t>
      </w:r>
      <w:r w:rsidRPr="00103F4D">
        <w:rPr>
          <w:rFonts w:cs="Times New Roman"/>
          <w:sz w:val="20"/>
          <w:szCs w:val="20"/>
        </w:rPr>
        <w:t xml:space="preserve"> juga memastikan semua parameter yang digunakan pada autentikasi </w:t>
      </w:r>
      <w:r w:rsidRPr="00103F4D">
        <w:rPr>
          <w:rFonts w:cs="Times New Roman"/>
          <w:sz w:val="20"/>
          <w:szCs w:val="20"/>
        </w:rPr>
        <w:lastRenderedPageBreak/>
        <w:t xml:space="preserve">tersedia dan juga sesuai. Pada proses pengujian menggunakan </w:t>
      </w:r>
      <w:r w:rsidR="00780C9B" w:rsidRPr="00780C9B">
        <w:rPr>
          <w:rFonts w:cs="Times New Roman"/>
          <w:i/>
          <w:sz w:val="20"/>
          <w:szCs w:val="20"/>
        </w:rPr>
        <w:t>email</w:t>
      </w:r>
      <w:r w:rsidRPr="00103F4D">
        <w:rPr>
          <w:rFonts w:cs="Times New Roman"/>
          <w:sz w:val="20"/>
          <w:szCs w:val="20"/>
        </w:rPr>
        <w:t xml:space="preserve"> yang belum terverifikasi </w:t>
      </w:r>
      <w:r w:rsidRPr="00704222">
        <w:rPr>
          <w:rFonts w:cs="Times New Roman"/>
          <w:i/>
          <w:sz w:val="20"/>
          <w:szCs w:val="20"/>
        </w:rPr>
        <w:t>login</w:t>
      </w:r>
      <w:r w:rsidRPr="00103F4D">
        <w:rPr>
          <w:rFonts w:cs="Times New Roman"/>
          <w:sz w:val="20"/>
          <w:szCs w:val="20"/>
        </w:rPr>
        <w:t xml:space="preserve"> </w:t>
      </w:r>
      <w:proofErr w:type="gramStart"/>
      <w:r w:rsidRPr="00103F4D">
        <w:rPr>
          <w:rFonts w:cs="Times New Roman"/>
          <w:sz w:val="20"/>
          <w:szCs w:val="20"/>
        </w:rPr>
        <w:t>akan</w:t>
      </w:r>
      <w:proofErr w:type="gramEnd"/>
      <w:r w:rsidRPr="00103F4D">
        <w:rPr>
          <w:rFonts w:cs="Times New Roman"/>
          <w:sz w:val="20"/>
          <w:szCs w:val="20"/>
        </w:rPr>
        <w:t xml:space="preserve"> tertahan dengan status </w:t>
      </w:r>
      <w:r w:rsidR="00780C9B" w:rsidRPr="00780C9B">
        <w:rPr>
          <w:rFonts w:cs="Times New Roman"/>
          <w:i/>
          <w:sz w:val="20"/>
          <w:szCs w:val="20"/>
        </w:rPr>
        <w:t>email</w:t>
      </w:r>
      <w:r w:rsidRPr="00103F4D">
        <w:rPr>
          <w:rFonts w:cs="Times New Roman"/>
          <w:sz w:val="20"/>
          <w:szCs w:val="20"/>
        </w:rPr>
        <w:t>_</w:t>
      </w:r>
      <w:r w:rsidRPr="00704222">
        <w:rPr>
          <w:rFonts w:cs="Times New Roman"/>
          <w:i/>
          <w:sz w:val="20"/>
          <w:szCs w:val="20"/>
        </w:rPr>
        <w:t>unverified</w:t>
      </w:r>
      <w:r w:rsidRPr="00103F4D">
        <w:rPr>
          <w:rFonts w:cs="Times New Roman"/>
          <w:sz w:val="20"/>
          <w:szCs w:val="20"/>
        </w:rPr>
        <w:t xml:space="preserve"> dan menunggu </w:t>
      </w:r>
      <w:r w:rsidRPr="00704222">
        <w:rPr>
          <w:rFonts w:cs="Times New Roman"/>
          <w:i/>
          <w:sz w:val="20"/>
          <w:szCs w:val="20"/>
        </w:rPr>
        <w:t>client</w:t>
      </w:r>
      <w:r w:rsidRPr="00103F4D">
        <w:rPr>
          <w:rFonts w:cs="Times New Roman"/>
          <w:sz w:val="20"/>
          <w:szCs w:val="20"/>
        </w:rPr>
        <w:t xml:space="preserve"> untuk melakukan verifikasi </w:t>
      </w:r>
      <w:r w:rsidR="00780C9B" w:rsidRPr="00780C9B">
        <w:rPr>
          <w:rFonts w:cs="Times New Roman"/>
          <w:i/>
          <w:sz w:val="20"/>
          <w:szCs w:val="20"/>
        </w:rPr>
        <w:t>email</w:t>
      </w:r>
      <w:r w:rsidRPr="00103F4D">
        <w:rPr>
          <w:rFonts w:cs="Times New Roman"/>
          <w:sz w:val="20"/>
          <w:szCs w:val="20"/>
        </w:rPr>
        <w:t>.</w:t>
      </w:r>
    </w:p>
    <w:p w14:paraId="5263897C" w14:textId="77777777" w:rsidR="002851ED" w:rsidRPr="00103F4D" w:rsidRDefault="002851ED" w:rsidP="002851ED">
      <w:pPr>
        <w:spacing w:line="276" w:lineRule="auto"/>
        <w:ind w:firstLine="567"/>
        <w:rPr>
          <w:rFonts w:cs="Times New Roman"/>
          <w:sz w:val="20"/>
          <w:szCs w:val="20"/>
        </w:rPr>
      </w:pPr>
    </w:p>
    <w:p w14:paraId="4F9E3EE6" w14:textId="0EAE839F" w:rsidR="002851ED" w:rsidRPr="00252C27" w:rsidRDefault="002851ED" w:rsidP="002851ED">
      <w:pPr>
        <w:spacing w:line="276" w:lineRule="auto"/>
        <w:jc w:val="left"/>
        <w:rPr>
          <w:rFonts w:cs="Times New Roman"/>
          <w:sz w:val="16"/>
          <w:szCs w:val="20"/>
        </w:rPr>
      </w:pPr>
      <w:r w:rsidRPr="00252C27">
        <w:rPr>
          <w:rFonts w:cs="Times New Roman"/>
          <w:b/>
          <w:sz w:val="16"/>
          <w:szCs w:val="20"/>
        </w:rPr>
        <w:t xml:space="preserve">Tabel </w:t>
      </w:r>
      <w:r w:rsidR="004F50DB" w:rsidRPr="00252C27">
        <w:rPr>
          <w:rFonts w:cs="Times New Roman"/>
          <w:b/>
          <w:sz w:val="16"/>
          <w:szCs w:val="20"/>
        </w:rPr>
        <w:t>2</w:t>
      </w:r>
      <w:r w:rsidRPr="00252C27">
        <w:rPr>
          <w:rFonts w:cs="Times New Roman"/>
          <w:sz w:val="16"/>
          <w:szCs w:val="20"/>
        </w:rPr>
        <w:t xml:space="preserve"> Pengujian </w:t>
      </w:r>
      <w:r w:rsidR="00252C27">
        <w:rPr>
          <w:rFonts w:cs="Times New Roman"/>
          <w:sz w:val="16"/>
          <w:szCs w:val="20"/>
        </w:rPr>
        <w:t>verifikasi e</w:t>
      </w:r>
      <w:r w:rsidRPr="00252C27">
        <w:rPr>
          <w:rFonts w:cs="Times New Roman"/>
          <w:sz w:val="16"/>
          <w:szCs w:val="20"/>
        </w:rPr>
        <w:t>mail</w:t>
      </w:r>
    </w:p>
    <w:tbl>
      <w:tblPr>
        <w:tblW w:w="4678" w:type="dxa"/>
        <w:tblInd w:w="108" w:type="dxa"/>
        <w:tblLook w:val="04A0" w:firstRow="1" w:lastRow="0" w:firstColumn="1" w:lastColumn="0" w:noHBand="0" w:noVBand="1"/>
      </w:tblPr>
      <w:tblGrid>
        <w:gridCol w:w="1243"/>
        <w:gridCol w:w="1563"/>
        <w:gridCol w:w="1872"/>
      </w:tblGrid>
      <w:tr w:rsidR="002851ED" w:rsidRPr="00D04F0E" w14:paraId="4B98AB44" w14:textId="77777777" w:rsidTr="002851ED">
        <w:trPr>
          <w:trHeight w:val="300"/>
        </w:trPr>
        <w:tc>
          <w:tcPr>
            <w:tcW w:w="1243" w:type="dxa"/>
            <w:tcBorders>
              <w:top w:val="single" w:sz="4" w:space="0" w:color="auto"/>
              <w:left w:val="nil"/>
              <w:bottom w:val="single" w:sz="4" w:space="0" w:color="auto"/>
              <w:right w:val="nil"/>
            </w:tcBorders>
            <w:shd w:val="clear" w:color="auto" w:fill="auto"/>
            <w:noWrap/>
            <w:vAlign w:val="center"/>
            <w:hideMark/>
          </w:tcPr>
          <w:p w14:paraId="04DFEA21"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3" w:type="dxa"/>
            <w:tcBorders>
              <w:top w:val="single" w:sz="4" w:space="0" w:color="auto"/>
              <w:left w:val="nil"/>
              <w:bottom w:val="single" w:sz="4" w:space="0" w:color="auto"/>
              <w:right w:val="nil"/>
            </w:tcBorders>
            <w:shd w:val="clear" w:color="auto" w:fill="auto"/>
            <w:noWrap/>
            <w:vAlign w:val="center"/>
            <w:hideMark/>
          </w:tcPr>
          <w:p w14:paraId="1D25AF09"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872" w:type="dxa"/>
            <w:tcBorders>
              <w:top w:val="single" w:sz="4" w:space="0" w:color="auto"/>
              <w:left w:val="nil"/>
              <w:bottom w:val="single" w:sz="4" w:space="0" w:color="auto"/>
              <w:right w:val="nil"/>
            </w:tcBorders>
            <w:shd w:val="clear" w:color="auto" w:fill="auto"/>
            <w:noWrap/>
            <w:vAlign w:val="center"/>
            <w:hideMark/>
          </w:tcPr>
          <w:p w14:paraId="49B8A4D7" w14:textId="77777777" w:rsidR="002851ED" w:rsidRPr="00D04F0E" w:rsidRDefault="002851ED" w:rsidP="002851ED">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2851ED" w:rsidRPr="00D04F0E" w14:paraId="0093E279" w14:textId="77777777" w:rsidTr="002851ED">
        <w:trPr>
          <w:trHeight w:val="300"/>
        </w:trPr>
        <w:tc>
          <w:tcPr>
            <w:tcW w:w="1243" w:type="dxa"/>
            <w:tcBorders>
              <w:top w:val="single" w:sz="4" w:space="0" w:color="auto"/>
              <w:left w:val="nil"/>
              <w:bottom w:val="nil"/>
              <w:right w:val="nil"/>
            </w:tcBorders>
            <w:shd w:val="clear" w:color="auto" w:fill="auto"/>
            <w:noWrap/>
            <w:vAlign w:val="center"/>
            <w:hideMark/>
          </w:tcPr>
          <w:p w14:paraId="3AEF1D68" w14:textId="19D37D3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token</w:t>
            </w:r>
          </w:p>
        </w:tc>
        <w:tc>
          <w:tcPr>
            <w:tcW w:w="1563" w:type="dxa"/>
            <w:tcBorders>
              <w:top w:val="single" w:sz="4" w:space="0" w:color="auto"/>
              <w:left w:val="nil"/>
              <w:bottom w:val="nil"/>
              <w:right w:val="nil"/>
            </w:tcBorders>
            <w:shd w:val="clear" w:color="auto" w:fill="auto"/>
            <w:noWrap/>
            <w:vAlign w:val="center"/>
            <w:hideMark/>
          </w:tcPr>
          <w:p w14:paraId="0247E01F" w14:textId="2DD561F0"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menggunakan token</w:t>
            </w:r>
          </w:p>
        </w:tc>
        <w:tc>
          <w:tcPr>
            <w:tcW w:w="1872" w:type="dxa"/>
            <w:tcBorders>
              <w:top w:val="single" w:sz="4" w:space="0" w:color="auto"/>
              <w:left w:val="nil"/>
              <w:bottom w:val="nil"/>
              <w:right w:val="nil"/>
            </w:tcBorders>
            <w:shd w:val="clear" w:color="auto" w:fill="auto"/>
            <w:noWrap/>
            <w:vAlign w:val="center"/>
            <w:hideMark/>
          </w:tcPr>
          <w:p w14:paraId="1A6DC7BA"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7C3107B9" w14:textId="77777777" w:rsidTr="002851ED">
        <w:trPr>
          <w:trHeight w:val="300"/>
        </w:trPr>
        <w:tc>
          <w:tcPr>
            <w:tcW w:w="1243" w:type="dxa"/>
            <w:tcBorders>
              <w:top w:val="nil"/>
              <w:left w:val="nil"/>
              <w:bottom w:val="nil"/>
              <w:right w:val="nil"/>
            </w:tcBorders>
            <w:shd w:val="clear" w:color="auto" w:fill="auto"/>
            <w:noWrap/>
            <w:vAlign w:val="center"/>
            <w:hideMark/>
          </w:tcPr>
          <w:p w14:paraId="4463F367" w14:textId="1B699D16"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idak sesuai</w:t>
            </w:r>
          </w:p>
        </w:tc>
        <w:tc>
          <w:tcPr>
            <w:tcW w:w="1563" w:type="dxa"/>
            <w:tcBorders>
              <w:top w:val="nil"/>
              <w:left w:val="nil"/>
              <w:bottom w:val="nil"/>
              <w:right w:val="nil"/>
            </w:tcBorders>
            <w:shd w:val="clear" w:color="auto" w:fill="auto"/>
            <w:noWrap/>
            <w:vAlign w:val="center"/>
            <w:hideMark/>
          </w:tcPr>
          <w:p w14:paraId="497DA025" w14:textId="713BF9A9"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alah</w:t>
            </w:r>
          </w:p>
        </w:tc>
        <w:tc>
          <w:tcPr>
            <w:tcW w:w="1872" w:type="dxa"/>
            <w:tcBorders>
              <w:top w:val="nil"/>
              <w:left w:val="nil"/>
              <w:bottom w:val="nil"/>
              <w:right w:val="nil"/>
            </w:tcBorders>
            <w:shd w:val="clear" w:color="auto" w:fill="auto"/>
            <w:noWrap/>
            <w:vAlign w:val="center"/>
            <w:hideMark/>
          </w:tcPr>
          <w:p w14:paraId="737575B1"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otp_not_match</w:t>
            </w:r>
          </w:p>
        </w:tc>
      </w:tr>
      <w:tr w:rsidR="002851ED" w:rsidRPr="00D04F0E" w14:paraId="092953CD" w14:textId="77777777" w:rsidTr="002851ED">
        <w:trPr>
          <w:trHeight w:val="300"/>
        </w:trPr>
        <w:tc>
          <w:tcPr>
            <w:tcW w:w="1243" w:type="dxa"/>
            <w:tcBorders>
              <w:top w:val="nil"/>
              <w:left w:val="nil"/>
              <w:bottom w:val="nil"/>
              <w:right w:val="nil"/>
            </w:tcBorders>
            <w:shd w:val="clear" w:color="auto" w:fill="auto"/>
            <w:noWrap/>
            <w:vAlign w:val="center"/>
            <w:hideMark/>
          </w:tcPr>
          <w:p w14:paraId="00025127" w14:textId="1C3C7F21"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kadaluarsa</w:t>
            </w:r>
          </w:p>
        </w:tc>
        <w:tc>
          <w:tcPr>
            <w:tcW w:w="1563" w:type="dxa"/>
            <w:tcBorders>
              <w:top w:val="nil"/>
              <w:left w:val="nil"/>
              <w:bottom w:val="nil"/>
              <w:right w:val="nil"/>
            </w:tcBorders>
            <w:shd w:val="clear" w:color="auto" w:fill="auto"/>
            <w:noWrap/>
            <w:vAlign w:val="center"/>
            <w:hideMark/>
          </w:tcPr>
          <w:p w14:paraId="73EFEBE7" w14:textId="24E9732C"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udah kadaluarsa</w:t>
            </w:r>
          </w:p>
        </w:tc>
        <w:tc>
          <w:tcPr>
            <w:tcW w:w="1872" w:type="dxa"/>
            <w:tcBorders>
              <w:top w:val="nil"/>
              <w:left w:val="nil"/>
              <w:bottom w:val="nil"/>
              <w:right w:val="nil"/>
            </w:tcBorders>
            <w:shd w:val="clear" w:color="auto" w:fill="auto"/>
            <w:noWrap/>
            <w:vAlign w:val="center"/>
            <w:hideMark/>
          </w:tcPr>
          <w:p w14:paraId="5639F999"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otp_expired</w:t>
            </w:r>
          </w:p>
        </w:tc>
      </w:tr>
      <w:tr w:rsidR="002851ED" w:rsidRPr="00D04F0E" w14:paraId="29D491FF" w14:textId="77777777" w:rsidTr="002851ED">
        <w:trPr>
          <w:trHeight w:val="300"/>
        </w:trPr>
        <w:tc>
          <w:tcPr>
            <w:tcW w:w="1243" w:type="dxa"/>
            <w:tcBorders>
              <w:top w:val="nil"/>
              <w:left w:val="nil"/>
              <w:right w:val="nil"/>
            </w:tcBorders>
            <w:shd w:val="clear" w:color="auto" w:fill="auto"/>
            <w:noWrap/>
            <w:vAlign w:val="center"/>
            <w:hideMark/>
          </w:tcPr>
          <w:p w14:paraId="1180A48F" w14:textId="7385C73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sesuai</w:t>
            </w:r>
          </w:p>
        </w:tc>
        <w:tc>
          <w:tcPr>
            <w:tcW w:w="1563" w:type="dxa"/>
            <w:tcBorders>
              <w:top w:val="nil"/>
              <w:left w:val="nil"/>
              <w:right w:val="nil"/>
            </w:tcBorders>
            <w:shd w:val="clear" w:color="auto" w:fill="auto"/>
            <w:noWrap/>
            <w:vAlign w:val="center"/>
            <w:hideMark/>
          </w:tcPr>
          <w:p w14:paraId="0F35C790" w14:textId="1F014F43"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esuai</w:t>
            </w:r>
          </w:p>
        </w:tc>
        <w:tc>
          <w:tcPr>
            <w:tcW w:w="1872" w:type="dxa"/>
            <w:tcBorders>
              <w:top w:val="nil"/>
              <w:left w:val="nil"/>
              <w:right w:val="nil"/>
            </w:tcBorders>
            <w:shd w:val="clear" w:color="auto" w:fill="auto"/>
            <w:noWrap/>
            <w:vAlign w:val="center"/>
            <w:hideMark/>
          </w:tcPr>
          <w:p w14:paraId="1D3588FA"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2851ED" w:rsidRPr="00D04F0E" w14:paraId="42B8F545" w14:textId="77777777" w:rsidTr="002851ED">
        <w:trPr>
          <w:trHeight w:val="300"/>
        </w:trPr>
        <w:tc>
          <w:tcPr>
            <w:tcW w:w="1243" w:type="dxa"/>
            <w:tcBorders>
              <w:top w:val="nil"/>
              <w:left w:val="nil"/>
              <w:bottom w:val="single" w:sz="4" w:space="0" w:color="auto"/>
              <w:right w:val="nil"/>
            </w:tcBorders>
            <w:shd w:val="clear" w:color="auto" w:fill="auto"/>
            <w:noWrap/>
            <w:vAlign w:val="center"/>
            <w:hideMark/>
          </w:tcPr>
          <w:p w14:paraId="5AF1BFCC" w14:textId="1623ED9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oken salah</w:t>
            </w:r>
          </w:p>
        </w:tc>
        <w:tc>
          <w:tcPr>
            <w:tcW w:w="1563" w:type="dxa"/>
            <w:tcBorders>
              <w:top w:val="nil"/>
              <w:left w:val="nil"/>
              <w:bottom w:val="single" w:sz="4" w:space="0" w:color="auto"/>
              <w:right w:val="nil"/>
            </w:tcBorders>
            <w:shd w:val="clear" w:color="auto" w:fill="auto"/>
            <w:noWrap/>
            <w:vAlign w:val="center"/>
            <w:hideMark/>
          </w:tcPr>
          <w:p w14:paraId="0757DEFD" w14:textId="61ABD34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token yang sudah terhapus</w:t>
            </w:r>
          </w:p>
        </w:tc>
        <w:tc>
          <w:tcPr>
            <w:tcW w:w="1872" w:type="dxa"/>
            <w:tcBorders>
              <w:top w:val="nil"/>
              <w:left w:val="nil"/>
              <w:bottom w:val="single" w:sz="4" w:space="0" w:color="auto"/>
              <w:right w:val="nil"/>
            </w:tcBorders>
            <w:shd w:val="clear" w:color="auto" w:fill="auto"/>
            <w:noWrap/>
            <w:vAlign w:val="center"/>
            <w:hideMark/>
          </w:tcPr>
          <w:p w14:paraId="51123646"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Unauthenticated</w:t>
            </w:r>
          </w:p>
        </w:tc>
      </w:tr>
    </w:tbl>
    <w:p w14:paraId="4CA629BD" w14:textId="77777777" w:rsidR="002851ED" w:rsidRDefault="002851ED" w:rsidP="002851ED">
      <w:pPr>
        <w:spacing w:line="276" w:lineRule="auto"/>
        <w:ind w:firstLine="567"/>
        <w:rPr>
          <w:rFonts w:cs="Times New Roman"/>
          <w:sz w:val="20"/>
          <w:szCs w:val="20"/>
        </w:rPr>
      </w:pPr>
    </w:p>
    <w:p w14:paraId="6ED76C8A" w14:textId="045322B7" w:rsidR="002851ED" w:rsidRDefault="002851ED" w:rsidP="006705F5">
      <w:pPr>
        <w:spacing w:line="276" w:lineRule="auto"/>
        <w:ind w:firstLine="567"/>
        <w:rPr>
          <w:rFonts w:cs="Times New Roman"/>
          <w:sz w:val="20"/>
          <w:szCs w:val="20"/>
        </w:rPr>
      </w:pPr>
      <w:r>
        <w:rPr>
          <w:rFonts w:cs="Times New Roman"/>
          <w:sz w:val="20"/>
          <w:szCs w:val="20"/>
        </w:rPr>
        <w:t>P</w:t>
      </w:r>
      <w:r w:rsidRPr="00D04F0E">
        <w:rPr>
          <w:rFonts w:cs="Times New Roman"/>
          <w:sz w:val="20"/>
          <w:szCs w:val="20"/>
        </w:rPr>
        <w:t xml:space="preserve">roses verifikasi </w:t>
      </w:r>
      <w:r w:rsidR="00780C9B" w:rsidRPr="00780C9B">
        <w:rPr>
          <w:rFonts w:cs="Times New Roman"/>
          <w:i/>
          <w:sz w:val="20"/>
          <w:szCs w:val="20"/>
        </w:rPr>
        <w:t>email</w:t>
      </w:r>
      <w:r w:rsidRPr="00D04F0E">
        <w:rPr>
          <w:rFonts w:cs="Times New Roman"/>
          <w:sz w:val="20"/>
          <w:szCs w:val="20"/>
        </w:rPr>
        <w:t xml:space="preserve"> hanya berhasil jika client mengirimkan kode OTP yang sesuai disertai dengan token yang sesuai. Jika proses verifikasi </w:t>
      </w:r>
      <w:r w:rsidR="00780C9B" w:rsidRPr="00780C9B">
        <w:rPr>
          <w:rFonts w:cs="Times New Roman"/>
          <w:i/>
          <w:sz w:val="20"/>
          <w:szCs w:val="20"/>
        </w:rPr>
        <w:t>email</w:t>
      </w:r>
      <w:r w:rsidRPr="00D04F0E">
        <w:rPr>
          <w:rFonts w:cs="Times New Roman"/>
          <w:sz w:val="20"/>
          <w:szCs w:val="20"/>
        </w:rPr>
        <w:t xml:space="preserve"> menggunakan kode OTP yang salah atau sudah kadaluarsa maka proses verifikasi </w:t>
      </w:r>
      <w:r w:rsidR="00780C9B" w:rsidRPr="00780C9B">
        <w:rPr>
          <w:rFonts w:cs="Times New Roman"/>
          <w:i/>
          <w:sz w:val="20"/>
          <w:szCs w:val="20"/>
        </w:rPr>
        <w:t>email</w:t>
      </w:r>
      <w:r w:rsidRPr="00D04F0E">
        <w:rPr>
          <w:rFonts w:cs="Times New Roman"/>
          <w:sz w:val="20"/>
          <w:szCs w:val="20"/>
        </w:rPr>
        <w:t xml:space="preserve"> </w:t>
      </w:r>
      <w:proofErr w:type="gramStart"/>
      <w:r w:rsidRPr="00D04F0E">
        <w:rPr>
          <w:rFonts w:cs="Times New Roman"/>
          <w:sz w:val="20"/>
          <w:szCs w:val="20"/>
        </w:rPr>
        <w:t>akan</w:t>
      </w:r>
      <w:proofErr w:type="gramEnd"/>
      <w:r w:rsidRPr="00D04F0E">
        <w:rPr>
          <w:rFonts w:cs="Times New Roman"/>
          <w:sz w:val="20"/>
          <w:szCs w:val="20"/>
        </w:rPr>
        <w:t xml:space="preserve"> gagal.</w:t>
      </w:r>
      <w:r w:rsidRPr="00B54752">
        <w:rPr>
          <w:rFonts w:cs="Times New Roman"/>
          <w:sz w:val="20"/>
          <w:szCs w:val="20"/>
        </w:rPr>
        <w:t xml:space="preserve"> </w:t>
      </w:r>
    </w:p>
    <w:p w14:paraId="061368E2" w14:textId="77777777" w:rsidR="002851ED" w:rsidRPr="00B54752" w:rsidRDefault="002851ED" w:rsidP="002851ED">
      <w:pPr>
        <w:spacing w:line="276" w:lineRule="auto"/>
        <w:rPr>
          <w:rFonts w:cs="Times New Roman"/>
          <w:sz w:val="20"/>
          <w:szCs w:val="20"/>
        </w:rPr>
      </w:pPr>
    </w:p>
    <w:p w14:paraId="31AB5289" w14:textId="059E50DE" w:rsidR="002851ED" w:rsidRPr="00494152" w:rsidRDefault="004F50DB" w:rsidP="002851ED">
      <w:pPr>
        <w:spacing w:line="276" w:lineRule="auto"/>
        <w:jc w:val="left"/>
        <w:rPr>
          <w:rFonts w:cs="Times New Roman"/>
          <w:sz w:val="16"/>
          <w:szCs w:val="20"/>
        </w:rPr>
      </w:pPr>
      <w:r w:rsidRPr="00494152">
        <w:rPr>
          <w:rFonts w:cs="Times New Roman"/>
          <w:b/>
          <w:sz w:val="16"/>
          <w:szCs w:val="20"/>
        </w:rPr>
        <w:t>Tabel 3</w:t>
      </w:r>
      <w:r w:rsidR="00252C27">
        <w:rPr>
          <w:rFonts w:cs="Times New Roman"/>
          <w:sz w:val="16"/>
          <w:szCs w:val="20"/>
        </w:rPr>
        <w:t xml:space="preserve"> Pengujian verifikasi a</w:t>
      </w:r>
      <w:r w:rsidR="002851ED" w:rsidRPr="00494152">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2851ED" w:rsidRPr="00315ABD" w14:paraId="0BB3E7D8" w14:textId="77777777" w:rsidTr="00634561">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148A2099"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1211445C"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3B78286E" w14:textId="77777777" w:rsidR="002851ED" w:rsidRPr="00315ABD" w:rsidRDefault="002851ED" w:rsidP="002851ED">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2851ED" w:rsidRPr="00315ABD" w14:paraId="5CBA9981" w14:textId="77777777" w:rsidTr="00634561">
        <w:trPr>
          <w:trHeight w:val="300"/>
        </w:trPr>
        <w:tc>
          <w:tcPr>
            <w:tcW w:w="1134" w:type="dxa"/>
            <w:tcBorders>
              <w:top w:val="single" w:sz="4" w:space="0" w:color="auto"/>
              <w:left w:val="nil"/>
              <w:bottom w:val="single" w:sz="4" w:space="0" w:color="auto"/>
              <w:right w:val="nil"/>
            </w:tcBorders>
            <w:shd w:val="clear" w:color="auto" w:fill="auto"/>
            <w:noWrap/>
            <w:vAlign w:val="center"/>
          </w:tcPr>
          <w:p w14:paraId="0FD201D1"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tanpa token</w:t>
            </w:r>
          </w:p>
        </w:tc>
        <w:tc>
          <w:tcPr>
            <w:tcW w:w="1701" w:type="dxa"/>
            <w:tcBorders>
              <w:top w:val="single" w:sz="4" w:space="0" w:color="auto"/>
              <w:left w:val="nil"/>
              <w:bottom w:val="single" w:sz="4" w:space="0" w:color="auto"/>
              <w:right w:val="nil"/>
            </w:tcBorders>
            <w:shd w:val="clear" w:color="auto" w:fill="auto"/>
            <w:noWrap/>
            <w:vAlign w:val="center"/>
          </w:tcPr>
          <w:p w14:paraId="069C792F"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lihat verifikasi akses tanpa menggunakan token</w:t>
            </w:r>
          </w:p>
        </w:tc>
        <w:tc>
          <w:tcPr>
            <w:tcW w:w="1843" w:type="dxa"/>
            <w:tcBorders>
              <w:top w:val="single" w:sz="4" w:space="0" w:color="auto"/>
              <w:left w:val="nil"/>
              <w:bottom w:val="single" w:sz="4" w:space="0" w:color="auto"/>
              <w:right w:val="nil"/>
            </w:tcBorders>
            <w:shd w:val="clear" w:color="auto" w:fill="auto"/>
            <w:noWrap/>
            <w:vAlign w:val="center"/>
          </w:tcPr>
          <w:p w14:paraId="3BE1B3C6"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Unauthenticated</w:t>
            </w:r>
          </w:p>
        </w:tc>
      </w:tr>
    </w:tbl>
    <w:p w14:paraId="4971D4BF" w14:textId="77777777" w:rsidR="002851ED" w:rsidRDefault="002851ED" w:rsidP="002851ED">
      <w:pPr>
        <w:spacing w:line="276" w:lineRule="auto"/>
        <w:jc w:val="left"/>
        <w:rPr>
          <w:rFonts w:cs="Times New Roman"/>
          <w:sz w:val="20"/>
          <w:szCs w:val="20"/>
        </w:rPr>
      </w:pPr>
    </w:p>
    <w:p w14:paraId="1B4D3657" w14:textId="77777777" w:rsidR="00634561" w:rsidRDefault="00634561" w:rsidP="002851ED">
      <w:pPr>
        <w:spacing w:line="276" w:lineRule="auto"/>
        <w:jc w:val="left"/>
        <w:rPr>
          <w:rFonts w:cs="Times New Roman"/>
          <w:sz w:val="20"/>
          <w:szCs w:val="20"/>
        </w:rPr>
      </w:pPr>
    </w:p>
    <w:p w14:paraId="7C2A6B30" w14:textId="77777777" w:rsidR="00634561" w:rsidRDefault="00634561" w:rsidP="002851ED">
      <w:pPr>
        <w:spacing w:line="276" w:lineRule="auto"/>
        <w:jc w:val="left"/>
        <w:rPr>
          <w:rFonts w:cs="Times New Roman"/>
          <w:sz w:val="20"/>
          <w:szCs w:val="20"/>
        </w:rPr>
      </w:pPr>
    </w:p>
    <w:p w14:paraId="10402931" w14:textId="5F3CC3D0" w:rsidR="00634561" w:rsidRPr="00634561" w:rsidRDefault="00634561" w:rsidP="002851ED">
      <w:pPr>
        <w:spacing w:line="276" w:lineRule="auto"/>
        <w:jc w:val="left"/>
        <w:rPr>
          <w:rFonts w:cs="Times New Roman"/>
          <w:sz w:val="16"/>
          <w:szCs w:val="20"/>
        </w:rPr>
      </w:pPr>
      <w:r>
        <w:rPr>
          <w:rFonts w:cs="Times New Roman"/>
          <w:b/>
          <w:sz w:val="16"/>
          <w:szCs w:val="20"/>
        </w:rPr>
        <w:lastRenderedPageBreak/>
        <w:t xml:space="preserve">Lanjutan </w:t>
      </w:r>
      <w:r w:rsidRPr="00494152">
        <w:rPr>
          <w:rFonts w:cs="Times New Roman"/>
          <w:b/>
          <w:sz w:val="16"/>
          <w:szCs w:val="20"/>
        </w:rPr>
        <w:t>Tabel 3</w:t>
      </w:r>
      <w:r w:rsidR="00252C27">
        <w:rPr>
          <w:rFonts w:cs="Times New Roman"/>
          <w:sz w:val="16"/>
          <w:szCs w:val="20"/>
        </w:rPr>
        <w:t xml:space="preserve"> Pengujian verifikasi a</w:t>
      </w:r>
      <w:r>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634561" w:rsidRPr="00315ABD" w14:paraId="663B3308" w14:textId="77777777" w:rsidTr="009F581F">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4C30D27" w14:textId="77777777" w:rsidR="00634561" w:rsidRPr="00315ABD" w:rsidRDefault="00634561" w:rsidP="009F581F">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9DC6310" w14:textId="77777777" w:rsidR="00634561" w:rsidRPr="00315ABD" w:rsidRDefault="00634561" w:rsidP="009F581F">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46D14B1B" w14:textId="77777777" w:rsidR="00634561" w:rsidRPr="00315ABD" w:rsidRDefault="00634561" w:rsidP="009F581F">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634561" w:rsidRPr="00315ABD" w14:paraId="6E6DBFC7" w14:textId="77777777" w:rsidTr="009F581F">
        <w:trPr>
          <w:trHeight w:val="300"/>
        </w:trPr>
        <w:tc>
          <w:tcPr>
            <w:tcW w:w="1134" w:type="dxa"/>
            <w:tcBorders>
              <w:top w:val="nil"/>
              <w:left w:val="nil"/>
              <w:right w:val="nil"/>
            </w:tcBorders>
            <w:shd w:val="clear" w:color="auto" w:fill="auto"/>
            <w:noWrap/>
            <w:vAlign w:val="center"/>
          </w:tcPr>
          <w:p w14:paraId="4C8CF8B9"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token</w:t>
            </w:r>
          </w:p>
        </w:tc>
        <w:tc>
          <w:tcPr>
            <w:tcW w:w="1701" w:type="dxa"/>
            <w:tcBorders>
              <w:top w:val="nil"/>
              <w:left w:val="nil"/>
              <w:right w:val="nil"/>
            </w:tcBorders>
            <w:shd w:val="clear" w:color="auto" w:fill="auto"/>
            <w:noWrap/>
            <w:vAlign w:val="center"/>
          </w:tcPr>
          <w:p w14:paraId="572EA7F9"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token yang sesuai</w:t>
            </w:r>
          </w:p>
        </w:tc>
        <w:tc>
          <w:tcPr>
            <w:tcW w:w="1843" w:type="dxa"/>
            <w:tcBorders>
              <w:top w:val="nil"/>
              <w:left w:val="nil"/>
              <w:right w:val="nil"/>
            </w:tcBorders>
            <w:shd w:val="clear" w:color="auto" w:fill="auto"/>
            <w:noWrap/>
            <w:vAlign w:val="center"/>
          </w:tcPr>
          <w:p w14:paraId="33EEE256" w14:textId="77777777" w:rsidR="00634561" w:rsidRPr="00315ABD" w:rsidRDefault="00634561" w:rsidP="009F581F">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 xml:space="preserve">success </w:t>
            </w:r>
          </w:p>
        </w:tc>
      </w:tr>
      <w:tr w:rsidR="00634561" w:rsidRPr="00315ABD" w14:paraId="3F8B1FFA" w14:textId="77777777" w:rsidTr="009F581F">
        <w:trPr>
          <w:trHeight w:val="300"/>
        </w:trPr>
        <w:tc>
          <w:tcPr>
            <w:tcW w:w="1134" w:type="dxa"/>
            <w:tcBorders>
              <w:top w:val="nil"/>
              <w:left w:val="nil"/>
              <w:bottom w:val="single" w:sz="4" w:space="0" w:color="auto"/>
              <w:right w:val="nil"/>
            </w:tcBorders>
            <w:shd w:val="clear" w:color="auto" w:fill="auto"/>
            <w:noWrap/>
            <w:vAlign w:val="center"/>
          </w:tcPr>
          <w:p w14:paraId="03631A86"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id pintu salah</w:t>
            </w:r>
          </w:p>
        </w:tc>
        <w:tc>
          <w:tcPr>
            <w:tcW w:w="1701" w:type="dxa"/>
            <w:tcBorders>
              <w:top w:val="nil"/>
              <w:left w:val="nil"/>
              <w:bottom w:val="single" w:sz="4" w:space="0" w:color="auto"/>
              <w:right w:val="nil"/>
            </w:tcBorders>
            <w:shd w:val="clear" w:color="auto" w:fill="auto"/>
            <w:noWrap/>
            <w:vAlign w:val="center"/>
          </w:tcPr>
          <w:p w14:paraId="0BFD4972"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identitas pintu yang salah</w:t>
            </w:r>
          </w:p>
        </w:tc>
        <w:tc>
          <w:tcPr>
            <w:tcW w:w="1843" w:type="dxa"/>
            <w:tcBorders>
              <w:top w:val="nil"/>
              <w:left w:val="nil"/>
              <w:bottom w:val="single" w:sz="4" w:space="0" w:color="auto"/>
              <w:right w:val="nil"/>
            </w:tcBorders>
            <w:shd w:val="clear" w:color="auto" w:fill="auto"/>
            <w:noWrap/>
            <w:vAlign w:val="center"/>
          </w:tcPr>
          <w:p w14:paraId="0EF747D3" w14:textId="77777777" w:rsidR="00634561" w:rsidRPr="00315ABD" w:rsidRDefault="00634561" w:rsidP="009F581F">
            <w:pPr>
              <w:spacing w:before="60" w:after="60" w:line="276" w:lineRule="auto"/>
              <w:jc w:val="center"/>
              <w:rPr>
                <w:rFonts w:eastAsia="Times New Roman" w:cs="Times New Roman"/>
                <w:color w:val="000000"/>
                <w:sz w:val="20"/>
                <w:szCs w:val="20"/>
                <w:lang w:val="en-US"/>
              </w:rPr>
            </w:pPr>
            <w:r w:rsidRPr="00315ABD">
              <w:rPr>
                <w:rFonts w:eastAsia="Times New Roman" w:cs="Times New Roman"/>
                <w:i/>
                <w:color w:val="000000"/>
                <w:sz w:val="20"/>
                <w:szCs w:val="20"/>
                <w:lang w:val="en-US"/>
              </w:rPr>
              <w:t>no_data</w:t>
            </w:r>
          </w:p>
        </w:tc>
      </w:tr>
    </w:tbl>
    <w:p w14:paraId="0878FE5E" w14:textId="77777777" w:rsidR="00634561" w:rsidRDefault="00634561" w:rsidP="002851ED">
      <w:pPr>
        <w:spacing w:line="276" w:lineRule="auto"/>
        <w:jc w:val="left"/>
        <w:rPr>
          <w:rFonts w:cs="Times New Roman"/>
          <w:sz w:val="20"/>
          <w:szCs w:val="20"/>
        </w:rPr>
      </w:pPr>
    </w:p>
    <w:p w14:paraId="2EFB8EC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315ABD">
        <w:rPr>
          <w:rFonts w:cs="Times New Roman"/>
          <w:sz w:val="20"/>
          <w:szCs w:val="20"/>
        </w:rPr>
        <w:t xml:space="preserve">roses verifikasi akses berhasil jika permintaan disertai dengan token dan identitas pintu sesuai, jika identitas pintu tidak sesuai maka proses verifikasi akses </w:t>
      </w:r>
      <w:proofErr w:type="gramStart"/>
      <w:r w:rsidRPr="00315ABD">
        <w:rPr>
          <w:rFonts w:cs="Times New Roman"/>
          <w:sz w:val="20"/>
          <w:szCs w:val="20"/>
        </w:rPr>
        <w:t>akan</w:t>
      </w:r>
      <w:proofErr w:type="gramEnd"/>
      <w:r w:rsidRPr="00315ABD">
        <w:rPr>
          <w:rFonts w:cs="Times New Roman"/>
          <w:sz w:val="20"/>
          <w:szCs w:val="20"/>
        </w:rPr>
        <w:t xml:space="preserve"> gaga karena pintu tidak ditemukan. Jika permintaan tidak disertai dengan token maka permintaan tersebut </w:t>
      </w:r>
      <w:proofErr w:type="gramStart"/>
      <w:r w:rsidRPr="00315ABD">
        <w:rPr>
          <w:rFonts w:cs="Times New Roman"/>
          <w:sz w:val="20"/>
          <w:szCs w:val="20"/>
        </w:rPr>
        <w:t>akan</w:t>
      </w:r>
      <w:proofErr w:type="gramEnd"/>
      <w:r w:rsidRPr="00315ABD">
        <w:rPr>
          <w:rFonts w:cs="Times New Roman"/>
          <w:sz w:val="20"/>
          <w:szCs w:val="20"/>
        </w:rPr>
        <w:t xml:space="preserve"> ditolak.</w:t>
      </w:r>
    </w:p>
    <w:p w14:paraId="03A08D7C" w14:textId="77777777" w:rsidR="002851ED" w:rsidRPr="00315ABD" w:rsidRDefault="002851ED" w:rsidP="002851ED">
      <w:pPr>
        <w:spacing w:line="276" w:lineRule="auto"/>
        <w:ind w:firstLine="567"/>
        <w:rPr>
          <w:rFonts w:cs="Times New Roman"/>
          <w:sz w:val="20"/>
          <w:szCs w:val="20"/>
        </w:rPr>
      </w:pPr>
    </w:p>
    <w:p w14:paraId="41607BD4" w14:textId="2522D9E7" w:rsidR="002851ED" w:rsidRPr="00494152" w:rsidRDefault="004F50DB" w:rsidP="002851ED">
      <w:pPr>
        <w:spacing w:line="276" w:lineRule="auto"/>
        <w:jc w:val="left"/>
        <w:rPr>
          <w:rFonts w:cs="Times New Roman"/>
          <w:sz w:val="16"/>
          <w:szCs w:val="20"/>
        </w:rPr>
      </w:pPr>
      <w:r w:rsidRPr="00494152">
        <w:rPr>
          <w:rFonts w:cs="Times New Roman"/>
          <w:b/>
          <w:sz w:val="16"/>
          <w:szCs w:val="20"/>
        </w:rPr>
        <w:t>Tabel 4</w:t>
      </w:r>
      <w:r w:rsidR="002851ED" w:rsidRPr="00494152">
        <w:rPr>
          <w:rFonts w:cs="Times New Roman"/>
          <w:sz w:val="16"/>
          <w:szCs w:val="20"/>
        </w:rPr>
        <w:t xml:space="preserve"> Pengujian </w:t>
      </w:r>
      <w:r w:rsidR="00252C27">
        <w:rPr>
          <w:rFonts w:cs="Times New Roman"/>
          <w:i/>
          <w:sz w:val="16"/>
          <w:szCs w:val="20"/>
        </w:rPr>
        <w:t>s</w:t>
      </w:r>
      <w:r w:rsidR="002851ED" w:rsidRPr="00494152">
        <w:rPr>
          <w:rFonts w:cs="Times New Roman"/>
          <w:i/>
          <w:sz w:val="16"/>
          <w:szCs w:val="20"/>
        </w:rPr>
        <w:t>ignature</w:t>
      </w:r>
      <w:r w:rsidR="002851ED" w:rsidRPr="00494152">
        <w:rPr>
          <w:rFonts w:cs="Times New Roman"/>
          <w:sz w:val="16"/>
          <w:szCs w:val="20"/>
        </w:rPr>
        <w:t xml:space="preserve"> </w:t>
      </w:r>
    </w:p>
    <w:tbl>
      <w:tblPr>
        <w:tblW w:w="4678" w:type="dxa"/>
        <w:tblInd w:w="108" w:type="dxa"/>
        <w:tblLook w:val="04A0" w:firstRow="1" w:lastRow="0" w:firstColumn="1" w:lastColumn="0" w:noHBand="0" w:noVBand="1"/>
      </w:tblPr>
      <w:tblGrid>
        <w:gridCol w:w="1134"/>
        <w:gridCol w:w="1701"/>
        <w:gridCol w:w="1843"/>
      </w:tblGrid>
      <w:tr w:rsidR="002851ED" w:rsidRPr="00D36B16" w14:paraId="603B070D"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D7B4D2F"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E4CBD64"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110AA3CF" w14:textId="77777777" w:rsidR="002851ED" w:rsidRPr="00D36B16" w:rsidRDefault="002851ED" w:rsidP="002851ED">
            <w:pPr>
              <w:spacing w:before="60" w:after="60" w:line="276" w:lineRule="auto"/>
              <w:jc w:val="center"/>
              <w:rPr>
                <w:rFonts w:eastAsia="Times New Roman" w:cs="Times New Roman"/>
                <w:b/>
                <w:color w:val="000000"/>
                <w:sz w:val="20"/>
                <w:szCs w:val="20"/>
                <w:lang w:val="en-US"/>
              </w:rPr>
            </w:pPr>
            <w:r w:rsidRPr="00D36B16">
              <w:rPr>
                <w:rFonts w:eastAsia="Times New Roman" w:cs="Times New Roman"/>
                <w:b/>
                <w:color w:val="000000"/>
                <w:sz w:val="20"/>
                <w:szCs w:val="20"/>
                <w:lang w:val="en-US"/>
              </w:rPr>
              <w:t>Respon</w:t>
            </w:r>
          </w:p>
        </w:tc>
      </w:tr>
      <w:tr w:rsidR="002851ED" w:rsidRPr="00D36B16" w14:paraId="7F07110F"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538A692B"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token</w:t>
            </w:r>
          </w:p>
        </w:tc>
        <w:tc>
          <w:tcPr>
            <w:tcW w:w="1701" w:type="dxa"/>
            <w:tcBorders>
              <w:top w:val="single" w:sz="4" w:space="0" w:color="auto"/>
              <w:left w:val="nil"/>
              <w:bottom w:val="nil"/>
              <w:right w:val="nil"/>
            </w:tcBorders>
            <w:shd w:val="clear" w:color="auto" w:fill="auto"/>
            <w:noWrap/>
            <w:vAlign w:val="center"/>
          </w:tcPr>
          <w:p w14:paraId="7FF18297"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menggunakan token</w:t>
            </w:r>
          </w:p>
        </w:tc>
        <w:tc>
          <w:tcPr>
            <w:tcW w:w="1843" w:type="dxa"/>
            <w:tcBorders>
              <w:top w:val="single" w:sz="4" w:space="0" w:color="auto"/>
              <w:left w:val="nil"/>
              <w:bottom w:val="nil"/>
              <w:right w:val="nil"/>
            </w:tcBorders>
            <w:shd w:val="clear" w:color="auto" w:fill="auto"/>
            <w:noWrap/>
            <w:vAlign w:val="center"/>
          </w:tcPr>
          <w:p w14:paraId="6F2BD13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Unauthenticated</w:t>
            </w:r>
          </w:p>
        </w:tc>
      </w:tr>
      <w:tr w:rsidR="002851ED" w:rsidRPr="00D36B16" w14:paraId="1645433E" w14:textId="77777777" w:rsidTr="002851ED">
        <w:trPr>
          <w:trHeight w:val="300"/>
        </w:trPr>
        <w:tc>
          <w:tcPr>
            <w:tcW w:w="1134" w:type="dxa"/>
            <w:tcBorders>
              <w:top w:val="nil"/>
              <w:left w:val="nil"/>
              <w:right w:val="nil"/>
            </w:tcBorders>
            <w:shd w:val="clear" w:color="auto" w:fill="auto"/>
            <w:noWrap/>
            <w:vAlign w:val="center"/>
          </w:tcPr>
          <w:p w14:paraId="4D266F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engan token</w:t>
            </w:r>
          </w:p>
        </w:tc>
        <w:tc>
          <w:tcPr>
            <w:tcW w:w="1701" w:type="dxa"/>
            <w:tcBorders>
              <w:top w:val="nil"/>
              <w:left w:val="nil"/>
              <w:right w:val="nil"/>
            </w:tcBorders>
            <w:shd w:val="clear" w:color="auto" w:fill="auto"/>
            <w:noWrap/>
            <w:vAlign w:val="center"/>
          </w:tcPr>
          <w:p w14:paraId="567F1046"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token dan data lengkap</w:t>
            </w:r>
          </w:p>
        </w:tc>
        <w:tc>
          <w:tcPr>
            <w:tcW w:w="1843" w:type="dxa"/>
            <w:tcBorders>
              <w:top w:val="nil"/>
              <w:left w:val="nil"/>
              <w:right w:val="nil"/>
            </w:tcBorders>
            <w:shd w:val="clear" w:color="auto" w:fill="auto"/>
            <w:noWrap/>
            <w:vAlign w:val="center"/>
          </w:tcPr>
          <w:p w14:paraId="63A0435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 xml:space="preserve">success </w:t>
            </w:r>
          </w:p>
        </w:tc>
      </w:tr>
      <w:tr w:rsidR="002851ED" w:rsidRPr="00D36B16" w14:paraId="792BDDAB"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7A3170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ata kurang</w:t>
            </w:r>
          </w:p>
        </w:tc>
        <w:tc>
          <w:tcPr>
            <w:tcW w:w="1701" w:type="dxa"/>
            <w:tcBorders>
              <w:top w:val="nil"/>
              <w:left w:val="nil"/>
              <w:bottom w:val="single" w:sz="4" w:space="0" w:color="auto"/>
              <w:right w:val="nil"/>
            </w:tcBorders>
            <w:shd w:val="clear" w:color="auto" w:fill="auto"/>
            <w:noWrap/>
            <w:vAlign w:val="center"/>
          </w:tcPr>
          <w:p w14:paraId="55A463F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data yang kurang</w:t>
            </w:r>
          </w:p>
        </w:tc>
        <w:tc>
          <w:tcPr>
            <w:tcW w:w="1843" w:type="dxa"/>
            <w:tcBorders>
              <w:top w:val="nil"/>
              <w:left w:val="nil"/>
              <w:bottom w:val="single" w:sz="4" w:space="0" w:color="auto"/>
              <w:right w:val="nil"/>
            </w:tcBorders>
            <w:shd w:val="clear" w:color="auto" w:fill="auto"/>
            <w:noWrap/>
            <w:vAlign w:val="center"/>
          </w:tcPr>
          <w:p w14:paraId="1E9C9C7B" w14:textId="77777777" w:rsidR="002851ED" w:rsidRPr="00D36B16" w:rsidRDefault="002851ED" w:rsidP="002851ED">
            <w:pPr>
              <w:spacing w:before="60" w:after="60" w:line="276" w:lineRule="auto"/>
              <w:jc w:val="center"/>
              <w:rPr>
                <w:rFonts w:eastAsia="Times New Roman" w:cs="Times New Roman"/>
                <w:color w:val="000000"/>
                <w:sz w:val="20"/>
                <w:szCs w:val="20"/>
                <w:lang w:val="en-US"/>
              </w:rPr>
            </w:pPr>
            <w:r w:rsidRPr="00D36B16">
              <w:rPr>
                <w:rFonts w:eastAsia="Times New Roman" w:cs="Times New Roman"/>
                <w:i/>
                <w:color w:val="000000"/>
                <w:sz w:val="20"/>
                <w:szCs w:val="20"/>
                <w:lang w:val="en-US"/>
              </w:rPr>
              <w:t>missing_parameter</w:t>
            </w:r>
          </w:p>
        </w:tc>
      </w:tr>
    </w:tbl>
    <w:p w14:paraId="22E3D1CC" w14:textId="77777777" w:rsidR="002851ED" w:rsidRDefault="002851ED" w:rsidP="002851ED">
      <w:pPr>
        <w:spacing w:line="276" w:lineRule="auto"/>
        <w:jc w:val="left"/>
        <w:rPr>
          <w:rFonts w:cs="Times New Roman"/>
          <w:sz w:val="20"/>
          <w:szCs w:val="20"/>
        </w:rPr>
      </w:pPr>
    </w:p>
    <w:p w14:paraId="18F44F8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D36B16">
        <w:rPr>
          <w:rFonts w:cs="Times New Roman"/>
          <w:sz w:val="20"/>
          <w:szCs w:val="20"/>
        </w:rPr>
        <w:t xml:space="preserve">roses fungsi </w:t>
      </w:r>
      <w:r w:rsidRPr="00091D32">
        <w:rPr>
          <w:rFonts w:cs="Times New Roman"/>
          <w:i/>
          <w:sz w:val="20"/>
          <w:szCs w:val="20"/>
        </w:rPr>
        <w:t>signature</w:t>
      </w:r>
      <w:r w:rsidRPr="00D36B16">
        <w:rPr>
          <w:rFonts w:cs="Times New Roman"/>
          <w:sz w:val="20"/>
          <w:szCs w:val="20"/>
        </w:rPr>
        <w:t xml:space="preserve"> berhasil jika permintaan yang dikirimkan disertai dengan token dan data yang dikirimkan lengkap, jika permintaan yang dikirimkan tanpa menggunakan token atau ada data yang kurang maka permintaan </w:t>
      </w:r>
      <w:proofErr w:type="gramStart"/>
      <w:r w:rsidRPr="00D36B16">
        <w:rPr>
          <w:rFonts w:cs="Times New Roman"/>
          <w:sz w:val="20"/>
          <w:szCs w:val="20"/>
        </w:rPr>
        <w:t>akan</w:t>
      </w:r>
      <w:proofErr w:type="gramEnd"/>
      <w:r w:rsidRPr="00D36B16">
        <w:rPr>
          <w:rFonts w:cs="Times New Roman"/>
          <w:sz w:val="20"/>
          <w:szCs w:val="20"/>
        </w:rPr>
        <w:t xml:space="preserve"> gagal.</w:t>
      </w:r>
    </w:p>
    <w:p w14:paraId="6F9B043E" w14:textId="77777777" w:rsidR="002851ED" w:rsidRPr="00D36B16" w:rsidRDefault="002851ED" w:rsidP="002851ED">
      <w:pPr>
        <w:spacing w:line="276" w:lineRule="auto"/>
        <w:jc w:val="left"/>
        <w:rPr>
          <w:rFonts w:cs="Times New Roman"/>
          <w:sz w:val="20"/>
          <w:szCs w:val="20"/>
        </w:rPr>
      </w:pPr>
    </w:p>
    <w:p w14:paraId="28FEAC72" w14:textId="4365A5EF" w:rsidR="002851ED" w:rsidRPr="00494152" w:rsidRDefault="004F50DB" w:rsidP="002851ED">
      <w:pPr>
        <w:spacing w:line="276" w:lineRule="auto"/>
        <w:jc w:val="left"/>
        <w:rPr>
          <w:rFonts w:cs="Times New Roman"/>
          <w:sz w:val="16"/>
          <w:szCs w:val="20"/>
        </w:rPr>
      </w:pPr>
      <w:r w:rsidRPr="00494152">
        <w:rPr>
          <w:rFonts w:cs="Times New Roman"/>
          <w:b/>
          <w:sz w:val="16"/>
          <w:szCs w:val="20"/>
        </w:rPr>
        <w:t>Tabel 5</w:t>
      </w:r>
      <w:r w:rsidR="002851ED" w:rsidRPr="00494152">
        <w:rPr>
          <w:rFonts w:cs="Times New Roman"/>
          <w:sz w:val="16"/>
          <w:szCs w:val="20"/>
        </w:rPr>
        <w:t xml:space="preserve"> Pe</w:t>
      </w:r>
      <w:r w:rsidR="00252C27">
        <w:rPr>
          <w:rFonts w:cs="Times New Roman"/>
          <w:sz w:val="16"/>
          <w:szCs w:val="20"/>
        </w:rPr>
        <w:t>ngujian w</w:t>
      </w:r>
      <w:r w:rsidR="002851ED" w:rsidRPr="00494152">
        <w:rPr>
          <w:rFonts w:cs="Times New Roman"/>
          <w:sz w:val="16"/>
          <w:szCs w:val="20"/>
        </w:rPr>
        <w:t>ebsocket</w:t>
      </w:r>
    </w:p>
    <w:tbl>
      <w:tblPr>
        <w:tblW w:w="4678" w:type="dxa"/>
        <w:tblInd w:w="108" w:type="dxa"/>
        <w:tblLook w:val="04A0" w:firstRow="1" w:lastRow="0" w:firstColumn="1" w:lastColumn="0" w:noHBand="0" w:noVBand="1"/>
      </w:tblPr>
      <w:tblGrid>
        <w:gridCol w:w="1228"/>
        <w:gridCol w:w="1749"/>
        <w:gridCol w:w="1701"/>
      </w:tblGrid>
      <w:tr w:rsidR="002851ED" w:rsidRPr="00DC4CAC" w14:paraId="6D49E4CA" w14:textId="77777777" w:rsidTr="00634561">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4D2A56DF"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6C539176"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5D003DA6" w14:textId="77777777" w:rsidR="002851ED" w:rsidRPr="00DC4CAC" w:rsidRDefault="002851ED" w:rsidP="002851ED">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2851ED" w:rsidRPr="00DC4CAC" w14:paraId="14FD2507" w14:textId="77777777" w:rsidTr="00634561">
        <w:trPr>
          <w:trHeight w:val="300"/>
        </w:trPr>
        <w:tc>
          <w:tcPr>
            <w:tcW w:w="1228" w:type="dxa"/>
            <w:tcBorders>
              <w:top w:val="single" w:sz="4" w:space="0" w:color="auto"/>
              <w:left w:val="nil"/>
              <w:bottom w:val="single" w:sz="4" w:space="0" w:color="auto"/>
              <w:right w:val="nil"/>
            </w:tcBorders>
            <w:shd w:val="clear" w:color="auto" w:fill="auto"/>
            <w:noWrap/>
            <w:vAlign w:val="center"/>
          </w:tcPr>
          <w:p w14:paraId="46DB1145"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i/>
                <w:color w:val="000000"/>
                <w:sz w:val="20"/>
                <w:szCs w:val="20"/>
                <w:lang w:val="en-US"/>
              </w:rPr>
              <w:t>Subscrib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w:t>
            </w:r>
          </w:p>
        </w:tc>
        <w:tc>
          <w:tcPr>
            <w:tcW w:w="1749" w:type="dxa"/>
            <w:tcBorders>
              <w:top w:val="single" w:sz="4" w:space="0" w:color="auto"/>
              <w:left w:val="nil"/>
              <w:bottom w:val="single" w:sz="4" w:space="0" w:color="auto"/>
              <w:right w:val="nil"/>
            </w:tcBorders>
            <w:shd w:val="clear" w:color="auto" w:fill="auto"/>
            <w:noWrap/>
            <w:vAlign w:val="center"/>
          </w:tcPr>
          <w:p w14:paraId="5D324F85" w14:textId="2D92A67B" w:rsidR="002851ED" w:rsidRPr="00DC4CAC" w:rsidRDefault="002851ED" w:rsidP="00634561">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Pr="00DC4CAC">
              <w:rPr>
                <w:rFonts w:eastAsia="Times New Roman" w:cs="Times New Roman"/>
                <w:i/>
                <w:color w:val="000000"/>
                <w:sz w:val="20"/>
                <w:szCs w:val="20"/>
                <w:lang w:val="en-US"/>
              </w:rPr>
              <w:t xml:space="preserve">subscrib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websocket menggunakan sugnature sesuai</w:t>
            </w:r>
          </w:p>
        </w:tc>
        <w:tc>
          <w:tcPr>
            <w:tcW w:w="1701" w:type="dxa"/>
            <w:tcBorders>
              <w:top w:val="single" w:sz="4" w:space="0" w:color="auto"/>
              <w:left w:val="nil"/>
              <w:bottom w:val="single" w:sz="4" w:space="0" w:color="auto"/>
              <w:right w:val="nil"/>
            </w:tcBorders>
            <w:shd w:val="clear" w:color="auto" w:fill="auto"/>
            <w:noWrap/>
            <w:vAlign w:val="center"/>
          </w:tcPr>
          <w:p w14:paraId="6E2177C8" w14:textId="77777777" w:rsidR="002851ED" w:rsidRPr="00DC4CAC" w:rsidRDefault="002851ED" w:rsidP="002851ED">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Subscribtion Succeed</w:t>
            </w:r>
          </w:p>
        </w:tc>
      </w:tr>
    </w:tbl>
    <w:p w14:paraId="0B63210B" w14:textId="29749587" w:rsidR="002851ED" w:rsidRPr="00634561" w:rsidRDefault="00634561" w:rsidP="002851ED">
      <w:pPr>
        <w:spacing w:line="276" w:lineRule="auto"/>
        <w:jc w:val="left"/>
        <w:rPr>
          <w:rFonts w:cs="Times New Roman"/>
          <w:sz w:val="16"/>
          <w:szCs w:val="20"/>
        </w:rPr>
      </w:pPr>
      <w:r>
        <w:rPr>
          <w:rFonts w:cs="Times New Roman"/>
          <w:b/>
          <w:sz w:val="16"/>
          <w:szCs w:val="20"/>
        </w:rPr>
        <w:lastRenderedPageBreak/>
        <w:t xml:space="preserve">Lanjutan </w:t>
      </w:r>
      <w:r w:rsidRPr="00494152">
        <w:rPr>
          <w:rFonts w:cs="Times New Roman"/>
          <w:b/>
          <w:sz w:val="16"/>
          <w:szCs w:val="20"/>
        </w:rPr>
        <w:t>Tabel 5</w:t>
      </w:r>
      <w:r w:rsidR="00252C27">
        <w:rPr>
          <w:rFonts w:cs="Times New Roman"/>
          <w:sz w:val="16"/>
          <w:szCs w:val="20"/>
        </w:rPr>
        <w:t xml:space="preserve"> Pengujian w</w:t>
      </w:r>
      <w:r>
        <w:rPr>
          <w:rFonts w:cs="Times New Roman"/>
          <w:sz w:val="16"/>
          <w:szCs w:val="20"/>
        </w:rPr>
        <w:t>ebsocket</w:t>
      </w:r>
    </w:p>
    <w:tbl>
      <w:tblPr>
        <w:tblW w:w="4678" w:type="dxa"/>
        <w:tblInd w:w="108" w:type="dxa"/>
        <w:tblLook w:val="04A0" w:firstRow="1" w:lastRow="0" w:firstColumn="1" w:lastColumn="0" w:noHBand="0" w:noVBand="1"/>
      </w:tblPr>
      <w:tblGrid>
        <w:gridCol w:w="1228"/>
        <w:gridCol w:w="1749"/>
        <w:gridCol w:w="1701"/>
      </w:tblGrid>
      <w:tr w:rsidR="00634561" w:rsidRPr="00DC4CAC" w14:paraId="0E953994" w14:textId="77777777" w:rsidTr="009F581F">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7F0E0E5A" w14:textId="77777777" w:rsidR="00634561" w:rsidRPr="00DC4CAC" w:rsidRDefault="00634561" w:rsidP="009F581F">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59499C6A" w14:textId="77777777" w:rsidR="00634561" w:rsidRPr="00DC4CAC" w:rsidRDefault="00634561" w:rsidP="009F581F">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780262CD" w14:textId="77777777" w:rsidR="00634561" w:rsidRPr="00DC4CAC" w:rsidRDefault="00634561" w:rsidP="009F581F">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634561" w:rsidRPr="00DC4CAC" w14:paraId="674A04F3" w14:textId="77777777" w:rsidTr="009F581F">
        <w:trPr>
          <w:trHeight w:val="300"/>
        </w:trPr>
        <w:tc>
          <w:tcPr>
            <w:tcW w:w="1228" w:type="dxa"/>
            <w:tcBorders>
              <w:top w:val="nil"/>
              <w:left w:val="nil"/>
              <w:right w:val="nil"/>
            </w:tcBorders>
            <w:shd w:val="clear" w:color="auto" w:fill="auto"/>
            <w:noWrap/>
            <w:vAlign w:val="center"/>
          </w:tcPr>
          <w:p w14:paraId="6714FD81" w14:textId="77777777"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i/>
                <w:color w:val="000000"/>
                <w:sz w:val="20"/>
                <w:szCs w:val="20"/>
                <w:lang w:val="en-US"/>
              </w:rPr>
              <w:t>Subscribtion</w:t>
            </w:r>
            <w:r w:rsidRPr="00DC4CAC">
              <w:rPr>
                <w:rFonts w:eastAsia="Times New Roman" w:cs="Times New Roman"/>
                <w:color w:val="000000"/>
                <w:sz w:val="20"/>
                <w:szCs w:val="20"/>
                <w:lang w:val="en-US"/>
              </w:rPr>
              <w:t xml:space="preserve"> tanpa </w:t>
            </w:r>
            <w:r w:rsidRPr="00DC4CAC">
              <w:rPr>
                <w:rFonts w:eastAsia="Times New Roman" w:cs="Times New Roman"/>
                <w:i/>
                <w:color w:val="000000"/>
                <w:sz w:val="20"/>
                <w:szCs w:val="20"/>
                <w:lang w:val="en-US"/>
              </w:rPr>
              <w:t>signature</w:t>
            </w:r>
          </w:p>
        </w:tc>
        <w:tc>
          <w:tcPr>
            <w:tcW w:w="1749" w:type="dxa"/>
            <w:tcBorders>
              <w:top w:val="nil"/>
              <w:left w:val="nil"/>
              <w:right w:val="nil"/>
            </w:tcBorders>
            <w:shd w:val="clear" w:color="auto" w:fill="auto"/>
            <w:noWrap/>
            <w:vAlign w:val="center"/>
          </w:tcPr>
          <w:p w14:paraId="2B4E3766" w14:textId="77777777"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Pr="00DC4CAC">
              <w:rPr>
                <w:rFonts w:eastAsia="Times New Roman" w:cs="Times New Roman"/>
                <w:i/>
                <w:color w:val="000000"/>
                <w:sz w:val="20"/>
                <w:szCs w:val="20"/>
                <w:lang w:val="en-US"/>
              </w:rPr>
              <w:t xml:space="preserve">subscrib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tanpa menggunakan sugnature </w:t>
            </w:r>
          </w:p>
        </w:tc>
        <w:tc>
          <w:tcPr>
            <w:tcW w:w="1701" w:type="dxa"/>
            <w:tcBorders>
              <w:top w:val="nil"/>
              <w:left w:val="nil"/>
              <w:right w:val="nil"/>
            </w:tcBorders>
            <w:shd w:val="clear" w:color="auto" w:fill="auto"/>
            <w:noWrap/>
            <w:vAlign w:val="center"/>
          </w:tcPr>
          <w:p w14:paraId="72B00F5B" w14:textId="77777777" w:rsidR="00634561" w:rsidRPr="00DC4CAC" w:rsidRDefault="00634561" w:rsidP="009F581F">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 Signature</w:t>
            </w:r>
          </w:p>
        </w:tc>
      </w:tr>
      <w:tr w:rsidR="00634561" w:rsidRPr="00DC4CAC" w14:paraId="79831A28" w14:textId="77777777" w:rsidTr="009F581F">
        <w:trPr>
          <w:trHeight w:val="300"/>
        </w:trPr>
        <w:tc>
          <w:tcPr>
            <w:tcW w:w="1228" w:type="dxa"/>
            <w:tcBorders>
              <w:top w:val="nil"/>
              <w:left w:val="nil"/>
              <w:bottom w:val="single" w:sz="4" w:space="0" w:color="auto"/>
              <w:right w:val="nil"/>
            </w:tcBorders>
            <w:shd w:val="clear" w:color="auto" w:fill="auto"/>
            <w:noWrap/>
            <w:vAlign w:val="center"/>
          </w:tcPr>
          <w:p w14:paraId="1DACD7E3" w14:textId="77777777"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i/>
                <w:color w:val="000000"/>
                <w:sz w:val="20"/>
                <w:szCs w:val="20"/>
                <w:lang w:val="en-US"/>
              </w:rPr>
              <w:t>Subscrib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salah</w:t>
            </w:r>
          </w:p>
        </w:tc>
        <w:tc>
          <w:tcPr>
            <w:tcW w:w="1749" w:type="dxa"/>
            <w:tcBorders>
              <w:top w:val="nil"/>
              <w:left w:val="nil"/>
              <w:bottom w:val="single" w:sz="4" w:space="0" w:color="auto"/>
              <w:right w:val="nil"/>
            </w:tcBorders>
            <w:shd w:val="clear" w:color="auto" w:fill="auto"/>
            <w:noWrap/>
            <w:vAlign w:val="center"/>
          </w:tcPr>
          <w:p w14:paraId="0AE2F1BD" w14:textId="77777777"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Pr="00DC4CAC">
              <w:rPr>
                <w:rFonts w:eastAsia="Times New Roman" w:cs="Times New Roman"/>
                <w:i/>
                <w:color w:val="000000"/>
                <w:sz w:val="20"/>
                <w:szCs w:val="20"/>
                <w:lang w:val="en-US"/>
              </w:rPr>
              <w:t xml:space="preserve">subscrib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websocket menggunakan sugnature yang tidak sesuai</w:t>
            </w:r>
          </w:p>
        </w:tc>
        <w:tc>
          <w:tcPr>
            <w:tcW w:w="1701" w:type="dxa"/>
            <w:tcBorders>
              <w:top w:val="nil"/>
              <w:left w:val="nil"/>
              <w:bottom w:val="single" w:sz="4" w:space="0" w:color="auto"/>
              <w:right w:val="nil"/>
            </w:tcBorders>
            <w:shd w:val="clear" w:color="auto" w:fill="auto"/>
            <w:noWrap/>
            <w:vAlign w:val="center"/>
          </w:tcPr>
          <w:p w14:paraId="3F60A412" w14:textId="77777777" w:rsidR="00634561" w:rsidRPr="00DC4CAC" w:rsidRDefault="00634561" w:rsidP="009F581F">
            <w:pPr>
              <w:spacing w:before="60" w:after="60" w:line="276" w:lineRule="auto"/>
              <w:jc w:val="center"/>
              <w:rPr>
                <w:rFonts w:eastAsia="Times New Roman" w:cs="Times New Roman"/>
                <w:color w:val="000000"/>
                <w:sz w:val="20"/>
                <w:szCs w:val="20"/>
                <w:lang w:val="en-US"/>
              </w:rPr>
            </w:pPr>
            <w:r w:rsidRPr="00DC4CAC">
              <w:rPr>
                <w:rFonts w:eastAsia="Times New Roman" w:cs="Times New Roman"/>
                <w:i/>
                <w:color w:val="000000"/>
                <w:sz w:val="20"/>
                <w:szCs w:val="20"/>
                <w:lang w:val="en-US"/>
              </w:rPr>
              <w:t>Invalid</w:t>
            </w:r>
            <w:r w:rsidRPr="00DC4CAC">
              <w:rPr>
                <w:rFonts w:eastAsia="Times New Roman" w:cs="Times New Roman"/>
                <w:color w:val="000000"/>
                <w:sz w:val="20"/>
                <w:szCs w:val="20"/>
                <w:lang w:val="en-US"/>
              </w:rPr>
              <w:t xml:space="preserve"> </w:t>
            </w:r>
            <w:r w:rsidRPr="00DC4CAC">
              <w:rPr>
                <w:rFonts w:eastAsia="Times New Roman" w:cs="Times New Roman"/>
                <w:i/>
                <w:color w:val="000000"/>
                <w:sz w:val="20"/>
                <w:szCs w:val="20"/>
                <w:lang w:val="en-US"/>
              </w:rPr>
              <w:t>Signature</w:t>
            </w:r>
          </w:p>
        </w:tc>
      </w:tr>
    </w:tbl>
    <w:p w14:paraId="1E2B52A4" w14:textId="77777777" w:rsidR="00634561" w:rsidRDefault="00634561" w:rsidP="002851ED">
      <w:pPr>
        <w:spacing w:line="276" w:lineRule="auto"/>
        <w:jc w:val="left"/>
        <w:rPr>
          <w:rFonts w:cs="Times New Roman"/>
          <w:sz w:val="20"/>
          <w:szCs w:val="20"/>
        </w:rPr>
      </w:pPr>
    </w:p>
    <w:p w14:paraId="74F75C77" w14:textId="77777777" w:rsidR="002851ED" w:rsidRDefault="002851ED" w:rsidP="002851ED">
      <w:pPr>
        <w:spacing w:line="276" w:lineRule="auto"/>
        <w:ind w:firstLine="567"/>
        <w:rPr>
          <w:rFonts w:cs="Times New Roman"/>
          <w:sz w:val="20"/>
          <w:szCs w:val="20"/>
        </w:rPr>
      </w:pPr>
      <w:r>
        <w:rPr>
          <w:rFonts w:cs="Times New Roman"/>
          <w:sz w:val="20"/>
          <w:szCs w:val="20"/>
        </w:rPr>
        <w:t>P</w:t>
      </w:r>
      <w:r w:rsidRPr="002E4E48">
        <w:rPr>
          <w:rFonts w:cs="Times New Roman"/>
          <w:sz w:val="20"/>
          <w:szCs w:val="20"/>
        </w:rPr>
        <w:t xml:space="preserve">roses </w:t>
      </w:r>
      <w:r w:rsidRPr="00091D32">
        <w:rPr>
          <w:rFonts w:cs="Times New Roman"/>
          <w:i/>
          <w:sz w:val="20"/>
          <w:szCs w:val="20"/>
        </w:rPr>
        <w:t>subscribtion</w:t>
      </w:r>
      <w:r w:rsidRPr="002E4E48">
        <w:rPr>
          <w:rFonts w:cs="Times New Roman"/>
          <w:sz w:val="20"/>
          <w:szCs w:val="20"/>
        </w:rPr>
        <w:t xml:space="preserve"> pada </w:t>
      </w:r>
      <w:r w:rsidRPr="00091D32">
        <w:rPr>
          <w:rFonts w:cs="Times New Roman"/>
          <w:i/>
          <w:sz w:val="20"/>
          <w:szCs w:val="20"/>
        </w:rPr>
        <w:t>channel</w:t>
      </w:r>
      <w:r w:rsidRPr="002E4E48">
        <w:rPr>
          <w:rFonts w:cs="Times New Roman"/>
          <w:sz w:val="20"/>
          <w:szCs w:val="20"/>
        </w:rPr>
        <w:t xml:space="preserve"> websocket berhasil jika menggunakan kode </w:t>
      </w:r>
      <w:r w:rsidRPr="00091D32">
        <w:rPr>
          <w:rFonts w:cs="Times New Roman"/>
          <w:i/>
          <w:sz w:val="20"/>
          <w:szCs w:val="20"/>
        </w:rPr>
        <w:t>signature</w:t>
      </w:r>
      <w:r w:rsidRPr="002E4E48">
        <w:rPr>
          <w:rFonts w:cs="Times New Roman"/>
          <w:sz w:val="20"/>
          <w:szCs w:val="20"/>
        </w:rPr>
        <w:t xml:space="preserve"> yang sesuai, jika tidak menggunakan kode </w:t>
      </w:r>
      <w:r w:rsidRPr="00091D32">
        <w:rPr>
          <w:rFonts w:cs="Times New Roman"/>
          <w:i/>
          <w:sz w:val="20"/>
          <w:szCs w:val="20"/>
        </w:rPr>
        <w:t>signature</w:t>
      </w:r>
      <w:r w:rsidRPr="002E4E48">
        <w:rPr>
          <w:rFonts w:cs="Times New Roman"/>
          <w:sz w:val="20"/>
          <w:szCs w:val="20"/>
        </w:rPr>
        <w:t xml:space="preserve"> atau menggunakan kode signature yang salah maka proses </w:t>
      </w:r>
      <w:r w:rsidRPr="00091D32">
        <w:rPr>
          <w:rFonts w:cs="Times New Roman"/>
          <w:i/>
          <w:sz w:val="20"/>
          <w:szCs w:val="20"/>
        </w:rPr>
        <w:t>subscription</w:t>
      </w:r>
      <w:r w:rsidRPr="002E4E48">
        <w:rPr>
          <w:rFonts w:cs="Times New Roman"/>
          <w:sz w:val="20"/>
          <w:szCs w:val="20"/>
        </w:rPr>
        <w:t xml:space="preserve"> </w:t>
      </w:r>
      <w:proofErr w:type="gramStart"/>
      <w:r w:rsidRPr="002E4E48">
        <w:rPr>
          <w:rFonts w:cs="Times New Roman"/>
          <w:sz w:val="20"/>
          <w:szCs w:val="20"/>
        </w:rPr>
        <w:t>akan</w:t>
      </w:r>
      <w:proofErr w:type="gramEnd"/>
      <w:r w:rsidRPr="002E4E48">
        <w:rPr>
          <w:rFonts w:cs="Times New Roman"/>
          <w:sz w:val="20"/>
          <w:szCs w:val="20"/>
        </w:rPr>
        <w:t xml:space="preserve"> gagal.</w:t>
      </w:r>
    </w:p>
    <w:p w14:paraId="50A32748" w14:textId="77777777" w:rsidR="002851ED" w:rsidRPr="00DC4CAC" w:rsidRDefault="002851ED" w:rsidP="002851ED">
      <w:pPr>
        <w:spacing w:line="276" w:lineRule="auto"/>
        <w:jc w:val="left"/>
        <w:rPr>
          <w:rFonts w:cs="Times New Roman"/>
          <w:sz w:val="20"/>
          <w:szCs w:val="20"/>
        </w:rPr>
      </w:pPr>
    </w:p>
    <w:p w14:paraId="1E26DE22" w14:textId="0A19D4ED" w:rsidR="002851ED" w:rsidRPr="00494152" w:rsidRDefault="004F50DB" w:rsidP="002851ED">
      <w:pPr>
        <w:spacing w:line="276" w:lineRule="auto"/>
        <w:jc w:val="left"/>
        <w:rPr>
          <w:rFonts w:cs="Times New Roman"/>
          <w:sz w:val="16"/>
          <w:szCs w:val="20"/>
        </w:rPr>
      </w:pPr>
      <w:r w:rsidRPr="00494152">
        <w:rPr>
          <w:rFonts w:cs="Times New Roman"/>
          <w:b/>
          <w:sz w:val="16"/>
          <w:szCs w:val="20"/>
        </w:rPr>
        <w:t>Tabel 6</w:t>
      </w:r>
      <w:r w:rsidR="002851ED" w:rsidRPr="00494152">
        <w:rPr>
          <w:rFonts w:cs="Times New Roman"/>
          <w:sz w:val="16"/>
          <w:szCs w:val="20"/>
        </w:rPr>
        <w:t xml:space="preserve"> Pengujian </w:t>
      </w:r>
      <w:proofErr w:type="gramStart"/>
      <w:r w:rsidR="00252C27">
        <w:rPr>
          <w:rFonts w:cs="Times New Roman"/>
          <w:i/>
          <w:sz w:val="16"/>
          <w:szCs w:val="20"/>
        </w:rPr>
        <w:t>u</w:t>
      </w:r>
      <w:r w:rsidR="002851ED" w:rsidRPr="00494152">
        <w:rPr>
          <w:rFonts w:cs="Times New Roman"/>
          <w:i/>
          <w:sz w:val="16"/>
          <w:szCs w:val="20"/>
        </w:rPr>
        <w:t>pdate</w:t>
      </w:r>
      <w:proofErr w:type="gramEnd"/>
      <w:r w:rsidR="00252C27">
        <w:rPr>
          <w:rFonts w:cs="Times New Roman"/>
          <w:sz w:val="16"/>
          <w:szCs w:val="20"/>
        </w:rPr>
        <w:t xml:space="preserve"> status p</w:t>
      </w:r>
      <w:r w:rsidR="002851ED"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4967B3" w14:paraId="5D95D66B"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5424842F"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17EFE401"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690AC78A" w14:textId="77777777" w:rsidR="002851ED" w:rsidRPr="004967B3" w:rsidRDefault="002851ED" w:rsidP="002851ED">
            <w:pPr>
              <w:spacing w:before="60" w:after="60" w:line="276" w:lineRule="auto"/>
              <w:jc w:val="center"/>
              <w:rPr>
                <w:rFonts w:eastAsia="Times New Roman" w:cs="Times New Roman"/>
                <w:b/>
                <w:color w:val="000000"/>
                <w:sz w:val="20"/>
                <w:szCs w:val="20"/>
                <w:lang w:val="en-US"/>
              </w:rPr>
            </w:pPr>
            <w:r w:rsidRPr="004967B3">
              <w:rPr>
                <w:rFonts w:eastAsia="Times New Roman" w:cs="Times New Roman"/>
                <w:b/>
                <w:color w:val="000000"/>
                <w:sz w:val="20"/>
                <w:szCs w:val="20"/>
                <w:lang w:val="en-US"/>
              </w:rPr>
              <w:t>Respon</w:t>
            </w:r>
          </w:p>
        </w:tc>
      </w:tr>
      <w:tr w:rsidR="002851ED" w:rsidRPr="004967B3" w14:paraId="340E6DF6"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584FA62E"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tanpa token </w:t>
            </w:r>
          </w:p>
        </w:tc>
        <w:tc>
          <w:tcPr>
            <w:tcW w:w="1559" w:type="dxa"/>
            <w:tcBorders>
              <w:top w:val="single" w:sz="4" w:space="0" w:color="auto"/>
              <w:left w:val="nil"/>
              <w:bottom w:val="nil"/>
              <w:right w:val="nil"/>
            </w:tcBorders>
            <w:shd w:val="clear" w:color="auto" w:fill="auto"/>
            <w:noWrap/>
            <w:vAlign w:val="center"/>
          </w:tcPr>
          <w:p w14:paraId="02A70E5A" w14:textId="35FA3E3F" w:rsidR="002851ED" w:rsidRPr="004967B3" w:rsidRDefault="002851ED" w:rsidP="00BC7282">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tanpa token</w:t>
            </w:r>
          </w:p>
        </w:tc>
        <w:tc>
          <w:tcPr>
            <w:tcW w:w="1843" w:type="dxa"/>
            <w:tcBorders>
              <w:top w:val="single" w:sz="4" w:space="0" w:color="auto"/>
              <w:left w:val="nil"/>
              <w:bottom w:val="nil"/>
              <w:right w:val="nil"/>
            </w:tcBorders>
            <w:shd w:val="clear" w:color="auto" w:fill="auto"/>
            <w:noWrap/>
            <w:vAlign w:val="center"/>
          </w:tcPr>
          <w:p w14:paraId="5DDE4BC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Unauthenticated </w:t>
            </w:r>
          </w:p>
        </w:tc>
      </w:tr>
      <w:tr w:rsidR="002851ED" w:rsidRPr="004967B3" w14:paraId="080D03FA" w14:textId="77777777" w:rsidTr="002851ED">
        <w:trPr>
          <w:trHeight w:val="300"/>
        </w:trPr>
        <w:tc>
          <w:tcPr>
            <w:tcW w:w="1276" w:type="dxa"/>
            <w:tcBorders>
              <w:top w:val="nil"/>
              <w:left w:val="nil"/>
              <w:right w:val="nil"/>
            </w:tcBorders>
            <w:shd w:val="clear" w:color="auto" w:fill="auto"/>
            <w:noWrap/>
            <w:vAlign w:val="center"/>
          </w:tcPr>
          <w:p w14:paraId="289D3E3A"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engan token</w:t>
            </w:r>
          </w:p>
        </w:tc>
        <w:tc>
          <w:tcPr>
            <w:tcW w:w="1559" w:type="dxa"/>
            <w:tcBorders>
              <w:top w:val="nil"/>
              <w:left w:val="nil"/>
              <w:right w:val="nil"/>
            </w:tcBorders>
            <w:shd w:val="clear" w:color="auto" w:fill="auto"/>
            <w:noWrap/>
            <w:vAlign w:val="center"/>
          </w:tcPr>
          <w:p w14:paraId="3368F1F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menggunaka token dan data lengkap</w:t>
            </w:r>
          </w:p>
        </w:tc>
        <w:tc>
          <w:tcPr>
            <w:tcW w:w="1843" w:type="dxa"/>
            <w:tcBorders>
              <w:top w:val="nil"/>
              <w:left w:val="nil"/>
              <w:right w:val="nil"/>
            </w:tcBorders>
            <w:shd w:val="clear" w:color="auto" w:fill="auto"/>
            <w:noWrap/>
            <w:vAlign w:val="center"/>
          </w:tcPr>
          <w:p w14:paraId="5C1761B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success </w:t>
            </w:r>
          </w:p>
        </w:tc>
      </w:tr>
      <w:tr w:rsidR="002851ED" w:rsidRPr="004967B3" w14:paraId="7365FF35" w14:textId="77777777" w:rsidTr="002851ED">
        <w:trPr>
          <w:trHeight w:val="300"/>
        </w:trPr>
        <w:tc>
          <w:tcPr>
            <w:tcW w:w="1276" w:type="dxa"/>
            <w:tcBorders>
              <w:top w:val="nil"/>
              <w:left w:val="nil"/>
              <w:bottom w:val="nil"/>
              <w:right w:val="nil"/>
            </w:tcBorders>
            <w:shd w:val="clear" w:color="auto" w:fill="auto"/>
            <w:noWrap/>
            <w:vAlign w:val="center"/>
          </w:tcPr>
          <w:p w14:paraId="765E346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ata tidak lengkap</w:t>
            </w:r>
          </w:p>
        </w:tc>
        <w:tc>
          <w:tcPr>
            <w:tcW w:w="1559" w:type="dxa"/>
            <w:tcBorders>
              <w:top w:val="nil"/>
              <w:left w:val="nil"/>
              <w:bottom w:val="nil"/>
              <w:right w:val="nil"/>
            </w:tcBorders>
            <w:shd w:val="clear" w:color="auto" w:fill="auto"/>
            <w:noWrap/>
            <w:vAlign w:val="center"/>
          </w:tcPr>
          <w:p w14:paraId="170D688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ate</w:t>
            </w:r>
            <w:r w:rsidRPr="004967B3">
              <w:rPr>
                <w:rFonts w:eastAsia="Times New Roman" w:cs="Times New Roman"/>
                <w:color w:val="000000"/>
                <w:sz w:val="20"/>
                <w:szCs w:val="20"/>
                <w:lang w:val="en-US"/>
              </w:rPr>
              <w:t xml:space="preserve"> status pintu dengan menggunakan data yang tidak lengkap</w:t>
            </w:r>
          </w:p>
        </w:tc>
        <w:tc>
          <w:tcPr>
            <w:tcW w:w="1843" w:type="dxa"/>
            <w:tcBorders>
              <w:top w:val="nil"/>
              <w:left w:val="nil"/>
              <w:bottom w:val="nil"/>
              <w:right w:val="nil"/>
            </w:tcBorders>
            <w:shd w:val="clear" w:color="auto" w:fill="auto"/>
            <w:noWrap/>
            <w:vAlign w:val="center"/>
          </w:tcPr>
          <w:p w14:paraId="786FC859" w14:textId="77777777" w:rsidR="002851ED" w:rsidRPr="004967B3" w:rsidRDefault="002851ED" w:rsidP="002851ED">
            <w:pPr>
              <w:spacing w:before="60" w:after="60" w:line="276" w:lineRule="auto"/>
              <w:jc w:val="center"/>
              <w:rPr>
                <w:rFonts w:eastAsia="Times New Roman" w:cs="Times New Roman"/>
                <w:color w:val="000000"/>
                <w:sz w:val="20"/>
                <w:szCs w:val="20"/>
                <w:lang w:val="en-US"/>
              </w:rPr>
            </w:pPr>
            <w:r w:rsidRPr="004967B3">
              <w:rPr>
                <w:rFonts w:eastAsia="Times New Roman" w:cs="Times New Roman"/>
                <w:i/>
                <w:color w:val="000000"/>
                <w:sz w:val="20"/>
                <w:szCs w:val="20"/>
                <w:lang w:val="en-US"/>
              </w:rPr>
              <w:t>missing_parameter</w:t>
            </w:r>
          </w:p>
        </w:tc>
      </w:tr>
      <w:tr w:rsidR="002851ED" w:rsidRPr="004967B3" w14:paraId="779037C1"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2AFC7E4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id pintu salah</w:t>
            </w:r>
          </w:p>
        </w:tc>
        <w:tc>
          <w:tcPr>
            <w:tcW w:w="1559" w:type="dxa"/>
            <w:tcBorders>
              <w:top w:val="nil"/>
              <w:left w:val="nil"/>
              <w:bottom w:val="single" w:sz="4" w:space="0" w:color="auto"/>
              <w:right w:val="nil"/>
            </w:tcBorders>
            <w:shd w:val="clear" w:color="auto" w:fill="auto"/>
            <w:noWrap/>
            <w:vAlign w:val="center"/>
          </w:tcPr>
          <w:p w14:paraId="3385448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1AA2EDF9"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failed  </w:t>
            </w:r>
          </w:p>
        </w:tc>
      </w:tr>
    </w:tbl>
    <w:p w14:paraId="72B7E032" w14:textId="77777777" w:rsidR="002851ED" w:rsidRDefault="002851ED" w:rsidP="002851ED">
      <w:pPr>
        <w:spacing w:line="276" w:lineRule="auto"/>
        <w:rPr>
          <w:rFonts w:cs="Times New Roman"/>
          <w:sz w:val="20"/>
          <w:szCs w:val="20"/>
        </w:rPr>
      </w:pPr>
    </w:p>
    <w:p w14:paraId="1320CC6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863DE6">
        <w:rPr>
          <w:rFonts w:cs="Times New Roman"/>
          <w:sz w:val="20"/>
          <w:szCs w:val="20"/>
        </w:rPr>
        <w:t xml:space="preserve">roses </w:t>
      </w:r>
      <w:r w:rsidRPr="00091D32">
        <w:rPr>
          <w:rFonts w:cs="Times New Roman"/>
          <w:i/>
          <w:sz w:val="20"/>
          <w:szCs w:val="20"/>
        </w:rPr>
        <w:t>update</w:t>
      </w:r>
      <w:r w:rsidRPr="00863DE6">
        <w:rPr>
          <w:rFonts w:cs="Times New Roman"/>
          <w:sz w:val="20"/>
          <w:szCs w:val="20"/>
        </w:rPr>
        <w:t xml:space="preserve"> status pintu berhasil jika request dikirimkan dengan token dan data yang lengkap, jika ada data yang kurang lengkap atau tidak disertai dengan token </w:t>
      </w:r>
      <w:proofErr w:type="gramStart"/>
      <w:r w:rsidRPr="00863DE6">
        <w:rPr>
          <w:rFonts w:cs="Times New Roman"/>
          <w:sz w:val="20"/>
          <w:szCs w:val="20"/>
        </w:rPr>
        <w:t>akan</w:t>
      </w:r>
      <w:proofErr w:type="gramEnd"/>
      <w:r w:rsidRPr="00863DE6">
        <w:rPr>
          <w:rFonts w:cs="Times New Roman"/>
          <w:sz w:val="20"/>
          <w:szCs w:val="20"/>
        </w:rPr>
        <w:t xml:space="preserve"> request tersebut akan gagal.</w:t>
      </w:r>
    </w:p>
    <w:p w14:paraId="6C4DACEE" w14:textId="77777777" w:rsidR="002851ED" w:rsidRPr="002E4E48" w:rsidRDefault="002851ED" w:rsidP="002851ED">
      <w:pPr>
        <w:spacing w:line="276" w:lineRule="auto"/>
        <w:rPr>
          <w:rFonts w:cs="Times New Roman"/>
          <w:sz w:val="20"/>
          <w:szCs w:val="20"/>
        </w:rPr>
      </w:pPr>
    </w:p>
    <w:p w14:paraId="7AF024C9" w14:textId="4867CCE8" w:rsidR="002851ED" w:rsidRPr="00494152" w:rsidRDefault="002851ED" w:rsidP="002851ED">
      <w:pPr>
        <w:spacing w:line="276" w:lineRule="auto"/>
        <w:jc w:val="left"/>
        <w:rPr>
          <w:rFonts w:cs="Times New Roman"/>
          <w:sz w:val="16"/>
          <w:szCs w:val="20"/>
        </w:rPr>
      </w:pPr>
      <w:r w:rsidRPr="00494152">
        <w:rPr>
          <w:rFonts w:cs="Times New Roman"/>
          <w:b/>
          <w:sz w:val="16"/>
          <w:szCs w:val="20"/>
        </w:rPr>
        <w:lastRenderedPageBreak/>
        <w:t>Tabe</w:t>
      </w:r>
      <w:r w:rsidR="00EC5FC8" w:rsidRPr="00494152">
        <w:rPr>
          <w:rFonts w:cs="Times New Roman"/>
          <w:b/>
          <w:sz w:val="16"/>
          <w:szCs w:val="20"/>
        </w:rPr>
        <w:t>l 7</w:t>
      </w:r>
      <w:r w:rsidR="00252C27">
        <w:rPr>
          <w:rFonts w:cs="Times New Roman"/>
          <w:sz w:val="16"/>
          <w:szCs w:val="20"/>
        </w:rPr>
        <w:t xml:space="preserve"> Pengujian peringatan p</w:t>
      </w:r>
      <w:r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863DE6" w14:paraId="00C3A728"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69C03CA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0EE4132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EBFD7B8" w14:textId="77777777" w:rsidR="002851ED" w:rsidRPr="00863DE6" w:rsidRDefault="002851ED" w:rsidP="002851ED">
            <w:pPr>
              <w:spacing w:before="60" w:after="60" w:line="276" w:lineRule="auto"/>
              <w:jc w:val="center"/>
              <w:rPr>
                <w:rFonts w:eastAsia="Times New Roman" w:cs="Times New Roman"/>
                <w:b/>
                <w:color w:val="000000"/>
                <w:sz w:val="20"/>
                <w:szCs w:val="20"/>
                <w:lang w:val="en-US"/>
              </w:rPr>
            </w:pPr>
            <w:r w:rsidRPr="00863DE6">
              <w:rPr>
                <w:rFonts w:eastAsia="Times New Roman" w:cs="Times New Roman"/>
                <w:b/>
                <w:color w:val="000000"/>
                <w:sz w:val="20"/>
                <w:szCs w:val="20"/>
                <w:lang w:val="en-US"/>
              </w:rPr>
              <w:t>Respon</w:t>
            </w:r>
          </w:p>
        </w:tc>
      </w:tr>
      <w:tr w:rsidR="002851ED" w:rsidRPr="00863DE6" w14:paraId="0286A0C4"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6CF05FE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pintu tanpa token </w:t>
            </w:r>
          </w:p>
        </w:tc>
        <w:tc>
          <w:tcPr>
            <w:tcW w:w="1559" w:type="dxa"/>
            <w:tcBorders>
              <w:top w:val="single" w:sz="4" w:space="0" w:color="auto"/>
              <w:left w:val="nil"/>
              <w:bottom w:val="nil"/>
              <w:right w:val="nil"/>
            </w:tcBorders>
            <w:shd w:val="clear" w:color="auto" w:fill="auto"/>
            <w:noWrap/>
            <w:vAlign w:val="center"/>
          </w:tcPr>
          <w:p w14:paraId="5C9D025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tanpa menggunakan token</w:t>
            </w:r>
          </w:p>
        </w:tc>
        <w:tc>
          <w:tcPr>
            <w:tcW w:w="1843" w:type="dxa"/>
            <w:tcBorders>
              <w:top w:val="single" w:sz="4" w:space="0" w:color="auto"/>
              <w:left w:val="nil"/>
              <w:bottom w:val="nil"/>
              <w:right w:val="nil"/>
            </w:tcBorders>
            <w:shd w:val="clear" w:color="auto" w:fill="auto"/>
            <w:noWrap/>
            <w:vAlign w:val="center"/>
          </w:tcPr>
          <w:p w14:paraId="0E703AA6"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Unauthenticated </w:t>
            </w:r>
          </w:p>
        </w:tc>
      </w:tr>
      <w:tr w:rsidR="002851ED" w:rsidRPr="00863DE6" w14:paraId="014F0B8D" w14:textId="77777777" w:rsidTr="002851ED">
        <w:trPr>
          <w:trHeight w:val="300"/>
        </w:trPr>
        <w:tc>
          <w:tcPr>
            <w:tcW w:w="1276" w:type="dxa"/>
            <w:tcBorders>
              <w:top w:val="nil"/>
              <w:left w:val="nil"/>
              <w:right w:val="nil"/>
            </w:tcBorders>
            <w:shd w:val="clear" w:color="auto" w:fill="auto"/>
            <w:noWrap/>
            <w:vAlign w:val="center"/>
          </w:tcPr>
          <w:p w14:paraId="01D223FF"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sesuai</w:t>
            </w:r>
          </w:p>
        </w:tc>
        <w:tc>
          <w:tcPr>
            <w:tcW w:w="1559" w:type="dxa"/>
            <w:tcBorders>
              <w:top w:val="nil"/>
              <w:left w:val="nil"/>
              <w:right w:val="nil"/>
            </w:tcBorders>
            <w:shd w:val="clear" w:color="auto" w:fill="auto"/>
            <w:noWrap/>
            <w:vAlign w:val="center"/>
          </w:tcPr>
          <w:p w14:paraId="75BBA83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 token dan data lengkap</w:t>
            </w:r>
          </w:p>
        </w:tc>
        <w:tc>
          <w:tcPr>
            <w:tcW w:w="1843" w:type="dxa"/>
            <w:tcBorders>
              <w:top w:val="nil"/>
              <w:left w:val="nil"/>
              <w:right w:val="nil"/>
            </w:tcBorders>
            <w:shd w:val="clear" w:color="auto" w:fill="auto"/>
            <w:noWrap/>
            <w:vAlign w:val="center"/>
          </w:tcPr>
          <w:p w14:paraId="3B31D1EC"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success </w:t>
            </w:r>
          </w:p>
        </w:tc>
      </w:tr>
      <w:tr w:rsidR="002851ED" w:rsidRPr="00863DE6" w14:paraId="09671EAF" w14:textId="77777777" w:rsidTr="002851ED">
        <w:trPr>
          <w:trHeight w:val="300"/>
        </w:trPr>
        <w:tc>
          <w:tcPr>
            <w:tcW w:w="1276" w:type="dxa"/>
            <w:tcBorders>
              <w:top w:val="nil"/>
              <w:left w:val="nil"/>
              <w:bottom w:val="nil"/>
              <w:right w:val="nil"/>
            </w:tcBorders>
            <w:shd w:val="clear" w:color="auto" w:fill="auto"/>
            <w:noWrap/>
            <w:vAlign w:val="center"/>
          </w:tcPr>
          <w:p w14:paraId="507AD845"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data tidak lengkap</w:t>
            </w:r>
          </w:p>
        </w:tc>
        <w:tc>
          <w:tcPr>
            <w:tcW w:w="1559" w:type="dxa"/>
            <w:tcBorders>
              <w:top w:val="nil"/>
              <w:left w:val="nil"/>
              <w:bottom w:val="nil"/>
              <w:right w:val="nil"/>
            </w:tcBorders>
            <w:shd w:val="clear" w:color="auto" w:fill="auto"/>
            <w:noWrap/>
            <w:vAlign w:val="center"/>
          </w:tcPr>
          <w:p w14:paraId="13C7A3D1"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n data yang tidak lengkap</w:t>
            </w:r>
          </w:p>
        </w:tc>
        <w:tc>
          <w:tcPr>
            <w:tcW w:w="1843" w:type="dxa"/>
            <w:tcBorders>
              <w:top w:val="nil"/>
              <w:left w:val="nil"/>
              <w:bottom w:val="nil"/>
              <w:right w:val="nil"/>
            </w:tcBorders>
            <w:shd w:val="clear" w:color="auto" w:fill="auto"/>
            <w:noWrap/>
            <w:vAlign w:val="center"/>
          </w:tcPr>
          <w:p w14:paraId="6CE43235" w14:textId="77777777" w:rsidR="002851ED" w:rsidRPr="00863DE6" w:rsidRDefault="002851ED" w:rsidP="002851ED">
            <w:pPr>
              <w:spacing w:before="60" w:after="60" w:line="276" w:lineRule="auto"/>
              <w:jc w:val="center"/>
              <w:rPr>
                <w:rFonts w:eastAsia="Times New Roman" w:cs="Times New Roman"/>
                <w:color w:val="000000"/>
                <w:sz w:val="20"/>
                <w:szCs w:val="20"/>
                <w:lang w:val="en-US"/>
              </w:rPr>
            </w:pPr>
            <w:r w:rsidRPr="00863DE6">
              <w:rPr>
                <w:rFonts w:eastAsia="Times New Roman" w:cs="Times New Roman"/>
                <w:i/>
                <w:color w:val="000000"/>
                <w:sz w:val="20"/>
                <w:szCs w:val="20"/>
                <w:lang w:val="en-US"/>
              </w:rPr>
              <w:t>missing_parameter</w:t>
            </w:r>
          </w:p>
        </w:tc>
      </w:tr>
      <w:tr w:rsidR="002851ED" w:rsidRPr="00863DE6" w14:paraId="07B1F917"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5410C39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id pintu salah</w:t>
            </w:r>
          </w:p>
        </w:tc>
        <w:tc>
          <w:tcPr>
            <w:tcW w:w="1559" w:type="dxa"/>
            <w:tcBorders>
              <w:top w:val="nil"/>
              <w:left w:val="nil"/>
              <w:bottom w:val="single" w:sz="4" w:space="0" w:color="auto"/>
              <w:right w:val="nil"/>
            </w:tcBorders>
            <w:shd w:val="clear" w:color="auto" w:fill="auto"/>
            <w:noWrap/>
            <w:vAlign w:val="center"/>
          </w:tcPr>
          <w:p w14:paraId="222D460A"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DE4A59B"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failed  </w:t>
            </w:r>
          </w:p>
        </w:tc>
      </w:tr>
    </w:tbl>
    <w:p w14:paraId="51AD894C" w14:textId="77777777" w:rsidR="002851ED" w:rsidRDefault="002851ED" w:rsidP="002851ED">
      <w:pPr>
        <w:spacing w:line="276" w:lineRule="auto"/>
        <w:jc w:val="left"/>
        <w:rPr>
          <w:rFonts w:cs="Times New Roman"/>
          <w:sz w:val="20"/>
          <w:szCs w:val="20"/>
        </w:rPr>
      </w:pPr>
    </w:p>
    <w:p w14:paraId="09790D51" w14:textId="77777777" w:rsidR="002851ED" w:rsidRDefault="002851ED" w:rsidP="002851ED">
      <w:pPr>
        <w:spacing w:line="276" w:lineRule="auto"/>
        <w:ind w:firstLine="567"/>
        <w:rPr>
          <w:rFonts w:cs="Times New Roman"/>
          <w:sz w:val="20"/>
          <w:szCs w:val="20"/>
        </w:rPr>
      </w:pPr>
      <w:r>
        <w:rPr>
          <w:rFonts w:cs="Times New Roman"/>
          <w:sz w:val="20"/>
          <w:szCs w:val="20"/>
        </w:rPr>
        <w:t>P</w:t>
      </w:r>
      <w:r w:rsidRPr="00A344F5">
        <w:rPr>
          <w:rFonts w:cs="Times New Roman"/>
          <w:sz w:val="20"/>
          <w:szCs w:val="20"/>
        </w:rPr>
        <w:t xml:space="preserve">roses peringatan pintu berhasil jika </w:t>
      </w:r>
      <w:r w:rsidRPr="00091D32">
        <w:rPr>
          <w:rFonts w:cs="Times New Roman"/>
          <w:i/>
          <w:sz w:val="20"/>
          <w:szCs w:val="20"/>
        </w:rPr>
        <w:t>request</w:t>
      </w:r>
      <w:r w:rsidRPr="00A344F5">
        <w:rPr>
          <w:rFonts w:cs="Times New Roman"/>
          <w:sz w:val="20"/>
          <w:szCs w:val="20"/>
        </w:rPr>
        <w:t xml:space="preserve"> dikirimkan dengan token dan data yang lengkap, jika ada data yang kurang lengkap atau tidak disertai dengan token </w:t>
      </w:r>
      <w:proofErr w:type="gramStart"/>
      <w:r w:rsidRPr="00A344F5">
        <w:rPr>
          <w:rFonts w:cs="Times New Roman"/>
          <w:sz w:val="20"/>
          <w:szCs w:val="20"/>
        </w:rPr>
        <w:t>akan</w:t>
      </w:r>
      <w:proofErr w:type="gramEnd"/>
      <w:r w:rsidRPr="00A344F5">
        <w:rPr>
          <w:rFonts w:cs="Times New Roman"/>
          <w:sz w:val="20"/>
          <w:szCs w:val="20"/>
        </w:rPr>
        <w:t xml:space="preserve"> request tersebut akan gagal</w:t>
      </w:r>
      <w:r>
        <w:rPr>
          <w:rFonts w:cs="Times New Roman"/>
          <w:sz w:val="20"/>
          <w:szCs w:val="20"/>
        </w:rPr>
        <w:t>.</w:t>
      </w:r>
    </w:p>
    <w:p w14:paraId="040094B3" w14:textId="77777777" w:rsidR="002851ED" w:rsidRPr="00863DE6" w:rsidRDefault="002851ED" w:rsidP="002851ED">
      <w:pPr>
        <w:spacing w:line="276" w:lineRule="auto"/>
        <w:rPr>
          <w:rFonts w:cs="Times New Roman"/>
          <w:sz w:val="20"/>
          <w:szCs w:val="20"/>
        </w:rPr>
      </w:pPr>
    </w:p>
    <w:p w14:paraId="25555A51" w14:textId="77777777" w:rsidR="002851ED" w:rsidRDefault="002851ED" w:rsidP="002851ED">
      <w:pPr>
        <w:spacing w:line="276" w:lineRule="auto"/>
        <w:jc w:val="left"/>
        <w:rPr>
          <w:rFonts w:cs="Times New Roman"/>
          <w:sz w:val="20"/>
          <w:szCs w:val="20"/>
        </w:rPr>
      </w:pPr>
      <w:r>
        <w:rPr>
          <w:noProof/>
          <w:lang w:val="en-US"/>
        </w:rPr>
        <w:drawing>
          <wp:inline distT="0" distB="0" distL="0" distR="0" wp14:anchorId="3633EEE2" wp14:editId="6699B98A">
            <wp:extent cx="2970530" cy="1695453"/>
            <wp:effectExtent l="0" t="0" r="20320" b="19050"/>
            <wp:docPr id="97" name="Chart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14:paraId="56768D3F" w14:textId="4BC44C09"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4</w:t>
      </w:r>
      <w:r w:rsidR="00252C27">
        <w:rPr>
          <w:rFonts w:cs="Times New Roman"/>
          <w:sz w:val="16"/>
          <w:szCs w:val="20"/>
        </w:rPr>
        <w:t xml:space="preserve"> Performa verifikasi a</w:t>
      </w:r>
      <w:r w:rsidR="002851ED" w:rsidRPr="00494152">
        <w:rPr>
          <w:rFonts w:cs="Times New Roman"/>
          <w:sz w:val="16"/>
          <w:szCs w:val="20"/>
        </w:rPr>
        <w:t>kses</w:t>
      </w:r>
    </w:p>
    <w:p w14:paraId="1D159017" w14:textId="77777777" w:rsidR="002851ED" w:rsidRDefault="002851ED" w:rsidP="002851ED">
      <w:pPr>
        <w:spacing w:line="276" w:lineRule="auto"/>
        <w:rPr>
          <w:rFonts w:cs="Times New Roman"/>
          <w:sz w:val="20"/>
          <w:szCs w:val="20"/>
        </w:rPr>
      </w:pPr>
    </w:p>
    <w:p w14:paraId="03589FC4" w14:textId="294A18DE" w:rsidR="002851ED" w:rsidRDefault="002851ED" w:rsidP="005012B2">
      <w:pPr>
        <w:spacing w:line="276" w:lineRule="auto"/>
        <w:ind w:firstLine="567"/>
        <w:rPr>
          <w:rFonts w:cs="Times New Roman"/>
          <w:sz w:val="20"/>
          <w:szCs w:val="20"/>
        </w:rPr>
      </w:pPr>
      <w:proofErr w:type="gramStart"/>
      <w:r w:rsidRPr="00F772DF">
        <w:rPr>
          <w:rFonts w:cs="Times New Roman"/>
          <w:sz w:val="20"/>
          <w:szCs w:val="20"/>
        </w:rPr>
        <w:t xml:space="preserve">Pengujian </w:t>
      </w:r>
      <w:r>
        <w:rPr>
          <w:rFonts w:cs="Times New Roman"/>
          <w:sz w:val="20"/>
          <w:szCs w:val="20"/>
        </w:rPr>
        <w:t xml:space="preserve">performa verifikasi akses </w:t>
      </w:r>
      <w:r w:rsidRPr="00F772DF">
        <w:rPr>
          <w:rFonts w:cs="Times New Roman"/>
          <w:sz w:val="20"/>
          <w:szCs w:val="20"/>
        </w:rPr>
        <w:t>dilakukan dengan mensimulasikan beban permintaan verifikasi akses sebanyak 100 pengguna berbeda secara bersamaan.</w:t>
      </w:r>
      <w:proofErr w:type="gramEnd"/>
      <w:r w:rsidRPr="00F772DF">
        <w:rPr>
          <w:rFonts w:cs="Times New Roman"/>
          <w:sz w:val="20"/>
          <w:szCs w:val="20"/>
        </w:rPr>
        <w:t xml:space="preserve"> </w:t>
      </w:r>
      <w:proofErr w:type="gramStart"/>
      <w:r w:rsidRPr="00F772DF">
        <w:rPr>
          <w:rFonts w:cs="Times New Roman"/>
          <w:sz w:val="20"/>
          <w:szCs w:val="20"/>
        </w:rPr>
        <w:t xml:space="preserve">Dari hasil pengujian didapatkan bahwa pada puncak jumlah pengguna sistem membutuhkan waktu rata-rata 1.5 detik untuk memberikan respon ke pengguna dengan rasio </w:t>
      </w:r>
      <w:r w:rsidRPr="00091D32">
        <w:rPr>
          <w:rFonts w:cs="Times New Roman"/>
          <w:i/>
          <w:sz w:val="20"/>
          <w:szCs w:val="20"/>
        </w:rPr>
        <w:t>error</w:t>
      </w:r>
      <w:r w:rsidRPr="00F772DF">
        <w:rPr>
          <w:rFonts w:cs="Times New Roman"/>
          <w:sz w:val="20"/>
          <w:szCs w:val="20"/>
        </w:rPr>
        <w:t xml:space="preserve"> 0.0%.</w:t>
      </w:r>
      <w:proofErr w:type="gramEnd"/>
    </w:p>
    <w:p w14:paraId="79F5DEE4" w14:textId="77777777" w:rsidR="002851ED" w:rsidRDefault="002851ED" w:rsidP="002851ED">
      <w:pPr>
        <w:spacing w:line="276" w:lineRule="auto"/>
        <w:jc w:val="left"/>
        <w:rPr>
          <w:rFonts w:cs="Times New Roman"/>
          <w:sz w:val="20"/>
          <w:szCs w:val="20"/>
        </w:rPr>
      </w:pPr>
    </w:p>
    <w:p w14:paraId="6874D5F9" w14:textId="77777777" w:rsidR="002851ED" w:rsidRPr="00E3470A" w:rsidRDefault="002851ED" w:rsidP="002851ED">
      <w:pPr>
        <w:spacing w:line="276" w:lineRule="auto"/>
        <w:jc w:val="left"/>
        <w:rPr>
          <w:rFonts w:cs="Times New Roman"/>
          <w:sz w:val="20"/>
          <w:szCs w:val="20"/>
        </w:rPr>
      </w:pPr>
      <w:r>
        <w:rPr>
          <w:noProof/>
          <w:lang w:val="en-US"/>
        </w:rPr>
        <w:lastRenderedPageBreak/>
        <w:drawing>
          <wp:inline distT="0" distB="0" distL="0" distR="0" wp14:anchorId="5E8ACDDB" wp14:editId="326FC00C">
            <wp:extent cx="2966484" cy="1722475"/>
            <wp:effectExtent l="0" t="0" r="24765" b="11430"/>
            <wp:docPr id="98" name="Chart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6541A91E" w14:textId="4D12D842"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5</w:t>
      </w:r>
      <w:r w:rsidR="002851ED" w:rsidRPr="00494152">
        <w:rPr>
          <w:rFonts w:cs="Times New Roman"/>
          <w:sz w:val="16"/>
          <w:szCs w:val="20"/>
        </w:rPr>
        <w:t xml:space="preserve"> Performa </w:t>
      </w:r>
      <w:proofErr w:type="gramStart"/>
      <w:r w:rsidR="00252C27">
        <w:rPr>
          <w:rFonts w:cs="Times New Roman"/>
          <w:i/>
          <w:sz w:val="16"/>
          <w:szCs w:val="20"/>
        </w:rPr>
        <w:t>u</w:t>
      </w:r>
      <w:r w:rsidR="002851ED" w:rsidRPr="00494152">
        <w:rPr>
          <w:rFonts w:cs="Times New Roman"/>
          <w:i/>
          <w:sz w:val="16"/>
          <w:szCs w:val="20"/>
        </w:rPr>
        <w:t>pdate</w:t>
      </w:r>
      <w:proofErr w:type="gramEnd"/>
      <w:r w:rsidR="00252C27">
        <w:rPr>
          <w:rFonts w:cs="Times New Roman"/>
          <w:sz w:val="16"/>
          <w:szCs w:val="20"/>
        </w:rPr>
        <w:t xml:space="preserve"> status p</w:t>
      </w:r>
      <w:r w:rsidR="002851ED" w:rsidRPr="00494152">
        <w:rPr>
          <w:rFonts w:cs="Times New Roman"/>
          <w:sz w:val="16"/>
          <w:szCs w:val="20"/>
        </w:rPr>
        <w:t>intu</w:t>
      </w:r>
    </w:p>
    <w:p w14:paraId="2301C0D0" w14:textId="77777777" w:rsidR="002851ED" w:rsidRDefault="002851ED" w:rsidP="002851ED">
      <w:pPr>
        <w:spacing w:line="276" w:lineRule="auto"/>
        <w:rPr>
          <w:rFonts w:cs="Times New Roman"/>
          <w:sz w:val="20"/>
          <w:szCs w:val="20"/>
        </w:rPr>
      </w:pPr>
    </w:p>
    <w:p w14:paraId="154EA808" w14:textId="77777777" w:rsidR="002851ED" w:rsidRDefault="002851ED" w:rsidP="002851ED">
      <w:pPr>
        <w:spacing w:line="276" w:lineRule="auto"/>
        <w:ind w:firstLine="567"/>
        <w:rPr>
          <w:rFonts w:cs="Times New Roman"/>
          <w:sz w:val="20"/>
          <w:szCs w:val="20"/>
        </w:rPr>
      </w:pPr>
      <w:r>
        <w:rPr>
          <w:rFonts w:cs="Times New Roman"/>
          <w:sz w:val="20"/>
          <w:szCs w:val="20"/>
        </w:rPr>
        <w:t>P</w:t>
      </w:r>
      <w:r w:rsidRPr="00E3470A">
        <w:rPr>
          <w:rFonts w:cs="Times New Roman"/>
          <w:sz w:val="20"/>
          <w:szCs w:val="20"/>
        </w:rPr>
        <w:t xml:space="preserve">engujian performa update </w:t>
      </w:r>
      <w:r w:rsidRPr="00091D32">
        <w:rPr>
          <w:rFonts w:cs="Times New Roman"/>
          <w:i/>
          <w:sz w:val="20"/>
          <w:szCs w:val="20"/>
        </w:rPr>
        <w:t>status</w:t>
      </w:r>
      <w:r w:rsidRPr="00E3470A">
        <w:rPr>
          <w:rFonts w:cs="Times New Roman"/>
          <w:sz w:val="20"/>
          <w:szCs w:val="20"/>
        </w:rPr>
        <w:t xml:space="preserve"> pintu </w:t>
      </w:r>
      <w:r>
        <w:rPr>
          <w:rFonts w:cs="Times New Roman"/>
          <w:sz w:val="20"/>
          <w:szCs w:val="20"/>
        </w:rPr>
        <w:t xml:space="preserve">dilakukan </w:t>
      </w:r>
      <w:r w:rsidRPr="00E3470A">
        <w:rPr>
          <w:rFonts w:cs="Times New Roman"/>
          <w:sz w:val="20"/>
          <w:szCs w:val="20"/>
        </w:rPr>
        <w:t xml:space="preserve">menggunakan Jmeter. Proses pengujian mendapatkan hasil bahwa pada beban 100 pintu berbeda melakukan update status secara bersamaan maka sistem memerlukan waktu rata-rata 2.5 detik dengan rasio </w:t>
      </w:r>
      <w:r w:rsidRPr="00091D32">
        <w:rPr>
          <w:rFonts w:cs="Times New Roman"/>
          <w:i/>
          <w:sz w:val="20"/>
          <w:szCs w:val="20"/>
        </w:rPr>
        <w:t>error</w:t>
      </w:r>
      <w:r w:rsidRPr="00E3470A">
        <w:rPr>
          <w:rFonts w:cs="Times New Roman"/>
          <w:sz w:val="20"/>
          <w:szCs w:val="20"/>
        </w:rPr>
        <w:t xml:space="preserve"> 0.0%.</w:t>
      </w:r>
    </w:p>
    <w:p w14:paraId="059104CA" w14:textId="77777777" w:rsidR="002851ED" w:rsidRPr="006451C7" w:rsidRDefault="002851ED" w:rsidP="002851ED">
      <w:pPr>
        <w:spacing w:line="276" w:lineRule="auto"/>
        <w:jc w:val="left"/>
        <w:rPr>
          <w:rFonts w:cs="Times New Roman"/>
          <w:sz w:val="20"/>
          <w:szCs w:val="20"/>
        </w:rPr>
      </w:pPr>
    </w:p>
    <w:p w14:paraId="2771709B" w14:textId="77777777" w:rsidR="002851ED" w:rsidRPr="00E3470A" w:rsidRDefault="002851ED" w:rsidP="002851ED">
      <w:pPr>
        <w:spacing w:line="276" w:lineRule="auto"/>
        <w:jc w:val="left"/>
        <w:rPr>
          <w:rFonts w:cs="Times New Roman"/>
          <w:sz w:val="20"/>
          <w:szCs w:val="20"/>
        </w:rPr>
      </w:pPr>
      <w:r>
        <w:rPr>
          <w:noProof/>
          <w:lang w:val="en-US"/>
        </w:rPr>
        <w:drawing>
          <wp:inline distT="0" distB="0" distL="0" distR="0" wp14:anchorId="6AD649C4" wp14:editId="39D8C34A">
            <wp:extent cx="2966484" cy="1594884"/>
            <wp:effectExtent l="0" t="0" r="24765" b="24765"/>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45F9BF21" w14:textId="1FA6E4EB"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6</w:t>
      </w:r>
      <w:r w:rsidR="00252C27">
        <w:rPr>
          <w:rFonts w:cs="Times New Roman"/>
          <w:sz w:val="16"/>
          <w:szCs w:val="20"/>
        </w:rPr>
        <w:t xml:space="preserve"> Performa p</w:t>
      </w:r>
      <w:r w:rsidR="002851ED" w:rsidRPr="00494152">
        <w:rPr>
          <w:rFonts w:cs="Times New Roman"/>
          <w:sz w:val="16"/>
          <w:szCs w:val="20"/>
        </w:rPr>
        <w:t>enjadwalan</w:t>
      </w:r>
    </w:p>
    <w:p w14:paraId="19262025" w14:textId="77777777" w:rsidR="002851ED" w:rsidRDefault="002851ED" w:rsidP="002851ED">
      <w:pPr>
        <w:spacing w:line="276" w:lineRule="auto"/>
        <w:jc w:val="center"/>
        <w:rPr>
          <w:rFonts w:cs="Times New Roman"/>
          <w:sz w:val="20"/>
          <w:szCs w:val="20"/>
        </w:rPr>
      </w:pPr>
    </w:p>
    <w:p w14:paraId="66ABE609" w14:textId="219634CE" w:rsidR="002851ED" w:rsidRDefault="002851ED" w:rsidP="002851ED">
      <w:pPr>
        <w:spacing w:line="276" w:lineRule="auto"/>
        <w:ind w:firstLine="567"/>
        <w:rPr>
          <w:rFonts w:cs="Times New Roman"/>
          <w:sz w:val="20"/>
          <w:szCs w:val="20"/>
        </w:rPr>
      </w:pPr>
      <w:r w:rsidRPr="00306909">
        <w:rPr>
          <w:rFonts w:cs="Times New Roman"/>
          <w:sz w:val="20"/>
          <w:szCs w:val="20"/>
        </w:rPr>
        <w:t>Pengujian dilakukan dengan mencatat waktu pemeriksaan untuk setiap jadwal, yaitu terdapat 11 titik pengujian dimulai dari 1 jadwal sampai 100 jadwal dengan masing-masing jadwal terdapat 20 pi</w:t>
      </w:r>
      <w:r w:rsidR="006755D9">
        <w:rPr>
          <w:rFonts w:cs="Times New Roman"/>
          <w:sz w:val="20"/>
          <w:szCs w:val="20"/>
        </w:rPr>
        <w:t>ntu. Dapat dilihat pada G</w:t>
      </w:r>
      <w:r w:rsidRPr="00306909">
        <w:rPr>
          <w:rFonts w:cs="Times New Roman"/>
          <w:sz w:val="20"/>
          <w:szCs w:val="20"/>
        </w:rPr>
        <w:t xml:space="preserve">ambar 4.34 </w:t>
      </w:r>
      <w:r w:rsidR="0002563E">
        <w:rPr>
          <w:rFonts w:cs="Times New Roman"/>
          <w:sz w:val="20"/>
          <w:szCs w:val="20"/>
        </w:rPr>
        <w:t>di atas</w:t>
      </w:r>
      <w:r w:rsidRPr="00306909">
        <w:rPr>
          <w:rFonts w:cs="Times New Roman"/>
          <w:sz w:val="20"/>
          <w:szCs w:val="20"/>
        </w:rPr>
        <w:t xml:space="preserve">, semakin besar jumlah jadwal yang ada maka waktu yang diperlukan pada proses penjadwalaa akan semakin lama dimana untuk 1 jadwal memerlukan waktu 96.00 milidetik dan 100 jadwal memerlukan waktu 3641.14 milidetik. Dari hasil pengujian menggunakan 100 jadwal waktu yang diperlukan yaitu 3.6 detik dimana nilai tersebut masih </w:t>
      </w:r>
      <w:r w:rsidR="0002563E">
        <w:rPr>
          <w:rFonts w:cs="Times New Roman"/>
          <w:sz w:val="20"/>
          <w:szCs w:val="20"/>
        </w:rPr>
        <w:t>di bawah</w:t>
      </w:r>
      <w:r w:rsidRPr="00306909">
        <w:rPr>
          <w:rFonts w:cs="Times New Roman"/>
          <w:sz w:val="20"/>
          <w:szCs w:val="20"/>
        </w:rPr>
        <w:t xml:space="preserve"> dari periode pengecekan jadwal (1 menit) sehingga sistem masih dapat menangani 100</w:t>
      </w:r>
      <w:r>
        <w:rPr>
          <w:rFonts w:cs="Times New Roman"/>
          <w:sz w:val="20"/>
          <w:szCs w:val="20"/>
        </w:rPr>
        <w:t xml:space="preserve"> proses penjadwalan dengan aman.</w:t>
      </w:r>
    </w:p>
    <w:p w14:paraId="6BA4C2C1" w14:textId="77777777" w:rsidR="002851ED" w:rsidRPr="00306909" w:rsidRDefault="002851ED" w:rsidP="002851ED">
      <w:pPr>
        <w:spacing w:line="276" w:lineRule="auto"/>
        <w:ind w:firstLine="567"/>
        <w:rPr>
          <w:rFonts w:cs="Times New Roman"/>
          <w:sz w:val="20"/>
          <w:szCs w:val="20"/>
        </w:rPr>
      </w:pPr>
    </w:p>
    <w:p w14:paraId="2AD05E00"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mbahasan </w:t>
      </w:r>
    </w:p>
    <w:p w14:paraId="16B2F175" w14:textId="77777777" w:rsidR="002851ED" w:rsidRPr="00306909" w:rsidRDefault="002851ED" w:rsidP="002851ED">
      <w:pPr>
        <w:spacing w:line="276" w:lineRule="auto"/>
        <w:ind w:firstLine="567"/>
        <w:rPr>
          <w:rFonts w:cs="Times New Roman"/>
          <w:sz w:val="20"/>
          <w:szCs w:val="20"/>
        </w:rPr>
      </w:pPr>
      <w:proofErr w:type="gramStart"/>
      <w:r w:rsidRPr="00306909">
        <w:rPr>
          <w:rFonts w:cs="Times New Roman"/>
          <w:sz w:val="20"/>
          <w:szCs w:val="20"/>
        </w:rPr>
        <w:t xml:space="preserve">Pengembangan sistem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gedung dengan akses kontrol ini merupakan bagian dari pengembangan sistem penguncian gedung berbasis IoT yang dibangun dengan tujuan untuk menigkatkan keamanan dan efesiensi pengelolaan kunci pada sebuah gedung dimana didalam satu gedung tersebut terdapat banyak ruangan.</w:t>
      </w:r>
      <w:proofErr w:type="gramEnd"/>
      <w:r w:rsidRPr="00306909">
        <w:rPr>
          <w:rFonts w:cs="Times New Roman"/>
          <w:sz w:val="20"/>
          <w:szCs w:val="20"/>
        </w:rPr>
        <w:t xml:space="preserve"> </w:t>
      </w:r>
      <w:proofErr w:type="gramStart"/>
      <w:r w:rsidRPr="00306909">
        <w:rPr>
          <w:rFonts w:cs="Times New Roman"/>
          <w:sz w:val="20"/>
          <w:szCs w:val="20"/>
        </w:rPr>
        <w:t xml:space="preserve">Sistem yang dibangun dapat meningkatan keamanan dan efisiensi penguncian dengan menggunakan beberapa fitur seperti </w:t>
      </w:r>
      <w:r w:rsidRPr="00306909">
        <w:rPr>
          <w:rFonts w:cs="Times New Roman"/>
          <w:sz w:val="20"/>
          <w:szCs w:val="20"/>
        </w:rPr>
        <w:lastRenderedPageBreak/>
        <w:t>kode QR, kendali jarak jauh, peringatan penerobosan dan penjadwalan.</w:t>
      </w:r>
      <w:proofErr w:type="gramEnd"/>
    </w:p>
    <w:p w14:paraId="69E5C59B" w14:textId="77777777" w:rsidR="002851ED" w:rsidRDefault="002851ED" w:rsidP="002851ED">
      <w:pPr>
        <w:pStyle w:val="ListParagraph"/>
        <w:spacing w:line="276" w:lineRule="auto"/>
        <w:ind w:left="0" w:firstLine="567"/>
        <w:rPr>
          <w:rFonts w:cs="Times New Roman"/>
          <w:sz w:val="20"/>
          <w:szCs w:val="20"/>
        </w:rPr>
      </w:pPr>
      <w:r w:rsidRPr="00306909">
        <w:rPr>
          <w:rFonts w:cs="Times New Roman"/>
          <w:sz w:val="20"/>
          <w:szCs w:val="20"/>
        </w:rPr>
        <w:t xml:space="preserve">Perancangan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menggunakan metode </w:t>
      </w:r>
      <w:r w:rsidRPr="00091D32">
        <w:rPr>
          <w:rFonts w:cs="Times New Roman"/>
          <w:i/>
          <w:sz w:val="20"/>
          <w:szCs w:val="20"/>
        </w:rPr>
        <w:t>waterfall</w:t>
      </w:r>
      <w:r w:rsidRPr="00306909">
        <w:rPr>
          <w:rFonts w:cs="Times New Roman"/>
          <w:sz w:val="20"/>
          <w:szCs w:val="20"/>
        </w:rPr>
        <w:t xml:space="preserve">, pengembangan dilakukan secara berurutan dimulai dari proses pengumpulan kriteria kebutuhan, implementasi sampai ke pengujian dan pengiriman. Sistem </w:t>
      </w:r>
      <w:r w:rsidRPr="00065B47">
        <w:rPr>
          <w:rFonts w:cs="Times New Roman"/>
          <w:i/>
          <w:sz w:val="20"/>
          <w:szCs w:val="20"/>
        </w:rPr>
        <w:t>server</w:t>
      </w:r>
      <w:r w:rsidRPr="00306909">
        <w:rPr>
          <w:rFonts w:cs="Times New Roman"/>
          <w:sz w:val="20"/>
          <w:szCs w:val="20"/>
        </w:rPr>
        <w:t xml:space="preserve"> dibangun menggunakan sistem operasi ubuntu 20.04 dengan dengan </w:t>
      </w:r>
      <w:r w:rsidRPr="00091D32">
        <w:rPr>
          <w:rFonts w:cs="Times New Roman"/>
          <w:i/>
          <w:sz w:val="20"/>
          <w:szCs w:val="20"/>
        </w:rPr>
        <w:t>database</w:t>
      </w:r>
      <w:r w:rsidRPr="00306909">
        <w:rPr>
          <w:rFonts w:cs="Times New Roman"/>
          <w:sz w:val="20"/>
          <w:szCs w:val="20"/>
        </w:rPr>
        <w:t xml:space="preserve"> MySQL dan </w:t>
      </w:r>
      <w:r w:rsidRPr="00091D32">
        <w:rPr>
          <w:rFonts w:cs="Times New Roman"/>
          <w:i/>
          <w:sz w:val="20"/>
          <w:szCs w:val="20"/>
        </w:rPr>
        <w:t>backend</w:t>
      </w:r>
      <w:r w:rsidRPr="00306909">
        <w:rPr>
          <w:rFonts w:cs="Times New Roman"/>
          <w:sz w:val="20"/>
          <w:szCs w:val="20"/>
        </w:rPr>
        <w:t xml:space="preserve"> API Laravel. </w:t>
      </w:r>
      <w:proofErr w:type="gramStart"/>
      <w:r w:rsidRPr="00306909">
        <w:rPr>
          <w:rFonts w:cs="Times New Roman"/>
          <w:sz w:val="20"/>
          <w:szCs w:val="20"/>
        </w:rPr>
        <w:t xml:space="preserve">Penggunaan ubuntu sebagai </w:t>
      </w:r>
      <w:r w:rsidRPr="00091D32">
        <w:rPr>
          <w:rFonts w:cs="Times New Roman"/>
          <w:i/>
          <w:sz w:val="20"/>
          <w:szCs w:val="20"/>
        </w:rPr>
        <w:t>server</w:t>
      </w:r>
      <w:r w:rsidRPr="00306909">
        <w:rPr>
          <w:rFonts w:cs="Times New Roman"/>
          <w:sz w:val="20"/>
          <w:szCs w:val="20"/>
        </w:rPr>
        <w:t xml:space="preserve"> memberikan banyak kemudahan seperti adanya dukungan Cronjob sebagai mekanisme penjadwalan dan Nginx sebagai HTTP </w:t>
      </w:r>
      <w:r w:rsidRPr="00091D32">
        <w:rPr>
          <w:rFonts w:cs="Times New Roman"/>
          <w:i/>
          <w:sz w:val="20"/>
          <w:szCs w:val="20"/>
        </w:rPr>
        <w:t>server</w:t>
      </w:r>
      <w:r w:rsidRPr="00306909">
        <w:rPr>
          <w:rFonts w:cs="Times New Roman"/>
          <w:sz w:val="20"/>
          <w:szCs w:val="20"/>
        </w:rPr>
        <w:t xml:space="preserve"> yang ringan dan cepat.</w:t>
      </w:r>
      <w:proofErr w:type="gramEnd"/>
      <w:r w:rsidRPr="00306909">
        <w:rPr>
          <w:rFonts w:cs="Times New Roman"/>
          <w:sz w:val="20"/>
          <w:szCs w:val="20"/>
        </w:rPr>
        <w:t xml:space="preserve"> </w:t>
      </w:r>
      <w:proofErr w:type="gramStart"/>
      <w:r w:rsidRPr="00306909">
        <w:rPr>
          <w:rFonts w:cs="Times New Roman"/>
          <w:sz w:val="20"/>
          <w:szCs w:val="20"/>
        </w:rPr>
        <w:t xml:space="preserve">Laravel dan MySQL digunakan sebagai bagian dari </w:t>
      </w:r>
      <w:r w:rsidRPr="00091D32">
        <w:rPr>
          <w:rFonts w:cs="Times New Roman"/>
          <w:i/>
          <w:sz w:val="20"/>
          <w:szCs w:val="20"/>
        </w:rPr>
        <w:t xml:space="preserve">backend </w:t>
      </w:r>
      <w:r w:rsidRPr="00306909">
        <w:rPr>
          <w:rFonts w:cs="Times New Roman"/>
          <w:sz w:val="20"/>
          <w:szCs w:val="20"/>
        </w:rPr>
        <w:t xml:space="preserve">dengan memanfaatkan beberapa fitur seperti autentikasi, penyiaran, penjadwalan yang disediakan oleh Laravel serta </w:t>
      </w:r>
      <w:r w:rsidRPr="00091D32">
        <w:rPr>
          <w:rFonts w:cs="Times New Roman"/>
          <w:i/>
          <w:sz w:val="20"/>
          <w:szCs w:val="20"/>
        </w:rPr>
        <w:t xml:space="preserve">database </w:t>
      </w:r>
      <w:r w:rsidRPr="00306909">
        <w:rPr>
          <w:rFonts w:cs="Times New Roman"/>
          <w:sz w:val="20"/>
          <w:szCs w:val="20"/>
        </w:rPr>
        <w:t>relasional yang disediakan oleh MySQL.</w:t>
      </w:r>
      <w:proofErr w:type="gramEnd"/>
      <w:r w:rsidRPr="00306909">
        <w:rPr>
          <w:rFonts w:cs="Times New Roman"/>
          <w:sz w:val="20"/>
          <w:szCs w:val="20"/>
        </w:rPr>
        <w:t xml:space="preserve"> </w:t>
      </w:r>
      <w:proofErr w:type="gramStart"/>
      <w:r w:rsidRPr="00306909">
        <w:rPr>
          <w:rFonts w:cs="Times New Roman"/>
          <w:sz w:val="20"/>
          <w:szCs w:val="20"/>
        </w:rPr>
        <w:t>Pada tahap pengujian menggunakan alat pengujian seperti Jmeter dan Postman, sistem dapat memberikan kinerja yang diinginkan dan juga dapat menangani banyak pengguna secara bersamaan.</w:t>
      </w:r>
      <w:proofErr w:type="gramEnd"/>
    </w:p>
    <w:p w14:paraId="2EDABCAD" w14:textId="77777777" w:rsidR="002851ED" w:rsidRPr="004C5F37" w:rsidRDefault="002851ED" w:rsidP="002851ED">
      <w:pPr>
        <w:pStyle w:val="ListParagraph"/>
        <w:spacing w:line="276" w:lineRule="auto"/>
        <w:ind w:left="0" w:firstLine="567"/>
        <w:rPr>
          <w:rFonts w:cs="Times New Roman"/>
          <w:sz w:val="20"/>
          <w:szCs w:val="20"/>
        </w:rPr>
      </w:pPr>
    </w:p>
    <w:p w14:paraId="18850BDF"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 xml:space="preserve">Penutup </w:t>
      </w:r>
    </w:p>
    <w:p w14:paraId="43252761"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Kesimpulan </w:t>
      </w:r>
    </w:p>
    <w:p w14:paraId="3CC9D7E5" w14:textId="4C676EFE" w:rsidR="002851ED" w:rsidRDefault="002851ED" w:rsidP="0083007B">
      <w:pPr>
        <w:spacing w:line="276" w:lineRule="auto"/>
        <w:ind w:firstLine="567"/>
        <w:rPr>
          <w:rFonts w:cs="Times New Roman"/>
          <w:sz w:val="20"/>
          <w:szCs w:val="20"/>
        </w:rPr>
      </w:pPr>
      <w:r w:rsidRPr="00306909">
        <w:rPr>
          <w:rFonts w:cs="Times New Roman"/>
          <w:sz w:val="20"/>
          <w:szCs w:val="20"/>
        </w:rPr>
        <w:t>Berdasarkan hasil perancangan dan pengujian yang telah dilakukan, dapat disimpulkan</w:t>
      </w:r>
      <w:r w:rsidR="0083007B">
        <w:rPr>
          <w:rFonts w:cs="Times New Roman"/>
          <w:sz w:val="20"/>
          <w:szCs w:val="20"/>
        </w:rPr>
        <w:t xml:space="preserve"> beberapa hal sebagai </w:t>
      </w:r>
      <w:proofErr w:type="gramStart"/>
      <w:r w:rsidR="0083007B">
        <w:rPr>
          <w:rFonts w:cs="Times New Roman"/>
          <w:sz w:val="20"/>
          <w:szCs w:val="20"/>
        </w:rPr>
        <w:t>berikut :</w:t>
      </w:r>
      <w:proofErr w:type="gramEnd"/>
    </w:p>
    <w:p w14:paraId="33E8F8FD"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Meskipun pada awalnya Laravel diperuntukan sebagai kerangka kerja pengembangan website menggunakan bahasa PHP, namun dengan berbagai fitur yang telah disediakan Laravel juga dapat digunakan sebagai kerangka kerja pengembangan backend API.</w:t>
      </w:r>
    </w:p>
    <w:p w14:paraId="4F585D5E"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Penggunaan MySQL pada sistem kunci pintu didasarkan pada kebutuhan tempat penyimpanan data yang terstruktur dan cepat serta dukungan driver koneksi database pada kerangka kerja Laravel.</w:t>
      </w:r>
    </w:p>
    <w:p w14:paraId="0C02CAF9"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065B47">
        <w:rPr>
          <w:rFonts w:cs="Times New Roman"/>
          <w:i/>
          <w:sz w:val="20"/>
          <w:szCs w:val="20"/>
        </w:rPr>
        <w:t>Server</w:t>
      </w:r>
      <w:r w:rsidRPr="0083007B">
        <w:rPr>
          <w:rFonts w:cs="Times New Roman"/>
          <w:sz w:val="20"/>
          <w:szCs w:val="20"/>
        </w:rPr>
        <w:t xml:space="preserve"> yang dikembangkan memiliki kemampuan untuk menyiarkan pesan secara langsung menggunakan komunikasi Websocket. Pesan </w:t>
      </w:r>
      <w:proofErr w:type="gramStart"/>
      <w:r w:rsidRPr="0083007B">
        <w:rPr>
          <w:rFonts w:cs="Times New Roman"/>
          <w:sz w:val="20"/>
          <w:szCs w:val="20"/>
        </w:rPr>
        <w:t>akan</w:t>
      </w:r>
      <w:proofErr w:type="gramEnd"/>
      <w:r w:rsidRPr="0083007B">
        <w:rPr>
          <w:rFonts w:cs="Times New Roman"/>
          <w:sz w:val="20"/>
          <w:szCs w:val="20"/>
        </w:rPr>
        <w:t xml:space="preserve"> disiarkan ke setiap channel menggunakan sebuah event. </w:t>
      </w:r>
    </w:p>
    <w:p w14:paraId="6231748B"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 xml:space="preserve">Untuk meningkatkan kinerja dari </w:t>
      </w:r>
      <w:r w:rsidRPr="00065B47">
        <w:rPr>
          <w:rFonts w:cs="Times New Roman"/>
          <w:i/>
          <w:sz w:val="20"/>
          <w:szCs w:val="20"/>
        </w:rPr>
        <w:t>server</w:t>
      </w:r>
      <w:r w:rsidRPr="0083007B">
        <w:rPr>
          <w:rFonts w:cs="Times New Roman"/>
          <w:sz w:val="20"/>
          <w:szCs w:val="20"/>
        </w:rPr>
        <w:t xml:space="preserve"> maka setiap aktifitas rutin dan aktifitas yang memerlukan waktu tunggu maka </w:t>
      </w:r>
      <w:proofErr w:type="gramStart"/>
      <w:r w:rsidRPr="0083007B">
        <w:rPr>
          <w:rFonts w:cs="Times New Roman"/>
          <w:sz w:val="20"/>
          <w:szCs w:val="20"/>
        </w:rPr>
        <w:t>akan</w:t>
      </w:r>
      <w:proofErr w:type="gramEnd"/>
      <w:r w:rsidRPr="0083007B">
        <w:rPr>
          <w:rFonts w:cs="Times New Roman"/>
          <w:sz w:val="20"/>
          <w:szCs w:val="20"/>
        </w:rPr>
        <w:t xml:space="preserve"> dimasukkan ke dalam antrian untuk dijalankan di latar belakang.</w:t>
      </w:r>
    </w:p>
    <w:p w14:paraId="1E50DA48"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 xml:space="preserve">Nginx memiliki kemampuan untuk menjalankan lebih dari 1 aplikasi dalam satu </w:t>
      </w:r>
      <w:r w:rsidRPr="00065B47">
        <w:rPr>
          <w:rFonts w:cs="Times New Roman"/>
          <w:i/>
          <w:sz w:val="20"/>
          <w:szCs w:val="20"/>
        </w:rPr>
        <w:t>server</w:t>
      </w:r>
      <w:r w:rsidRPr="0083007B">
        <w:rPr>
          <w:rFonts w:cs="Times New Roman"/>
          <w:sz w:val="20"/>
          <w:szCs w:val="20"/>
        </w:rPr>
        <w:t xml:space="preserve"> seperti pada sistem kunci pintu yang dikembangkan </w:t>
      </w:r>
      <w:proofErr w:type="gramStart"/>
      <w:r w:rsidRPr="0083007B">
        <w:rPr>
          <w:rFonts w:cs="Times New Roman"/>
          <w:sz w:val="20"/>
          <w:szCs w:val="20"/>
        </w:rPr>
        <w:t>akan</w:t>
      </w:r>
      <w:proofErr w:type="gramEnd"/>
      <w:r w:rsidRPr="0083007B">
        <w:rPr>
          <w:rFonts w:cs="Times New Roman"/>
          <w:sz w:val="20"/>
          <w:szCs w:val="20"/>
        </w:rPr>
        <w:t xml:space="preserve"> menjalankan API dan Websocket secara bersamaan dalam 1 </w:t>
      </w:r>
      <w:r w:rsidRPr="00065B47">
        <w:rPr>
          <w:rFonts w:cs="Times New Roman"/>
          <w:i/>
          <w:sz w:val="20"/>
          <w:szCs w:val="20"/>
        </w:rPr>
        <w:t>server</w:t>
      </w:r>
      <w:r w:rsidRPr="0083007B">
        <w:rPr>
          <w:rFonts w:cs="Times New Roman"/>
          <w:sz w:val="20"/>
          <w:szCs w:val="20"/>
        </w:rPr>
        <w:t xml:space="preserve"> Nginx dengan menggunakan blok aplikasi yang telah diatur.</w:t>
      </w:r>
    </w:p>
    <w:p w14:paraId="13E508D0"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lastRenderedPageBreak/>
        <w:t xml:space="preserve">Proses penjadwalan </w:t>
      </w:r>
      <w:proofErr w:type="gramStart"/>
      <w:r w:rsidRPr="0083007B">
        <w:rPr>
          <w:rFonts w:cs="Times New Roman"/>
          <w:sz w:val="20"/>
          <w:szCs w:val="20"/>
        </w:rPr>
        <w:t>akan</w:t>
      </w:r>
      <w:proofErr w:type="gramEnd"/>
      <w:r w:rsidRPr="0083007B">
        <w:rPr>
          <w:rFonts w:cs="Times New Roman"/>
          <w:sz w:val="20"/>
          <w:szCs w:val="20"/>
        </w:rPr>
        <w:t xml:space="preserve"> dijalankan secara otomatis oleh Cronjob dengan menjalankan Job Laravel setiap 1 menit sekali untuk memeriksa data jadwal di dalam </w:t>
      </w:r>
      <w:r w:rsidRPr="009258B0">
        <w:rPr>
          <w:rFonts w:cs="Times New Roman"/>
          <w:i/>
          <w:sz w:val="20"/>
          <w:szCs w:val="20"/>
        </w:rPr>
        <w:t>database</w:t>
      </w:r>
      <w:r w:rsidRPr="0083007B">
        <w:rPr>
          <w:rFonts w:cs="Times New Roman"/>
          <w:sz w:val="20"/>
          <w:szCs w:val="20"/>
        </w:rPr>
        <w:t>.</w:t>
      </w:r>
    </w:p>
    <w:p w14:paraId="548FBCC6"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API yang telah dikembangkan secara umum dapat menangani permintaan secara bersamaan dengan waktu respon sekitar 140 milidetik dengan rasio error 0%.</w:t>
      </w:r>
    </w:p>
    <w:p w14:paraId="2949CE06"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Pada endpoint API yang kemungkinan besar akan diakses secara bersamaan seperti verifikasi akses memerlukan waktu respon 1.5 detik pada beban 100 pengguna sedangkan untuk endpoint update status pintu memerlukan waktu 2.5 detik untuk beban 100 pintu.</w:t>
      </w:r>
    </w:p>
    <w:p w14:paraId="3719D5B3" w14:textId="0F718AB5"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Proses penjadwalan 100 jadwal pintu memerlukan waktu eksekusi sebesar 3.6 detik sehingga proses penjadwalan dapat berjalan dengan aman dengan periode pengecekan jadwal 1 menit sekali.</w:t>
      </w:r>
    </w:p>
    <w:p w14:paraId="21CD5DD5" w14:textId="77777777" w:rsidR="002851ED" w:rsidRPr="00306909" w:rsidRDefault="002851ED" w:rsidP="0083007B">
      <w:pPr>
        <w:spacing w:line="276" w:lineRule="auto"/>
        <w:rPr>
          <w:rFonts w:cs="Times New Roman"/>
          <w:sz w:val="20"/>
          <w:szCs w:val="20"/>
        </w:rPr>
      </w:pPr>
    </w:p>
    <w:p w14:paraId="5E9574AA"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Saran </w:t>
      </w:r>
    </w:p>
    <w:p w14:paraId="26A9981E" w14:textId="77777777" w:rsidR="002851ED" w:rsidRPr="00306909" w:rsidRDefault="002851ED" w:rsidP="002851ED">
      <w:pPr>
        <w:spacing w:line="276" w:lineRule="auto"/>
        <w:ind w:firstLine="567"/>
        <w:rPr>
          <w:rFonts w:cs="Times New Roman"/>
          <w:sz w:val="20"/>
          <w:szCs w:val="20"/>
        </w:rPr>
      </w:pPr>
      <w:r w:rsidRPr="00306909">
        <w:rPr>
          <w:rFonts w:cs="Times New Roman"/>
          <w:sz w:val="20"/>
          <w:szCs w:val="20"/>
        </w:rPr>
        <w:t xml:space="preserve">Setelah dilakukan proses perancangan dan pengujian didapatkan beberapa hal yang dapat diperbaiki atau ditingkatkan, </w:t>
      </w:r>
      <w:proofErr w:type="gramStart"/>
      <w:r w:rsidRPr="00306909">
        <w:rPr>
          <w:rFonts w:cs="Times New Roman"/>
          <w:sz w:val="20"/>
          <w:szCs w:val="20"/>
        </w:rPr>
        <w:t>yaitu :</w:t>
      </w:r>
      <w:proofErr w:type="gramEnd"/>
    </w:p>
    <w:p w14:paraId="533D8220"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1.</w:t>
      </w:r>
      <w:r w:rsidRPr="00306909">
        <w:rPr>
          <w:rFonts w:cs="Times New Roman"/>
          <w:sz w:val="20"/>
          <w:szCs w:val="20"/>
        </w:rPr>
        <w:tab/>
        <w:t xml:space="preserve">Perlu adanya perancangan lebih lanjut untuk mempercepat respon </w:t>
      </w:r>
      <w:r w:rsidRPr="006E49E4">
        <w:rPr>
          <w:rFonts w:cs="Times New Roman"/>
          <w:i/>
          <w:sz w:val="20"/>
          <w:szCs w:val="20"/>
        </w:rPr>
        <w:t>server</w:t>
      </w:r>
      <w:r w:rsidRPr="00306909">
        <w:rPr>
          <w:rFonts w:cs="Times New Roman"/>
          <w:sz w:val="20"/>
          <w:szCs w:val="20"/>
        </w:rPr>
        <w:t xml:space="preserve"> terutama pada beban </w:t>
      </w:r>
      <w:r w:rsidRPr="006E49E4">
        <w:rPr>
          <w:rFonts w:cs="Times New Roman"/>
          <w:i/>
          <w:sz w:val="20"/>
          <w:szCs w:val="20"/>
        </w:rPr>
        <w:t>request</w:t>
      </w:r>
      <w:r w:rsidRPr="00306909">
        <w:rPr>
          <w:rFonts w:cs="Times New Roman"/>
          <w:sz w:val="20"/>
          <w:szCs w:val="20"/>
        </w:rPr>
        <w:t xml:space="preserve"> secara bersama-sama.</w:t>
      </w:r>
    </w:p>
    <w:p w14:paraId="341A9FC1" w14:textId="1163C29A" w:rsidR="002851ED" w:rsidRDefault="002851ED" w:rsidP="0083007B">
      <w:pPr>
        <w:spacing w:line="276" w:lineRule="auto"/>
        <w:ind w:left="567" w:hanging="283"/>
        <w:rPr>
          <w:rFonts w:cs="Times New Roman"/>
          <w:sz w:val="20"/>
          <w:szCs w:val="20"/>
        </w:rPr>
      </w:pPr>
      <w:r w:rsidRPr="00306909">
        <w:rPr>
          <w:rFonts w:cs="Times New Roman"/>
          <w:sz w:val="20"/>
          <w:szCs w:val="20"/>
        </w:rPr>
        <w:t>2.</w:t>
      </w:r>
      <w:r w:rsidRPr="00306909">
        <w:rPr>
          <w:rFonts w:cs="Times New Roman"/>
          <w:sz w:val="20"/>
          <w:szCs w:val="20"/>
        </w:rPr>
        <w:tab/>
        <w:t>Diperlukan perancangan lebih lanjut untuk mengembangkan komunikasi Websocket dua arah yang bisa diigunakan untuk mengirim dan menerima data.</w:t>
      </w:r>
    </w:p>
    <w:p w14:paraId="2B5DFA9B" w14:textId="77777777" w:rsidR="00494152" w:rsidRDefault="00494152" w:rsidP="0083007B">
      <w:pPr>
        <w:spacing w:line="276" w:lineRule="auto"/>
        <w:ind w:left="567" w:hanging="283"/>
        <w:rPr>
          <w:rFonts w:cs="Times New Roman"/>
          <w:sz w:val="20"/>
          <w:szCs w:val="20"/>
        </w:rPr>
      </w:pPr>
    </w:p>
    <w:p w14:paraId="5482BBE3" w14:textId="77777777" w:rsidR="00634561" w:rsidRDefault="00634561" w:rsidP="0083007B">
      <w:pPr>
        <w:spacing w:line="276" w:lineRule="auto"/>
        <w:ind w:left="567" w:hanging="283"/>
        <w:rPr>
          <w:rFonts w:cs="Times New Roman"/>
          <w:sz w:val="20"/>
          <w:szCs w:val="20"/>
        </w:rPr>
      </w:pPr>
    </w:p>
    <w:p w14:paraId="7C6F770B" w14:textId="77777777" w:rsidR="002851ED" w:rsidRDefault="002851ED" w:rsidP="002851ED">
      <w:pPr>
        <w:spacing w:line="276" w:lineRule="auto"/>
        <w:jc w:val="center"/>
        <w:rPr>
          <w:rFonts w:cs="Times New Roman"/>
          <w:b/>
          <w:sz w:val="20"/>
          <w:szCs w:val="20"/>
        </w:rPr>
      </w:pPr>
      <w:r>
        <w:rPr>
          <w:rFonts w:cs="Times New Roman"/>
          <w:b/>
          <w:sz w:val="20"/>
          <w:szCs w:val="20"/>
        </w:rPr>
        <w:t>DAFTAR PUSTAKA</w:t>
      </w:r>
    </w:p>
    <w:p w14:paraId="5B36C938" w14:textId="77777777" w:rsidR="002851ED" w:rsidRPr="006451C7" w:rsidRDefault="002851ED" w:rsidP="002851ED">
      <w:pPr>
        <w:spacing w:line="276" w:lineRule="auto"/>
        <w:rPr>
          <w:rFonts w:cs="Times New Roman"/>
          <w:b/>
          <w:sz w:val="20"/>
          <w:szCs w:val="20"/>
        </w:rPr>
      </w:pPr>
    </w:p>
    <w:p w14:paraId="5FD25CA8"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sz w:val="20"/>
          <w:szCs w:val="20"/>
        </w:rPr>
        <w:fldChar w:fldCharType="begin" w:fldLock="1"/>
      </w:r>
      <w:r w:rsidRPr="00952676">
        <w:rPr>
          <w:sz w:val="20"/>
          <w:szCs w:val="20"/>
        </w:rPr>
        <w:instrText xml:space="preserve">ADDIN Mendeley Bibliography CSL_BIBLIOGRAPHY </w:instrText>
      </w:r>
      <w:r w:rsidRPr="00952676">
        <w:rPr>
          <w:sz w:val="20"/>
          <w:szCs w:val="20"/>
        </w:rPr>
        <w:fldChar w:fldCharType="separate"/>
      </w:r>
      <w:r w:rsidRPr="00952676">
        <w:rPr>
          <w:rFonts w:cs="Times New Roman"/>
          <w:noProof/>
          <w:sz w:val="20"/>
          <w:szCs w:val="20"/>
        </w:rPr>
        <w:t>[1]</w:t>
      </w:r>
      <w:r w:rsidRPr="00952676">
        <w:rPr>
          <w:rFonts w:cs="Times New Roman"/>
          <w:noProof/>
          <w:sz w:val="20"/>
          <w:szCs w:val="20"/>
        </w:rPr>
        <w:tab/>
        <w:t xml:space="preserve">K. Y. Sun, Y. Pernando, and M. I. Safari, “Perancangan Sistem IoT pada Smart Door Lock Menggunakan Aplikasi BLYNK,” </w:t>
      </w:r>
      <w:r w:rsidRPr="00952676">
        <w:rPr>
          <w:rFonts w:cs="Times New Roman"/>
          <w:i/>
          <w:iCs/>
          <w:noProof/>
          <w:sz w:val="20"/>
          <w:szCs w:val="20"/>
        </w:rPr>
        <w:t>JUTSI (Jurnal Teknol. dan Sist. Informasi)</w:t>
      </w:r>
      <w:r w:rsidRPr="00952676">
        <w:rPr>
          <w:rFonts w:cs="Times New Roman"/>
          <w:noProof/>
          <w:sz w:val="20"/>
          <w:szCs w:val="20"/>
        </w:rPr>
        <w:t>, vol. 1, no. 3, pp. 289–296, 2021, doi: 10.33330/jutsi.v1i3.1360.</w:t>
      </w:r>
    </w:p>
    <w:p w14:paraId="243987C7"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2]</w:t>
      </w:r>
      <w:r w:rsidRPr="00952676">
        <w:rPr>
          <w:rFonts w:cs="Times New Roman"/>
          <w:noProof/>
          <w:sz w:val="20"/>
          <w:szCs w:val="20"/>
        </w:rPr>
        <w:tab/>
        <w:t xml:space="preserve">F. As </w:t>
      </w:r>
      <w:r w:rsidRPr="00952676">
        <w:rPr>
          <w:rFonts w:cs="Times New Roman"/>
          <w:i/>
          <w:iCs/>
          <w:noProof/>
          <w:sz w:val="20"/>
          <w:szCs w:val="20"/>
        </w:rPr>
        <w:t>et al.</w:t>
      </w:r>
      <w:r w:rsidRPr="00952676">
        <w:rPr>
          <w:rFonts w:cs="Times New Roman"/>
          <w:noProof/>
          <w:sz w:val="20"/>
          <w:szCs w:val="20"/>
        </w:rPr>
        <w:t xml:space="preserve">, “Design and Construction of a Smart Door Lock With an Embedded Spy-Camera,” </w:t>
      </w:r>
      <w:r w:rsidRPr="00952676">
        <w:rPr>
          <w:rFonts w:cs="Times New Roman"/>
          <w:i/>
          <w:iCs/>
          <w:noProof/>
          <w:sz w:val="20"/>
          <w:szCs w:val="20"/>
        </w:rPr>
        <w:t>J. Multidiscip. Eng. Sci. Technol.</w:t>
      </w:r>
      <w:r w:rsidRPr="00952676">
        <w:rPr>
          <w:rFonts w:cs="Times New Roman"/>
          <w:noProof/>
          <w:sz w:val="20"/>
          <w:szCs w:val="20"/>
        </w:rPr>
        <w:t>, vol. 8, no. October, pp. 2458–9403, 2021, [Online]. Available: https://www.researchgate.net/publication/354872757</w:t>
      </w:r>
    </w:p>
    <w:p w14:paraId="4E1AA29A"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3]</w:t>
      </w:r>
      <w:r w:rsidRPr="00952676">
        <w:rPr>
          <w:rFonts w:cs="Times New Roman"/>
          <w:noProof/>
          <w:sz w:val="20"/>
          <w:szCs w:val="20"/>
        </w:rPr>
        <w:tab/>
        <w:t xml:space="preserve">A. Jain, V. L. Kalyani, and B. Nogiya, “RFID and GSM Based Attendance Monitoring System using door locking / unlocking system and Its Hardware Implementation,” </w:t>
      </w:r>
      <w:r w:rsidRPr="00952676">
        <w:rPr>
          <w:rFonts w:cs="Times New Roman"/>
          <w:i/>
          <w:iCs/>
          <w:noProof/>
          <w:sz w:val="20"/>
          <w:szCs w:val="20"/>
        </w:rPr>
        <w:t>J. Manag. Eng. Inf. Technol.</w:t>
      </w:r>
      <w:r w:rsidRPr="00952676">
        <w:rPr>
          <w:rFonts w:cs="Times New Roman"/>
          <w:noProof/>
          <w:sz w:val="20"/>
          <w:szCs w:val="20"/>
        </w:rPr>
        <w:t>, vol. 2, no. 3, pp. 5–10, 2015.</w:t>
      </w:r>
    </w:p>
    <w:p w14:paraId="6EDCC875"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4]</w:t>
      </w:r>
      <w:r w:rsidRPr="00952676">
        <w:rPr>
          <w:rFonts w:cs="Times New Roman"/>
          <w:noProof/>
          <w:sz w:val="20"/>
          <w:szCs w:val="20"/>
        </w:rPr>
        <w:tab/>
        <w:t>M. Kasyful Anwar, “Perancangan Database IoT Berbasis Cloud dengan Restful API Cloud-Based IoT Database Design with Restful API,” vol. 20, no. 2, pp. 268–279, 2021.</w:t>
      </w:r>
    </w:p>
    <w:p w14:paraId="27031A87"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lastRenderedPageBreak/>
        <w:t>[5]</w:t>
      </w:r>
      <w:r w:rsidRPr="00952676">
        <w:rPr>
          <w:rFonts w:cs="Times New Roman"/>
          <w:noProof/>
          <w:sz w:val="20"/>
          <w:szCs w:val="20"/>
        </w:rPr>
        <w:tab/>
        <w:t>S. Artikel, “Jurnal Nasional Teknologi dan Sistem Informasi Pembangunan Auto Backup SQL Database Server Menggunakan Raspberry Pi : Studi Kasus,” vol. 03, pp. 130–137, 2018.</w:t>
      </w:r>
    </w:p>
    <w:p w14:paraId="3D1D87C8"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6]</w:t>
      </w:r>
      <w:r w:rsidRPr="00952676">
        <w:rPr>
          <w:rFonts w:cs="Times New Roman"/>
          <w:noProof/>
          <w:sz w:val="20"/>
          <w:szCs w:val="20"/>
        </w:rPr>
        <w:tab/>
        <w:t xml:space="preserve">Y. Efendi, “Internet Of Things (Iot) Sistem Pengendalian Lampu Menggunakan Raspberry Pi Berbasis Mobile,” </w:t>
      </w:r>
      <w:r w:rsidRPr="00952676">
        <w:rPr>
          <w:rFonts w:cs="Times New Roman"/>
          <w:i/>
          <w:iCs/>
          <w:noProof/>
          <w:sz w:val="20"/>
          <w:szCs w:val="20"/>
        </w:rPr>
        <w:t>J. Ilm. Ilmu Komput.</w:t>
      </w:r>
      <w:r w:rsidRPr="00952676">
        <w:rPr>
          <w:rFonts w:cs="Times New Roman"/>
          <w:noProof/>
          <w:sz w:val="20"/>
          <w:szCs w:val="20"/>
        </w:rPr>
        <w:t>, vol. 4, no. 2, pp. 21–27, 2018, doi: 10.35329/jiik.v4i2.41.</w:t>
      </w:r>
    </w:p>
    <w:p w14:paraId="30EEDC39"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7]</w:t>
      </w:r>
      <w:r w:rsidRPr="00952676">
        <w:rPr>
          <w:rFonts w:cs="Times New Roman"/>
          <w:noProof/>
          <w:sz w:val="20"/>
          <w:szCs w:val="20"/>
        </w:rPr>
        <w:tab/>
        <w:t xml:space="preserve">Nirsal, Rusmala, and Syafriadi, “Desain Dan Implementasi Sistem Pembelajaran Berbasis E-Learning Pada Sekolah Menengah Pertama Negeri 1 Pakue Tengah,” </w:t>
      </w:r>
      <w:r w:rsidRPr="00952676">
        <w:rPr>
          <w:rFonts w:cs="Times New Roman"/>
          <w:i/>
          <w:iCs/>
          <w:noProof/>
          <w:sz w:val="20"/>
          <w:szCs w:val="20"/>
        </w:rPr>
        <w:t>J. Ilm. d’Computare</w:t>
      </w:r>
      <w:r w:rsidRPr="00952676">
        <w:rPr>
          <w:rFonts w:cs="Times New Roman"/>
          <w:noProof/>
          <w:sz w:val="20"/>
          <w:szCs w:val="20"/>
        </w:rPr>
        <w:t>, vol. 10, pp. 30–37, 2020, [Online]. Available: http://www.elsevier.com/locate/scp</w:t>
      </w:r>
    </w:p>
    <w:p w14:paraId="56834502"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8]</w:t>
      </w:r>
      <w:r w:rsidRPr="00952676">
        <w:rPr>
          <w:rFonts w:cs="Times New Roman"/>
          <w:noProof/>
          <w:sz w:val="20"/>
          <w:szCs w:val="20"/>
        </w:rPr>
        <w:tab/>
        <w:t xml:space="preserve">D. Purnama Sari and R. Wijanarko, “Implementasi Framework Laravel pada Sistem Informasi Penyewaan Kamera (Studi Kasus di Rumah Kamera Semarang),” </w:t>
      </w:r>
      <w:r w:rsidRPr="00952676">
        <w:rPr>
          <w:rFonts w:cs="Times New Roman"/>
          <w:i/>
          <w:iCs/>
          <w:noProof/>
          <w:sz w:val="20"/>
          <w:szCs w:val="20"/>
        </w:rPr>
        <w:t>J. Inform. dan Rekayasa Perangkat Lunak</w:t>
      </w:r>
      <w:r w:rsidRPr="00952676">
        <w:rPr>
          <w:rFonts w:cs="Times New Roman"/>
          <w:noProof/>
          <w:sz w:val="20"/>
          <w:szCs w:val="20"/>
        </w:rPr>
        <w:t>, vol. 2, no. 1, p. 32, 2020, doi: 10.36499/jinrpl.v2i1.3190.</w:t>
      </w:r>
    </w:p>
    <w:p w14:paraId="04FB3074"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9]</w:t>
      </w:r>
      <w:r w:rsidRPr="00952676">
        <w:rPr>
          <w:rFonts w:cs="Times New Roman"/>
          <w:noProof/>
          <w:sz w:val="20"/>
          <w:szCs w:val="20"/>
        </w:rPr>
        <w:tab/>
        <w:t>S. Kosasi, I. D. Ayu, E. Yuliani, and G. Syarifudin, “Implementasi Arsitektur Model View Controller pada Website Toko Online Implementation of Model View Controller Architecture on Online Store Website,” vol. 3, no. 2, pp. 135–150, 2021, doi: 10.30812/bite.v3i2.1566.</w:t>
      </w:r>
    </w:p>
    <w:p w14:paraId="337E73A2"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10]</w:t>
      </w:r>
      <w:r w:rsidRPr="00952676">
        <w:rPr>
          <w:rFonts w:cs="Times New Roman"/>
          <w:noProof/>
          <w:sz w:val="20"/>
          <w:szCs w:val="20"/>
        </w:rPr>
        <w:tab/>
        <w:t xml:space="preserve">A.-I. A.B., “Implementasi Teknologi Websocket dalam Pengembangan Sistem Berbagi Lokasi Berbasis Web,” </w:t>
      </w:r>
      <w:r w:rsidRPr="00952676">
        <w:rPr>
          <w:rFonts w:cs="Times New Roman"/>
          <w:i/>
          <w:iCs/>
          <w:noProof/>
          <w:sz w:val="20"/>
          <w:szCs w:val="20"/>
        </w:rPr>
        <w:t>J. Pengemb. Teknol. Inf. dan Ilmu Komput.</w:t>
      </w:r>
      <w:r w:rsidRPr="00952676">
        <w:rPr>
          <w:rFonts w:cs="Times New Roman"/>
          <w:noProof/>
          <w:sz w:val="20"/>
          <w:szCs w:val="20"/>
        </w:rPr>
        <w:t>, vol. 1, no. 9, pp. 950–959, 2017, [Online]. Available: http://j-ptiik.ub.ac.id</w:t>
      </w:r>
    </w:p>
    <w:p w14:paraId="1526EF1D"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11]</w:t>
      </w:r>
      <w:r w:rsidRPr="00952676">
        <w:rPr>
          <w:rFonts w:cs="Times New Roman"/>
          <w:noProof/>
          <w:sz w:val="20"/>
          <w:szCs w:val="20"/>
        </w:rPr>
        <w:tab/>
        <w:t xml:space="preserve">C. Bestari Gea, K. Juri Damai Lase, M. Syamsudin, P. Studi Informatika, F. Sains dan Komputer, and U. Kristen Immanuel Yogyakarta, “Implementasi Virtual Private Server untuk Mini Hosting,” </w:t>
      </w:r>
      <w:r w:rsidRPr="00952676">
        <w:rPr>
          <w:rFonts w:cs="Times New Roman"/>
          <w:i/>
          <w:iCs/>
          <w:noProof/>
          <w:sz w:val="20"/>
          <w:szCs w:val="20"/>
        </w:rPr>
        <w:t>J. InFact Sains dan Komput.</w:t>
      </w:r>
      <w:r w:rsidRPr="00952676">
        <w:rPr>
          <w:rFonts w:cs="Times New Roman"/>
          <w:noProof/>
          <w:sz w:val="20"/>
          <w:szCs w:val="20"/>
        </w:rPr>
        <w:t>, vol. 7, no. 02, pp. 5–9, 2023.</w:t>
      </w:r>
    </w:p>
    <w:p w14:paraId="11AFD62C"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12]</w:t>
      </w:r>
      <w:r w:rsidRPr="00952676">
        <w:rPr>
          <w:rFonts w:cs="Times New Roman"/>
          <w:noProof/>
          <w:sz w:val="20"/>
          <w:szCs w:val="20"/>
        </w:rPr>
        <w:tab/>
        <w:t xml:space="preserve">C. Asiminidis, G. Kokkonis, and S. Kontogiannis, “Database Systems Performance Evaluation for IoT Applications,” </w:t>
      </w:r>
      <w:r w:rsidRPr="00952676">
        <w:rPr>
          <w:rFonts w:cs="Times New Roman"/>
          <w:i/>
          <w:iCs/>
          <w:noProof/>
          <w:sz w:val="20"/>
          <w:szCs w:val="20"/>
        </w:rPr>
        <w:t>SSRN Electron. J.</w:t>
      </w:r>
      <w:r w:rsidRPr="00952676">
        <w:rPr>
          <w:rFonts w:cs="Times New Roman"/>
          <w:noProof/>
          <w:sz w:val="20"/>
          <w:szCs w:val="20"/>
        </w:rPr>
        <w:t>, no. November 2019, 2019, doi: 10.2139/ssrn.3360886.</w:t>
      </w:r>
    </w:p>
    <w:p w14:paraId="21B81706" w14:textId="77777777" w:rsidR="002851ED" w:rsidRDefault="002851ED" w:rsidP="002851ED">
      <w:pPr>
        <w:ind w:left="426" w:hanging="426"/>
        <w:rPr>
          <w:sz w:val="20"/>
          <w:szCs w:val="20"/>
        </w:rPr>
      </w:pPr>
      <w:r w:rsidRPr="00952676">
        <w:rPr>
          <w:sz w:val="20"/>
          <w:szCs w:val="20"/>
        </w:rPr>
        <w:fldChar w:fldCharType="end"/>
      </w:r>
    </w:p>
    <w:p w14:paraId="7480F6A6" w14:textId="77777777" w:rsidR="00634561" w:rsidRDefault="00634561" w:rsidP="002851ED">
      <w:pPr>
        <w:ind w:left="426" w:hanging="426"/>
        <w:rPr>
          <w:sz w:val="20"/>
          <w:szCs w:val="20"/>
        </w:rPr>
      </w:pPr>
    </w:p>
    <w:p w14:paraId="1283385E" w14:textId="77777777" w:rsidR="00634561" w:rsidRDefault="00634561" w:rsidP="002851ED">
      <w:pPr>
        <w:ind w:left="426" w:hanging="426"/>
        <w:rPr>
          <w:sz w:val="20"/>
          <w:szCs w:val="20"/>
        </w:rPr>
      </w:pPr>
    </w:p>
    <w:p w14:paraId="4F161D94" w14:textId="77777777" w:rsidR="00634561" w:rsidRDefault="00634561" w:rsidP="002851ED">
      <w:pPr>
        <w:ind w:left="426" w:hanging="426"/>
        <w:rPr>
          <w:sz w:val="20"/>
          <w:szCs w:val="20"/>
        </w:rPr>
      </w:pPr>
    </w:p>
    <w:p w14:paraId="1E798FC8" w14:textId="77777777" w:rsidR="00634561" w:rsidRDefault="00634561" w:rsidP="002851ED">
      <w:pPr>
        <w:ind w:left="426" w:hanging="426"/>
        <w:rPr>
          <w:sz w:val="20"/>
          <w:szCs w:val="20"/>
        </w:rPr>
      </w:pPr>
    </w:p>
    <w:p w14:paraId="388DBD67" w14:textId="77777777" w:rsidR="00634561" w:rsidRDefault="00634561" w:rsidP="002851ED">
      <w:pPr>
        <w:ind w:left="426" w:hanging="426"/>
        <w:rPr>
          <w:sz w:val="20"/>
          <w:szCs w:val="20"/>
        </w:rPr>
      </w:pPr>
    </w:p>
    <w:p w14:paraId="30A7F8C7" w14:textId="77777777" w:rsidR="00634561" w:rsidRDefault="00634561" w:rsidP="002851ED">
      <w:pPr>
        <w:ind w:left="426" w:hanging="426"/>
        <w:rPr>
          <w:sz w:val="20"/>
          <w:szCs w:val="20"/>
        </w:rPr>
      </w:pPr>
    </w:p>
    <w:p w14:paraId="36FFB466" w14:textId="77777777" w:rsidR="00634561" w:rsidRDefault="00634561" w:rsidP="002851ED">
      <w:pPr>
        <w:ind w:left="426" w:hanging="426"/>
        <w:rPr>
          <w:sz w:val="20"/>
          <w:szCs w:val="20"/>
        </w:rPr>
      </w:pPr>
    </w:p>
    <w:p w14:paraId="2E580E22" w14:textId="77777777" w:rsidR="002851ED" w:rsidRDefault="002851ED" w:rsidP="002851ED">
      <w:pPr>
        <w:ind w:left="426" w:hanging="426"/>
        <w:jc w:val="center"/>
        <w:rPr>
          <w:b/>
        </w:rPr>
      </w:pPr>
    </w:p>
    <w:p w14:paraId="0322F6BD" w14:textId="77777777" w:rsidR="002851ED" w:rsidRDefault="002851ED" w:rsidP="002851ED">
      <w:pPr>
        <w:ind w:left="426" w:hanging="426"/>
        <w:jc w:val="center"/>
        <w:rPr>
          <w:b/>
        </w:rPr>
      </w:pPr>
      <w:r>
        <w:rPr>
          <w:b/>
        </w:rPr>
        <w:lastRenderedPageBreak/>
        <w:t>BIODATA</w:t>
      </w:r>
    </w:p>
    <w:p w14:paraId="6F604F9A" w14:textId="77777777" w:rsidR="002851ED" w:rsidRDefault="002851ED" w:rsidP="002851ED">
      <w:pPr>
        <w:ind w:left="426" w:hanging="426"/>
        <w:jc w:val="center"/>
        <w:rPr>
          <w:b/>
        </w:rPr>
      </w:pPr>
      <w:r w:rsidRPr="001452C6">
        <w:rPr>
          <w:rFonts w:cs="Times New Roman"/>
          <w:b/>
          <w:bCs/>
          <w:noProof/>
          <w:szCs w:val="24"/>
          <w:lang w:val="en-US"/>
        </w:rPr>
        <w:drawing>
          <wp:anchor distT="0" distB="0" distL="114300" distR="114300" simplePos="0" relativeHeight="251659264" behindDoc="0" locked="0" layoutInCell="1" allowOverlap="1" wp14:anchorId="4BC8B4B1" wp14:editId="6DC8B6BA">
            <wp:simplePos x="0" y="0"/>
            <wp:positionH relativeFrom="column">
              <wp:posOffset>2540</wp:posOffset>
            </wp:positionH>
            <wp:positionV relativeFrom="paragraph">
              <wp:posOffset>261620</wp:posOffset>
            </wp:positionV>
            <wp:extent cx="897890" cy="1196340"/>
            <wp:effectExtent l="0" t="0" r="0" b="381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897890" cy="1196340"/>
                    </a:xfrm>
                    <a:prstGeom prst="rect">
                      <a:avLst/>
                    </a:prstGeom>
                    <a:noFill/>
                  </pic:spPr>
                </pic:pic>
              </a:graphicData>
            </a:graphic>
            <wp14:sizeRelH relativeFrom="page">
              <wp14:pctWidth>0</wp14:pctWidth>
            </wp14:sizeRelH>
            <wp14:sizeRelV relativeFrom="page">
              <wp14:pctHeight>0</wp14:pctHeight>
            </wp14:sizeRelV>
          </wp:anchor>
        </w:drawing>
      </w:r>
    </w:p>
    <w:p w14:paraId="5CDAC7D3" w14:textId="77777777" w:rsidR="002851ED" w:rsidRPr="00120890" w:rsidRDefault="002851ED" w:rsidP="002851ED">
      <w:pPr>
        <w:spacing w:line="276" w:lineRule="auto"/>
        <w:rPr>
          <w:sz w:val="20"/>
          <w:szCs w:val="20"/>
        </w:rPr>
      </w:pPr>
      <w:r w:rsidRPr="00120890">
        <w:rPr>
          <w:sz w:val="20"/>
          <w:szCs w:val="20"/>
        </w:rPr>
        <w:t xml:space="preserve">Muhammad Khoiril </w:t>
      </w:r>
      <w:r>
        <w:rPr>
          <w:sz w:val="20"/>
          <w:szCs w:val="20"/>
        </w:rPr>
        <w:t xml:space="preserve">Wafi </w:t>
      </w:r>
      <w:r w:rsidRPr="00120890">
        <w:rPr>
          <w:sz w:val="20"/>
          <w:szCs w:val="20"/>
        </w:rPr>
        <w:t xml:space="preserve">Lahir di Kabupaten Demak, 4 Maret 2001. Telah menempuh pendidikan mulai dari SD Negeri Karangrejo 2 selama 6 tahun, SMP Negeri 1 Bonang selama 3 tahun dan SMK Negeri 2 Demak selama 3 tahun. </w:t>
      </w:r>
      <w:proofErr w:type="gramStart"/>
      <w:r w:rsidRPr="00120890">
        <w:rPr>
          <w:sz w:val="20"/>
          <w:szCs w:val="20"/>
        </w:rPr>
        <w:t>Saat ini penulis sedang menyelesaikan pendidikan S1-Teknik Elektro di Fakultas Teknik Universitas Diponegoro, Konsentrasi Teknologi Informasi angkatan 2019.</w:t>
      </w:r>
      <w:proofErr w:type="gramEnd"/>
      <w:r w:rsidRPr="00120890">
        <w:rPr>
          <w:sz w:val="20"/>
          <w:szCs w:val="20"/>
        </w:rPr>
        <w:t xml:space="preserve"> </w:t>
      </w:r>
    </w:p>
    <w:p w14:paraId="5030C43D" w14:textId="77777777" w:rsidR="002851ED" w:rsidRPr="00120890" w:rsidRDefault="002851ED" w:rsidP="002851ED">
      <w:pPr>
        <w:spacing w:line="276" w:lineRule="auto"/>
        <w:rPr>
          <w:sz w:val="20"/>
          <w:szCs w:val="20"/>
        </w:rPr>
      </w:pPr>
    </w:p>
    <w:p w14:paraId="79E54926" w14:textId="77777777" w:rsidR="002851ED" w:rsidRPr="00120890" w:rsidRDefault="002851ED" w:rsidP="002851ED">
      <w:pPr>
        <w:spacing w:line="276" w:lineRule="auto"/>
        <w:rPr>
          <w:sz w:val="20"/>
          <w:szCs w:val="20"/>
        </w:rPr>
      </w:pPr>
      <w:r w:rsidRPr="00120890">
        <w:rPr>
          <w:sz w:val="20"/>
          <w:szCs w:val="20"/>
        </w:rPr>
        <w:t>Saya menyatakan bahwa segala informasi yang tersedia di makalah ini adalah benar, merupakan hasil karya sendiri, bebas dari plagiat dan semua karya orang lain telah dikutip dengan benar.</w:t>
      </w:r>
    </w:p>
    <w:p w14:paraId="6C3433B5" w14:textId="77777777" w:rsidR="002851ED" w:rsidRDefault="002851ED" w:rsidP="002851ED">
      <w:pPr>
        <w:spacing w:line="276" w:lineRule="auto"/>
      </w:pPr>
    </w:p>
    <w:p w14:paraId="5844BB30" w14:textId="77777777" w:rsidR="002851ED" w:rsidRDefault="002851ED" w:rsidP="00783089">
      <w:pPr>
        <w:spacing w:line="276" w:lineRule="auto"/>
        <w:rPr>
          <w:sz w:val="20"/>
          <w:szCs w:val="20"/>
        </w:rPr>
      </w:pPr>
    </w:p>
    <w:p w14:paraId="5FCE018B" w14:textId="77777777" w:rsidR="002851ED" w:rsidRDefault="002851ED" w:rsidP="00783089">
      <w:pPr>
        <w:spacing w:line="276" w:lineRule="auto"/>
        <w:jc w:val="center"/>
        <w:rPr>
          <w:sz w:val="20"/>
          <w:szCs w:val="20"/>
        </w:rPr>
      </w:pPr>
    </w:p>
    <w:p w14:paraId="7D1E1AEB" w14:textId="77777777" w:rsidR="002851ED" w:rsidRPr="00120890" w:rsidRDefault="002851ED" w:rsidP="00783089">
      <w:pPr>
        <w:spacing w:line="276" w:lineRule="auto"/>
        <w:jc w:val="center"/>
        <w:rPr>
          <w:sz w:val="20"/>
          <w:szCs w:val="20"/>
        </w:rPr>
      </w:pPr>
    </w:p>
    <w:p w14:paraId="06FB9905" w14:textId="77777777" w:rsidR="002851ED" w:rsidRPr="00120890" w:rsidRDefault="002851ED" w:rsidP="00783089">
      <w:pPr>
        <w:spacing w:line="276" w:lineRule="auto"/>
        <w:jc w:val="center"/>
        <w:rPr>
          <w:sz w:val="20"/>
          <w:szCs w:val="20"/>
        </w:rPr>
      </w:pPr>
      <w:r w:rsidRPr="00120890">
        <w:rPr>
          <w:sz w:val="20"/>
          <w:szCs w:val="20"/>
        </w:rPr>
        <w:t>Muhammad Khoiril Wafi</w:t>
      </w:r>
    </w:p>
    <w:p w14:paraId="7D29FAA7" w14:textId="77777777" w:rsidR="002851ED" w:rsidRPr="00120890" w:rsidRDefault="002851ED" w:rsidP="00783089">
      <w:pPr>
        <w:spacing w:line="276" w:lineRule="auto"/>
        <w:jc w:val="center"/>
        <w:rPr>
          <w:sz w:val="20"/>
          <w:szCs w:val="20"/>
        </w:rPr>
      </w:pPr>
      <w:r>
        <w:rPr>
          <w:sz w:val="20"/>
          <w:szCs w:val="20"/>
        </w:rPr>
        <w:t xml:space="preserve">NIM. </w:t>
      </w:r>
      <w:r w:rsidRPr="00120890">
        <w:rPr>
          <w:sz w:val="20"/>
          <w:szCs w:val="20"/>
        </w:rPr>
        <w:t>21060119140133</w:t>
      </w:r>
    </w:p>
    <w:p w14:paraId="362D82A8" w14:textId="33DE5500" w:rsidR="006451C7" w:rsidRDefault="006451C7" w:rsidP="001C5AA3">
      <w:pPr>
        <w:spacing w:line="276" w:lineRule="auto"/>
        <w:contextualSpacing/>
        <w:rPr>
          <w:rFonts w:cs="Times New Roman"/>
          <w:b/>
          <w:sz w:val="20"/>
          <w:szCs w:val="20"/>
        </w:rPr>
      </w:pPr>
    </w:p>
    <w:p w14:paraId="254769C4" w14:textId="77777777" w:rsidR="00A262A8" w:rsidRDefault="00A262A8" w:rsidP="001C5AA3">
      <w:pPr>
        <w:spacing w:line="276" w:lineRule="auto"/>
        <w:contextualSpacing/>
        <w:rPr>
          <w:rFonts w:cs="Times New Roman"/>
          <w:b/>
          <w:sz w:val="20"/>
          <w:szCs w:val="20"/>
        </w:rPr>
      </w:pPr>
    </w:p>
    <w:p w14:paraId="3FB15414" w14:textId="77777777" w:rsidR="00A262A8" w:rsidRDefault="00A262A8" w:rsidP="001C5AA3">
      <w:pPr>
        <w:spacing w:line="276" w:lineRule="auto"/>
        <w:contextualSpacing/>
        <w:rPr>
          <w:rFonts w:cs="Times New Roman"/>
          <w:b/>
          <w:sz w:val="20"/>
          <w:szCs w:val="20"/>
        </w:rPr>
      </w:pPr>
    </w:p>
    <w:p w14:paraId="10F34EDF" w14:textId="09490CAF" w:rsidR="00A262A8" w:rsidRDefault="00A262A8" w:rsidP="005575B6">
      <w:pPr>
        <w:spacing w:line="276" w:lineRule="auto"/>
        <w:contextualSpacing/>
        <w:jc w:val="center"/>
        <w:rPr>
          <w:rFonts w:cs="Times New Roman"/>
          <w:sz w:val="20"/>
          <w:szCs w:val="20"/>
        </w:rPr>
      </w:pPr>
      <w:r>
        <w:rPr>
          <w:rFonts w:cs="Times New Roman"/>
          <w:sz w:val="20"/>
          <w:szCs w:val="20"/>
        </w:rPr>
        <w:t>Telah disetujui untuk diajukan pada Seminar Tugas Akhir</w:t>
      </w:r>
    </w:p>
    <w:p w14:paraId="76EBDF5E" w14:textId="4F314616" w:rsidR="00A262A8" w:rsidRDefault="00806486" w:rsidP="005575B6">
      <w:pPr>
        <w:spacing w:line="276" w:lineRule="auto"/>
        <w:contextualSpacing/>
        <w:jc w:val="center"/>
        <w:rPr>
          <w:rFonts w:cs="Times New Roman"/>
          <w:sz w:val="20"/>
          <w:szCs w:val="20"/>
        </w:rPr>
      </w:pPr>
      <w:r>
        <w:rPr>
          <w:rFonts w:cs="Times New Roman"/>
          <w:sz w:val="20"/>
          <w:szCs w:val="20"/>
        </w:rPr>
        <w:t>Semarang, 8</w:t>
      </w:r>
      <w:r w:rsidR="00A262A8">
        <w:rPr>
          <w:rFonts w:cs="Times New Roman"/>
          <w:sz w:val="20"/>
          <w:szCs w:val="20"/>
        </w:rPr>
        <w:t xml:space="preserve"> September 2023</w:t>
      </w:r>
    </w:p>
    <w:p w14:paraId="6C140ACE" w14:textId="77777777" w:rsidR="005575B6" w:rsidRDefault="005575B6" w:rsidP="005575B6">
      <w:pPr>
        <w:spacing w:line="276" w:lineRule="auto"/>
        <w:contextualSpacing/>
        <w:jc w:val="center"/>
        <w:rPr>
          <w:rFonts w:cs="Times New Roman"/>
          <w:sz w:val="20"/>
          <w:szCs w:val="20"/>
        </w:rPr>
      </w:pPr>
    </w:p>
    <w:p w14:paraId="2E3452B4" w14:textId="77777777" w:rsidR="00A262A8" w:rsidRDefault="00A262A8" w:rsidP="005575B6">
      <w:pPr>
        <w:spacing w:line="276" w:lineRule="auto"/>
        <w:contextualSpacing/>
        <w:jc w:val="center"/>
        <w:rPr>
          <w:rFonts w:cs="Times New Roman"/>
          <w:sz w:val="20"/>
          <w:szCs w:val="20"/>
        </w:rPr>
      </w:pPr>
    </w:p>
    <w:p w14:paraId="51E522A4" w14:textId="361A5C70" w:rsidR="00A262A8" w:rsidRDefault="005575B6" w:rsidP="005575B6">
      <w:pPr>
        <w:tabs>
          <w:tab w:val="left" w:pos="2552"/>
        </w:tabs>
        <w:spacing w:line="276" w:lineRule="auto"/>
        <w:contextualSpacing/>
        <w:jc w:val="center"/>
        <w:rPr>
          <w:rFonts w:cs="Times New Roman"/>
          <w:sz w:val="20"/>
          <w:szCs w:val="20"/>
        </w:rPr>
      </w:pPr>
      <w:r>
        <w:rPr>
          <w:rFonts w:cs="Times New Roman"/>
          <w:sz w:val="20"/>
          <w:szCs w:val="20"/>
        </w:rPr>
        <w:t xml:space="preserve">Pembimbing 1 </w:t>
      </w:r>
      <w:r>
        <w:rPr>
          <w:rFonts w:cs="Times New Roman"/>
          <w:sz w:val="20"/>
          <w:szCs w:val="20"/>
        </w:rPr>
        <w:tab/>
      </w:r>
      <w:r w:rsidR="00A262A8">
        <w:rPr>
          <w:rFonts w:cs="Times New Roman"/>
          <w:sz w:val="20"/>
          <w:szCs w:val="20"/>
        </w:rPr>
        <w:t>Pembimbing 2</w:t>
      </w:r>
    </w:p>
    <w:p w14:paraId="0ADCA1E2" w14:textId="77777777" w:rsidR="00A262A8" w:rsidRDefault="00A262A8" w:rsidP="005575B6">
      <w:pPr>
        <w:spacing w:line="276" w:lineRule="auto"/>
        <w:contextualSpacing/>
        <w:jc w:val="center"/>
        <w:rPr>
          <w:rFonts w:cs="Times New Roman"/>
          <w:sz w:val="20"/>
          <w:szCs w:val="20"/>
        </w:rPr>
      </w:pPr>
    </w:p>
    <w:p w14:paraId="419BB06A" w14:textId="77777777" w:rsidR="00A262A8" w:rsidRDefault="00A262A8" w:rsidP="005575B6">
      <w:pPr>
        <w:spacing w:line="276" w:lineRule="auto"/>
        <w:contextualSpacing/>
        <w:jc w:val="center"/>
        <w:rPr>
          <w:rFonts w:cs="Times New Roman"/>
          <w:sz w:val="20"/>
          <w:szCs w:val="20"/>
        </w:rPr>
      </w:pPr>
    </w:p>
    <w:p w14:paraId="2C58F74D" w14:textId="77777777" w:rsidR="005575B6" w:rsidRDefault="005575B6" w:rsidP="005575B6">
      <w:pPr>
        <w:spacing w:line="276" w:lineRule="auto"/>
        <w:contextualSpacing/>
        <w:jc w:val="center"/>
        <w:rPr>
          <w:rFonts w:cs="Times New Roman"/>
          <w:sz w:val="20"/>
          <w:szCs w:val="20"/>
        </w:rPr>
      </w:pPr>
    </w:p>
    <w:p w14:paraId="0CCBBCFC" w14:textId="77777777" w:rsidR="00A262A8" w:rsidRDefault="00A262A8" w:rsidP="005575B6">
      <w:pPr>
        <w:spacing w:line="276" w:lineRule="auto"/>
        <w:contextualSpacing/>
        <w:jc w:val="center"/>
        <w:rPr>
          <w:rFonts w:cs="Times New Roman"/>
          <w:sz w:val="20"/>
          <w:szCs w:val="20"/>
        </w:rPr>
      </w:pPr>
    </w:p>
    <w:p w14:paraId="6ED607FC" w14:textId="0458248B" w:rsidR="00A262A8" w:rsidRDefault="00A262A8" w:rsidP="005575B6">
      <w:pPr>
        <w:tabs>
          <w:tab w:val="left" w:pos="2520"/>
        </w:tabs>
        <w:spacing w:line="240" w:lineRule="auto"/>
        <w:jc w:val="center"/>
        <w:rPr>
          <w:rFonts w:eastAsia="Times New Roman" w:cs="Times New Roman"/>
          <w:b/>
          <w:sz w:val="18"/>
        </w:rPr>
      </w:pPr>
      <w:r>
        <w:rPr>
          <w:rFonts w:eastAsia="Times New Roman" w:cs="Times New Roman"/>
          <w:b/>
          <w:sz w:val="18"/>
        </w:rPr>
        <w:t xml:space="preserve">M.Arfan, </w:t>
      </w:r>
      <w:proofErr w:type="gramStart"/>
      <w:r>
        <w:rPr>
          <w:rFonts w:eastAsia="Times New Roman" w:cs="Times New Roman"/>
          <w:b/>
          <w:sz w:val="18"/>
        </w:rPr>
        <w:t>S.Kom.,</w:t>
      </w:r>
      <w:proofErr w:type="gramEnd"/>
      <w:r>
        <w:rPr>
          <w:rFonts w:eastAsia="Times New Roman" w:cs="Times New Roman"/>
          <w:b/>
          <w:sz w:val="18"/>
        </w:rPr>
        <w:t xml:space="preserve"> M.Eng. </w:t>
      </w:r>
      <w:r>
        <w:rPr>
          <w:rFonts w:eastAsia="Times New Roman" w:cs="Times New Roman"/>
          <w:b/>
          <w:sz w:val="18"/>
        </w:rPr>
        <w:tab/>
        <w:t>Imam Santoso, S.T., M.T.</w:t>
      </w:r>
    </w:p>
    <w:p w14:paraId="23FD47B5" w14:textId="28F8E067" w:rsidR="00A262A8" w:rsidRPr="00BD46FF" w:rsidRDefault="00A262A8" w:rsidP="005575B6">
      <w:pPr>
        <w:tabs>
          <w:tab w:val="left" w:pos="2520"/>
        </w:tabs>
        <w:spacing w:line="240" w:lineRule="auto"/>
        <w:jc w:val="center"/>
        <w:rPr>
          <w:rFonts w:eastAsia="Times New Roman" w:cs="Times New Roman"/>
          <w:sz w:val="16"/>
        </w:rPr>
      </w:pPr>
      <w:r>
        <w:rPr>
          <w:rFonts w:eastAsia="Times New Roman" w:cs="Times New Roman"/>
          <w:sz w:val="16"/>
        </w:rPr>
        <w:t xml:space="preserve">NIP. </w:t>
      </w:r>
      <w:r w:rsidRPr="00BD46FF">
        <w:rPr>
          <w:rFonts w:eastAsia="Times New Roman" w:cs="Times New Roman"/>
          <w:sz w:val="16"/>
        </w:rPr>
        <w:t>198408172015041002</w:t>
      </w:r>
      <w:r>
        <w:rPr>
          <w:rFonts w:eastAsia="Times New Roman" w:cs="Times New Roman"/>
          <w:sz w:val="16"/>
        </w:rPr>
        <w:tab/>
      </w:r>
      <w:r w:rsidRPr="00316219">
        <w:rPr>
          <w:rFonts w:eastAsia="Times New Roman" w:cs="Times New Roman"/>
          <w:sz w:val="16"/>
        </w:rPr>
        <w:t>NIP</w:t>
      </w:r>
      <w:r>
        <w:rPr>
          <w:rFonts w:eastAsia="Times New Roman" w:cs="Times New Roman"/>
          <w:sz w:val="16"/>
        </w:rPr>
        <w:t xml:space="preserve">. </w:t>
      </w:r>
      <w:r w:rsidRPr="00BD46FF">
        <w:rPr>
          <w:rFonts w:eastAsia="Times New Roman" w:cs="Times New Roman"/>
          <w:sz w:val="16"/>
        </w:rPr>
        <w:t>197012031997021001</w:t>
      </w:r>
    </w:p>
    <w:p w14:paraId="4D3B165F" w14:textId="77777777" w:rsidR="00A262A8" w:rsidRPr="00A262A8" w:rsidRDefault="00A262A8" w:rsidP="00A262A8">
      <w:pPr>
        <w:spacing w:line="276" w:lineRule="auto"/>
        <w:contextualSpacing/>
        <w:rPr>
          <w:rFonts w:cs="Times New Roman"/>
          <w:sz w:val="20"/>
          <w:szCs w:val="20"/>
        </w:rPr>
      </w:pPr>
    </w:p>
    <w:sectPr w:rsidR="00A262A8" w:rsidRPr="00A262A8" w:rsidSect="00D43AF3">
      <w:type w:val="continuous"/>
      <w:pgSz w:w="11906" w:h="16838" w:code="9"/>
      <w:pgMar w:top="1134" w:right="1134" w:bottom="1134" w:left="1134" w:header="709" w:footer="709" w:gutter="0"/>
      <w:pgNumType w:start="22"/>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AA5E49" w14:textId="77777777" w:rsidR="00841A19" w:rsidRDefault="00841A19" w:rsidP="004F130A">
      <w:pPr>
        <w:spacing w:line="240" w:lineRule="auto"/>
      </w:pPr>
      <w:r>
        <w:separator/>
      </w:r>
    </w:p>
  </w:endnote>
  <w:endnote w:type="continuationSeparator" w:id="0">
    <w:p w14:paraId="25690526" w14:textId="77777777" w:rsidR="00841A19" w:rsidRDefault="00841A19"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4426022"/>
      <w:docPartObj>
        <w:docPartGallery w:val="Page Numbers (Bottom of Page)"/>
        <w:docPartUnique/>
      </w:docPartObj>
    </w:sdtPr>
    <w:sdtEndPr>
      <w:rPr>
        <w:noProof/>
      </w:rPr>
    </w:sdtEndPr>
    <w:sdtContent>
      <w:p w14:paraId="00553152" w14:textId="5EB850A9" w:rsidR="005C362A" w:rsidRDefault="005C362A">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14:paraId="3740A853" w14:textId="77777777" w:rsidR="005C362A" w:rsidRDefault="005C362A">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7940334"/>
      <w:docPartObj>
        <w:docPartGallery w:val="Page Numbers (Bottom of Page)"/>
        <w:docPartUnique/>
      </w:docPartObj>
    </w:sdtPr>
    <w:sdtEndPr>
      <w:rPr>
        <w:noProof/>
      </w:rPr>
    </w:sdtEndPr>
    <w:sdtContent>
      <w:p w14:paraId="25BB116E" w14:textId="77777777" w:rsidR="005C362A" w:rsidRDefault="005C362A">
        <w:pPr>
          <w:pStyle w:val="Footer"/>
          <w:jc w:val="center"/>
        </w:pPr>
        <w:r>
          <w:fldChar w:fldCharType="begin"/>
        </w:r>
        <w:r>
          <w:instrText xml:space="preserve"> PAGE   \* MERGEFORMAT </w:instrText>
        </w:r>
        <w:r>
          <w:fldChar w:fldCharType="separate"/>
        </w:r>
        <w:r w:rsidR="00A066AE">
          <w:rPr>
            <w:noProof/>
          </w:rPr>
          <w:t>50</w:t>
        </w:r>
        <w:r>
          <w:rPr>
            <w:noProof/>
          </w:rPr>
          <w:fldChar w:fldCharType="end"/>
        </w:r>
      </w:p>
    </w:sdtContent>
  </w:sdt>
  <w:p w14:paraId="14987A1C" w14:textId="77777777" w:rsidR="005C362A" w:rsidRDefault="005C362A">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4917042"/>
      <w:docPartObj>
        <w:docPartGallery w:val="Page Numbers (Bottom of Page)"/>
        <w:docPartUnique/>
      </w:docPartObj>
    </w:sdtPr>
    <w:sdtEndPr>
      <w:rPr>
        <w:noProof/>
      </w:rPr>
    </w:sdtEndPr>
    <w:sdtContent>
      <w:p w14:paraId="754AB258" w14:textId="77777777" w:rsidR="005C362A" w:rsidRDefault="005C362A">
        <w:pPr>
          <w:pStyle w:val="Footer"/>
          <w:jc w:val="center"/>
        </w:pPr>
        <w:r>
          <w:fldChar w:fldCharType="begin"/>
        </w:r>
        <w:r>
          <w:instrText xml:space="preserve"> PAGE   \* MERGEFORMAT </w:instrText>
        </w:r>
        <w:r>
          <w:fldChar w:fldCharType="separate"/>
        </w:r>
        <w:r w:rsidR="007B26F7">
          <w:rPr>
            <w:noProof/>
          </w:rPr>
          <w:t>92</w:t>
        </w:r>
        <w:r>
          <w:rPr>
            <w:noProof/>
          </w:rPr>
          <w:fldChar w:fldCharType="end"/>
        </w:r>
      </w:p>
    </w:sdtContent>
  </w:sdt>
  <w:p w14:paraId="4DA8CB7C" w14:textId="77777777" w:rsidR="005C362A" w:rsidRDefault="005C362A">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4774980"/>
      <w:docPartObj>
        <w:docPartGallery w:val="Page Numbers (Bottom of Page)"/>
        <w:docPartUnique/>
      </w:docPartObj>
    </w:sdtPr>
    <w:sdtEndPr>
      <w:rPr>
        <w:noProof/>
      </w:rPr>
    </w:sdtEndPr>
    <w:sdtContent>
      <w:p w14:paraId="3FAD6236" w14:textId="77777777" w:rsidR="005C362A" w:rsidRDefault="005C362A">
        <w:pPr>
          <w:pStyle w:val="Footer"/>
          <w:jc w:val="center"/>
        </w:pPr>
        <w:r>
          <w:fldChar w:fldCharType="begin"/>
        </w:r>
        <w:r>
          <w:instrText xml:space="preserve"> PAGE   \* MERGEFORMAT </w:instrText>
        </w:r>
        <w:r>
          <w:fldChar w:fldCharType="separate"/>
        </w:r>
        <w:r w:rsidR="007B26F7">
          <w:rPr>
            <w:noProof/>
          </w:rPr>
          <w:t>94</w:t>
        </w:r>
        <w:r>
          <w:rPr>
            <w:noProof/>
          </w:rPr>
          <w:fldChar w:fldCharType="end"/>
        </w:r>
      </w:p>
    </w:sdtContent>
  </w:sdt>
  <w:p w14:paraId="799D84C9" w14:textId="77777777" w:rsidR="005C362A" w:rsidRDefault="005C362A">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046797"/>
      <w:docPartObj>
        <w:docPartGallery w:val="Page Numbers (Bottom of Page)"/>
        <w:docPartUnique/>
      </w:docPartObj>
    </w:sdtPr>
    <w:sdtEndPr>
      <w:rPr>
        <w:noProof/>
      </w:rPr>
    </w:sdtEndPr>
    <w:sdtContent>
      <w:p w14:paraId="009D5386" w14:textId="77777777" w:rsidR="005C362A" w:rsidRDefault="005C362A">
        <w:pPr>
          <w:pStyle w:val="Footer"/>
          <w:jc w:val="center"/>
        </w:pPr>
        <w:r>
          <w:fldChar w:fldCharType="begin"/>
        </w:r>
        <w:r>
          <w:instrText xml:space="preserve"> PAGE   \* MERGEFORMAT </w:instrText>
        </w:r>
        <w:r>
          <w:fldChar w:fldCharType="separate"/>
        </w:r>
        <w:r w:rsidR="00DB362C">
          <w:rPr>
            <w:noProof/>
          </w:rPr>
          <w:t>98</w:t>
        </w:r>
        <w:r>
          <w:rPr>
            <w:noProof/>
          </w:rPr>
          <w:fldChar w:fldCharType="end"/>
        </w:r>
      </w:p>
    </w:sdtContent>
  </w:sdt>
  <w:p w14:paraId="2E99F454" w14:textId="77777777" w:rsidR="005C362A" w:rsidRDefault="005C362A">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6584513"/>
      <w:docPartObj>
        <w:docPartGallery w:val="Page Numbers (Bottom of Page)"/>
        <w:docPartUnique/>
      </w:docPartObj>
    </w:sdtPr>
    <w:sdtEndPr>
      <w:rPr>
        <w:noProof/>
      </w:rPr>
    </w:sdtEndPr>
    <w:sdtContent>
      <w:p w14:paraId="70690F9A" w14:textId="77777777" w:rsidR="005C362A" w:rsidRDefault="005C362A">
        <w:pPr>
          <w:pStyle w:val="Footer"/>
          <w:jc w:val="center"/>
        </w:pPr>
        <w:r>
          <w:fldChar w:fldCharType="begin"/>
        </w:r>
        <w:r>
          <w:instrText xml:space="preserve"> PAGE   \* MERGEFORMAT </w:instrText>
        </w:r>
        <w:r>
          <w:fldChar w:fldCharType="separate"/>
        </w:r>
        <w:r w:rsidR="00DB362C">
          <w:rPr>
            <w:noProof/>
          </w:rPr>
          <w:t>99</w:t>
        </w:r>
        <w:r>
          <w:rPr>
            <w:noProof/>
          </w:rPr>
          <w:fldChar w:fldCharType="end"/>
        </w:r>
      </w:p>
    </w:sdtContent>
  </w:sdt>
  <w:p w14:paraId="09886A61" w14:textId="77777777" w:rsidR="005C362A" w:rsidRDefault="005C362A">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8578126"/>
      <w:docPartObj>
        <w:docPartGallery w:val="Page Numbers (Bottom of Page)"/>
        <w:docPartUnique/>
      </w:docPartObj>
    </w:sdtPr>
    <w:sdtEndPr>
      <w:rPr>
        <w:noProof/>
      </w:rPr>
    </w:sdtEndPr>
    <w:sdtContent>
      <w:p w14:paraId="30657239" w14:textId="77777777" w:rsidR="005C362A" w:rsidRDefault="005C362A">
        <w:pPr>
          <w:pStyle w:val="Footer"/>
          <w:jc w:val="center"/>
        </w:pPr>
        <w:r>
          <w:fldChar w:fldCharType="begin"/>
        </w:r>
        <w:r>
          <w:instrText xml:space="preserve"> PAGE   \* MERGEFORMAT </w:instrText>
        </w:r>
        <w:r>
          <w:fldChar w:fldCharType="separate"/>
        </w:r>
        <w:r w:rsidR="00DB362C">
          <w:rPr>
            <w:noProof/>
          </w:rPr>
          <w:t>120</w:t>
        </w:r>
        <w:r>
          <w:rPr>
            <w:noProof/>
          </w:rPr>
          <w:fldChar w:fldCharType="end"/>
        </w:r>
      </w:p>
    </w:sdtContent>
  </w:sdt>
  <w:p w14:paraId="3EDBB393" w14:textId="77777777" w:rsidR="005C362A" w:rsidRDefault="005C362A">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E4686" w14:textId="77777777" w:rsidR="005C362A" w:rsidRDefault="005C362A">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FF01E" w14:textId="77777777" w:rsidR="005C362A" w:rsidRDefault="005C362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8FDA" w14:textId="4FEF5BDD" w:rsidR="005C362A" w:rsidRDefault="005C362A" w:rsidP="00A3672B">
    <w:pPr>
      <w:pStyle w:val="Footer"/>
    </w:pPr>
  </w:p>
  <w:p w14:paraId="47792E56" w14:textId="77777777" w:rsidR="005C362A" w:rsidRDefault="005C362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4225201"/>
      <w:docPartObj>
        <w:docPartGallery w:val="Page Numbers (Bottom of Page)"/>
        <w:docPartUnique/>
      </w:docPartObj>
    </w:sdtPr>
    <w:sdtEndPr>
      <w:rPr>
        <w:noProof/>
        <w:color w:val="FFFFFF" w:themeColor="background1"/>
      </w:rPr>
    </w:sdtEndPr>
    <w:sdtContent>
      <w:p w14:paraId="0DAEB5A4" w14:textId="4635A425" w:rsidR="005C362A" w:rsidRPr="000D207E" w:rsidRDefault="005C362A">
        <w:pPr>
          <w:pStyle w:val="Footer"/>
          <w:jc w:val="center"/>
          <w:rPr>
            <w:color w:val="FFFFFF" w:themeColor="background1"/>
          </w:rPr>
        </w:pPr>
        <w:r w:rsidRPr="000D207E">
          <w:rPr>
            <w:color w:val="FFFFFF" w:themeColor="background1"/>
          </w:rPr>
          <w:fldChar w:fldCharType="begin"/>
        </w:r>
        <w:r w:rsidRPr="000D207E">
          <w:rPr>
            <w:color w:val="FFFFFF" w:themeColor="background1"/>
          </w:rPr>
          <w:instrText xml:space="preserve"> PAGE   \* MERGEFORMAT </w:instrText>
        </w:r>
        <w:r w:rsidRPr="000D207E">
          <w:rPr>
            <w:color w:val="FFFFFF" w:themeColor="background1"/>
          </w:rPr>
          <w:fldChar w:fldCharType="separate"/>
        </w:r>
        <w:r w:rsidR="007B26F7">
          <w:rPr>
            <w:noProof/>
            <w:color w:val="FFFFFF" w:themeColor="background1"/>
          </w:rPr>
          <w:t>i</w:t>
        </w:r>
        <w:r w:rsidRPr="000D207E">
          <w:rPr>
            <w:noProof/>
            <w:color w:val="FFFFFF" w:themeColor="background1"/>
          </w:rPr>
          <w:fldChar w:fldCharType="end"/>
        </w:r>
      </w:p>
    </w:sdtContent>
  </w:sdt>
  <w:p w14:paraId="7A451515" w14:textId="77777777" w:rsidR="005C362A" w:rsidRDefault="005C362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4102111"/>
      <w:docPartObj>
        <w:docPartGallery w:val="Page Numbers (Bottom of Page)"/>
        <w:docPartUnique/>
      </w:docPartObj>
    </w:sdtPr>
    <w:sdtEndPr>
      <w:rPr>
        <w:noProof/>
      </w:rPr>
    </w:sdtEndPr>
    <w:sdtContent>
      <w:p w14:paraId="0B51FDF0" w14:textId="62BA381E" w:rsidR="005C362A" w:rsidRDefault="005C362A">
        <w:pPr>
          <w:pStyle w:val="Footer"/>
          <w:jc w:val="center"/>
        </w:pPr>
        <w:r>
          <w:fldChar w:fldCharType="begin"/>
        </w:r>
        <w:r>
          <w:instrText xml:space="preserve"> PAGE   \* MERGEFORMAT </w:instrText>
        </w:r>
        <w:r>
          <w:fldChar w:fldCharType="separate"/>
        </w:r>
        <w:r w:rsidR="007B26F7">
          <w:rPr>
            <w:noProof/>
          </w:rPr>
          <w:t>xvii</w:t>
        </w:r>
        <w:r>
          <w:rPr>
            <w:noProof/>
          </w:rPr>
          <w:fldChar w:fldCharType="end"/>
        </w:r>
      </w:p>
    </w:sdtContent>
  </w:sdt>
  <w:p w14:paraId="693E27B0" w14:textId="77777777" w:rsidR="005C362A" w:rsidRDefault="005C362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504123"/>
      <w:docPartObj>
        <w:docPartGallery w:val="Page Numbers (Bottom of Page)"/>
        <w:docPartUnique/>
      </w:docPartObj>
    </w:sdtPr>
    <w:sdtEndPr>
      <w:rPr>
        <w:noProof/>
      </w:rPr>
    </w:sdtEndPr>
    <w:sdtContent>
      <w:p w14:paraId="3424F737" w14:textId="15FFC6B7" w:rsidR="005C362A" w:rsidRDefault="005C362A">
        <w:pPr>
          <w:pStyle w:val="Footer"/>
          <w:jc w:val="center"/>
        </w:pPr>
        <w:r>
          <w:fldChar w:fldCharType="begin"/>
        </w:r>
        <w:r>
          <w:instrText xml:space="preserve"> PAGE   \* MERGEFORMAT </w:instrText>
        </w:r>
        <w:r>
          <w:fldChar w:fldCharType="separate"/>
        </w:r>
        <w:r w:rsidR="007B26F7">
          <w:rPr>
            <w:noProof/>
          </w:rPr>
          <w:t>1</w:t>
        </w:r>
        <w:r>
          <w:rPr>
            <w:noProof/>
          </w:rPr>
          <w:fldChar w:fldCharType="end"/>
        </w:r>
      </w:p>
    </w:sdtContent>
  </w:sdt>
  <w:p w14:paraId="0856D36D" w14:textId="77777777" w:rsidR="005C362A" w:rsidRDefault="005C362A">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3291B" w14:textId="77777777" w:rsidR="005C362A" w:rsidRDefault="005C362A">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838218"/>
      <w:docPartObj>
        <w:docPartGallery w:val="Page Numbers (Bottom of Page)"/>
        <w:docPartUnique/>
      </w:docPartObj>
    </w:sdtPr>
    <w:sdtEndPr>
      <w:rPr>
        <w:noProof/>
      </w:rPr>
    </w:sdtEndPr>
    <w:sdtContent>
      <w:p w14:paraId="39AAF2D1" w14:textId="11A51B73" w:rsidR="005C362A" w:rsidRDefault="005C362A">
        <w:pPr>
          <w:pStyle w:val="Footer"/>
          <w:jc w:val="center"/>
        </w:pPr>
        <w:r>
          <w:fldChar w:fldCharType="begin"/>
        </w:r>
        <w:r>
          <w:instrText xml:space="preserve"> PAGE   \* MERGEFORMAT </w:instrText>
        </w:r>
        <w:r>
          <w:fldChar w:fldCharType="separate"/>
        </w:r>
        <w:r w:rsidR="007B26F7">
          <w:rPr>
            <w:noProof/>
          </w:rPr>
          <w:t>4</w:t>
        </w:r>
        <w:r>
          <w:rPr>
            <w:noProof/>
          </w:rPr>
          <w:fldChar w:fldCharType="end"/>
        </w:r>
      </w:p>
    </w:sdtContent>
  </w:sdt>
  <w:p w14:paraId="799B088E" w14:textId="77777777" w:rsidR="005C362A" w:rsidRDefault="005C362A">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01958" w14:textId="77777777" w:rsidR="005C362A" w:rsidRDefault="005C362A">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9148701"/>
      <w:docPartObj>
        <w:docPartGallery w:val="Page Numbers (Bottom of Page)"/>
        <w:docPartUnique/>
      </w:docPartObj>
    </w:sdtPr>
    <w:sdtEndPr>
      <w:rPr>
        <w:noProof/>
      </w:rPr>
    </w:sdtEndPr>
    <w:sdtContent>
      <w:p w14:paraId="4A4B37E0" w14:textId="443820C2" w:rsidR="005C362A" w:rsidRDefault="005C362A">
        <w:pPr>
          <w:pStyle w:val="Footer"/>
          <w:jc w:val="center"/>
        </w:pPr>
        <w:r>
          <w:fldChar w:fldCharType="begin"/>
        </w:r>
        <w:r>
          <w:instrText xml:space="preserve"> PAGE   \* MERGEFORMAT </w:instrText>
        </w:r>
        <w:r>
          <w:fldChar w:fldCharType="separate"/>
        </w:r>
        <w:r w:rsidR="00A066AE">
          <w:rPr>
            <w:noProof/>
          </w:rPr>
          <w:t>17</w:t>
        </w:r>
        <w:r>
          <w:rPr>
            <w:noProof/>
          </w:rPr>
          <w:fldChar w:fldCharType="end"/>
        </w:r>
      </w:p>
    </w:sdtContent>
  </w:sdt>
  <w:p w14:paraId="62E57E51" w14:textId="77777777" w:rsidR="005C362A" w:rsidRDefault="005C36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AFCE4C" w14:textId="77777777" w:rsidR="00841A19" w:rsidRDefault="00841A19" w:rsidP="004F130A">
      <w:pPr>
        <w:spacing w:line="240" w:lineRule="auto"/>
      </w:pPr>
      <w:r>
        <w:separator/>
      </w:r>
    </w:p>
  </w:footnote>
  <w:footnote w:type="continuationSeparator" w:id="0">
    <w:p w14:paraId="75635A10" w14:textId="77777777" w:rsidR="00841A19" w:rsidRDefault="00841A19"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5C362A" w:rsidRDefault="005C362A">
    <w:pPr>
      <w:pStyle w:val="Header"/>
      <w:jc w:val="right"/>
    </w:pPr>
  </w:p>
  <w:p w14:paraId="7B7213B3" w14:textId="77777777" w:rsidR="005C362A" w:rsidRDefault="005C362A">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79C67" w14:textId="77777777" w:rsidR="005C362A" w:rsidRDefault="005C362A">
    <w:pPr>
      <w:pStyle w:val="Header"/>
      <w:jc w:val="right"/>
    </w:pPr>
  </w:p>
  <w:p w14:paraId="7ED7F28E" w14:textId="77777777" w:rsidR="005C362A" w:rsidRDefault="005C362A">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881871"/>
      <w:docPartObj>
        <w:docPartGallery w:val="Page Numbers (Top of Page)"/>
        <w:docPartUnique/>
      </w:docPartObj>
    </w:sdtPr>
    <w:sdtEndPr>
      <w:rPr>
        <w:noProof/>
      </w:rPr>
    </w:sdtEndPr>
    <w:sdtContent>
      <w:p w14:paraId="0142ED1B" w14:textId="77777777" w:rsidR="005C362A" w:rsidRDefault="005C362A">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7F8EC52D" w14:textId="77777777" w:rsidR="005C362A" w:rsidRDefault="005C362A">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6525612"/>
      <w:docPartObj>
        <w:docPartGallery w:val="Page Numbers (Top of Page)"/>
        <w:docPartUnique/>
      </w:docPartObj>
    </w:sdtPr>
    <w:sdtEndPr>
      <w:rPr>
        <w:noProof/>
      </w:rPr>
    </w:sdtEndPr>
    <w:sdtContent>
      <w:p w14:paraId="123E640C" w14:textId="77777777" w:rsidR="005C362A" w:rsidRDefault="005C362A">
        <w:pPr>
          <w:pStyle w:val="Header"/>
          <w:jc w:val="right"/>
        </w:pPr>
        <w:r>
          <w:fldChar w:fldCharType="begin"/>
        </w:r>
        <w:r>
          <w:instrText xml:space="preserve"> PAGE   \* MERGEFORMAT </w:instrText>
        </w:r>
        <w:r>
          <w:fldChar w:fldCharType="separate"/>
        </w:r>
        <w:r w:rsidR="00DB362C">
          <w:rPr>
            <w:noProof/>
          </w:rPr>
          <w:t>119</w:t>
        </w:r>
        <w:r>
          <w:rPr>
            <w:noProof/>
          </w:rPr>
          <w:fldChar w:fldCharType="end"/>
        </w:r>
      </w:p>
    </w:sdtContent>
  </w:sdt>
  <w:p w14:paraId="7E90CE10" w14:textId="77777777" w:rsidR="005C362A" w:rsidRDefault="005C362A">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933015"/>
      <w:docPartObj>
        <w:docPartGallery w:val="Page Numbers (Top of Page)"/>
        <w:docPartUnique/>
      </w:docPartObj>
    </w:sdtPr>
    <w:sdtEndPr>
      <w:rPr>
        <w:noProof/>
      </w:rPr>
    </w:sdtEndPr>
    <w:sdtContent>
      <w:p w14:paraId="632337C5" w14:textId="77777777" w:rsidR="005C362A" w:rsidRDefault="005C362A">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591F61AC" w14:textId="77777777" w:rsidR="005C362A" w:rsidRDefault="005C362A">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ABB1F" w14:textId="77777777" w:rsidR="005C362A" w:rsidRDefault="005C362A">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3F1F3" w14:textId="77777777" w:rsidR="005C362A" w:rsidRDefault="005C362A">
    <w:pPr>
      <w:pStyle w:val="Header"/>
      <w:jc w:val="right"/>
    </w:pPr>
  </w:p>
  <w:p w14:paraId="0CA5BEFD" w14:textId="77777777" w:rsidR="005C362A" w:rsidRDefault="005C362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2195F" w14:textId="77777777" w:rsidR="005C362A" w:rsidRDefault="005C362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5C362A" w:rsidRDefault="005C362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5C362A" w:rsidRDefault="005C362A">
    <w:pPr>
      <w:pStyle w:val="Header"/>
      <w:jc w:val="right"/>
    </w:pPr>
  </w:p>
  <w:p w14:paraId="03B0743B" w14:textId="77777777" w:rsidR="005C362A" w:rsidRDefault="005C362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7502816"/>
      <w:docPartObj>
        <w:docPartGallery w:val="Page Numbers (Top of Page)"/>
        <w:docPartUnique/>
      </w:docPartObj>
    </w:sdtPr>
    <w:sdtEndPr>
      <w:rPr>
        <w:noProof/>
      </w:rPr>
    </w:sdtEndPr>
    <w:sdtContent>
      <w:p w14:paraId="5CEDF93E" w14:textId="2C5EBD1C" w:rsidR="005C362A" w:rsidRDefault="005C362A">
        <w:pPr>
          <w:pStyle w:val="Header"/>
          <w:jc w:val="right"/>
        </w:pPr>
        <w:r>
          <w:fldChar w:fldCharType="begin"/>
        </w:r>
        <w:r>
          <w:instrText xml:space="preserve"> PAGE   \* MERGEFORMAT </w:instrText>
        </w:r>
        <w:r>
          <w:fldChar w:fldCharType="separate"/>
        </w:r>
        <w:r w:rsidR="00A066AE">
          <w:rPr>
            <w:noProof/>
          </w:rPr>
          <w:t>26</w:t>
        </w:r>
        <w:r>
          <w:rPr>
            <w:noProof/>
          </w:rPr>
          <w:fldChar w:fldCharType="end"/>
        </w:r>
      </w:p>
    </w:sdtContent>
  </w:sdt>
  <w:p w14:paraId="1B5174C2" w14:textId="77777777" w:rsidR="005C362A" w:rsidRDefault="005C362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AA300" w14:textId="77777777" w:rsidR="005C362A" w:rsidRDefault="005C362A">
    <w:pPr>
      <w:pStyle w:val="Header"/>
      <w:jc w:val="right"/>
    </w:pPr>
  </w:p>
  <w:p w14:paraId="42BC0500" w14:textId="77777777" w:rsidR="005C362A" w:rsidRDefault="005C362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5FC42" w14:textId="77777777" w:rsidR="005C362A" w:rsidRDefault="005C362A">
    <w:pPr>
      <w:pStyle w:val="Header"/>
      <w:jc w:val="right"/>
    </w:pPr>
  </w:p>
  <w:p w14:paraId="149B47A5" w14:textId="77777777" w:rsidR="005C362A" w:rsidRDefault="005C362A">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7634469"/>
      <w:docPartObj>
        <w:docPartGallery w:val="Page Numbers (Top of Page)"/>
        <w:docPartUnique/>
      </w:docPartObj>
    </w:sdtPr>
    <w:sdtEndPr>
      <w:rPr>
        <w:noProof/>
      </w:rPr>
    </w:sdtEndPr>
    <w:sdtContent>
      <w:p w14:paraId="201F80BB" w14:textId="77777777" w:rsidR="005C362A" w:rsidRDefault="005C362A">
        <w:pPr>
          <w:pStyle w:val="Header"/>
          <w:jc w:val="right"/>
        </w:pPr>
        <w:r>
          <w:fldChar w:fldCharType="begin"/>
        </w:r>
        <w:r>
          <w:instrText xml:space="preserve"> PAGE   \* MERGEFORMAT </w:instrText>
        </w:r>
        <w:r>
          <w:fldChar w:fldCharType="separate"/>
        </w:r>
        <w:r w:rsidR="007B26F7">
          <w:rPr>
            <w:noProof/>
          </w:rPr>
          <w:t>93</w:t>
        </w:r>
        <w:r>
          <w:rPr>
            <w:noProof/>
          </w:rPr>
          <w:fldChar w:fldCharType="end"/>
        </w:r>
      </w:p>
    </w:sdtContent>
  </w:sdt>
  <w:p w14:paraId="739A4DF0" w14:textId="77777777" w:rsidR="005C362A" w:rsidRDefault="005C362A">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8553012"/>
      <w:docPartObj>
        <w:docPartGallery w:val="Page Numbers (Top of Page)"/>
        <w:docPartUnique/>
      </w:docPartObj>
    </w:sdtPr>
    <w:sdtEndPr>
      <w:rPr>
        <w:noProof/>
      </w:rPr>
    </w:sdtEndPr>
    <w:sdtContent>
      <w:p w14:paraId="43ED6333" w14:textId="77777777" w:rsidR="005C362A" w:rsidRDefault="005C362A">
        <w:pPr>
          <w:pStyle w:val="Header"/>
          <w:jc w:val="right"/>
        </w:pPr>
        <w:r>
          <w:fldChar w:fldCharType="begin"/>
        </w:r>
        <w:r>
          <w:instrText xml:space="preserve"> PAGE   \* MERGEFORMAT </w:instrText>
        </w:r>
        <w:r>
          <w:fldChar w:fldCharType="separate"/>
        </w:r>
        <w:r w:rsidR="00DB362C">
          <w:rPr>
            <w:noProof/>
          </w:rPr>
          <w:t>96</w:t>
        </w:r>
        <w:r>
          <w:rPr>
            <w:noProof/>
          </w:rPr>
          <w:fldChar w:fldCharType="end"/>
        </w:r>
      </w:p>
    </w:sdtContent>
  </w:sdt>
  <w:p w14:paraId="05036C87" w14:textId="77777777" w:rsidR="005C362A" w:rsidRDefault="005C362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3D70"/>
    <w:multiLevelType w:val="hybridMultilevel"/>
    <w:tmpl w:val="7D9EA4E4"/>
    <w:lvl w:ilvl="0" w:tplc="91226E9E">
      <w:start w:val="1"/>
      <w:numFmt w:val="decimal"/>
      <w:lvlText w:val="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5">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2113D9"/>
    <w:multiLevelType w:val="multilevel"/>
    <w:tmpl w:val="8A8E01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0950E39"/>
    <w:multiLevelType w:val="hybridMultilevel"/>
    <w:tmpl w:val="AE184F80"/>
    <w:lvl w:ilvl="0" w:tplc="C548DAE0">
      <w:start w:val="1"/>
      <w:numFmt w:val="decimal"/>
      <w:lvlText w:val="4.%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5B624B8"/>
    <w:multiLevelType w:val="hybridMultilevel"/>
    <w:tmpl w:val="AF12B7C4"/>
    <w:lvl w:ilvl="0" w:tplc="07409616">
      <w:start w:val="1"/>
      <w:numFmt w:val="decimal"/>
      <w:lvlText w:val="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3">
    <w:nsid w:val="4AD8145A"/>
    <w:multiLevelType w:val="hybridMultilevel"/>
    <w:tmpl w:val="07547910"/>
    <w:lvl w:ilvl="0" w:tplc="BA409940">
      <w:start w:val="1"/>
      <w:numFmt w:val="decimal"/>
      <w:lvlText w:val="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AE20B9B"/>
    <w:multiLevelType w:val="multilevel"/>
    <w:tmpl w:val="FCFE260A"/>
    <w:lvl w:ilvl="0">
      <w:start w:val="1"/>
      <w:numFmt w:val="upperRoman"/>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4DAA2C4C"/>
    <w:multiLevelType w:val="hybridMultilevel"/>
    <w:tmpl w:val="58F63634"/>
    <w:lvl w:ilvl="0" w:tplc="D41CD3B8">
      <w:start w:val="1"/>
      <w:numFmt w:val="decimal"/>
      <w:pStyle w:val="SubBabIVIII"/>
      <w:lvlText w:val="4.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FA82E30"/>
    <w:multiLevelType w:val="hybridMultilevel"/>
    <w:tmpl w:val="571AFEEE"/>
    <w:lvl w:ilvl="0" w:tplc="35A20F64">
      <w:start w:val="1"/>
      <w:numFmt w:val="decimal"/>
      <w:lvlText w:val="3.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507B4967"/>
    <w:multiLevelType w:val="hybridMultilevel"/>
    <w:tmpl w:val="65029116"/>
    <w:lvl w:ilvl="0" w:tplc="4190835A">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3A80BB6"/>
    <w:multiLevelType w:val="hybridMultilevel"/>
    <w:tmpl w:val="E5267FB4"/>
    <w:lvl w:ilvl="0" w:tplc="44F621C8">
      <w:start w:val="1"/>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576B67FB"/>
    <w:multiLevelType w:val="hybridMultilevel"/>
    <w:tmpl w:val="899EEEBA"/>
    <w:lvl w:ilvl="0" w:tplc="1B40B044">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6167804"/>
    <w:multiLevelType w:val="hybridMultilevel"/>
    <w:tmpl w:val="FF201242"/>
    <w:lvl w:ilvl="0" w:tplc="33FA838A">
      <w:start w:val="1"/>
      <w:numFmt w:val="decimal"/>
      <w:pStyle w:val="SubBabIVIV"/>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E37CA4"/>
    <w:multiLevelType w:val="hybridMultilevel"/>
    <w:tmpl w:val="F1A86162"/>
    <w:lvl w:ilvl="0" w:tplc="525ACB4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num w:numId="1">
    <w:abstractNumId w:val="4"/>
  </w:num>
  <w:num w:numId="2">
    <w:abstractNumId w:val="7"/>
  </w:num>
  <w:num w:numId="3">
    <w:abstractNumId w:val="22"/>
  </w:num>
  <w:num w:numId="4">
    <w:abstractNumId w:val="21"/>
  </w:num>
  <w:num w:numId="5">
    <w:abstractNumId w:val="1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6"/>
  </w:num>
  <w:num w:numId="9">
    <w:abstractNumId w:val="5"/>
  </w:num>
  <w:num w:numId="10">
    <w:abstractNumId w:val="20"/>
  </w:num>
  <w:num w:numId="11">
    <w:abstractNumId w:val="19"/>
  </w:num>
  <w:num w:numId="12">
    <w:abstractNumId w:val="17"/>
  </w:num>
  <w:num w:numId="13">
    <w:abstractNumId w:val="9"/>
  </w:num>
  <w:num w:numId="14">
    <w:abstractNumId w:val="10"/>
  </w:num>
  <w:num w:numId="15">
    <w:abstractNumId w:val="3"/>
  </w:num>
  <w:num w:numId="16">
    <w:abstractNumId w:val="2"/>
  </w:num>
  <w:num w:numId="17">
    <w:abstractNumId w:val="15"/>
  </w:num>
  <w:num w:numId="18">
    <w:abstractNumId w:val="23"/>
  </w:num>
  <w:num w:numId="19">
    <w:abstractNumId w:val="14"/>
  </w:num>
  <w:num w:numId="20">
    <w:abstractNumId w:val="18"/>
  </w:num>
  <w:num w:numId="21">
    <w:abstractNumId w:val="13"/>
  </w:num>
  <w:num w:numId="22">
    <w:abstractNumId w:val="11"/>
  </w:num>
  <w:num w:numId="23">
    <w:abstractNumId w:val="8"/>
  </w:num>
  <w:num w:numId="24">
    <w:abstractNumId w:val="0"/>
  </w:num>
  <w:num w:numId="25">
    <w:abstractNumId w:val="16"/>
  </w:num>
  <w:num w:numId="26">
    <w:abstractNumId w:val="2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153A"/>
    <w:rsid w:val="00002B63"/>
    <w:rsid w:val="00003219"/>
    <w:rsid w:val="00003319"/>
    <w:rsid w:val="000035A9"/>
    <w:rsid w:val="00003676"/>
    <w:rsid w:val="0000380E"/>
    <w:rsid w:val="00004C2F"/>
    <w:rsid w:val="00005397"/>
    <w:rsid w:val="00007765"/>
    <w:rsid w:val="00010A29"/>
    <w:rsid w:val="000120BD"/>
    <w:rsid w:val="00012C1F"/>
    <w:rsid w:val="00013FDA"/>
    <w:rsid w:val="000154D4"/>
    <w:rsid w:val="000158E5"/>
    <w:rsid w:val="00015B3B"/>
    <w:rsid w:val="00021A68"/>
    <w:rsid w:val="00022A98"/>
    <w:rsid w:val="00023D20"/>
    <w:rsid w:val="00024FEE"/>
    <w:rsid w:val="0002563E"/>
    <w:rsid w:val="000258D0"/>
    <w:rsid w:val="00025971"/>
    <w:rsid w:val="000309AD"/>
    <w:rsid w:val="00032CE4"/>
    <w:rsid w:val="00032D35"/>
    <w:rsid w:val="00032DF8"/>
    <w:rsid w:val="0003339E"/>
    <w:rsid w:val="000339CB"/>
    <w:rsid w:val="00034030"/>
    <w:rsid w:val="00034731"/>
    <w:rsid w:val="00037ECA"/>
    <w:rsid w:val="000401CE"/>
    <w:rsid w:val="0004024E"/>
    <w:rsid w:val="00041382"/>
    <w:rsid w:val="00042356"/>
    <w:rsid w:val="0004397D"/>
    <w:rsid w:val="00043BBA"/>
    <w:rsid w:val="00044AAA"/>
    <w:rsid w:val="00050955"/>
    <w:rsid w:val="00051959"/>
    <w:rsid w:val="00051D1A"/>
    <w:rsid w:val="000546C8"/>
    <w:rsid w:val="00060236"/>
    <w:rsid w:val="00060656"/>
    <w:rsid w:val="00061588"/>
    <w:rsid w:val="00063342"/>
    <w:rsid w:val="0006384B"/>
    <w:rsid w:val="00065B47"/>
    <w:rsid w:val="00065E76"/>
    <w:rsid w:val="00066D2E"/>
    <w:rsid w:val="000678D2"/>
    <w:rsid w:val="00067B12"/>
    <w:rsid w:val="000720D1"/>
    <w:rsid w:val="00073E94"/>
    <w:rsid w:val="00073F4D"/>
    <w:rsid w:val="00075558"/>
    <w:rsid w:val="00075A2C"/>
    <w:rsid w:val="00077510"/>
    <w:rsid w:val="00083E91"/>
    <w:rsid w:val="00084827"/>
    <w:rsid w:val="0008490A"/>
    <w:rsid w:val="00084976"/>
    <w:rsid w:val="0008519E"/>
    <w:rsid w:val="000858EC"/>
    <w:rsid w:val="00085ADD"/>
    <w:rsid w:val="000862A9"/>
    <w:rsid w:val="00087A16"/>
    <w:rsid w:val="00091D32"/>
    <w:rsid w:val="00091D97"/>
    <w:rsid w:val="00092325"/>
    <w:rsid w:val="0009233F"/>
    <w:rsid w:val="00093198"/>
    <w:rsid w:val="00095C4D"/>
    <w:rsid w:val="000969DE"/>
    <w:rsid w:val="00096B94"/>
    <w:rsid w:val="00096C6C"/>
    <w:rsid w:val="00096DEC"/>
    <w:rsid w:val="000970B6"/>
    <w:rsid w:val="0009753A"/>
    <w:rsid w:val="00097B4B"/>
    <w:rsid w:val="000A168E"/>
    <w:rsid w:val="000A3368"/>
    <w:rsid w:val="000A508A"/>
    <w:rsid w:val="000A5C72"/>
    <w:rsid w:val="000B3997"/>
    <w:rsid w:val="000B4A57"/>
    <w:rsid w:val="000B56BE"/>
    <w:rsid w:val="000B56EC"/>
    <w:rsid w:val="000B5978"/>
    <w:rsid w:val="000B70BA"/>
    <w:rsid w:val="000B7AD6"/>
    <w:rsid w:val="000B7C70"/>
    <w:rsid w:val="000C0EDF"/>
    <w:rsid w:val="000C1E3E"/>
    <w:rsid w:val="000C2123"/>
    <w:rsid w:val="000C6967"/>
    <w:rsid w:val="000C74EC"/>
    <w:rsid w:val="000C7FB2"/>
    <w:rsid w:val="000D0A22"/>
    <w:rsid w:val="000D1362"/>
    <w:rsid w:val="000D207E"/>
    <w:rsid w:val="000D2119"/>
    <w:rsid w:val="000D4347"/>
    <w:rsid w:val="000D4D96"/>
    <w:rsid w:val="000D4EAB"/>
    <w:rsid w:val="000D65D0"/>
    <w:rsid w:val="000D792B"/>
    <w:rsid w:val="000E0948"/>
    <w:rsid w:val="000E0B89"/>
    <w:rsid w:val="000E1284"/>
    <w:rsid w:val="000E2006"/>
    <w:rsid w:val="000E422A"/>
    <w:rsid w:val="000E48F9"/>
    <w:rsid w:val="000E5369"/>
    <w:rsid w:val="000E5966"/>
    <w:rsid w:val="000E61A8"/>
    <w:rsid w:val="000E621B"/>
    <w:rsid w:val="000E7556"/>
    <w:rsid w:val="000F2A3E"/>
    <w:rsid w:val="000F2C5C"/>
    <w:rsid w:val="000F42D0"/>
    <w:rsid w:val="000F5004"/>
    <w:rsid w:val="000F6F3E"/>
    <w:rsid w:val="00100243"/>
    <w:rsid w:val="0010099F"/>
    <w:rsid w:val="00101189"/>
    <w:rsid w:val="001011BB"/>
    <w:rsid w:val="00103E1A"/>
    <w:rsid w:val="00103F4D"/>
    <w:rsid w:val="00104D5B"/>
    <w:rsid w:val="001051A4"/>
    <w:rsid w:val="001063C0"/>
    <w:rsid w:val="0010726B"/>
    <w:rsid w:val="00112F54"/>
    <w:rsid w:val="0011528D"/>
    <w:rsid w:val="00120CD7"/>
    <w:rsid w:val="00122098"/>
    <w:rsid w:val="00124214"/>
    <w:rsid w:val="001248F2"/>
    <w:rsid w:val="00124C9B"/>
    <w:rsid w:val="00125D34"/>
    <w:rsid w:val="001260D4"/>
    <w:rsid w:val="0012634C"/>
    <w:rsid w:val="00126E1A"/>
    <w:rsid w:val="001307BF"/>
    <w:rsid w:val="00132BF7"/>
    <w:rsid w:val="001347CF"/>
    <w:rsid w:val="00135C25"/>
    <w:rsid w:val="001363BE"/>
    <w:rsid w:val="00136956"/>
    <w:rsid w:val="001369CA"/>
    <w:rsid w:val="0013733F"/>
    <w:rsid w:val="0013748A"/>
    <w:rsid w:val="00137698"/>
    <w:rsid w:val="0014207F"/>
    <w:rsid w:val="001430E9"/>
    <w:rsid w:val="001452C6"/>
    <w:rsid w:val="001538D2"/>
    <w:rsid w:val="00154600"/>
    <w:rsid w:val="00155856"/>
    <w:rsid w:val="001560D4"/>
    <w:rsid w:val="001569AE"/>
    <w:rsid w:val="00157574"/>
    <w:rsid w:val="001610F6"/>
    <w:rsid w:val="00162C1D"/>
    <w:rsid w:val="00165290"/>
    <w:rsid w:val="00165BB9"/>
    <w:rsid w:val="001668CE"/>
    <w:rsid w:val="00167053"/>
    <w:rsid w:val="001677F5"/>
    <w:rsid w:val="001705F0"/>
    <w:rsid w:val="00170ED2"/>
    <w:rsid w:val="00171AFA"/>
    <w:rsid w:val="00172044"/>
    <w:rsid w:val="001725A7"/>
    <w:rsid w:val="00174223"/>
    <w:rsid w:val="00176990"/>
    <w:rsid w:val="00181F8C"/>
    <w:rsid w:val="00182E05"/>
    <w:rsid w:val="00184137"/>
    <w:rsid w:val="001853B3"/>
    <w:rsid w:val="001865FA"/>
    <w:rsid w:val="00187027"/>
    <w:rsid w:val="00187359"/>
    <w:rsid w:val="00187BC5"/>
    <w:rsid w:val="00191D7D"/>
    <w:rsid w:val="00194E4C"/>
    <w:rsid w:val="0019607A"/>
    <w:rsid w:val="00197C7D"/>
    <w:rsid w:val="001A0546"/>
    <w:rsid w:val="001A061F"/>
    <w:rsid w:val="001A07F3"/>
    <w:rsid w:val="001A131F"/>
    <w:rsid w:val="001A5821"/>
    <w:rsid w:val="001A5B11"/>
    <w:rsid w:val="001B0ECC"/>
    <w:rsid w:val="001B2693"/>
    <w:rsid w:val="001B6F78"/>
    <w:rsid w:val="001B7DBF"/>
    <w:rsid w:val="001C075F"/>
    <w:rsid w:val="001C0DEF"/>
    <w:rsid w:val="001C301B"/>
    <w:rsid w:val="001C371C"/>
    <w:rsid w:val="001C3AC5"/>
    <w:rsid w:val="001C46D1"/>
    <w:rsid w:val="001C5AA3"/>
    <w:rsid w:val="001C5C28"/>
    <w:rsid w:val="001C796C"/>
    <w:rsid w:val="001D299C"/>
    <w:rsid w:val="001D3113"/>
    <w:rsid w:val="001D3D85"/>
    <w:rsid w:val="001D5283"/>
    <w:rsid w:val="001D79EB"/>
    <w:rsid w:val="001E203F"/>
    <w:rsid w:val="001E2A10"/>
    <w:rsid w:val="001E2EF6"/>
    <w:rsid w:val="001E4779"/>
    <w:rsid w:val="001E49E2"/>
    <w:rsid w:val="001E4A21"/>
    <w:rsid w:val="001E4B80"/>
    <w:rsid w:val="001E5B5F"/>
    <w:rsid w:val="001E5F88"/>
    <w:rsid w:val="001E6496"/>
    <w:rsid w:val="001E7648"/>
    <w:rsid w:val="001F0C84"/>
    <w:rsid w:val="001F294E"/>
    <w:rsid w:val="001F30FF"/>
    <w:rsid w:val="001F6426"/>
    <w:rsid w:val="001F68AA"/>
    <w:rsid w:val="001F789F"/>
    <w:rsid w:val="002001C6"/>
    <w:rsid w:val="00200F97"/>
    <w:rsid w:val="00205CE2"/>
    <w:rsid w:val="00206321"/>
    <w:rsid w:val="00206FBC"/>
    <w:rsid w:val="00212932"/>
    <w:rsid w:val="00213A5F"/>
    <w:rsid w:val="00215170"/>
    <w:rsid w:val="002169AE"/>
    <w:rsid w:val="002174C9"/>
    <w:rsid w:val="00221198"/>
    <w:rsid w:val="0022177E"/>
    <w:rsid w:val="00221F66"/>
    <w:rsid w:val="002221D2"/>
    <w:rsid w:val="00222886"/>
    <w:rsid w:val="0022635F"/>
    <w:rsid w:val="00226631"/>
    <w:rsid w:val="0023243C"/>
    <w:rsid w:val="0023341D"/>
    <w:rsid w:val="00233C6A"/>
    <w:rsid w:val="002359ED"/>
    <w:rsid w:val="002370D1"/>
    <w:rsid w:val="00240694"/>
    <w:rsid w:val="00240814"/>
    <w:rsid w:val="00240AB6"/>
    <w:rsid w:val="0024785C"/>
    <w:rsid w:val="00247F8B"/>
    <w:rsid w:val="00252C27"/>
    <w:rsid w:val="00253124"/>
    <w:rsid w:val="00253E97"/>
    <w:rsid w:val="002542FE"/>
    <w:rsid w:val="00254345"/>
    <w:rsid w:val="00254E56"/>
    <w:rsid w:val="00256158"/>
    <w:rsid w:val="002575FD"/>
    <w:rsid w:val="0026081A"/>
    <w:rsid w:val="00263B06"/>
    <w:rsid w:val="00265030"/>
    <w:rsid w:val="00266313"/>
    <w:rsid w:val="002668E7"/>
    <w:rsid w:val="00270AFA"/>
    <w:rsid w:val="00273897"/>
    <w:rsid w:val="002745A9"/>
    <w:rsid w:val="002805E1"/>
    <w:rsid w:val="00280C9A"/>
    <w:rsid w:val="00280FC3"/>
    <w:rsid w:val="00282537"/>
    <w:rsid w:val="00283049"/>
    <w:rsid w:val="0028480F"/>
    <w:rsid w:val="002851ED"/>
    <w:rsid w:val="00285209"/>
    <w:rsid w:val="00285C0E"/>
    <w:rsid w:val="002862F5"/>
    <w:rsid w:val="00286E29"/>
    <w:rsid w:val="00286E6C"/>
    <w:rsid w:val="002877AA"/>
    <w:rsid w:val="002910D9"/>
    <w:rsid w:val="002924F0"/>
    <w:rsid w:val="0029315F"/>
    <w:rsid w:val="002946A5"/>
    <w:rsid w:val="002959BE"/>
    <w:rsid w:val="00295C4F"/>
    <w:rsid w:val="00297E74"/>
    <w:rsid w:val="002A0188"/>
    <w:rsid w:val="002A1086"/>
    <w:rsid w:val="002A242B"/>
    <w:rsid w:val="002A2710"/>
    <w:rsid w:val="002B1536"/>
    <w:rsid w:val="002B24B6"/>
    <w:rsid w:val="002B284D"/>
    <w:rsid w:val="002B2B1A"/>
    <w:rsid w:val="002B2E8A"/>
    <w:rsid w:val="002B3CBB"/>
    <w:rsid w:val="002B4458"/>
    <w:rsid w:val="002B46A3"/>
    <w:rsid w:val="002B51B5"/>
    <w:rsid w:val="002B5DBB"/>
    <w:rsid w:val="002B6D75"/>
    <w:rsid w:val="002B7636"/>
    <w:rsid w:val="002B77B3"/>
    <w:rsid w:val="002C01F7"/>
    <w:rsid w:val="002C26CD"/>
    <w:rsid w:val="002C3385"/>
    <w:rsid w:val="002C4411"/>
    <w:rsid w:val="002C5E0D"/>
    <w:rsid w:val="002C6143"/>
    <w:rsid w:val="002C77C0"/>
    <w:rsid w:val="002D0EDC"/>
    <w:rsid w:val="002D110F"/>
    <w:rsid w:val="002D3287"/>
    <w:rsid w:val="002D6A66"/>
    <w:rsid w:val="002D7F9C"/>
    <w:rsid w:val="002E145B"/>
    <w:rsid w:val="002E1BB9"/>
    <w:rsid w:val="002E34E5"/>
    <w:rsid w:val="002E4232"/>
    <w:rsid w:val="002E4E48"/>
    <w:rsid w:val="002E4FC0"/>
    <w:rsid w:val="002E6540"/>
    <w:rsid w:val="002E7AB2"/>
    <w:rsid w:val="002F2037"/>
    <w:rsid w:val="002F2BEB"/>
    <w:rsid w:val="002F2D4D"/>
    <w:rsid w:val="002F3799"/>
    <w:rsid w:val="002F6FCD"/>
    <w:rsid w:val="002F7DCA"/>
    <w:rsid w:val="00303334"/>
    <w:rsid w:val="003037FD"/>
    <w:rsid w:val="00303F18"/>
    <w:rsid w:val="003048D9"/>
    <w:rsid w:val="00304942"/>
    <w:rsid w:val="00305F0B"/>
    <w:rsid w:val="00306909"/>
    <w:rsid w:val="003071F6"/>
    <w:rsid w:val="00307589"/>
    <w:rsid w:val="0030762D"/>
    <w:rsid w:val="00310348"/>
    <w:rsid w:val="00310B25"/>
    <w:rsid w:val="00311BD8"/>
    <w:rsid w:val="00312B28"/>
    <w:rsid w:val="0031490A"/>
    <w:rsid w:val="0031521E"/>
    <w:rsid w:val="00315ABD"/>
    <w:rsid w:val="00316107"/>
    <w:rsid w:val="00316F6C"/>
    <w:rsid w:val="003173EB"/>
    <w:rsid w:val="00321C0F"/>
    <w:rsid w:val="0032203D"/>
    <w:rsid w:val="0032207D"/>
    <w:rsid w:val="003222A8"/>
    <w:rsid w:val="00322846"/>
    <w:rsid w:val="003242EE"/>
    <w:rsid w:val="00326C1B"/>
    <w:rsid w:val="00326C56"/>
    <w:rsid w:val="00326E6D"/>
    <w:rsid w:val="00327245"/>
    <w:rsid w:val="00330560"/>
    <w:rsid w:val="00330B9D"/>
    <w:rsid w:val="00331D30"/>
    <w:rsid w:val="00334868"/>
    <w:rsid w:val="00334E69"/>
    <w:rsid w:val="00335058"/>
    <w:rsid w:val="003361BE"/>
    <w:rsid w:val="003401B0"/>
    <w:rsid w:val="003404E3"/>
    <w:rsid w:val="00340916"/>
    <w:rsid w:val="00340BFF"/>
    <w:rsid w:val="00341F67"/>
    <w:rsid w:val="0034254A"/>
    <w:rsid w:val="00344D98"/>
    <w:rsid w:val="00345FFE"/>
    <w:rsid w:val="003518AB"/>
    <w:rsid w:val="00354E04"/>
    <w:rsid w:val="00356D33"/>
    <w:rsid w:val="00356D77"/>
    <w:rsid w:val="00357723"/>
    <w:rsid w:val="0035785B"/>
    <w:rsid w:val="003578CB"/>
    <w:rsid w:val="00363629"/>
    <w:rsid w:val="003636A3"/>
    <w:rsid w:val="00364247"/>
    <w:rsid w:val="003643FB"/>
    <w:rsid w:val="00364D27"/>
    <w:rsid w:val="00366C4B"/>
    <w:rsid w:val="00366F01"/>
    <w:rsid w:val="00367564"/>
    <w:rsid w:val="00372103"/>
    <w:rsid w:val="0037226D"/>
    <w:rsid w:val="00372C97"/>
    <w:rsid w:val="003746EB"/>
    <w:rsid w:val="003763A7"/>
    <w:rsid w:val="00376CF0"/>
    <w:rsid w:val="00376DC3"/>
    <w:rsid w:val="003773AA"/>
    <w:rsid w:val="003815DC"/>
    <w:rsid w:val="0038165A"/>
    <w:rsid w:val="00381A75"/>
    <w:rsid w:val="00381EA9"/>
    <w:rsid w:val="003821B2"/>
    <w:rsid w:val="00382F79"/>
    <w:rsid w:val="00383256"/>
    <w:rsid w:val="003833AC"/>
    <w:rsid w:val="00383720"/>
    <w:rsid w:val="003848F2"/>
    <w:rsid w:val="0038514D"/>
    <w:rsid w:val="003873EF"/>
    <w:rsid w:val="0038767E"/>
    <w:rsid w:val="00387D64"/>
    <w:rsid w:val="00387E05"/>
    <w:rsid w:val="00392CCE"/>
    <w:rsid w:val="003930BE"/>
    <w:rsid w:val="003A002A"/>
    <w:rsid w:val="003A018D"/>
    <w:rsid w:val="003A03DC"/>
    <w:rsid w:val="003A0485"/>
    <w:rsid w:val="003A27DC"/>
    <w:rsid w:val="003A3ECC"/>
    <w:rsid w:val="003A408F"/>
    <w:rsid w:val="003A417E"/>
    <w:rsid w:val="003A44E2"/>
    <w:rsid w:val="003A4E5A"/>
    <w:rsid w:val="003A61C9"/>
    <w:rsid w:val="003A6B05"/>
    <w:rsid w:val="003B0F6D"/>
    <w:rsid w:val="003B530F"/>
    <w:rsid w:val="003B5CA9"/>
    <w:rsid w:val="003B5EE2"/>
    <w:rsid w:val="003B6043"/>
    <w:rsid w:val="003B6049"/>
    <w:rsid w:val="003B6FC0"/>
    <w:rsid w:val="003B7BBF"/>
    <w:rsid w:val="003C058B"/>
    <w:rsid w:val="003C08DA"/>
    <w:rsid w:val="003C177E"/>
    <w:rsid w:val="003C1C2E"/>
    <w:rsid w:val="003C48E5"/>
    <w:rsid w:val="003D02C6"/>
    <w:rsid w:val="003D10F9"/>
    <w:rsid w:val="003D142C"/>
    <w:rsid w:val="003D3BE6"/>
    <w:rsid w:val="003D566A"/>
    <w:rsid w:val="003D5A25"/>
    <w:rsid w:val="003E0DA8"/>
    <w:rsid w:val="003E0EDA"/>
    <w:rsid w:val="003E0F66"/>
    <w:rsid w:val="003E138B"/>
    <w:rsid w:val="003E3662"/>
    <w:rsid w:val="003E4C02"/>
    <w:rsid w:val="003E5498"/>
    <w:rsid w:val="003E6C08"/>
    <w:rsid w:val="003E766D"/>
    <w:rsid w:val="003F0256"/>
    <w:rsid w:val="003F1C17"/>
    <w:rsid w:val="003F2A90"/>
    <w:rsid w:val="003F4A69"/>
    <w:rsid w:val="003F540D"/>
    <w:rsid w:val="003F5B2C"/>
    <w:rsid w:val="003F60C2"/>
    <w:rsid w:val="003F63D8"/>
    <w:rsid w:val="003F6E95"/>
    <w:rsid w:val="0040139F"/>
    <w:rsid w:val="0040206A"/>
    <w:rsid w:val="00402978"/>
    <w:rsid w:val="0040378D"/>
    <w:rsid w:val="00404441"/>
    <w:rsid w:val="004071C0"/>
    <w:rsid w:val="00407370"/>
    <w:rsid w:val="00410FE4"/>
    <w:rsid w:val="00412056"/>
    <w:rsid w:val="00412987"/>
    <w:rsid w:val="00413393"/>
    <w:rsid w:val="00413D56"/>
    <w:rsid w:val="00414576"/>
    <w:rsid w:val="00414C8B"/>
    <w:rsid w:val="004157BA"/>
    <w:rsid w:val="004167AC"/>
    <w:rsid w:val="00421094"/>
    <w:rsid w:val="004213A3"/>
    <w:rsid w:val="0042276C"/>
    <w:rsid w:val="00422F29"/>
    <w:rsid w:val="0042340F"/>
    <w:rsid w:val="0042387D"/>
    <w:rsid w:val="00423A81"/>
    <w:rsid w:val="004242F2"/>
    <w:rsid w:val="00424D83"/>
    <w:rsid w:val="00424E8C"/>
    <w:rsid w:val="004258B1"/>
    <w:rsid w:val="00426018"/>
    <w:rsid w:val="00426C9A"/>
    <w:rsid w:val="00427A9E"/>
    <w:rsid w:val="00430357"/>
    <w:rsid w:val="0043209E"/>
    <w:rsid w:val="00432F8B"/>
    <w:rsid w:val="004330E5"/>
    <w:rsid w:val="00434BE4"/>
    <w:rsid w:val="00436030"/>
    <w:rsid w:val="0044018A"/>
    <w:rsid w:val="00440A63"/>
    <w:rsid w:val="00440E52"/>
    <w:rsid w:val="004423E9"/>
    <w:rsid w:val="00442620"/>
    <w:rsid w:val="0044295F"/>
    <w:rsid w:val="00442A29"/>
    <w:rsid w:val="0044529C"/>
    <w:rsid w:val="00445389"/>
    <w:rsid w:val="00445F18"/>
    <w:rsid w:val="0044614F"/>
    <w:rsid w:val="004461F4"/>
    <w:rsid w:val="00446EC2"/>
    <w:rsid w:val="00450293"/>
    <w:rsid w:val="004521E9"/>
    <w:rsid w:val="004522B7"/>
    <w:rsid w:val="00453D4B"/>
    <w:rsid w:val="004544DB"/>
    <w:rsid w:val="00454AF7"/>
    <w:rsid w:val="004564CB"/>
    <w:rsid w:val="00457179"/>
    <w:rsid w:val="00457C7A"/>
    <w:rsid w:val="00460090"/>
    <w:rsid w:val="00460580"/>
    <w:rsid w:val="004616A2"/>
    <w:rsid w:val="0046188D"/>
    <w:rsid w:val="00463A90"/>
    <w:rsid w:val="0046656E"/>
    <w:rsid w:val="00467788"/>
    <w:rsid w:val="00467A9C"/>
    <w:rsid w:val="00470244"/>
    <w:rsid w:val="0047047E"/>
    <w:rsid w:val="0047391A"/>
    <w:rsid w:val="00473AC7"/>
    <w:rsid w:val="0047502C"/>
    <w:rsid w:val="0047514F"/>
    <w:rsid w:val="0047799D"/>
    <w:rsid w:val="00480E5A"/>
    <w:rsid w:val="00482F9F"/>
    <w:rsid w:val="00483B89"/>
    <w:rsid w:val="0048427D"/>
    <w:rsid w:val="00485808"/>
    <w:rsid w:val="0048674D"/>
    <w:rsid w:val="00486A5B"/>
    <w:rsid w:val="00486E1C"/>
    <w:rsid w:val="00491042"/>
    <w:rsid w:val="00491858"/>
    <w:rsid w:val="004935E7"/>
    <w:rsid w:val="00494152"/>
    <w:rsid w:val="0049655B"/>
    <w:rsid w:val="004967B3"/>
    <w:rsid w:val="004A02C9"/>
    <w:rsid w:val="004A1521"/>
    <w:rsid w:val="004A1EC3"/>
    <w:rsid w:val="004A513B"/>
    <w:rsid w:val="004A6382"/>
    <w:rsid w:val="004A64DE"/>
    <w:rsid w:val="004B0017"/>
    <w:rsid w:val="004B241F"/>
    <w:rsid w:val="004B2E7A"/>
    <w:rsid w:val="004B487E"/>
    <w:rsid w:val="004B49E8"/>
    <w:rsid w:val="004B581F"/>
    <w:rsid w:val="004B6151"/>
    <w:rsid w:val="004B7EBA"/>
    <w:rsid w:val="004C0CEB"/>
    <w:rsid w:val="004C2AF5"/>
    <w:rsid w:val="004C324A"/>
    <w:rsid w:val="004C3EE0"/>
    <w:rsid w:val="004C4821"/>
    <w:rsid w:val="004C566B"/>
    <w:rsid w:val="004C5F37"/>
    <w:rsid w:val="004C637A"/>
    <w:rsid w:val="004C690B"/>
    <w:rsid w:val="004D143A"/>
    <w:rsid w:val="004D1921"/>
    <w:rsid w:val="004D2F42"/>
    <w:rsid w:val="004D416D"/>
    <w:rsid w:val="004D44F1"/>
    <w:rsid w:val="004D591C"/>
    <w:rsid w:val="004D5A8B"/>
    <w:rsid w:val="004D7514"/>
    <w:rsid w:val="004E5AC8"/>
    <w:rsid w:val="004E5F2A"/>
    <w:rsid w:val="004E66A3"/>
    <w:rsid w:val="004E6B71"/>
    <w:rsid w:val="004E783C"/>
    <w:rsid w:val="004E7F9C"/>
    <w:rsid w:val="004F033F"/>
    <w:rsid w:val="004F1064"/>
    <w:rsid w:val="004F130A"/>
    <w:rsid w:val="004F13AD"/>
    <w:rsid w:val="004F1423"/>
    <w:rsid w:val="004F50DB"/>
    <w:rsid w:val="004F5BF0"/>
    <w:rsid w:val="004F6C14"/>
    <w:rsid w:val="004F6DDD"/>
    <w:rsid w:val="004F709B"/>
    <w:rsid w:val="004F7273"/>
    <w:rsid w:val="005012B2"/>
    <w:rsid w:val="00502562"/>
    <w:rsid w:val="00502CD4"/>
    <w:rsid w:val="00503390"/>
    <w:rsid w:val="00503C8F"/>
    <w:rsid w:val="005042B8"/>
    <w:rsid w:val="0050508A"/>
    <w:rsid w:val="00506183"/>
    <w:rsid w:val="00506ED7"/>
    <w:rsid w:val="0050724C"/>
    <w:rsid w:val="00510AB9"/>
    <w:rsid w:val="00511E1D"/>
    <w:rsid w:val="005130E1"/>
    <w:rsid w:val="0051590D"/>
    <w:rsid w:val="00516861"/>
    <w:rsid w:val="005210C7"/>
    <w:rsid w:val="00521B4E"/>
    <w:rsid w:val="00522555"/>
    <w:rsid w:val="0052510E"/>
    <w:rsid w:val="00525754"/>
    <w:rsid w:val="005262F9"/>
    <w:rsid w:val="005263FE"/>
    <w:rsid w:val="00526770"/>
    <w:rsid w:val="00526F6C"/>
    <w:rsid w:val="005306D1"/>
    <w:rsid w:val="005316C4"/>
    <w:rsid w:val="00531C84"/>
    <w:rsid w:val="005324E7"/>
    <w:rsid w:val="00533C0D"/>
    <w:rsid w:val="00536867"/>
    <w:rsid w:val="00536F0B"/>
    <w:rsid w:val="00537540"/>
    <w:rsid w:val="00537ADE"/>
    <w:rsid w:val="00541E3E"/>
    <w:rsid w:val="005438CA"/>
    <w:rsid w:val="00546308"/>
    <w:rsid w:val="0054757A"/>
    <w:rsid w:val="005511F5"/>
    <w:rsid w:val="00551328"/>
    <w:rsid w:val="00553363"/>
    <w:rsid w:val="005575B6"/>
    <w:rsid w:val="005575FF"/>
    <w:rsid w:val="0055760F"/>
    <w:rsid w:val="00557AE1"/>
    <w:rsid w:val="00560282"/>
    <w:rsid w:val="00561898"/>
    <w:rsid w:val="00561ABF"/>
    <w:rsid w:val="005624A4"/>
    <w:rsid w:val="0056281A"/>
    <w:rsid w:val="005634D4"/>
    <w:rsid w:val="00563852"/>
    <w:rsid w:val="00563B60"/>
    <w:rsid w:val="005649A9"/>
    <w:rsid w:val="005666D9"/>
    <w:rsid w:val="00566B83"/>
    <w:rsid w:val="00570885"/>
    <w:rsid w:val="00570CE0"/>
    <w:rsid w:val="00571195"/>
    <w:rsid w:val="005736B8"/>
    <w:rsid w:val="005752DF"/>
    <w:rsid w:val="00576D73"/>
    <w:rsid w:val="005778EC"/>
    <w:rsid w:val="0058001E"/>
    <w:rsid w:val="005810AA"/>
    <w:rsid w:val="00581379"/>
    <w:rsid w:val="005813AF"/>
    <w:rsid w:val="00581B45"/>
    <w:rsid w:val="00582B06"/>
    <w:rsid w:val="005833CC"/>
    <w:rsid w:val="00583E86"/>
    <w:rsid w:val="00584513"/>
    <w:rsid w:val="00586EF4"/>
    <w:rsid w:val="00587A45"/>
    <w:rsid w:val="00587A6D"/>
    <w:rsid w:val="00590864"/>
    <w:rsid w:val="00590D62"/>
    <w:rsid w:val="00591138"/>
    <w:rsid w:val="0059156D"/>
    <w:rsid w:val="0059221B"/>
    <w:rsid w:val="0059276C"/>
    <w:rsid w:val="005941DD"/>
    <w:rsid w:val="00594BA0"/>
    <w:rsid w:val="005966BD"/>
    <w:rsid w:val="00596F94"/>
    <w:rsid w:val="00597B02"/>
    <w:rsid w:val="00597C66"/>
    <w:rsid w:val="00597CC7"/>
    <w:rsid w:val="005A0ABA"/>
    <w:rsid w:val="005A0E85"/>
    <w:rsid w:val="005A3502"/>
    <w:rsid w:val="005A3E74"/>
    <w:rsid w:val="005A4408"/>
    <w:rsid w:val="005A502F"/>
    <w:rsid w:val="005A6398"/>
    <w:rsid w:val="005A67BF"/>
    <w:rsid w:val="005A6B74"/>
    <w:rsid w:val="005A75D0"/>
    <w:rsid w:val="005A78FE"/>
    <w:rsid w:val="005A7E9A"/>
    <w:rsid w:val="005B0BE3"/>
    <w:rsid w:val="005B0DD3"/>
    <w:rsid w:val="005B429C"/>
    <w:rsid w:val="005B471F"/>
    <w:rsid w:val="005B4736"/>
    <w:rsid w:val="005B5443"/>
    <w:rsid w:val="005B5A9D"/>
    <w:rsid w:val="005B64A4"/>
    <w:rsid w:val="005B6AEB"/>
    <w:rsid w:val="005B6E60"/>
    <w:rsid w:val="005B7488"/>
    <w:rsid w:val="005B7555"/>
    <w:rsid w:val="005C053B"/>
    <w:rsid w:val="005C05B2"/>
    <w:rsid w:val="005C1E34"/>
    <w:rsid w:val="005C2435"/>
    <w:rsid w:val="005C3422"/>
    <w:rsid w:val="005C362A"/>
    <w:rsid w:val="005C6C53"/>
    <w:rsid w:val="005C781E"/>
    <w:rsid w:val="005C7F01"/>
    <w:rsid w:val="005D150E"/>
    <w:rsid w:val="005D2B3B"/>
    <w:rsid w:val="005D4C87"/>
    <w:rsid w:val="005D5636"/>
    <w:rsid w:val="005D5A05"/>
    <w:rsid w:val="005D6B0E"/>
    <w:rsid w:val="005D7ACB"/>
    <w:rsid w:val="005E06BD"/>
    <w:rsid w:val="005E1E3C"/>
    <w:rsid w:val="005E1EA1"/>
    <w:rsid w:val="005E2145"/>
    <w:rsid w:val="005E342C"/>
    <w:rsid w:val="005E3494"/>
    <w:rsid w:val="005E3C1D"/>
    <w:rsid w:val="005E4108"/>
    <w:rsid w:val="005E4E75"/>
    <w:rsid w:val="005E5679"/>
    <w:rsid w:val="005E571D"/>
    <w:rsid w:val="005E71F1"/>
    <w:rsid w:val="005F2595"/>
    <w:rsid w:val="005F260A"/>
    <w:rsid w:val="005F2DDE"/>
    <w:rsid w:val="005F2E9A"/>
    <w:rsid w:val="005F3FCD"/>
    <w:rsid w:val="005F53EE"/>
    <w:rsid w:val="005F6DAB"/>
    <w:rsid w:val="005F7593"/>
    <w:rsid w:val="006047CA"/>
    <w:rsid w:val="00604C43"/>
    <w:rsid w:val="00606D35"/>
    <w:rsid w:val="00606D40"/>
    <w:rsid w:val="00607DDC"/>
    <w:rsid w:val="00607DF3"/>
    <w:rsid w:val="00610909"/>
    <w:rsid w:val="00611EE1"/>
    <w:rsid w:val="00613A7B"/>
    <w:rsid w:val="00613F3E"/>
    <w:rsid w:val="00615B68"/>
    <w:rsid w:val="00616001"/>
    <w:rsid w:val="00617BFB"/>
    <w:rsid w:val="00623F23"/>
    <w:rsid w:val="006247DA"/>
    <w:rsid w:val="00625396"/>
    <w:rsid w:val="0062573C"/>
    <w:rsid w:val="00625BE9"/>
    <w:rsid w:val="00626888"/>
    <w:rsid w:val="00630C3C"/>
    <w:rsid w:val="006318CE"/>
    <w:rsid w:val="006319C5"/>
    <w:rsid w:val="0063447A"/>
    <w:rsid w:val="00634561"/>
    <w:rsid w:val="006351B2"/>
    <w:rsid w:val="00636684"/>
    <w:rsid w:val="00640369"/>
    <w:rsid w:val="00641138"/>
    <w:rsid w:val="006451C7"/>
    <w:rsid w:val="00646C1E"/>
    <w:rsid w:val="00647829"/>
    <w:rsid w:val="00650A75"/>
    <w:rsid w:val="006519CC"/>
    <w:rsid w:val="00652575"/>
    <w:rsid w:val="006525C7"/>
    <w:rsid w:val="006531C3"/>
    <w:rsid w:val="00653741"/>
    <w:rsid w:val="00654066"/>
    <w:rsid w:val="00654221"/>
    <w:rsid w:val="00655647"/>
    <w:rsid w:val="00655D54"/>
    <w:rsid w:val="00656B20"/>
    <w:rsid w:val="006603C0"/>
    <w:rsid w:val="006607C5"/>
    <w:rsid w:val="0066103A"/>
    <w:rsid w:val="00661CB7"/>
    <w:rsid w:val="00662233"/>
    <w:rsid w:val="0066300D"/>
    <w:rsid w:val="006636B0"/>
    <w:rsid w:val="0066412D"/>
    <w:rsid w:val="00666557"/>
    <w:rsid w:val="006705F5"/>
    <w:rsid w:val="00670F9A"/>
    <w:rsid w:val="006726FA"/>
    <w:rsid w:val="00672937"/>
    <w:rsid w:val="00673202"/>
    <w:rsid w:val="00673D67"/>
    <w:rsid w:val="006755D9"/>
    <w:rsid w:val="00675AF1"/>
    <w:rsid w:val="00677BCE"/>
    <w:rsid w:val="0068044F"/>
    <w:rsid w:val="0068103A"/>
    <w:rsid w:val="006815BC"/>
    <w:rsid w:val="00682F7A"/>
    <w:rsid w:val="00685E8C"/>
    <w:rsid w:val="0068664D"/>
    <w:rsid w:val="00687688"/>
    <w:rsid w:val="0069052D"/>
    <w:rsid w:val="0069060F"/>
    <w:rsid w:val="00690F6D"/>
    <w:rsid w:val="006937D0"/>
    <w:rsid w:val="006937F5"/>
    <w:rsid w:val="006946F2"/>
    <w:rsid w:val="0069593F"/>
    <w:rsid w:val="00695E79"/>
    <w:rsid w:val="0069695D"/>
    <w:rsid w:val="006A069A"/>
    <w:rsid w:val="006A07FA"/>
    <w:rsid w:val="006A23F8"/>
    <w:rsid w:val="006A27BF"/>
    <w:rsid w:val="006A347C"/>
    <w:rsid w:val="006A51EA"/>
    <w:rsid w:val="006A69BF"/>
    <w:rsid w:val="006A6FD0"/>
    <w:rsid w:val="006A790F"/>
    <w:rsid w:val="006A7CA8"/>
    <w:rsid w:val="006B0859"/>
    <w:rsid w:val="006B0F8C"/>
    <w:rsid w:val="006B1176"/>
    <w:rsid w:val="006B1CE6"/>
    <w:rsid w:val="006B35EA"/>
    <w:rsid w:val="006B4678"/>
    <w:rsid w:val="006B4A05"/>
    <w:rsid w:val="006B6A8F"/>
    <w:rsid w:val="006B6B5B"/>
    <w:rsid w:val="006B75BE"/>
    <w:rsid w:val="006C4B3B"/>
    <w:rsid w:val="006C539A"/>
    <w:rsid w:val="006C66F3"/>
    <w:rsid w:val="006C774C"/>
    <w:rsid w:val="006D2CE1"/>
    <w:rsid w:val="006D3BBD"/>
    <w:rsid w:val="006D664E"/>
    <w:rsid w:val="006D73E1"/>
    <w:rsid w:val="006E018B"/>
    <w:rsid w:val="006E1A25"/>
    <w:rsid w:val="006E1D19"/>
    <w:rsid w:val="006E27DC"/>
    <w:rsid w:val="006E28FC"/>
    <w:rsid w:val="006E2929"/>
    <w:rsid w:val="006E446D"/>
    <w:rsid w:val="006E491B"/>
    <w:rsid w:val="006E49E4"/>
    <w:rsid w:val="006E6225"/>
    <w:rsid w:val="006E644A"/>
    <w:rsid w:val="006E788B"/>
    <w:rsid w:val="006F0A39"/>
    <w:rsid w:val="006F1CCE"/>
    <w:rsid w:val="006F2B3E"/>
    <w:rsid w:val="006F2F9B"/>
    <w:rsid w:val="006F3967"/>
    <w:rsid w:val="006F3F89"/>
    <w:rsid w:val="006F3FE0"/>
    <w:rsid w:val="006F4C5F"/>
    <w:rsid w:val="007007EA"/>
    <w:rsid w:val="007025F5"/>
    <w:rsid w:val="00702B11"/>
    <w:rsid w:val="007031B0"/>
    <w:rsid w:val="00704058"/>
    <w:rsid w:val="00704222"/>
    <w:rsid w:val="007068A8"/>
    <w:rsid w:val="007074ED"/>
    <w:rsid w:val="00707A70"/>
    <w:rsid w:val="00710486"/>
    <w:rsid w:val="00712DFD"/>
    <w:rsid w:val="00713A22"/>
    <w:rsid w:val="0071487A"/>
    <w:rsid w:val="00715CB8"/>
    <w:rsid w:val="00715E16"/>
    <w:rsid w:val="00715F06"/>
    <w:rsid w:val="007163C3"/>
    <w:rsid w:val="00720D67"/>
    <w:rsid w:val="00721EA2"/>
    <w:rsid w:val="00721EBA"/>
    <w:rsid w:val="0072257E"/>
    <w:rsid w:val="007227F0"/>
    <w:rsid w:val="00722CDC"/>
    <w:rsid w:val="00723D9C"/>
    <w:rsid w:val="00724605"/>
    <w:rsid w:val="0072636B"/>
    <w:rsid w:val="00727648"/>
    <w:rsid w:val="00730442"/>
    <w:rsid w:val="007333BE"/>
    <w:rsid w:val="00734BF9"/>
    <w:rsid w:val="00734E6A"/>
    <w:rsid w:val="00735008"/>
    <w:rsid w:val="007355FF"/>
    <w:rsid w:val="0073563C"/>
    <w:rsid w:val="00735FBF"/>
    <w:rsid w:val="007401EB"/>
    <w:rsid w:val="007415FF"/>
    <w:rsid w:val="0074189A"/>
    <w:rsid w:val="00742696"/>
    <w:rsid w:val="00742894"/>
    <w:rsid w:val="0074299A"/>
    <w:rsid w:val="00742A11"/>
    <w:rsid w:val="00746647"/>
    <w:rsid w:val="00751E43"/>
    <w:rsid w:val="00753C78"/>
    <w:rsid w:val="007542F7"/>
    <w:rsid w:val="0075481F"/>
    <w:rsid w:val="00756A05"/>
    <w:rsid w:val="00757723"/>
    <w:rsid w:val="00760239"/>
    <w:rsid w:val="007619C6"/>
    <w:rsid w:val="007659F2"/>
    <w:rsid w:val="00766C49"/>
    <w:rsid w:val="007707B7"/>
    <w:rsid w:val="00773671"/>
    <w:rsid w:val="00773BE3"/>
    <w:rsid w:val="00775BAE"/>
    <w:rsid w:val="00777FD0"/>
    <w:rsid w:val="0078000A"/>
    <w:rsid w:val="00780600"/>
    <w:rsid w:val="0078064F"/>
    <w:rsid w:val="00780C9B"/>
    <w:rsid w:val="00782926"/>
    <w:rsid w:val="00783089"/>
    <w:rsid w:val="007830A0"/>
    <w:rsid w:val="007835E6"/>
    <w:rsid w:val="007842A8"/>
    <w:rsid w:val="007854AA"/>
    <w:rsid w:val="00785A6B"/>
    <w:rsid w:val="007860FB"/>
    <w:rsid w:val="00787991"/>
    <w:rsid w:val="00791CEA"/>
    <w:rsid w:val="0079317B"/>
    <w:rsid w:val="00793430"/>
    <w:rsid w:val="007935D7"/>
    <w:rsid w:val="007941E5"/>
    <w:rsid w:val="007947A8"/>
    <w:rsid w:val="00795F2F"/>
    <w:rsid w:val="00796869"/>
    <w:rsid w:val="00796B8E"/>
    <w:rsid w:val="00796F57"/>
    <w:rsid w:val="00797057"/>
    <w:rsid w:val="007A1B58"/>
    <w:rsid w:val="007A1C59"/>
    <w:rsid w:val="007A344F"/>
    <w:rsid w:val="007A578C"/>
    <w:rsid w:val="007A63BB"/>
    <w:rsid w:val="007A6880"/>
    <w:rsid w:val="007B0619"/>
    <w:rsid w:val="007B0DE1"/>
    <w:rsid w:val="007B19DF"/>
    <w:rsid w:val="007B26F7"/>
    <w:rsid w:val="007B4CB6"/>
    <w:rsid w:val="007B7279"/>
    <w:rsid w:val="007B75C2"/>
    <w:rsid w:val="007B7ECA"/>
    <w:rsid w:val="007C0242"/>
    <w:rsid w:val="007C196F"/>
    <w:rsid w:val="007C1DE3"/>
    <w:rsid w:val="007C1E05"/>
    <w:rsid w:val="007C2945"/>
    <w:rsid w:val="007C3EEE"/>
    <w:rsid w:val="007C44E0"/>
    <w:rsid w:val="007C4BB8"/>
    <w:rsid w:val="007C4F0E"/>
    <w:rsid w:val="007C5425"/>
    <w:rsid w:val="007C55AD"/>
    <w:rsid w:val="007C5765"/>
    <w:rsid w:val="007C663D"/>
    <w:rsid w:val="007C7285"/>
    <w:rsid w:val="007D0C03"/>
    <w:rsid w:val="007D1CB7"/>
    <w:rsid w:val="007D23CD"/>
    <w:rsid w:val="007D4B5C"/>
    <w:rsid w:val="007D5049"/>
    <w:rsid w:val="007D7173"/>
    <w:rsid w:val="007E01E9"/>
    <w:rsid w:val="007E07B2"/>
    <w:rsid w:val="007E1240"/>
    <w:rsid w:val="007E33B2"/>
    <w:rsid w:val="007E6336"/>
    <w:rsid w:val="007F0B2C"/>
    <w:rsid w:val="007F0BAC"/>
    <w:rsid w:val="007F0CE3"/>
    <w:rsid w:val="007F1E09"/>
    <w:rsid w:val="007F1F4F"/>
    <w:rsid w:val="007F26E3"/>
    <w:rsid w:val="007F5B15"/>
    <w:rsid w:val="007F63C0"/>
    <w:rsid w:val="007F66B2"/>
    <w:rsid w:val="007F6960"/>
    <w:rsid w:val="007F6F0B"/>
    <w:rsid w:val="007F7075"/>
    <w:rsid w:val="007F7ECE"/>
    <w:rsid w:val="00803A99"/>
    <w:rsid w:val="00806486"/>
    <w:rsid w:val="00807EDF"/>
    <w:rsid w:val="00811DB6"/>
    <w:rsid w:val="00812CB7"/>
    <w:rsid w:val="008136D0"/>
    <w:rsid w:val="00813B23"/>
    <w:rsid w:val="008144D2"/>
    <w:rsid w:val="0081677B"/>
    <w:rsid w:val="00817BCE"/>
    <w:rsid w:val="008200F5"/>
    <w:rsid w:val="00820F78"/>
    <w:rsid w:val="00821768"/>
    <w:rsid w:val="00821F26"/>
    <w:rsid w:val="008229C7"/>
    <w:rsid w:val="0082521D"/>
    <w:rsid w:val="0083007B"/>
    <w:rsid w:val="008311EA"/>
    <w:rsid w:val="00833B1F"/>
    <w:rsid w:val="00833B40"/>
    <w:rsid w:val="00840A91"/>
    <w:rsid w:val="00841A19"/>
    <w:rsid w:val="00841F1C"/>
    <w:rsid w:val="00842AEC"/>
    <w:rsid w:val="00842C4C"/>
    <w:rsid w:val="00844F9D"/>
    <w:rsid w:val="00845CF0"/>
    <w:rsid w:val="00846743"/>
    <w:rsid w:val="0085175A"/>
    <w:rsid w:val="00851F8A"/>
    <w:rsid w:val="00852AC3"/>
    <w:rsid w:val="00853359"/>
    <w:rsid w:val="00853540"/>
    <w:rsid w:val="00853DD9"/>
    <w:rsid w:val="00855850"/>
    <w:rsid w:val="00855EB0"/>
    <w:rsid w:val="00856DED"/>
    <w:rsid w:val="00857399"/>
    <w:rsid w:val="0086141B"/>
    <w:rsid w:val="008615D2"/>
    <w:rsid w:val="00863DE6"/>
    <w:rsid w:val="008646D5"/>
    <w:rsid w:val="00865097"/>
    <w:rsid w:val="0086750D"/>
    <w:rsid w:val="008679F4"/>
    <w:rsid w:val="00870E5C"/>
    <w:rsid w:val="00873DD6"/>
    <w:rsid w:val="00874EC9"/>
    <w:rsid w:val="008756C1"/>
    <w:rsid w:val="00875CCD"/>
    <w:rsid w:val="008766A3"/>
    <w:rsid w:val="0087718F"/>
    <w:rsid w:val="00880CC1"/>
    <w:rsid w:val="00882196"/>
    <w:rsid w:val="00882CBA"/>
    <w:rsid w:val="00884A5A"/>
    <w:rsid w:val="0088702D"/>
    <w:rsid w:val="00890B5F"/>
    <w:rsid w:val="00890F5F"/>
    <w:rsid w:val="00892039"/>
    <w:rsid w:val="008922DC"/>
    <w:rsid w:val="0089306B"/>
    <w:rsid w:val="0089348E"/>
    <w:rsid w:val="0089350A"/>
    <w:rsid w:val="00894F7E"/>
    <w:rsid w:val="00897B0B"/>
    <w:rsid w:val="00897C66"/>
    <w:rsid w:val="008A0FD0"/>
    <w:rsid w:val="008A14EE"/>
    <w:rsid w:val="008A283D"/>
    <w:rsid w:val="008A2B59"/>
    <w:rsid w:val="008A2D0E"/>
    <w:rsid w:val="008A6397"/>
    <w:rsid w:val="008A700E"/>
    <w:rsid w:val="008A7FE5"/>
    <w:rsid w:val="008B0387"/>
    <w:rsid w:val="008B0613"/>
    <w:rsid w:val="008B1B2B"/>
    <w:rsid w:val="008B1B9F"/>
    <w:rsid w:val="008B2224"/>
    <w:rsid w:val="008B4624"/>
    <w:rsid w:val="008B4A55"/>
    <w:rsid w:val="008B4E13"/>
    <w:rsid w:val="008B58F6"/>
    <w:rsid w:val="008B687F"/>
    <w:rsid w:val="008C1CF8"/>
    <w:rsid w:val="008C287B"/>
    <w:rsid w:val="008C2E69"/>
    <w:rsid w:val="008C34D4"/>
    <w:rsid w:val="008C410B"/>
    <w:rsid w:val="008C47A2"/>
    <w:rsid w:val="008C4F82"/>
    <w:rsid w:val="008C6A30"/>
    <w:rsid w:val="008C7199"/>
    <w:rsid w:val="008D0239"/>
    <w:rsid w:val="008D039A"/>
    <w:rsid w:val="008D0F95"/>
    <w:rsid w:val="008D1096"/>
    <w:rsid w:val="008D2574"/>
    <w:rsid w:val="008D393A"/>
    <w:rsid w:val="008D540D"/>
    <w:rsid w:val="008D5ABD"/>
    <w:rsid w:val="008D5E5F"/>
    <w:rsid w:val="008D6498"/>
    <w:rsid w:val="008D7120"/>
    <w:rsid w:val="008E1276"/>
    <w:rsid w:val="008E1CEF"/>
    <w:rsid w:val="008E2D19"/>
    <w:rsid w:val="008E3799"/>
    <w:rsid w:val="008E42EF"/>
    <w:rsid w:val="008E5A12"/>
    <w:rsid w:val="008E70DE"/>
    <w:rsid w:val="008E713F"/>
    <w:rsid w:val="008E7C6D"/>
    <w:rsid w:val="008F0C11"/>
    <w:rsid w:val="008F13F6"/>
    <w:rsid w:val="008F16DA"/>
    <w:rsid w:val="008F1BC0"/>
    <w:rsid w:val="008F24DB"/>
    <w:rsid w:val="008F2F0B"/>
    <w:rsid w:val="008F3641"/>
    <w:rsid w:val="008F4278"/>
    <w:rsid w:val="008F4619"/>
    <w:rsid w:val="008F4C8A"/>
    <w:rsid w:val="008F72D5"/>
    <w:rsid w:val="008F7967"/>
    <w:rsid w:val="0090666B"/>
    <w:rsid w:val="0091031E"/>
    <w:rsid w:val="00911DA7"/>
    <w:rsid w:val="00913D39"/>
    <w:rsid w:val="0091423E"/>
    <w:rsid w:val="00917195"/>
    <w:rsid w:val="00921953"/>
    <w:rsid w:val="009221EC"/>
    <w:rsid w:val="00922C6B"/>
    <w:rsid w:val="00923143"/>
    <w:rsid w:val="00923F39"/>
    <w:rsid w:val="009258B0"/>
    <w:rsid w:val="00926D56"/>
    <w:rsid w:val="00930C5D"/>
    <w:rsid w:val="009338C6"/>
    <w:rsid w:val="009338D0"/>
    <w:rsid w:val="009350DA"/>
    <w:rsid w:val="00935696"/>
    <w:rsid w:val="00936D3A"/>
    <w:rsid w:val="009418A1"/>
    <w:rsid w:val="0094678C"/>
    <w:rsid w:val="00947D44"/>
    <w:rsid w:val="00947F81"/>
    <w:rsid w:val="0095100A"/>
    <w:rsid w:val="0095203F"/>
    <w:rsid w:val="00955775"/>
    <w:rsid w:val="00957882"/>
    <w:rsid w:val="00960690"/>
    <w:rsid w:val="00962A41"/>
    <w:rsid w:val="00963B3F"/>
    <w:rsid w:val="00964142"/>
    <w:rsid w:val="009644B0"/>
    <w:rsid w:val="009644E9"/>
    <w:rsid w:val="00967626"/>
    <w:rsid w:val="0097045C"/>
    <w:rsid w:val="00970CA0"/>
    <w:rsid w:val="0097136A"/>
    <w:rsid w:val="00971AE7"/>
    <w:rsid w:val="009723BD"/>
    <w:rsid w:val="009739BC"/>
    <w:rsid w:val="0097548C"/>
    <w:rsid w:val="00975771"/>
    <w:rsid w:val="00975A13"/>
    <w:rsid w:val="009766A2"/>
    <w:rsid w:val="00980CF1"/>
    <w:rsid w:val="00981A9A"/>
    <w:rsid w:val="00982AF0"/>
    <w:rsid w:val="00982FDF"/>
    <w:rsid w:val="009858DF"/>
    <w:rsid w:val="00985BC4"/>
    <w:rsid w:val="00985CC1"/>
    <w:rsid w:val="00985D53"/>
    <w:rsid w:val="00991C79"/>
    <w:rsid w:val="00991F6B"/>
    <w:rsid w:val="009922B0"/>
    <w:rsid w:val="00993416"/>
    <w:rsid w:val="0099473F"/>
    <w:rsid w:val="009952ED"/>
    <w:rsid w:val="009968F6"/>
    <w:rsid w:val="009978D9"/>
    <w:rsid w:val="009A1824"/>
    <w:rsid w:val="009A3991"/>
    <w:rsid w:val="009B278E"/>
    <w:rsid w:val="009B2C75"/>
    <w:rsid w:val="009B397C"/>
    <w:rsid w:val="009B4A03"/>
    <w:rsid w:val="009B4B7F"/>
    <w:rsid w:val="009B4F81"/>
    <w:rsid w:val="009B60A3"/>
    <w:rsid w:val="009B6AD7"/>
    <w:rsid w:val="009B7869"/>
    <w:rsid w:val="009B7B18"/>
    <w:rsid w:val="009C1056"/>
    <w:rsid w:val="009C2E5E"/>
    <w:rsid w:val="009C2FFB"/>
    <w:rsid w:val="009C3AF4"/>
    <w:rsid w:val="009C475D"/>
    <w:rsid w:val="009C4EB3"/>
    <w:rsid w:val="009C6BAE"/>
    <w:rsid w:val="009C796E"/>
    <w:rsid w:val="009D220C"/>
    <w:rsid w:val="009D2B56"/>
    <w:rsid w:val="009D3C8A"/>
    <w:rsid w:val="009D3E75"/>
    <w:rsid w:val="009D62DE"/>
    <w:rsid w:val="009D699A"/>
    <w:rsid w:val="009D7533"/>
    <w:rsid w:val="009E0B84"/>
    <w:rsid w:val="009E0D60"/>
    <w:rsid w:val="009E0F5E"/>
    <w:rsid w:val="009E3C4E"/>
    <w:rsid w:val="009E4FD7"/>
    <w:rsid w:val="009E7205"/>
    <w:rsid w:val="009E722C"/>
    <w:rsid w:val="009E7B52"/>
    <w:rsid w:val="009E7D96"/>
    <w:rsid w:val="009F0093"/>
    <w:rsid w:val="009F020A"/>
    <w:rsid w:val="009F03B5"/>
    <w:rsid w:val="009F2C45"/>
    <w:rsid w:val="009F36F3"/>
    <w:rsid w:val="009F4C1C"/>
    <w:rsid w:val="009F5268"/>
    <w:rsid w:val="009F581F"/>
    <w:rsid w:val="009F621C"/>
    <w:rsid w:val="009F6D74"/>
    <w:rsid w:val="00A00564"/>
    <w:rsid w:val="00A010C1"/>
    <w:rsid w:val="00A021DE"/>
    <w:rsid w:val="00A02A94"/>
    <w:rsid w:val="00A04617"/>
    <w:rsid w:val="00A0541C"/>
    <w:rsid w:val="00A05773"/>
    <w:rsid w:val="00A066AE"/>
    <w:rsid w:val="00A10C6B"/>
    <w:rsid w:val="00A115AE"/>
    <w:rsid w:val="00A117FF"/>
    <w:rsid w:val="00A12264"/>
    <w:rsid w:val="00A1292A"/>
    <w:rsid w:val="00A12BFC"/>
    <w:rsid w:val="00A13B44"/>
    <w:rsid w:val="00A157F3"/>
    <w:rsid w:val="00A15C16"/>
    <w:rsid w:val="00A17CC6"/>
    <w:rsid w:val="00A21034"/>
    <w:rsid w:val="00A21ABC"/>
    <w:rsid w:val="00A2553B"/>
    <w:rsid w:val="00A262A8"/>
    <w:rsid w:val="00A262B7"/>
    <w:rsid w:val="00A270C6"/>
    <w:rsid w:val="00A27E5D"/>
    <w:rsid w:val="00A30C79"/>
    <w:rsid w:val="00A30D9A"/>
    <w:rsid w:val="00A30E86"/>
    <w:rsid w:val="00A33D3E"/>
    <w:rsid w:val="00A34166"/>
    <w:rsid w:val="00A344F5"/>
    <w:rsid w:val="00A34B5E"/>
    <w:rsid w:val="00A359A7"/>
    <w:rsid w:val="00A3672B"/>
    <w:rsid w:val="00A36D2A"/>
    <w:rsid w:val="00A37580"/>
    <w:rsid w:val="00A37F8C"/>
    <w:rsid w:val="00A42D35"/>
    <w:rsid w:val="00A44CAB"/>
    <w:rsid w:val="00A450FE"/>
    <w:rsid w:val="00A45B22"/>
    <w:rsid w:val="00A46933"/>
    <w:rsid w:val="00A46CA8"/>
    <w:rsid w:val="00A4709C"/>
    <w:rsid w:val="00A5109F"/>
    <w:rsid w:val="00A51208"/>
    <w:rsid w:val="00A53DDA"/>
    <w:rsid w:val="00A552CA"/>
    <w:rsid w:val="00A60489"/>
    <w:rsid w:val="00A60782"/>
    <w:rsid w:val="00A60F84"/>
    <w:rsid w:val="00A612B2"/>
    <w:rsid w:val="00A615C4"/>
    <w:rsid w:val="00A61BEE"/>
    <w:rsid w:val="00A635F2"/>
    <w:rsid w:val="00A637C1"/>
    <w:rsid w:val="00A64C01"/>
    <w:rsid w:val="00A656EE"/>
    <w:rsid w:val="00A65FB3"/>
    <w:rsid w:val="00A679B5"/>
    <w:rsid w:val="00A70A13"/>
    <w:rsid w:val="00A71429"/>
    <w:rsid w:val="00A71FF7"/>
    <w:rsid w:val="00A72430"/>
    <w:rsid w:val="00A72F9F"/>
    <w:rsid w:val="00A7413F"/>
    <w:rsid w:val="00A7414D"/>
    <w:rsid w:val="00A76C3B"/>
    <w:rsid w:val="00A8063A"/>
    <w:rsid w:val="00A813F3"/>
    <w:rsid w:val="00A8246F"/>
    <w:rsid w:val="00A84030"/>
    <w:rsid w:val="00A84A29"/>
    <w:rsid w:val="00A84F4D"/>
    <w:rsid w:val="00A86E64"/>
    <w:rsid w:val="00A879F9"/>
    <w:rsid w:val="00A9199B"/>
    <w:rsid w:val="00A91C2F"/>
    <w:rsid w:val="00A9205B"/>
    <w:rsid w:val="00A930A3"/>
    <w:rsid w:val="00A93E18"/>
    <w:rsid w:val="00A943B7"/>
    <w:rsid w:val="00A966BE"/>
    <w:rsid w:val="00A97E4A"/>
    <w:rsid w:val="00AA0B7A"/>
    <w:rsid w:val="00AA103B"/>
    <w:rsid w:val="00AA194A"/>
    <w:rsid w:val="00AA2FB6"/>
    <w:rsid w:val="00AA2FD5"/>
    <w:rsid w:val="00AA375F"/>
    <w:rsid w:val="00AA4B60"/>
    <w:rsid w:val="00AA5B35"/>
    <w:rsid w:val="00AA616A"/>
    <w:rsid w:val="00AA647B"/>
    <w:rsid w:val="00AA658A"/>
    <w:rsid w:val="00AA65A9"/>
    <w:rsid w:val="00AA739C"/>
    <w:rsid w:val="00AB0380"/>
    <w:rsid w:val="00AB458D"/>
    <w:rsid w:val="00AB52CE"/>
    <w:rsid w:val="00AB5311"/>
    <w:rsid w:val="00AB5425"/>
    <w:rsid w:val="00AB64ED"/>
    <w:rsid w:val="00AB6694"/>
    <w:rsid w:val="00AC2D71"/>
    <w:rsid w:val="00AC3B19"/>
    <w:rsid w:val="00AC6828"/>
    <w:rsid w:val="00AD0558"/>
    <w:rsid w:val="00AD0CE5"/>
    <w:rsid w:val="00AD0FBD"/>
    <w:rsid w:val="00AD2521"/>
    <w:rsid w:val="00AD2A86"/>
    <w:rsid w:val="00AD58ED"/>
    <w:rsid w:val="00AD5E0F"/>
    <w:rsid w:val="00AE0107"/>
    <w:rsid w:val="00AE0134"/>
    <w:rsid w:val="00AE0EE1"/>
    <w:rsid w:val="00AE1303"/>
    <w:rsid w:val="00AE1428"/>
    <w:rsid w:val="00AE23D6"/>
    <w:rsid w:val="00AE5BA5"/>
    <w:rsid w:val="00AE5C25"/>
    <w:rsid w:val="00AE6433"/>
    <w:rsid w:val="00AE6A98"/>
    <w:rsid w:val="00AF1A66"/>
    <w:rsid w:val="00AF2E79"/>
    <w:rsid w:val="00AF34C2"/>
    <w:rsid w:val="00AF3FEF"/>
    <w:rsid w:val="00AF4C9D"/>
    <w:rsid w:val="00AF63C3"/>
    <w:rsid w:val="00AF7282"/>
    <w:rsid w:val="00B00DE7"/>
    <w:rsid w:val="00B01391"/>
    <w:rsid w:val="00B0139B"/>
    <w:rsid w:val="00B017DA"/>
    <w:rsid w:val="00B06C7E"/>
    <w:rsid w:val="00B06F9D"/>
    <w:rsid w:val="00B07EFB"/>
    <w:rsid w:val="00B10EE5"/>
    <w:rsid w:val="00B12D4C"/>
    <w:rsid w:val="00B14C37"/>
    <w:rsid w:val="00B14E8C"/>
    <w:rsid w:val="00B15987"/>
    <w:rsid w:val="00B15DFC"/>
    <w:rsid w:val="00B16543"/>
    <w:rsid w:val="00B169D8"/>
    <w:rsid w:val="00B16CC8"/>
    <w:rsid w:val="00B207A8"/>
    <w:rsid w:val="00B27DC1"/>
    <w:rsid w:val="00B31FE4"/>
    <w:rsid w:val="00B3220B"/>
    <w:rsid w:val="00B33AEB"/>
    <w:rsid w:val="00B3452C"/>
    <w:rsid w:val="00B3485B"/>
    <w:rsid w:val="00B34B88"/>
    <w:rsid w:val="00B35F1C"/>
    <w:rsid w:val="00B370D4"/>
    <w:rsid w:val="00B40C60"/>
    <w:rsid w:val="00B41807"/>
    <w:rsid w:val="00B43118"/>
    <w:rsid w:val="00B44D27"/>
    <w:rsid w:val="00B4757D"/>
    <w:rsid w:val="00B4790C"/>
    <w:rsid w:val="00B5060A"/>
    <w:rsid w:val="00B50DB0"/>
    <w:rsid w:val="00B51263"/>
    <w:rsid w:val="00B5208F"/>
    <w:rsid w:val="00B53462"/>
    <w:rsid w:val="00B54752"/>
    <w:rsid w:val="00B61AE6"/>
    <w:rsid w:val="00B61DEE"/>
    <w:rsid w:val="00B64360"/>
    <w:rsid w:val="00B646F2"/>
    <w:rsid w:val="00B65173"/>
    <w:rsid w:val="00B66A24"/>
    <w:rsid w:val="00B6752B"/>
    <w:rsid w:val="00B67BC9"/>
    <w:rsid w:val="00B7072A"/>
    <w:rsid w:val="00B70AAC"/>
    <w:rsid w:val="00B71C64"/>
    <w:rsid w:val="00B73D03"/>
    <w:rsid w:val="00B76534"/>
    <w:rsid w:val="00B76FAF"/>
    <w:rsid w:val="00B77DD3"/>
    <w:rsid w:val="00B81311"/>
    <w:rsid w:val="00B81E1A"/>
    <w:rsid w:val="00B82253"/>
    <w:rsid w:val="00B826CF"/>
    <w:rsid w:val="00B83ABA"/>
    <w:rsid w:val="00B83EA3"/>
    <w:rsid w:val="00B83ECC"/>
    <w:rsid w:val="00B84025"/>
    <w:rsid w:val="00B8653F"/>
    <w:rsid w:val="00B87493"/>
    <w:rsid w:val="00B87FFD"/>
    <w:rsid w:val="00B9203B"/>
    <w:rsid w:val="00B93C69"/>
    <w:rsid w:val="00B946D3"/>
    <w:rsid w:val="00B9510A"/>
    <w:rsid w:val="00B97B61"/>
    <w:rsid w:val="00BA19C3"/>
    <w:rsid w:val="00BA3039"/>
    <w:rsid w:val="00BA32C9"/>
    <w:rsid w:val="00BA3532"/>
    <w:rsid w:val="00BA39C9"/>
    <w:rsid w:val="00BA3F60"/>
    <w:rsid w:val="00BA4F89"/>
    <w:rsid w:val="00BA50A3"/>
    <w:rsid w:val="00BA57ED"/>
    <w:rsid w:val="00BA61C1"/>
    <w:rsid w:val="00BA7082"/>
    <w:rsid w:val="00BB2BB8"/>
    <w:rsid w:val="00BB3BD2"/>
    <w:rsid w:val="00BB457B"/>
    <w:rsid w:val="00BB5E2D"/>
    <w:rsid w:val="00BB794B"/>
    <w:rsid w:val="00BC0130"/>
    <w:rsid w:val="00BC11FE"/>
    <w:rsid w:val="00BC266A"/>
    <w:rsid w:val="00BC4657"/>
    <w:rsid w:val="00BC5B29"/>
    <w:rsid w:val="00BC6452"/>
    <w:rsid w:val="00BC7282"/>
    <w:rsid w:val="00BC74FB"/>
    <w:rsid w:val="00BD14D9"/>
    <w:rsid w:val="00BD2038"/>
    <w:rsid w:val="00BD288D"/>
    <w:rsid w:val="00BD29FD"/>
    <w:rsid w:val="00BD3896"/>
    <w:rsid w:val="00BD3BC0"/>
    <w:rsid w:val="00BD3E4C"/>
    <w:rsid w:val="00BD43DA"/>
    <w:rsid w:val="00BE0291"/>
    <w:rsid w:val="00BE5DBE"/>
    <w:rsid w:val="00BE7519"/>
    <w:rsid w:val="00BE7523"/>
    <w:rsid w:val="00BF00E7"/>
    <w:rsid w:val="00BF0ACB"/>
    <w:rsid w:val="00BF2E01"/>
    <w:rsid w:val="00BF5535"/>
    <w:rsid w:val="00BF6972"/>
    <w:rsid w:val="00BF6B0B"/>
    <w:rsid w:val="00BF7B58"/>
    <w:rsid w:val="00BF7FE5"/>
    <w:rsid w:val="00C00FD4"/>
    <w:rsid w:val="00C01007"/>
    <w:rsid w:val="00C01AFD"/>
    <w:rsid w:val="00C03DC0"/>
    <w:rsid w:val="00C043F4"/>
    <w:rsid w:val="00C05F33"/>
    <w:rsid w:val="00C07997"/>
    <w:rsid w:val="00C07D19"/>
    <w:rsid w:val="00C114DE"/>
    <w:rsid w:val="00C11EA7"/>
    <w:rsid w:val="00C121F5"/>
    <w:rsid w:val="00C12538"/>
    <w:rsid w:val="00C13B51"/>
    <w:rsid w:val="00C146E0"/>
    <w:rsid w:val="00C17363"/>
    <w:rsid w:val="00C20269"/>
    <w:rsid w:val="00C208DF"/>
    <w:rsid w:val="00C22C7C"/>
    <w:rsid w:val="00C24898"/>
    <w:rsid w:val="00C25C98"/>
    <w:rsid w:val="00C25EEE"/>
    <w:rsid w:val="00C2613D"/>
    <w:rsid w:val="00C267F8"/>
    <w:rsid w:val="00C26ECE"/>
    <w:rsid w:val="00C30F5C"/>
    <w:rsid w:val="00C317DC"/>
    <w:rsid w:val="00C36D2B"/>
    <w:rsid w:val="00C37E5B"/>
    <w:rsid w:val="00C4084A"/>
    <w:rsid w:val="00C41D90"/>
    <w:rsid w:val="00C429BD"/>
    <w:rsid w:val="00C42C90"/>
    <w:rsid w:val="00C43780"/>
    <w:rsid w:val="00C44E52"/>
    <w:rsid w:val="00C45E50"/>
    <w:rsid w:val="00C46082"/>
    <w:rsid w:val="00C47FE9"/>
    <w:rsid w:val="00C519A7"/>
    <w:rsid w:val="00C54B68"/>
    <w:rsid w:val="00C5770B"/>
    <w:rsid w:val="00C61138"/>
    <w:rsid w:val="00C61BD2"/>
    <w:rsid w:val="00C64CA1"/>
    <w:rsid w:val="00C65681"/>
    <w:rsid w:val="00C6719F"/>
    <w:rsid w:val="00C67648"/>
    <w:rsid w:val="00C67F4F"/>
    <w:rsid w:val="00C70485"/>
    <w:rsid w:val="00C72878"/>
    <w:rsid w:val="00C7294F"/>
    <w:rsid w:val="00C73BC5"/>
    <w:rsid w:val="00C743ED"/>
    <w:rsid w:val="00C74431"/>
    <w:rsid w:val="00C74C57"/>
    <w:rsid w:val="00C762A0"/>
    <w:rsid w:val="00C77232"/>
    <w:rsid w:val="00C818B0"/>
    <w:rsid w:val="00C82265"/>
    <w:rsid w:val="00C83D03"/>
    <w:rsid w:val="00C83D2B"/>
    <w:rsid w:val="00C84D11"/>
    <w:rsid w:val="00C850AF"/>
    <w:rsid w:val="00C85C85"/>
    <w:rsid w:val="00C871D6"/>
    <w:rsid w:val="00C9016A"/>
    <w:rsid w:val="00C911F8"/>
    <w:rsid w:val="00C93555"/>
    <w:rsid w:val="00C94701"/>
    <w:rsid w:val="00C954EC"/>
    <w:rsid w:val="00C96F2D"/>
    <w:rsid w:val="00CA0592"/>
    <w:rsid w:val="00CA0E6A"/>
    <w:rsid w:val="00CA165D"/>
    <w:rsid w:val="00CA2C6D"/>
    <w:rsid w:val="00CA39A1"/>
    <w:rsid w:val="00CA3FD5"/>
    <w:rsid w:val="00CA6A8F"/>
    <w:rsid w:val="00CB0458"/>
    <w:rsid w:val="00CB0EED"/>
    <w:rsid w:val="00CB2B26"/>
    <w:rsid w:val="00CB3401"/>
    <w:rsid w:val="00CB4A50"/>
    <w:rsid w:val="00CB51AF"/>
    <w:rsid w:val="00CB602E"/>
    <w:rsid w:val="00CB7160"/>
    <w:rsid w:val="00CB764B"/>
    <w:rsid w:val="00CC010A"/>
    <w:rsid w:val="00CC0A39"/>
    <w:rsid w:val="00CC0CF9"/>
    <w:rsid w:val="00CC203E"/>
    <w:rsid w:val="00CC2E88"/>
    <w:rsid w:val="00CC35C7"/>
    <w:rsid w:val="00CC4466"/>
    <w:rsid w:val="00CC4BE1"/>
    <w:rsid w:val="00CC6E76"/>
    <w:rsid w:val="00CD129C"/>
    <w:rsid w:val="00CD145F"/>
    <w:rsid w:val="00CD14A0"/>
    <w:rsid w:val="00CD2A93"/>
    <w:rsid w:val="00CD37F2"/>
    <w:rsid w:val="00CD43C6"/>
    <w:rsid w:val="00CD4D38"/>
    <w:rsid w:val="00CD7731"/>
    <w:rsid w:val="00CD77A0"/>
    <w:rsid w:val="00CE3A24"/>
    <w:rsid w:val="00CE46D7"/>
    <w:rsid w:val="00CE4D32"/>
    <w:rsid w:val="00CE4D9C"/>
    <w:rsid w:val="00CE4E14"/>
    <w:rsid w:val="00CE4FAB"/>
    <w:rsid w:val="00CE589F"/>
    <w:rsid w:val="00CE5BE6"/>
    <w:rsid w:val="00CE5D0E"/>
    <w:rsid w:val="00CE64DE"/>
    <w:rsid w:val="00CE64F6"/>
    <w:rsid w:val="00CE68A9"/>
    <w:rsid w:val="00CE7283"/>
    <w:rsid w:val="00CE7B1E"/>
    <w:rsid w:val="00CF0C07"/>
    <w:rsid w:val="00CF3CE7"/>
    <w:rsid w:val="00CF6E83"/>
    <w:rsid w:val="00CF6F66"/>
    <w:rsid w:val="00CF7E75"/>
    <w:rsid w:val="00D00996"/>
    <w:rsid w:val="00D02140"/>
    <w:rsid w:val="00D021D4"/>
    <w:rsid w:val="00D023E1"/>
    <w:rsid w:val="00D03BAD"/>
    <w:rsid w:val="00D04AB0"/>
    <w:rsid w:val="00D04F0E"/>
    <w:rsid w:val="00D053A8"/>
    <w:rsid w:val="00D063DC"/>
    <w:rsid w:val="00D064BC"/>
    <w:rsid w:val="00D06810"/>
    <w:rsid w:val="00D068FE"/>
    <w:rsid w:val="00D104CF"/>
    <w:rsid w:val="00D15221"/>
    <w:rsid w:val="00D15684"/>
    <w:rsid w:val="00D20FD7"/>
    <w:rsid w:val="00D22B76"/>
    <w:rsid w:val="00D24070"/>
    <w:rsid w:val="00D24125"/>
    <w:rsid w:val="00D243F3"/>
    <w:rsid w:val="00D245A2"/>
    <w:rsid w:val="00D24DDB"/>
    <w:rsid w:val="00D259BF"/>
    <w:rsid w:val="00D303B7"/>
    <w:rsid w:val="00D32126"/>
    <w:rsid w:val="00D33710"/>
    <w:rsid w:val="00D34A5C"/>
    <w:rsid w:val="00D34ECD"/>
    <w:rsid w:val="00D36B16"/>
    <w:rsid w:val="00D371CD"/>
    <w:rsid w:val="00D41756"/>
    <w:rsid w:val="00D422AC"/>
    <w:rsid w:val="00D43AF3"/>
    <w:rsid w:val="00D43BC2"/>
    <w:rsid w:val="00D44E9B"/>
    <w:rsid w:val="00D45695"/>
    <w:rsid w:val="00D45885"/>
    <w:rsid w:val="00D46CD0"/>
    <w:rsid w:val="00D501AF"/>
    <w:rsid w:val="00D5080A"/>
    <w:rsid w:val="00D50922"/>
    <w:rsid w:val="00D50C20"/>
    <w:rsid w:val="00D52F03"/>
    <w:rsid w:val="00D5451A"/>
    <w:rsid w:val="00D5555E"/>
    <w:rsid w:val="00D558EC"/>
    <w:rsid w:val="00D568D7"/>
    <w:rsid w:val="00D57A69"/>
    <w:rsid w:val="00D60515"/>
    <w:rsid w:val="00D606F2"/>
    <w:rsid w:val="00D615F9"/>
    <w:rsid w:val="00D619CB"/>
    <w:rsid w:val="00D62181"/>
    <w:rsid w:val="00D649AD"/>
    <w:rsid w:val="00D65AC1"/>
    <w:rsid w:val="00D67558"/>
    <w:rsid w:val="00D72C78"/>
    <w:rsid w:val="00D76C96"/>
    <w:rsid w:val="00D77576"/>
    <w:rsid w:val="00D80046"/>
    <w:rsid w:val="00D800E9"/>
    <w:rsid w:val="00D82482"/>
    <w:rsid w:val="00D82C69"/>
    <w:rsid w:val="00D82E3E"/>
    <w:rsid w:val="00D83F0D"/>
    <w:rsid w:val="00D84C2F"/>
    <w:rsid w:val="00D84EB1"/>
    <w:rsid w:val="00D857ED"/>
    <w:rsid w:val="00D87A55"/>
    <w:rsid w:val="00D90C78"/>
    <w:rsid w:val="00D92D29"/>
    <w:rsid w:val="00D9406A"/>
    <w:rsid w:val="00D9458E"/>
    <w:rsid w:val="00D9458F"/>
    <w:rsid w:val="00D95884"/>
    <w:rsid w:val="00D966FD"/>
    <w:rsid w:val="00D96C67"/>
    <w:rsid w:val="00DA0953"/>
    <w:rsid w:val="00DA0C56"/>
    <w:rsid w:val="00DA132D"/>
    <w:rsid w:val="00DA16EF"/>
    <w:rsid w:val="00DA2460"/>
    <w:rsid w:val="00DA33F8"/>
    <w:rsid w:val="00DA531D"/>
    <w:rsid w:val="00DA6A1B"/>
    <w:rsid w:val="00DA727C"/>
    <w:rsid w:val="00DB0692"/>
    <w:rsid w:val="00DB084B"/>
    <w:rsid w:val="00DB14A1"/>
    <w:rsid w:val="00DB255B"/>
    <w:rsid w:val="00DB2835"/>
    <w:rsid w:val="00DB30C7"/>
    <w:rsid w:val="00DB362C"/>
    <w:rsid w:val="00DB5DA5"/>
    <w:rsid w:val="00DB76EF"/>
    <w:rsid w:val="00DB7B08"/>
    <w:rsid w:val="00DC100E"/>
    <w:rsid w:val="00DC1592"/>
    <w:rsid w:val="00DC4CAC"/>
    <w:rsid w:val="00DC58BC"/>
    <w:rsid w:val="00DC7917"/>
    <w:rsid w:val="00DC7967"/>
    <w:rsid w:val="00DC7CA1"/>
    <w:rsid w:val="00DD08A9"/>
    <w:rsid w:val="00DD2CBC"/>
    <w:rsid w:val="00DD4DD2"/>
    <w:rsid w:val="00DD5827"/>
    <w:rsid w:val="00DD5FFA"/>
    <w:rsid w:val="00DE0D11"/>
    <w:rsid w:val="00DE3952"/>
    <w:rsid w:val="00DE429A"/>
    <w:rsid w:val="00DE456F"/>
    <w:rsid w:val="00DE4C0D"/>
    <w:rsid w:val="00DE56DC"/>
    <w:rsid w:val="00DE688F"/>
    <w:rsid w:val="00DE6BFC"/>
    <w:rsid w:val="00DE7BD9"/>
    <w:rsid w:val="00DF00FC"/>
    <w:rsid w:val="00DF054D"/>
    <w:rsid w:val="00DF3345"/>
    <w:rsid w:val="00DF7DF2"/>
    <w:rsid w:val="00E0047C"/>
    <w:rsid w:val="00E019D0"/>
    <w:rsid w:val="00E01C96"/>
    <w:rsid w:val="00E02504"/>
    <w:rsid w:val="00E02977"/>
    <w:rsid w:val="00E02BCE"/>
    <w:rsid w:val="00E02CB3"/>
    <w:rsid w:val="00E02E32"/>
    <w:rsid w:val="00E041EF"/>
    <w:rsid w:val="00E04314"/>
    <w:rsid w:val="00E0490B"/>
    <w:rsid w:val="00E055F7"/>
    <w:rsid w:val="00E06CB4"/>
    <w:rsid w:val="00E0775A"/>
    <w:rsid w:val="00E10318"/>
    <w:rsid w:val="00E11199"/>
    <w:rsid w:val="00E138E8"/>
    <w:rsid w:val="00E13F44"/>
    <w:rsid w:val="00E15071"/>
    <w:rsid w:val="00E16E35"/>
    <w:rsid w:val="00E20B37"/>
    <w:rsid w:val="00E213F2"/>
    <w:rsid w:val="00E21A1F"/>
    <w:rsid w:val="00E2249E"/>
    <w:rsid w:val="00E23BDE"/>
    <w:rsid w:val="00E23C07"/>
    <w:rsid w:val="00E24211"/>
    <w:rsid w:val="00E25D5B"/>
    <w:rsid w:val="00E305EE"/>
    <w:rsid w:val="00E31A48"/>
    <w:rsid w:val="00E31FEB"/>
    <w:rsid w:val="00E334B5"/>
    <w:rsid w:val="00E3470A"/>
    <w:rsid w:val="00E36663"/>
    <w:rsid w:val="00E4065F"/>
    <w:rsid w:val="00E4207E"/>
    <w:rsid w:val="00E4381B"/>
    <w:rsid w:val="00E43E13"/>
    <w:rsid w:val="00E44A2F"/>
    <w:rsid w:val="00E45FA7"/>
    <w:rsid w:val="00E46258"/>
    <w:rsid w:val="00E469BE"/>
    <w:rsid w:val="00E47025"/>
    <w:rsid w:val="00E50921"/>
    <w:rsid w:val="00E5324F"/>
    <w:rsid w:val="00E56867"/>
    <w:rsid w:val="00E63535"/>
    <w:rsid w:val="00E65287"/>
    <w:rsid w:val="00E66FBA"/>
    <w:rsid w:val="00E67545"/>
    <w:rsid w:val="00E73E7B"/>
    <w:rsid w:val="00E74ABF"/>
    <w:rsid w:val="00E75A72"/>
    <w:rsid w:val="00E778C8"/>
    <w:rsid w:val="00E77D9C"/>
    <w:rsid w:val="00E83365"/>
    <w:rsid w:val="00E83BDC"/>
    <w:rsid w:val="00E83F2F"/>
    <w:rsid w:val="00E84708"/>
    <w:rsid w:val="00E85145"/>
    <w:rsid w:val="00E9012E"/>
    <w:rsid w:val="00E91470"/>
    <w:rsid w:val="00E9196F"/>
    <w:rsid w:val="00E92DE0"/>
    <w:rsid w:val="00E94061"/>
    <w:rsid w:val="00E967A0"/>
    <w:rsid w:val="00E9795C"/>
    <w:rsid w:val="00EA0C61"/>
    <w:rsid w:val="00EA174E"/>
    <w:rsid w:val="00EA3255"/>
    <w:rsid w:val="00EA378C"/>
    <w:rsid w:val="00EA5266"/>
    <w:rsid w:val="00EA58B6"/>
    <w:rsid w:val="00EA5906"/>
    <w:rsid w:val="00EA68D6"/>
    <w:rsid w:val="00EA78CD"/>
    <w:rsid w:val="00EB0BDF"/>
    <w:rsid w:val="00EB44A1"/>
    <w:rsid w:val="00EB68A0"/>
    <w:rsid w:val="00EB6FBE"/>
    <w:rsid w:val="00EB7293"/>
    <w:rsid w:val="00EB79B8"/>
    <w:rsid w:val="00EC18AC"/>
    <w:rsid w:val="00EC2C3C"/>
    <w:rsid w:val="00EC3110"/>
    <w:rsid w:val="00EC4B4D"/>
    <w:rsid w:val="00EC5FC8"/>
    <w:rsid w:val="00EC6F61"/>
    <w:rsid w:val="00EC71E9"/>
    <w:rsid w:val="00EC76D1"/>
    <w:rsid w:val="00EC7FE9"/>
    <w:rsid w:val="00ED2EEB"/>
    <w:rsid w:val="00ED3F69"/>
    <w:rsid w:val="00ED60F7"/>
    <w:rsid w:val="00ED63C2"/>
    <w:rsid w:val="00ED70D8"/>
    <w:rsid w:val="00ED799A"/>
    <w:rsid w:val="00EE0AA1"/>
    <w:rsid w:val="00EE2AEA"/>
    <w:rsid w:val="00EE3A34"/>
    <w:rsid w:val="00EE5327"/>
    <w:rsid w:val="00EE6B30"/>
    <w:rsid w:val="00EE7271"/>
    <w:rsid w:val="00EF074D"/>
    <w:rsid w:val="00EF082C"/>
    <w:rsid w:val="00EF11E1"/>
    <w:rsid w:val="00EF1A82"/>
    <w:rsid w:val="00EF2ED0"/>
    <w:rsid w:val="00EF3F47"/>
    <w:rsid w:val="00EF4A6D"/>
    <w:rsid w:val="00EF5D8D"/>
    <w:rsid w:val="00EF6BAD"/>
    <w:rsid w:val="00F00482"/>
    <w:rsid w:val="00F02A18"/>
    <w:rsid w:val="00F02EB0"/>
    <w:rsid w:val="00F03057"/>
    <w:rsid w:val="00F0473C"/>
    <w:rsid w:val="00F04888"/>
    <w:rsid w:val="00F05E46"/>
    <w:rsid w:val="00F1096A"/>
    <w:rsid w:val="00F11985"/>
    <w:rsid w:val="00F12444"/>
    <w:rsid w:val="00F13EAF"/>
    <w:rsid w:val="00F14F48"/>
    <w:rsid w:val="00F1557A"/>
    <w:rsid w:val="00F15849"/>
    <w:rsid w:val="00F15C79"/>
    <w:rsid w:val="00F164E6"/>
    <w:rsid w:val="00F17D1C"/>
    <w:rsid w:val="00F203D4"/>
    <w:rsid w:val="00F210B9"/>
    <w:rsid w:val="00F218E6"/>
    <w:rsid w:val="00F23D25"/>
    <w:rsid w:val="00F25329"/>
    <w:rsid w:val="00F2580D"/>
    <w:rsid w:val="00F25A95"/>
    <w:rsid w:val="00F26BC9"/>
    <w:rsid w:val="00F3296A"/>
    <w:rsid w:val="00F335B1"/>
    <w:rsid w:val="00F34121"/>
    <w:rsid w:val="00F358E8"/>
    <w:rsid w:val="00F37E3B"/>
    <w:rsid w:val="00F400CC"/>
    <w:rsid w:val="00F4034F"/>
    <w:rsid w:val="00F435EF"/>
    <w:rsid w:val="00F45553"/>
    <w:rsid w:val="00F460A4"/>
    <w:rsid w:val="00F46797"/>
    <w:rsid w:val="00F46ECF"/>
    <w:rsid w:val="00F51043"/>
    <w:rsid w:val="00F52319"/>
    <w:rsid w:val="00F558AF"/>
    <w:rsid w:val="00F57494"/>
    <w:rsid w:val="00F57A17"/>
    <w:rsid w:val="00F61781"/>
    <w:rsid w:val="00F639D1"/>
    <w:rsid w:val="00F65A5D"/>
    <w:rsid w:val="00F67222"/>
    <w:rsid w:val="00F7031C"/>
    <w:rsid w:val="00F71892"/>
    <w:rsid w:val="00F71A94"/>
    <w:rsid w:val="00F71C8C"/>
    <w:rsid w:val="00F72D85"/>
    <w:rsid w:val="00F73070"/>
    <w:rsid w:val="00F73C1F"/>
    <w:rsid w:val="00F74A4D"/>
    <w:rsid w:val="00F75BF2"/>
    <w:rsid w:val="00F75C08"/>
    <w:rsid w:val="00F75DA4"/>
    <w:rsid w:val="00F76A63"/>
    <w:rsid w:val="00F76B18"/>
    <w:rsid w:val="00F772DF"/>
    <w:rsid w:val="00F77610"/>
    <w:rsid w:val="00F80004"/>
    <w:rsid w:val="00F80724"/>
    <w:rsid w:val="00F81906"/>
    <w:rsid w:val="00F839ED"/>
    <w:rsid w:val="00F84878"/>
    <w:rsid w:val="00F85984"/>
    <w:rsid w:val="00F86450"/>
    <w:rsid w:val="00F87DA3"/>
    <w:rsid w:val="00F90A88"/>
    <w:rsid w:val="00F91132"/>
    <w:rsid w:val="00F9315E"/>
    <w:rsid w:val="00F95AF1"/>
    <w:rsid w:val="00FA07DD"/>
    <w:rsid w:val="00FA0B4A"/>
    <w:rsid w:val="00FA10D6"/>
    <w:rsid w:val="00FA13E8"/>
    <w:rsid w:val="00FA1A53"/>
    <w:rsid w:val="00FA1C7C"/>
    <w:rsid w:val="00FA25DB"/>
    <w:rsid w:val="00FA5700"/>
    <w:rsid w:val="00FA59A6"/>
    <w:rsid w:val="00FB35AF"/>
    <w:rsid w:val="00FB4361"/>
    <w:rsid w:val="00FB5651"/>
    <w:rsid w:val="00FB6395"/>
    <w:rsid w:val="00FB6816"/>
    <w:rsid w:val="00FB6BA3"/>
    <w:rsid w:val="00FC187B"/>
    <w:rsid w:val="00FC2C30"/>
    <w:rsid w:val="00FC3001"/>
    <w:rsid w:val="00FC3A07"/>
    <w:rsid w:val="00FC4776"/>
    <w:rsid w:val="00FC4B7A"/>
    <w:rsid w:val="00FC649A"/>
    <w:rsid w:val="00FC7635"/>
    <w:rsid w:val="00FD0260"/>
    <w:rsid w:val="00FD02FA"/>
    <w:rsid w:val="00FD04A2"/>
    <w:rsid w:val="00FD05C5"/>
    <w:rsid w:val="00FD138F"/>
    <w:rsid w:val="00FD1BCA"/>
    <w:rsid w:val="00FD2429"/>
    <w:rsid w:val="00FD2F4E"/>
    <w:rsid w:val="00FD4207"/>
    <w:rsid w:val="00FD7195"/>
    <w:rsid w:val="00FE0A0E"/>
    <w:rsid w:val="00FE2B95"/>
    <w:rsid w:val="00FE5BED"/>
    <w:rsid w:val="00FF1725"/>
    <w:rsid w:val="00FF27F2"/>
    <w:rsid w:val="00FF2900"/>
    <w:rsid w:val="00FF3B7C"/>
    <w:rsid w:val="00FF3F51"/>
    <w:rsid w:val="00FF4D45"/>
    <w:rsid w:val="00FF5016"/>
    <w:rsid w:val="00FF518B"/>
    <w:rsid w:val="00FF574D"/>
    <w:rsid w:val="00FF587E"/>
    <w:rsid w:val="00FF69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137698"/>
    <w:pPr>
      <w:tabs>
        <w:tab w:val="left" w:pos="1760"/>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17"/>
      </w:numPr>
      <w:spacing w:before="0"/>
      <w:contextualSpacing/>
    </w:pPr>
    <w:rPr>
      <w:lang w:val="en-US"/>
    </w:rPr>
  </w:style>
  <w:style w:type="paragraph" w:customStyle="1" w:styleId="SubBabIVIV">
    <w:name w:val="SubBab IV.IV"/>
    <w:basedOn w:val="Heading3"/>
    <w:link w:val="SubBabIVIVChar"/>
    <w:qFormat/>
    <w:rsid w:val="00985D53"/>
    <w:pPr>
      <w:numPr>
        <w:numId w:val="18"/>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137698"/>
    <w:pPr>
      <w:tabs>
        <w:tab w:val="left" w:pos="1760"/>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17"/>
      </w:numPr>
      <w:spacing w:before="0"/>
      <w:contextualSpacing/>
    </w:pPr>
    <w:rPr>
      <w:lang w:val="en-US"/>
    </w:rPr>
  </w:style>
  <w:style w:type="paragraph" w:customStyle="1" w:styleId="SubBabIVIV">
    <w:name w:val="SubBab IV.IV"/>
    <w:basedOn w:val="Heading3"/>
    <w:link w:val="SubBabIVIVChar"/>
    <w:qFormat/>
    <w:rsid w:val="00985D53"/>
    <w:pPr>
      <w:numPr>
        <w:numId w:val="18"/>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35995603">
      <w:bodyDiv w:val="1"/>
      <w:marLeft w:val="0"/>
      <w:marRight w:val="0"/>
      <w:marTop w:val="0"/>
      <w:marBottom w:val="0"/>
      <w:divBdr>
        <w:top w:val="none" w:sz="0" w:space="0" w:color="auto"/>
        <w:left w:val="none" w:sz="0" w:space="0" w:color="auto"/>
        <w:bottom w:val="none" w:sz="0" w:space="0" w:color="auto"/>
        <w:right w:val="none" w:sz="0" w:space="0" w:color="auto"/>
      </w:divBdr>
      <w:divsChild>
        <w:div w:id="683676109">
          <w:marLeft w:val="0"/>
          <w:marRight w:val="0"/>
          <w:marTop w:val="0"/>
          <w:marBottom w:val="0"/>
          <w:divBdr>
            <w:top w:val="none" w:sz="0" w:space="0" w:color="auto"/>
            <w:left w:val="none" w:sz="0" w:space="0" w:color="auto"/>
            <w:bottom w:val="none" w:sz="0" w:space="0" w:color="auto"/>
            <w:right w:val="none" w:sz="0" w:space="0" w:color="auto"/>
          </w:divBdr>
          <w:divsChild>
            <w:div w:id="19835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footer" Target="footer17.xml"/><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header" Target="header13.xml"/><Relationship Id="rId16" Type="http://schemas.openxmlformats.org/officeDocument/2006/relationships/footer" Target="footer4.xml"/><Relationship Id="rId107" Type="http://schemas.openxmlformats.org/officeDocument/2006/relationships/image" Target="media/image72.png"/><Relationship Id="rId11" Type="http://schemas.openxmlformats.org/officeDocument/2006/relationships/footer" Target="footer1.xml"/><Relationship Id="rId32" Type="http://schemas.openxmlformats.org/officeDocument/2006/relationships/footer" Target="footer7.xm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header" Target="header10.xml"/><Relationship Id="rId123"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38.png"/><Relationship Id="rId82" Type="http://schemas.openxmlformats.org/officeDocument/2006/relationships/image" Target="media/image59.png"/><Relationship Id="rId90" Type="http://schemas.openxmlformats.org/officeDocument/2006/relationships/image" Target="media/image67.png"/><Relationship Id="rId95" Type="http://schemas.openxmlformats.org/officeDocument/2006/relationships/chart" Target="charts/chart2.xml"/><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100" Type="http://schemas.openxmlformats.org/officeDocument/2006/relationships/footer" Target="footer11.xml"/><Relationship Id="rId105" Type="http://schemas.openxmlformats.org/officeDocument/2006/relationships/hyperlink" Target="mailto:khoirilwafi123@gmail.com" TargetMode="External"/><Relationship Id="rId113" Type="http://schemas.openxmlformats.org/officeDocument/2006/relationships/footer" Target="footer15.xml"/><Relationship Id="rId118" Type="http://schemas.openxmlformats.org/officeDocument/2006/relationships/image" Target="media/image73.png"/><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69.png"/><Relationship Id="rId98" Type="http://schemas.openxmlformats.org/officeDocument/2006/relationships/footer" Target="footer10.xml"/><Relationship Id="rId121" Type="http://schemas.openxmlformats.org/officeDocument/2006/relationships/chart" Target="charts/chart6.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footer" Target="footer8.xml"/><Relationship Id="rId67" Type="http://schemas.openxmlformats.org/officeDocument/2006/relationships/image" Target="media/image44.png"/><Relationship Id="rId103" Type="http://schemas.openxmlformats.org/officeDocument/2006/relationships/footer" Target="footer12.xml"/><Relationship Id="rId108" Type="http://schemas.openxmlformats.org/officeDocument/2006/relationships/header" Target="header11.xml"/><Relationship Id="rId116" Type="http://schemas.openxmlformats.org/officeDocument/2006/relationships/header" Target="header15.xm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hyperlink" Target="https://smartdoorlock.my.id/api/login" TargetMode="External"/><Relationship Id="rId96" Type="http://schemas.openxmlformats.org/officeDocument/2006/relationships/chart" Target="charts/chart3.xml"/><Relationship Id="rId111"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image" Target="media/image71.png"/><Relationship Id="rId114" Type="http://schemas.openxmlformats.org/officeDocument/2006/relationships/header" Target="header14.xml"/><Relationship Id="rId119" Type="http://schemas.openxmlformats.org/officeDocument/2006/relationships/chart" Target="charts/chart4.xml"/><Relationship Id="rId10" Type="http://schemas.openxmlformats.org/officeDocument/2006/relationships/header" Target="header1.xml"/><Relationship Id="rId31" Type="http://schemas.openxmlformats.org/officeDocument/2006/relationships/header" Target="header6.xm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footer" Target="footer9.xml"/><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chart" Target="charts/chart1.xml"/><Relationship Id="rId99" Type="http://schemas.openxmlformats.org/officeDocument/2006/relationships/header" Target="header8.xml"/><Relationship Id="rId101" Type="http://schemas.openxmlformats.org/officeDocument/2006/relationships/header" Target="header9.xml"/><Relationship Id="rId122"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image" Target="media/image18.png"/><Relationship Id="rId109" Type="http://schemas.openxmlformats.org/officeDocument/2006/relationships/footer" Target="footer13.xml"/><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3.png"/><Relationship Id="rId97" Type="http://schemas.openxmlformats.org/officeDocument/2006/relationships/header" Target="header7.xml"/><Relationship Id="rId104" Type="http://schemas.openxmlformats.org/officeDocument/2006/relationships/image" Target="media/image70.png"/><Relationship Id="rId120" Type="http://schemas.openxmlformats.org/officeDocument/2006/relationships/chart" Target="charts/chart5.xml"/><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3.png"/><Relationship Id="rId87" Type="http://schemas.openxmlformats.org/officeDocument/2006/relationships/image" Target="media/image64.png"/><Relationship Id="rId110" Type="http://schemas.openxmlformats.org/officeDocument/2006/relationships/header" Target="header12.xml"/><Relationship Id="rId115" Type="http://schemas.openxmlformats.org/officeDocument/2006/relationships/footer" Target="footer16.xml"/></Relationships>
</file>

<file path=word/charts/_rels/chart1.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_project\ta\hasil_pengujian_update_status.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hasil_pengujian_update_status.csv"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result_verify_access!$N$1</c:f>
              <c:strCache>
                <c:ptCount val="1"/>
                <c:pt idx="0">
                  <c:v>Latensi (ms)</c:v>
                </c:pt>
              </c:strCache>
            </c:strRef>
          </c:tx>
          <c:marker>
            <c:symbol val="none"/>
          </c:marker>
          <c:val>
            <c:numRef>
              <c:f>result_verify_access!$N$2:$N$1001</c:f>
              <c:numCache>
                <c:formatCode>General</c:formatCode>
                <c:ptCount val="1000"/>
                <c:pt idx="0">
                  <c:v>293</c:v>
                </c:pt>
                <c:pt idx="1">
                  <c:v>287</c:v>
                </c:pt>
                <c:pt idx="2">
                  <c:v>329</c:v>
                </c:pt>
                <c:pt idx="3">
                  <c:v>349</c:v>
                </c:pt>
                <c:pt idx="4">
                  <c:v>310</c:v>
                </c:pt>
                <c:pt idx="5">
                  <c:v>369</c:v>
                </c:pt>
                <c:pt idx="6">
                  <c:v>295</c:v>
                </c:pt>
                <c:pt idx="7">
                  <c:v>281</c:v>
                </c:pt>
                <c:pt idx="8">
                  <c:v>276</c:v>
                </c:pt>
                <c:pt idx="9">
                  <c:v>149</c:v>
                </c:pt>
                <c:pt idx="10">
                  <c:v>243</c:v>
                </c:pt>
                <c:pt idx="11">
                  <c:v>163</c:v>
                </c:pt>
                <c:pt idx="12">
                  <c:v>202</c:v>
                </c:pt>
                <c:pt idx="13">
                  <c:v>323</c:v>
                </c:pt>
                <c:pt idx="14">
                  <c:v>125</c:v>
                </c:pt>
                <c:pt idx="15">
                  <c:v>147</c:v>
                </c:pt>
                <c:pt idx="16">
                  <c:v>178</c:v>
                </c:pt>
                <c:pt idx="17">
                  <c:v>182</c:v>
                </c:pt>
                <c:pt idx="18">
                  <c:v>361</c:v>
                </c:pt>
                <c:pt idx="19">
                  <c:v>215</c:v>
                </c:pt>
                <c:pt idx="20">
                  <c:v>414</c:v>
                </c:pt>
                <c:pt idx="21">
                  <c:v>408</c:v>
                </c:pt>
                <c:pt idx="22">
                  <c:v>243</c:v>
                </c:pt>
                <c:pt idx="23">
                  <c:v>266</c:v>
                </c:pt>
                <c:pt idx="24">
                  <c:v>298</c:v>
                </c:pt>
                <c:pt idx="25">
                  <c:v>482</c:v>
                </c:pt>
                <c:pt idx="26">
                  <c:v>323</c:v>
                </c:pt>
                <c:pt idx="27">
                  <c:v>404</c:v>
                </c:pt>
                <c:pt idx="28">
                  <c:v>556</c:v>
                </c:pt>
                <c:pt idx="29">
                  <c:v>597</c:v>
                </c:pt>
                <c:pt idx="30">
                  <c:v>450</c:v>
                </c:pt>
                <c:pt idx="31">
                  <c:v>648</c:v>
                </c:pt>
                <c:pt idx="32">
                  <c:v>633</c:v>
                </c:pt>
                <c:pt idx="33">
                  <c:v>553</c:v>
                </c:pt>
                <c:pt idx="34">
                  <c:v>477</c:v>
                </c:pt>
                <c:pt idx="35">
                  <c:v>446</c:v>
                </c:pt>
                <c:pt idx="36">
                  <c:v>611</c:v>
                </c:pt>
                <c:pt idx="37">
                  <c:v>469</c:v>
                </c:pt>
                <c:pt idx="38">
                  <c:v>614</c:v>
                </c:pt>
                <c:pt idx="39">
                  <c:v>499</c:v>
                </c:pt>
                <c:pt idx="40">
                  <c:v>627</c:v>
                </c:pt>
                <c:pt idx="41">
                  <c:v>728</c:v>
                </c:pt>
                <c:pt idx="42">
                  <c:v>755</c:v>
                </c:pt>
                <c:pt idx="43">
                  <c:v>744</c:v>
                </c:pt>
                <c:pt idx="44">
                  <c:v>703</c:v>
                </c:pt>
                <c:pt idx="45">
                  <c:v>612</c:v>
                </c:pt>
                <c:pt idx="46">
                  <c:v>633</c:v>
                </c:pt>
                <c:pt idx="47">
                  <c:v>640</c:v>
                </c:pt>
                <c:pt idx="48">
                  <c:v>752</c:v>
                </c:pt>
                <c:pt idx="49">
                  <c:v>660</c:v>
                </c:pt>
                <c:pt idx="50">
                  <c:v>718</c:v>
                </c:pt>
                <c:pt idx="51">
                  <c:v>692</c:v>
                </c:pt>
                <c:pt idx="52">
                  <c:v>806</c:v>
                </c:pt>
                <c:pt idx="53">
                  <c:v>822</c:v>
                </c:pt>
                <c:pt idx="54">
                  <c:v>855</c:v>
                </c:pt>
                <c:pt idx="55">
                  <c:v>775</c:v>
                </c:pt>
                <c:pt idx="56">
                  <c:v>938</c:v>
                </c:pt>
                <c:pt idx="57">
                  <c:v>923</c:v>
                </c:pt>
                <c:pt idx="58">
                  <c:v>861</c:v>
                </c:pt>
                <c:pt idx="59">
                  <c:v>871</c:v>
                </c:pt>
                <c:pt idx="60">
                  <c:v>811</c:v>
                </c:pt>
                <c:pt idx="61">
                  <c:v>832</c:v>
                </c:pt>
                <c:pt idx="62">
                  <c:v>832</c:v>
                </c:pt>
                <c:pt idx="63">
                  <c:v>932</c:v>
                </c:pt>
                <c:pt idx="64">
                  <c:v>936</c:v>
                </c:pt>
                <c:pt idx="65">
                  <c:v>714</c:v>
                </c:pt>
                <c:pt idx="66">
                  <c:v>726</c:v>
                </c:pt>
                <c:pt idx="67">
                  <c:v>914</c:v>
                </c:pt>
                <c:pt idx="68">
                  <c:v>967</c:v>
                </c:pt>
                <c:pt idx="69">
                  <c:v>926</c:v>
                </c:pt>
                <c:pt idx="70">
                  <c:v>785</c:v>
                </c:pt>
                <c:pt idx="71">
                  <c:v>1038</c:v>
                </c:pt>
                <c:pt idx="72">
                  <c:v>814</c:v>
                </c:pt>
                <c:pt idx="73">
                  <c:v>833</c:v>
                </c:pt>
                <c:pt idx="74">
                  <c:v>835</c:v>
                </c:pt>
                <c:pt idx="75">
                  <c:v>885</c:v>
                </c:pt>
                <c:pt idx="76">
                  <c:v>865</c:v>
                </c:pt>
                <c:pt idx="77">
                  <c:v>951</c:v>
                </c:pt>
                <c:pt idx="78">
                  <c:v>1053</c:v>
                </c:pt>
                <c:pt idx="79">
                  <c:v>1040</c:v>
                </c:pt>
                <c:pt idx="80">
                  <c:v>880</c:v>
                </c:pt>
                <c:pt idx="81">
                  <c:v>1083</c:v>
                </c:pt>
                <c:pt idx="82">
                  <c:v>996</c:v>
                </c:pt>
                <c:pt idx="83">
                  <c:v>1064</c:v>
                </c:pt>
                <c:pt idx="84">
                  <c:v>1040</c:v>
                </c:pt>
                <c:pt idx="85">
                  <c:v>922</c:v>
                </c:pt>
                <c:pt idx="86">
                  <c:v>1036</c:v>
                </c:pt>
                <c:pt idx="87">
                  <c:v>960</c:v>
                </c:pt>
                <c:pt idx="88">
                  <c:v>954</c:v>
                </c:pt>
                <c:pt idx="89">
                  <c:v>1043</c:v>
                </c:pt>
                <c:pt idx="90">
                  <c:v>1064</c:v>
                </c:pt>
                <c:pt idx="91">
                  <c:v>847</c:v>
                </c:pt>
                <c:pt idx="92">
                  <c:v>861</c:v>
                </c:pt>
                <c:pt idx="93">
                  <c:v>862</c:v>
                </c:pt>
                <c:pt idx="94">
                  <c:v>1111</c:v>
                </c:pt>
                <c:pt idx="95">
                  <c:v>1071</c:v>
                </c:pt>
                <c:pt idx="96">
                  <c:v>910</c:v>
                </c:pt>
                <c:pt idx="97">
                  <c:v>1128</c:v>
                </c:pt>
                <c:pt idx="98">
                  <c:v>940</c:v>
                </c:pt>
                <c:pt idx="99">
                  <c:v>942</c:v>
                </c:pt>
                <c:pt idx="100">
                  <c:v>1137</c:v>
                </c:pt>
                <c:pt idx="101">
                  <c:v>941</c:v>
                </c:pt>
                <c:pt idx="102">
                  <c:v>1114</c:v>
                </c:pt>
                <c:pt idx="103">
                  <c:v>957</c:v>
                </c:pt>
                <c:pt idx="104">
                  <c:v>1111</c:v>
                </c:pt>
                <c:pt idx="105">
                  <c:v>1060</c:v>
                </c:pt>
                <c:pt idx="106">
                  <c:v>1158</c:v>
                </c:pt>
                <c:pt idx="107">
                  <c:v>992</c:v>
                </c:pt>
                <c:pt idx="108">
                  <c:v>1125</c:v>
                </c:pt>
                <c:pt idx="109">
                  <c:v>1164</c:v>
                </c:pt>
                <c:pt idx="110">
                  <c:v>1100</c:v>
                </c:pt>
                <c:pt idx="111">
                  <c:v>1112</c:v>
                </c:pt>
                <c:pt idx="112">
                  <c:v>1017</c:v>
                </c:pt>
                <c:pt idx="113">
                  <c:v>1131</c:v>
                </c:pt>
                <c:pt idx="114">
                  <c:v>1096</c:v>
                </c:pt>
                <c:pt idx="115">
                  <c:v>1046</c:v>
                </c:pt>
                <c:pt idx="116">
                  <c:v>1137</c:v>
                </c:pt>
                <c:pt idx="117">
                  <c:v>1112</c:v>
                </c:pt>
                <c:pt idx="118">
                  <c:v>1021</c:v>
                </c:pt>
                <c:pt idx="119">
                  <c:v>1036</c:v>
                </c:pt>
                <c:pt idx="120">
                  <c:v>1128</c:v>
                </c:pt>
                <c:pt idx="121">
                  <c:v>1050</c:v>
                </c:pt>
                <c:pt idx="122">
                  <c:v>1151</c:v>
                </c:pt>
                <c:pt idx="123">
                  <c:v>1037</c:v>
                </c:pt>
                <c:pt idx="124">
                  <c:v>1022</c:v>
                </c:pt>
                <c:pt idx="125">
                  <c:v>1161</c:v>
                </c:pt>
                <c:pt idx="126">
                  <c:v>1207</c:v>
                </c:pt>
                <c:pt idx="127">
                  <c:v>1062</c:v>
                </c:pt>
                <c:pt idx="128">
                  <c:v>1181</c:v>
                </c:pt>
                <c:pt idx="129">
                  <c:v>1073</c:v>
                </c:pt>
                <c:pt idx="130">
                  <c:v>1117</c:v>
                </c:pt>
                <c:pt idx="131">
                  <c:v>1115</c:v>
                </c:pt>
                <c:pt idx="132">
                  <c:v>1189</c:v>
                </c:pt>
                <c:pt idx="133">
                  <c:v>1105</c:v>
                </c:pt>
                <c:pt idx="134">
                  <c:v>1227</c:v>
                </c:pt>
                <c:pt idx="135">
                  <c:v>1088</c:v>
                </c:pt>
                <c:pt idx="136">
                  <c:v>1110</c:v>
                </c:pt>
                <c:pt idx="137">
                  <c:v>1104</c:v>
                </c:pt>
                <c:pt idx="138">
                  <c:v>1131</c:v>
                </c:pt>
                <c:pt idx="139">
                  <c:v>1241</c:v>
                </c:pt>
                <c:pt idx="140">
                  <c:v>1266</c:v>
                </c:pt>
                <c:pt idx="141">
                  <c:v>1306</c:v>
                </c:pt>
                <c:pt idx="142">
                  <c:v>1307</c:v>
                </c:pt>
                <c:pt idx="143">
                  <c:v>1163</c:v>
                </c:pt>
                <c:pt idx="144">
                  <c:v>1286</c:v>
                </c:pt>
                <c:pt idx="145">
                  <c:v>1190</c:v>
                </c:pt>
                <c:pt idx="146">
                  <c:v>1207</c:v>
                </c:pt>
                <c:pt idx="147">
                  <c:v>1298</c:v>
                </c:pt>
                <c:pt idx="148">
                  <c:v>1281</c:v>
                </c:pt>
                <c:pt idx="149">
                  <c:v>1219</c:v>
                </c:pt>
                <c:pt idx="150">
                  <c:v>1315</c:v>
                </c:pt>
                <c:pt idx="151">
                  <c:v>1335</c:v>
                </c:pt>
                <c:pt idx="152">
                  <c:v>1313</c:v>
                </c:pt>
                <c:pt idx="153">
                  <c:v>1245</c:v>
                </c:pt>
                <c:pt idx="154">
                  <c:v>1297</c:v>
                </c:pt>
                <c:pt idx="155">
                  <c:v>1356</c:v>
                </c:pt>
                <c:pt idx="156">
                  <c:v>1336</c:v>
                </c:pt>
                <c:pt idx="157">
                  <c:v>1260</c:v>
                </c:pt>
                <c:pt idx="158">
                  <c:v>1269</c:v>
                </c:pt>
                <c:pt idx="159">
                  <c:v>1356</c:v>
                </c:pt>
                <c:pt idx="160">
                  <c:v>1328</c:v>
                </c:pt>
                <c:pt idx="161">
                  <c:v>1286</c:v>
                </c:pt>
                <c:pt idx="162">
                  <c:v>1282</c:v>
                </c:pt>
                <c:pt idx="163">
                  <c:v>1331</c:v>
                </c:pt>
                <c:pt idx="164">
                  <c:v>1418</c:v>
                </c:pt>
                <c:pt idx="165">
                  <c:v>1355</c:v>
                </c:pt>
                <c:pt idx="166">
                  <c:v>1354</c:v>
                </c:pt>
                <c:pt idx="167">
                  <c:v>1465</c:v>
                </c:pt>
                <c:pt idx="168">
                  <c:v>1332</c:v>
                </c:pt>
                <c:pt idx="169">
                  <c:v>1460</c:v>
                </c:pt>
                <c:pt idx="170">
                  <c:v>1483</c:v>
                </c:pt>
                <c:pt idx="171">
                  <c:v>1354</c:v>
                </c:pt>
                <c:pt idx="172">
                  <c:v>1480</c:v>
                </c:pt>
                <c:pt idx="173">
                  <c:v>1394</c:v>
                </c:pt>
                <c:pt idx="174">
                  <c:v>1393</c:v>
                </c:pt>
                <c:pt idx="175">
                  <c:v>1373</c:v>
                </c:pt>
                <c:pt idx="176">
                  <c:v>1374</c:v>
                </c:pt>
                <c:pt idx="177">
                  <c:v>1385</c:v>
                </c:pt>
                <c:pt idx="178">
                  <c:v>1548</c:v>
                </c:pt>
                <c:pt idx="179">
                  <c:v>1479</c:v>
                </c:pt>
                <c:pt idx="180">
                  <c:v>1540</c:v>
                </c:pt>
                <c:pt idx="181">
                  <c:v>1405</c:v>
                </c:pt>
                <c:pt idx="182">
                  <c:v>1539</c:v>
                </c:pt>
                <c:pt idx="183">
                  <c:v>1576</c:v>
                </c:pt>
                <c:pt idx="184">
                  <c:v>1533</c:v>
                </c:pt>
                <c:pt idx="185">
                  <c:v>1453</c:v>
                </c:pt>
                <c:pt idx="186">
                  <c:v>1450</c:v>
                </c:pt>
                <c:pt idx="187">
                  <c:v>1470</c:v>
                </c:pt>
                <c:pt idx="188">
                  <c:v>1436</c:v>
                </c:pt>
                <c:pt idx="189">
                  <c:v>1451</c:v>
                </c:pt>
                <c:pt idx="190">
                  <c:v>1575</c:v>
                </c:pt>
                <c:pt idx="191">
                  <c:v>1590</c:v>
                </c:pt>
                <c:pt idx="192">
                  <c:v>1477</c:v>
                </c:pt>
                <c:pt idx="193">
                  <c:v>1488</c:v>
                </c:pt>
                <c:pt idx="194">
                  <c:v>1453</c:v>
                </c:pt>
                <c:pt idx="195">
                  <c:v>1483</c:v>
                </c:pt>
                <c:pt idx="196">
                  <c:v>1474</c:v>
                </c:pt>
                <c:pt idx="197">
                  <c:v>1488</c:v>
                </c:pt>
                <c:pt idx="198">
                  <c:v>1475</c:v>
                </c:pt>
                <c:pt idx="199">
                  <c:v>1464</c:v>
                </c:pt>
                <c:pt idx="200">
                  <c:v>1493</c:v>
                </c:pt>
                <c:pt idx="201">
                  <c:v>1449</c:v>
                </c:pt>
                <c:pt idx="202">
                  <c:v>1491</c:v>
                </c:pt>
                <c:pt idx="203">
                  <c:v>1512</c:v>
                </c:pt>
                <c:pt idx="204">
                  <c:v>1526</c:v>
                </c:pt>
                <c:pt idx="205">
                  <c:v>1480</c:v>
                </c:pt>
                <c:pt idx="206">
                  <c:v>1458</c:v>
                </c:pt>
                <c:pt idx="207">
                  <c:v>1497</c:v>
                </c:pt>
                <c:pt idx="208">
                  <c:v>1497</c:v>
                </c:pt>
                <c:pt idx="209">
                  <c:v>1500</c:v>
                </c:pt>
                <c:pt idx="210">
                  <c:v>1492</c:v>
                </c:pt>
                <c:pt idx="211">
                  <c:v>1500</c:v>
                </c:pt>
                <c:pt idx="212">
                  <c:v>1488</c:v>
                </c:pt>
                <c:pt idx="213">
                  <c:v>1472</c:v>
                </c:pt>
                <c:pt idx="214">
                  <c:v>1532</c:v>
                </c:pt>
                <c:pt idx="215">
                  <c:v>1477</c:v>
                </c:pt>
                <c:pt idx="216">
                  <c:v>1479</c:v>
                </c:pt>
                <c:pt idx="217">
                  <c:v>1505</c:v>
                </c:pt>
                <c:pt idx="218">
                  <c:v>1466</c:v>
                </c:pt>
                <c:pt idx="219">
                  <c:v>1525</c:v>
                </c:pt>
                <c:pt idx="220">
                  <c:v>1489</c:v>
                </c:pt>
                <c:pt idx="221">
                  <c:v>1513</c:v>
                </c:pt>
                <c:pt idx="222">
                  <c:v>1475</c:v>
                </c:pt>
                <c:pt idx="223">
                  <c:v>1576</c:v>
                </c:pt>
                <c:pt idx="224">
                  <c:v>1543</c:v>
                </c:pt>
                <c:pt idx="225">
                  <c:v>1543</c:v>
                </c:pt>
                <c:pt idx="226">
                  <c:v>1529</c:v>
                </c:pt>
                <c:pt idx="227">
                  <c:v>1532</c:v>
                </c:pt>
                <c:pt idx="228">
                  <c:v>1503</c:v>
                </c:pt>
                <c:pt idx="229">
                  <c:v>1483</c:v>
                </c:pt>
                <c:pt idx="230">
                  <c:v>1556</c:v>
                </c:pt>
                <c:pt idx="231">
                  <c:v>1480</c:v>
                </c:pt>
                <c:pt idx="232">
                  <c:v>1554</c:v>
                </c:pt>
                <c:pt idx="233">
                  <c:v>1574</c:v>
                </c:pt>
                <c:pt idx="234">
                  <c:v>1523</c:v>
                </c:pt>
                <c:pt idx="235">
                  <c:v>1496</c:v>
                </c:pt>
                <c:pt idx="236">
                  <c:v>1533</c:v>
                </c:pt>
                <c:pt idx="237">
                  <c:v>1526</c:v>
                </c:pt>
                <c:pt idx="238">
                  <c:v>1499</c:v>
                </c:pt>
                <c:pt idx="239">
                  <c:v>1524</c:v>
                </c:pt>
                <c:pt idx="240">
                  <c:v>1514</c:v>
                </c:pt>
                <c:pt idx="241">
                  <c:v>1514</c:v>
                </c:pt>
                <c:pt idx="242">
                  <c:v>1497</c:v>
                </c:pt>
                <c:pt idx="243">
                  <c:v>1545</c:v>
                </c:pt>
                <c:pt idx="244">
                  <c:v>1500</c:v>
                </c:pt>
                <c:pt idx="245">
                  <c:v>1508</c:v>
                </c:pt>
                <c:pt idx="246">
                  <c:v>1523</c:v>
                </c:pt>
                <c:pt idx="247">
                  <c:v>1521</c:v>
                </c:pt>
                <c:pt idx="248">
                  <c:v>1559</c:v>
                </c:pt>
                <c:pt idx="249">
                  <c:v>1493</c:v>
                </c:pt>
                <c:pt idx="250">
                  <c:v>1500</c:v>
                </c:pt>
                <c:pt idx="251">
                  <c:v>1484</c:v>
                </c:pt>
                <c:pt idx="252">
                  <c:v>1515</c:v>
                </c:pt>
                <c:pt idx="253">
                  <c:v>1517</c:v>
                </c:pt>
                <c:pt idx="254">
                  <c:v>1523</c:v>
                </c:pt>
                <c:pt idx="255">
                  <c:v>1525</c:v>
                </c:pt>
                <c:pt idx="256">
                  <c:v>1500</c:v>
                </c:pt>
                <c:pt idx="257">
                  <c:v>1548</c:v>
                </c:pt>
                <c:pt idx="258">
                  <c:v>1550</c:v>
                </c:pt>
                <c:pt idx="259">
                  <c:v>1543</c:v>
                </c:pt>
                <c:pt idx="260">
                  <c:v>1500</c:v>
                </c:pt>
                <c:pt idx="261">
                  <c:v>1515</c:v>
                </c:pt>
                <c:pt idx="262">
                  <c:v>1508</c:v>
                </c:pt>
                <c:pt idx="263">
                  <c:v>1510</c:v>
                </c:pt>
                <c:pt idx="264">
                  <c:v>1484</c:v>
                </c:pt>
                <c:pt idx="265">
                  <c:v>1488</c:v>
                </c:pt>
                <c:pt idx="266">
                  <c:v>1575</c:v>
                </c:pt>
                <c:pt idx="267">
                  <c:v>1505</c:v>
                </c:pt>
                <c:pt idx="268">
                  <c:v>1501</c:v>
                </c:pt>
                <c:pt idx="269">
                  <c:v>1492</c:v>
                </c:pt>
                <c:pt idx="270">
                  <c:v>1518</c:v>
                </c:pt>
                <c:pt idx="271">
                  <c:v>1509</c:v>
                </c:pt>
                <c:pt idx="272">
                  <c:v>1535</c:v>
                </c:pt>
                <c:pt idx="273">
                  <c:v>1504</c:v>
                </c:pt>
                <c:pt idx="274">
                  <c:v>1512</c:v>
                </c:pt>
                <c:pt idx="275">
                  <c:v>1521</c:v>
                </c:pt>
                <c:pt idx="276">
                  <c:v>1535</c:v>
                </c:pt>
                <c:pt idx="277">
                  <c:v>1484</c:v>
                </c:pt>
                <c:pt idx="278">
                  <c:v>1523</c:v>
                </c:pt>
                <c:pt idx="279">
                  <c:v>1524</c:v>
                </c:pt>
                <c:pt idx="280">
                  <c:v>1524</c:v>
                </c:pt>
                <c:pt idx="281">
                  <c:v>1544</c:v>
                </c:pt>
                <c:pt idx="282">
                  <c:v>1516</c:v>
                </c:pt>
                <c:pt idx="283">
                  <c:v>1498</c:v>
                </c:pt>
                <c:pt idx="284">
                  <c:v>1521</c:v>
                </c:pt>
                <c:pt idx="285">
                  <c:v>1546</c:v>
                </c:pt>
                <c:pt idx="286">
                  <c:v>1534</c:v>
                </c:pt>
                <c:pt idx="287">
                  <c:v>1527</c:v>
                </c:pt>
                <c:pt idx="288">
                  <c:v>1582</c:v>
                </c:pt>
                <c:pt idx="289">
                  <c:v>1538</c:v>
                </c:pt>
                <c:pt idx="290">
                  <c:v>1540</c:v>
                </c:pt>
                <c:pt idx="291">
                  <c:v>1530</c:v>
                </c:pt>
                <c:pt idx="292">
                  <c:v>1539</c:v>
                </c:pt>
                <c:pt idx="293">
                  <c:v>1549</c:v>
                </c:pt>
                <c:pt idx="294">
                  <c:v>1546</c:v>
                </c:pt>
                <c:pt idx="295">
                  <c:v>1562</c:v>
                </c:pt>
                <c:pt idx="296">
                  <c:v>1529</c:v>
                </c:pt>
                <c:pt idx="297">
                  <c:v>1563</c:v>
                </c:pt>
                <c:pt idx="298">
                  <c:v>1545</c:v>
                </c:pt>
                <c:pt idx="299">
                  <c:v>1536</c:v>
                </c:pt>
                <c:pt idx="300">
                  <c:v>1549</c:v>
                </c:pt>
                <c:pt idx="301">
                  <c:v>1544</c:v>
                </c:pt>
                <c:pt idx="302">
                  <c:v>1566</c:v>
                </c:pt>
                <c:pt idx="303">
                  <c:v>1532</c:v>
                </c:pt>
                <c:pt idx="304">
                  <c:v>1540</c:v>
                </c:pt>
                <c:pt idx="305">
                  <c:v>1554</c:v>
                </c:pt>
                <c:pt idx="306">
                  <c:v>1565</c:v>
                </c:pt>
                <c:pt idx="307">
                  <c:v>1521</c:v>
                </c:pt>
                <c:pt idx="308">
                  <c:v>1551</c:v>
                </c:pt>
                <c:pt idx="309">
                  <c:v>1532</c:v>
                </c:pt>
                <c:pt idx="310">
                  <c:v>1540</c:v>
                </c:pt>
                <c:pt idx="311">
                  <c:v>1545</c:v>
                </c:pt>
                <c:pt idx="312">
                  <c:v>1514</c:v>
                </c:pt>
                <c:pt idx="313">
                  <c:v>1538</c:v>
                </c:pt>
                <c:pt idx="314">
                  <c:v>1516</c:v>
                </c:pt>
                <c:pt idx="315">
                  <c:v>1543</c:v>
                </c:pt>
                <c:pt idx="316">
                  <c:v>1550</c:v>
                </c:pt>
                <c:pt idx="317">
                  <c:v>1502</c:v>
                </c:pt>
                <c:pt idx="318">
                  <c:v>1520</c:v>
                </c:pt>
                <c:pt idx="319">
                  <c:v>1478</c:v>
                </c:pt>
                <c:pt idx="320">
                  <c:v>1531</c:v>
                </c:pt>
                <c:pt idx="321">
                  <c:v>1478</c:v>
                </c:pt>
                <c:pt idx="322">
                  <c:v>1572</c:v>
                </c:pt>
                <c:pt idx="323">
                  <c:v>1451</c:v>
                </c:pt>
                <c:pt idx="324">
                  <c:v>1492</c:v>
                </c:pt>
                <c:pt idx="325">
                  <c:v>1487</c:v>
                </c:pt>
                <c:pt idx="326">
                  <c:v>1485</c:v>
                </c:pt>
                <c:pt idx="327">
                  <c:v>1502</c:v>
                </c:pt>
                <c:pt idx="328">
                  <c:v>1515</c:v>
                </c:pt>
                <c:pt idx="329">
                  <c:v>1566</c:v>
                </c:pt>
                <c:pt idx="330">
                  <c:v>1465</c:v>
                </c:pt>
                <c:pt idx="331">
                  <c:v>1440</c:v>
                </c:pt>
                <c:pt idx="332">
                  <c:v>1487</c:v>
                </c:pt>
                <c:pt idx="333">
                  <c:v>1465</c:v>
                </c:pt>
                <c:pt idx="334">
                  <c:v>1490</c:v>
                </c:pt>
                <c:pt idx="335">
                  <c:v>1476</c:v>
                </c:pt>
                <c:pt idx="336">
                  <c:v>1486</c:v>
                </c:pt>
                <c:pt idx="337">
                  <c:v>1498</c:v>
                </c:pt>
                <c:pt idx="338">
                  <c:v>1438</c:v>
                </c:pt>
                <c:pt idx="339">
                  <c:v>1455</c:v>
                </c:pt>
                <c:pt idx="340">
                  <c:v>1461</c:v>
                </c:pt>
                <c:pt idx="341">
                  <c:v>1486</c:v>
                </c:pt>
                <c:pt idx="342">
                  <c:v>1476</c:v>
                </c:pt>
                <c:pt idx="343">
                  <c:v>1452</c:v>
                </c:pt>
                <c:pt idx="344">
                  <c:v>1457</c:v>
                </c:pt>
                <c:pt idx="345">
                  <c:v>1493</c:v>
                </c:pt>
                <c:pt idx="346">
                  <c:v>1444</c:v>
                </c:pt>
                <c:pt idx="347">
                  <c:v>1502</c:v>
                </c:pt>
                <c:pt idx="348">
                  <c:v>1505</c:v>
                </c:pt>
                <c:pt idx="349">
                  <c:v>1507</c:v>
                </c:pt>
                <c:pt idx="350">
                  <c:v>1453</c:v>
                </c:pt>
                <c:pt idx="351">
                  <c:v>1493</c:v>
                </c:pt>
                <c:pt idx="352">
                  <c:v>1482</c:v>
                </c:pt>
                <c:pt idx="353">
                  <c:v>1482</c:v>
                </c:pt>
                <c:pt idx="354">
                  <c:v>1442</c:v>
                </c:pt>
                <c:pt idx="355">
                  <c:v>1486</c:v>
                </c:pt>
                <c:pt idx="356">
                  <c:v>1431</c:v>
                </c:pt>
                <c:pt idx="357">
                  <c:v>1507</c:v>
                </c:pt>
                <c:pt idx="358">
                  <c:v>1522</c:v>
                </c:pt>
                <c:pt idx="359">
                  <c:v>1455</c:v>
                </c:pt>
                <c:pt idx="360">
                  <c:v>1448</c:v>
                </c:pt>
                <c:pt idx="361">
                  <c:v>1479</c:v>
                </c:pt>
                <c:pt idx="362">
                  <c:v>1408</c:v>
                </c:pt>
                <c:pt idx="363">
                  <c:v>1484</c:v>
                </c:pt>
                <c:pt idx="364">
                  <c:v>1472</c:v>
                </c:pt>
                <c:pt idx="365">
                  <c:v>1448</c:v>
                </c:pt>
                <c:pt idx="366">
                  <c:v>1505</c:v>
                </c:pt>
                <c:pt idx="367">
                  <c:v>1444</c:v>
                </c:pt>
                <c:pt idx="368">
                  <c:v>1459</c:v>
                </c:pt>
                <c:pt idx="369">
                  <c:v>1476</c:v>
                </c:pt>
                <c:pt idx="370">
                  <c:v>1463</c:v>
                </c:pt>
                <c:pt idx="371">
                  <c:v>1428</c:v>
                </c:pt>
                <c:pt idx="372">
                  <c:v>1423</c:v>
                </c:pt>
                <c:pt idx="373">
                  <c:v>1456</c:v>
                </c:pt>
                <c:pt idx="374">
                  <c:v>1454</c:v>
                </c:pt>
                <c:pt idx="375">
                  <c:v>1430</c:v>
                </c:pt>
                <c:pt idx="376">
                  <c:v>1398</c:v>
                </c:pt>
                <c:pt idx="377">
                  <c:v>1475</c:v>
                </c:pt>
                <c:pt idx="378">
                  <c:v>1475</c:v>
                </c:pt>
                <c:pt idx="379">
                  <c:v>1419</c:v>
                </c:pt>
                <c:pt idx="380">
                  <c:v>1418</c:v>
                </c:pt>
                <c:pt idx="381">
                  <c:v>1451</c:v>
                </c:pt>
                <c:pt idx="382">
                  <c:v>1456</c:v>
                </c:pt>
                <c:pt idx="383">
                  <c:v>1414</c:v>
                </c:pt>
                <c:pt idx="384">
                  <c:v>1425</c:v>
                </c:pt>
                <c:pt idx="385">
                  <c:v>1424</c:v>
                </c:pt>
                <c:pt idx="386">
                  <c:v>1405</c:v>
                </c:pt>
                <c:pt idx="387">
                  <c:v>1465</c:v>
                </c:pt>
                <c:pt idx="388">
                  <c:v>1399</c:v>
                </c:pt>
                <c:pt idx="389">
                  <c:v>1392</c:v>
                </c:pt>
                <c:pt idx="390">
                  <c:v>1406</c:v>
                </c:pt>
                <c:pt idx="391">
                  <c:v>1405</c:v>
                </c:pt>
                <c:pt idx="392">
                  <c:v>1442</c:v>
                </c:pt>
                <c:pt idx="393">
                  <c:v>1422</c:v>
                </c:pt>
                <c:pt idx="394">
                  <c:v>1390</c:v>
                </c:pt>
                <c:pt idx="395">
                  <c:v>1432</c:v>
                </c:pt>
                <c:pt idx="396">
                  <c:v>1445</c:v>
                </c:pt>
                <c:pt idx="397">
                  <c:v>1438</c:v>
                </c:pt>
                <c:pt idx="398">
                  <c:v>1420</c:v>
                </c:pt>
                <c:pt idx="399">
                  <c:v>1442</c:v>
                </c:pt>
                <c:pt idx="400">
                  <c:v>1430</c:v>
                </c:pt>
                <c:pt idx="401">
                  <c:v>1455</c:v>
                </c:pt>
                <c:pt idx="402">
                  <c:v>1414</c:v>
                </c:pt>
                <c:pt idx="403">
                  <c:v>1398</c:v>
                </c:pt>
                <c:pt idx="404">
                  <c:v>1400</c:v>
                </c:pt>
                <c:pt idx="405">
                  <c:v>1441</c:v>
                </c:pt>
                <c:pt idx="406">
                  <c:v>1429</c:v>
                </c:pt>
                <c:pt idx="407">
                  <c:v>1404</c:v>
                </c:pt>
                <c:pt idx="408">
                  <c:v>1436</c:v>
                </c:pt>
                <c:pt idx="409">
                  <c:v>1409</c:v>
                </c:pt>
                <c:pt idx="410">
                  <c:v>1464</c:v>
                </c:pt>
                <c:pt idx="411">
                  <c:v>1444</c:v>
                </c:pt>
                <c:pt idx="412">
                  <c:v>1443</c:v>
                </c:pt>
                <c:pt idx="413">
                  <c:v>1439</c:v>
                </c:pt>
                <c:pt idx="414">
                  <c:v>1416</c:v>
                </c:pt>
                <c:pt idx="415">
                  <c:v>1453</c:v>
                </c:pt>
                <c:pt idx="416">
                  <c:v>1432</c:v>
                </c:pt>
                <c:pt idx="417">
                  <c:v>1431</c:v>
                </c:pt>
                <c:pt idx="418">
                  <c:v>1471</c:v>
                </c:pt>
                <c:pt idx="419">
                  <c:v>1455</c:v>
                </c:pt>
                <c:pt idx="420">
                  <c:v>1478</c:v>
                </c:pt>
                <c:pt idx="421">
                  <c:v>1462</c:v>
                </c:pt>
                <c:pt idx="422">
                  <c:v>1442</c:v>
                </c:pt>
                <c:pt idx="423">
                  <c:v>1442</c:v>
                </c:pt>
                <c:pt idx="424">
                  <c:v>1429</c:v>
                </c:pt>
                <c:pt idx="425">
                  <c:v>1420</c:v>
                </c:pt>
                <c:pt idx="426">
                  <c:v>1439</c:v>
                </c:pt>
                <c:pt idx="427">
                  <c:v>1532</c:v>
                </c:pt>
                <c:pt idx="428">
                  <c:v>1492</c:v>
                </c:pt>
                <c:pt idx="429">
                  <c:v>1480</c:v>
                </c:pt>
                <c:pt idx="430">
                  <c:v>1475</c:v>
                </c:pt>
                <c:pt idx="431">
                  <c:v>1465</c:v>
                </c:pt>
                <c:pt idx="432">
                  <c:v>1467</c:v>
                </c:pt>
                <c:pt idx="433">
                  <c:v>1523</c:v>
                </c:pt>
                <c:pt idx="434">
                  <c:v>1489</c:v>
                </c:pt>
                <c:pt idx="435">
                  <c:v>1511</c:v>
                </c:pt>
                <c:pt idx="436">
                  <c:v>1541</c:v>
                </c:pt>
                <c:pt idx="437">
                  <c:v>1464</c:v>
                </c:pt>
                <c:pt idx="438">
                  <c:v>1470</c:v>
                </c:pt>
                <c:pt idx="439">
                  <c:v>1500</c:v>
                </c:pt>
                <c:pt idx="440">
                  <c:v>1498</c:v>
                </c:pt>
                <c:pt idx="441">
                  <c:v>1526</c:v>
                </c:pt>
                <c:pt idx="442">
                  <c:v>1575</c:v>
                </c:pt>
                <c:pt idx="443">
                  <c:v>1498</c:v>
                </c:pt>
                <c:pt idx="444">
                  <c:v>1475</c:v>
                </c:pt>
                <c:pt idx="445">
                  <c:v>1495</c:v>
                </c:pt>
                <c:pt idx="446">
                  <c:v>1501</c:v>
                </c:pt>
                <c:pt idx="447">
                  <c:v>1462</c:v>
                </c:pt>
                <c:pt idx="448">
                  <c:v>1444</c:v>
                </c:pt>
                <c:pt idx="449">
                  <c:v>1480</c:v>
                </c:pt>
                <c:pt idx="450">
                  <c:v>1479</c:v>
                </c:pt>
                <c:pt idx="451">
                  <c:v>1468</c:v>
                </c:pt>
                <c:pt idx="452">
                  <c:v>1486</c:v>
                </c:pt>
                <c:pt idx="453">
                  <c:v>1486</c:v>
                </c:pt>
                <c:pt idx="454">
                  <c:v>1464</c:v>
                </c:pt>
                <c:pt idx="455">
                  <c:v>1519</c:v>
                </c:pt>
                <c:pt idx="456">
                  <c:v>1446</c:v>
                </c:pt>
                <c:pt idx="457">
                  <c:v>1536</c:v>
                </c:pt>
                <c:pt idx="458">
                  <c:v>1488</c:v>
                </c:pt>
                <c:pt idx="459">
                  <c:v>1488</c:v>
                </c:pt>
                <c:pt idx="460">
                  <c:v>1501</c:v>
                </c:pt>
                <c:pt idx="461">
                  <c:v>1495</c:v>
                </c:pt>
                <c:pt idx="462">
                  <c:v>1514</c:v>
                </c:pt>
                <c:pt idx="463">
                  <c:v>1494</c:v>
                </c:pt>
                <c:pt idx="464">
                  <c:v>1501</c:v>
                </c:pt>
                <c:pt idx="465">
                  <c:v>1545</c:v>
                </c:pt>
                <c:pt idx="466">
                  <c:v>1512</c:v>
                </c:pt>
                <c:pt idx="467">
                  <c:v>1514</c:v>
                </c:pt>
                <c:pt idx="468">
                  <c:v>1506</c:v>
                </c:pt>
                <c:pt idx="469">
                  <c:v>1508</c:v>
                </c:pt>
                <c:pt idx="470">
                  <c:v>1495</c:v>
                </c:pt>
                <c:pt idx="471">
                  <c:v>1492</c:v>
                </c:pt>
                <c:pt idx="472">
                  <c:v>1497</c:v>
                </c:pt>
                <c:pt idx="473">
                  <c:v>1535</c:v>
                </c:pt>
                <c:pt idx="474">
                  <c:v>1487</c:v>
                </c:pt>
                <c:pt idx="475">
                  <c:v>1518</c:v>
                </c:pt>
                <c:pt idx="476">
                  <c:v>1499</c:v>
                </c:pt>
                <c:pt idx="477">
                  <c:v>1500</c:v>
                </c:pt>
                <c:pt idx="478">
                  <c:v>1498</c:v>
                </c:pt>
                <c:pt idx="479">
                  <c:v>1474</c:v>
                </c:pt>
                <c:pt idx="480">
                  <c:v>1478</c:v>
                </c:pt>
                <c:pt idx="481">
                  <c:v>1484</c:v>
                </c:pt>
                <c:pt idx="482">
                  <c:v>1513</c:v>
                </c:pt>
                <c:pt idx="483">
                  <c:v>1492</c:v>
                </c:pt>
                <c:pt idx="484">
                  <c:v>1469</c:v>
                </c:pt>
                <c:pt idx="485">
                  <c:v>1497</c:v>
                </c:pt>
                <c:pt idx="486">
                  <c:v>1498</c:v>
                </c:pt>
                <c:pt idx="487">
                  <c:v>1502</c:v>
                </c:pt>
                <c:pt idx="488">
                  <c:v>1488</c:v>
                </c:pt>
                <c:pt idx="489">
                  <c:v>1470</c:v>
                </c:pt>
                <c:pt idx="490">
                  <c:v>1510</c:v>
                </c:pt>
                <c:pt idx="491">
                  <c:v>1512</c:v>
                </c:pt>
                <c:pt idx="492">
                  <c:v>1482</c:v>
                </c:pt>
                <c:pt idx="493">
                  <c:v>1458</c:v>
                </c:pt>
                <c:pt idx="494">
                  <c:v>1464</c:v>
                </c:pt>
                <c:pt idx="495">
                  <c:v>1445</c:v>
                </c:pt>
                <c:pt idx="496">
                  <c:v>1440</c:v>
                </c:pt>
                <c:pt idx="497">
                  <c:v>1478</c:v>
                </c:pt>
                <c:pt idx="498">
                  <c:v>1464</c:v>
                </c:pt>
                <c:pt idx="499">
                  <c:v>1491</c:v>
                </c:pt>
                <c:pt idx="500">
                  <c:v>1475</c:v>
                </c:pt>
                <c:pt idx="501">
                  <c:v>1458</c:v>
                </c:pt>
                <c:pt idx="502">
                  <c:v>1494</c:v>
                </c:pt>
                <c:pt idx="503">
                  <c:v>1475</c:v>
                </c:pt>
                <c:pt idx="504">
                  <c:v>1441</c:v>
                </c:pt>
                <c:pt idx="505">
                  <c:v>1514</c:v>
                </c:pt>
                <c:pt idx="506">
                  <c:v>1448</c:v>
                </c:pt>
                <c:pt idx="507">
                  <c:v>1486</c:v>
                </c:pt>
                <c:pt idx="508">
                  <c:v>1462</c:v>
                </c:pt>
                <c:pt idx="509">
                  <c:v>1455</c:v>
                </c:pt>
                <c:pt idx="510">
                  <c:v>1485</c:v>
                </c:pt>
                <c:pt idx="511">
                  <c:v>1449</c:v>
                </c:pt>
                <c:pt idx="512">
                  <c:v>1454</c:v>
                </c:pt>
                <c:pt idx="513">
                  <c:v>1483</c:v>
                </c:pt>
                <c:pt idx="514">
                  <c:v>1468</c:v>
                </c:pt>
                <c:pt idx="515">
                  <c:v>1482</c:v>
                </c:pt>
                <c:pt idx="516">
                  <c:v>1474</c:v>
                </c:pt>
                <c:pt idx="517">
                  <c:v>1515</c:v>
                </c:pt>
                <c:pt idx="518">
                  <c:v>1537</c:v>
                </c:pt>
                <c:pt idx="519">
                  <c:v>1446</c:v>
                </c:pt>
                <c:pt idx="520">
                  <c:v>1468</c:v>
                </c:pt>
                <c:pt idx="521">
                  <c:v>1456</c:v>
                </c:pt>
                <c:pt idx="522">
                  <c:v>1489</c:v>
                </c:pt>
                <c:pt idx="523">
                  <c:v>1433</c:v>
                </c:pt>
                <c:pt idx="524">
                  <c:v>1489</c:v>
                </c:pt>
                <c:pt idx="525">
                  <c:v>1490</c:v>
                </c:pt>
                <c:pt idx="526">
                  <c:v>1475</c:v>
                </c:pt>
                <c:pt idx="527">
                  <c:v>1460</c:v>
                </c:pt>
                <c:pt idx="528">
                  <c:v>1445</c:v>
                </c:pt>
                <c:pt idx="529">
                  <c:v>1481</c:v>
                </c:pt>
                <c:pt idx="530">
                  <c:v>1485</c:v>
                </c:pt>
                <c:pt idx="531">
                  <c:v>1482</c:v>
                </c:pt>
                <c:pt idx="532">
                  <c:v>1427</c:v>
                </c:pt>
                <c:pt idx="533">
                  <c:v>1498</c:v>
                </c:pt>
                <c:pt idx="534">
                  <c:v>1439</c:v>
                </c:pt>
                <c:pt idx="535">
                  <c:v>1483</c:v>
                </c:pt>
                <c:pt idx="536">
                  <c:v>1488</c:v>
                </c:pt>
                <c:pt idx="537">
                  <c:v>1471</c:v>
                </c:pt>
                <c:pt idx="538">
                  <c:v>1513</c:v>
                </c:pt>
                <c:pt idx="539">
                  <c:v>1451</c:v>
                </c:pt>
                <c:pt idx="540">
                  <c:v>1461</c:v>
                </c:pt>
                <c:pt idx="541">
                  <c:v>1490</c:v>
                </c:pt>
                <c:pt idx="542">
                  <c:v>1486</c:v>
                </c:pt>
                <c:pt idx="543">
                  <c:v>1571</c:v>
                </c:pt>
                <c:pt idx="544">
                  <c:v>1523</c:v>
                </c:pt>
                <c:pt idx="545">
                  <c:v>1531</c:v>
                </c:pt>
                <c:pt idx="546">
                  <c:v>1561</c:v>
                </c:pt>
                <c:pt idx="547">
                  <c:v>1522</c:v>
                </c:pt>
                <c:pt idx="548">
                  <c:v>1525</c:v>
                </c:pt>
                <c:pt idx="549">
                  <c:v>1490</c:v>
                </c:pt>
                <c:pt idx="550">
                  <c:v>1559</c:v>
                </c:pt>
                <c:pt idx="551">
                  <c:v>1566</c:v>
                </c:pt>
                <c:pt idx="552">
                  <c:v>1601</c:v>
                </c:pt>
                <c:pt idx="553">
                  <c:v>1548</c:v>
                </c:pt>
                <c:pt idx="554">
                  <c:v>1496</c:v>
                </c:pt>
                <c:pt idx="555">
                  <c:v>1568</c:v>
                </c:pt>
                <c:pt idx="556">
                  <c:v>1500</c:v>
                </c:pt>
                <c:pt idx="557">
                  <c:v>1543</c:v>
                </c:pt>
                <c:pt idx="558">
                  <c:v>1552</c:v>
                </c:pt>
                <c:pt idx="559">
                  <c:v>1540</c:v>
                </c:pt>
                <c:pt idx="560">
                  <c:v>1529</c:v>
                </c:pt>
                <c:pt idx="561">
                  <c:v>1536</c:v>
                </c:pt>
                <c:pt idx="562">
                  <c:v>1506</c:v>
                </c:pt>
                <c:pt idx="563">
                  <c:v>1515</c:v>
                </c:pt>
                <c:pt idx="564">
                  <c:v>1522</c:v>
                </c:pt>
                <c:pt idx="565">
                  <c:v>1517</c:v>
                </c:pt>
                <c:pt idx="566">
                  <c:v>1525</c:v>
                </c:pt>
                <c:pt idx="567">
                  <c:v>1548</c:v>
                </c:pt>
                <c:pt idx="568">
                  <c:v>1564</c:v>
                </c:pt>
                <c:pt idx="569">
                  <c:v>1529</c:v>
                </c:pt>
                <c:pt idx="570">
                  <c:v>1543</c:v>
                </c:pt>
                <c:pt idx="571">
                  <c:v>1545</c:v>
                </c:pt>
                <c:pt idx="572">
                  <c:v>1519</c:v>
                </c:pt>
                <c:pt idx="573">
                  <c:v>1549</c:v>
                </c:pt>
                <c:pt idx="574">
                  <c:v>1513</c:v>
                </c:pt>
                <c:pt idx="575">
                  <c:v>1543</c:v>
                </c:pt>
                <c:pt idx="576">
                  <c:v>1537</c:v>
                </c:pt>
                <c:pt idx="577">
                  <c:v>1528</c:v>
                </c:pt>
                <c:pt idx="578">
                  <c:v>1584</c:v>
                </c:pt>
                <c:pt idx="579">
                  <c:v>1566</c:v>
                </c:pt>
                <c:pt idx="580">
                  <c:v>1538</c:v>
                </c:pt>
                <c:pt idx="581">
                  <c:v>1574</c:v>
                </c:pt>
                <c:pt idx="582">
                  <c:v>1586</c:v>
                </c:pt>
                <c:pt idx="583">
                  <c:v>1543</c:v>
                </c:pt>
                <c:pt idx="584">
                  <c:v>1573</c:v>
                </c:pt>
                <c:pt idx="585">
                  <c:v>1566</c:v>
                </c:pt>
                <c:pt idx="586">
                  <c:v>1560</c:v>
                </c:pt>
                <c:pt idx="587">
                  <c:v>1556</c:v>
                </c:pt>
                <c:pt idx="588">
                  <c:v>1539</c:v>
                </c:pt>
                <c:pt idx="589">
                  <c:v>1542</c:v>
                </c:pt>
                <c:pt idx="590">
                  <c:v>1557</c:v>
                </c:pt>
                <c:pt idx="591">
                  <c:v>1587</c:v>
                </c:pt>
                <c:pt idx="592">
                  <c:v>1580</c:v>
                </c:pt>
                <c:pt idx="593">
                  <c:v>1615</c:v>
                </c:pt>
                <c:pt idx="594">
                  <c:v>1535</c:v>
                </c:pt>
                <c:pt idx="595">
                  <c:v>1532</c:v>
                </c:pt>
                <c:pt idx="596">
                  <c:v>1542</c:v>
                </c:pt>
                <c:pt idx="597">
                  <c:v>1552</c:v>
                </c:pt>
                <c:pt idx="598">
                  <c:v>1551</c:v>
                </c:pt>
                <c:pt idx="599">
                  <c:v>1536</c:v>
                </c:pt>
                <c:pt idx="600">
                  <c:v>1603</c:v>
                </c:pt>
                <c:pt idx="601">
                  <c:v>1512</c:v>
                </c:pt>
                <c:pt idx="602">
                  <c:v>1549</c:v>
                </c:pt>
                <c:pt idx="603">
                  <c:v>1513</c:v>
                </c:pt>
                <c:pt idx="604">
                  <c:v>1561</c:v>
                </c:pt>
                <c:pt idx="605">
                  <c:v>1510</c:v>
                </c:pt>
                <c:pt idx="606">
                  <c:v>1541</c:v>
                </c:pt>
                <c:pt idx="607">
                  <c:v>1556</c:v>
                </c:pt>
                <c:pt idx="608">
                  <c:v>1550</c:v>
                </c:pt>
                <c:pt idx="609">
                  <c:v>1571</c:v>
                </c:pt>
                <c:pt idx="610">
                  <c:v>1525</c:v>
                </c:pt>
                <c:pt idx="611">
                  <c:v>1533</c:v>
                </c:pt>
                <c:pt idx="612">
                  <c:v>1519</c:v>
                </c:pt>
                <c:pt idx="613">
                  <c:v>1557</c:v>
                </c:pt>
                <c:pt idx="614">
                  <c:v>1614</c:v>
                </c:pt>
                <c:pt idx="615">
                  <c:v>1581</c:v>
                </c:pt>
                <c:pt idx="616">
                  <c:v>1525</c:v>
                </c:pt>
                <c:pt idx="617">
                  <c:v>1536</c:v>
                </c:pt>
                <c:pt idx="618">
                  <c:v>1557</c:v>
                </c:pt>
                <c:pt idx="619">
                  <c:v>1575</c:v>
                </c:pt>
                <c:pt idx="620">
                  <c:v>1577</c:v>
                </c:pt>
                <c:pt idx="621">
                  <c:v>1546</c:v>
                </c:pt>
                <c:pt idx="622">
                  <c:v>1585</c:v>
                </c:pt>
                <c:pt idx="623">
                  <c:v>1559</c:v>
                </c:pt>
                <c:pt idx="624">
                  <c:v>1528</c:v>
                </c:pt>
                <c:pt idx="625">
                  <c:v>1537</c:v>
                </c:pt>
                <c:pt idx="626">
                  <c:v>1537</c:v>
                </c:pt>
                <c:pt idx="627">
                  <c:v>1547</c:v>
                </c:pt>
                <c:pt idx="628">
                  <c:v>1628</c:v>
                </c:pt>
                <c:pt idx="629">
                  <c:v>1545</c:v>
                </c:pt>
                <c:pt idx="630">
                  <c:v>1554</c:v>
                </c:pt>
                <c:pt idx="631">
                  <c:v>1496</c:v>
                </c:pt>
                <c:pt idx="632">
                  <c:v>1536</c:v>
                </c:pt>
                <c:pt idx="633">
                  <c:v>1515</c:v>
                </c:pt>
                <c:pt idx="634">
                  <c:v>1493</c:v>
                </c:pt>
                <c:pt idx="635">
                  <c:v>1498</c:v>
                </c:pt>
                <c:pt idx="636">
                  <c:v>1576</c:v>
                </c:pt>
                <c:pt idx="637">
                  <c:v>1527</c:v>
                </c:pt>
                <c:pt idx="638">
                  <c:v>1496</c:v>
                </c:pt>
                <c:pt idx="639">
                  <c:v>1516</c:v>
                </c:pt>
                <c:pt idx="640">
                  <c:v>1490</c:v>
                </c:pt>
                <c:pt idx="641">
                  <c:v>1494</c:v>
                </c:pt>
                <c:pt idx="642">
                  <c:v>1520</c:v>
                </c:pt>
                <c:pt idx="643">
                  <c:v>1458</c:v>
                </c:pt>
                <c:pt idx="644">
                  <c:v>1518</c:v>
                </c:pt>
                <c:pt idx="645">
                  <c:v>1453</c:v>
                </c:pt>
                <c:pt idx="646">
                  <c:v>1478</c:v>
                </c:pt>
                <c:pt idx="647">
                  <c:v>1481</c:v>
                </c:pt>
                <c:pt idx="648">
                  <c:v>1483</c:v>
                </c:pt>
                <c:pt idx="649">
                  <c:v>1459</c:v>
                </c:pt>
                <c:pt idx="650">
                  <c:v>1426</c:v>
                </c:pt>
                <c:pt idx="651">
                  <c:v>1456</c:v>
                </c:pt>
                <c:pt idx="652">
                  <c:v>1453</c:v>
                </c:pt>
                <c:pt idx="653">
                  <c:v>1470</c:v>
                </c:pt>
                <c:pt idx="654">
                  <c:v>1451</c:v>
                </c:pt>
                <c:pt idx="655">
                  <c:v>1445</c:v>
                </c:pt>
                <c:pt idx="656">
                  <c:v>1456</c:v>
                </c:pt>
                <c:pt idx="657">
                  <c:v>1448</c:v>
                </c:pt>
                <c:pt idx="658">
                  <c:v>1468</c:v>
                </c:pt>
                <c:pt idx="659">
                  <c:v>1426</c:v>
                </c:pt>
                <c:pt idx="660">
                  <c:v>1446</c:v>
                </c:pt>
                <c:pt idx="661">
                  <c:v>1428</c:v>
                </c:pt>
                <c:pt idx="662">
                  <c:v>1459</c:v>
                </c:pt>
                <c:pt idx="663">
                  <c:v>1415</c:v>
                </c:pt>
                <c:pt idx="664">
                  <c:v>1451</c:v>
                </c:pt>
                <c:pt idx="665">
                  <c:v>1471</c:v>
                </c:pt>
                <c:pt idx="666">
                  <c:v>1467</c:v>
                </c:pt>
                <c:pt idx="667">
                  <c:v>1428</c:v>
                </c:pt>
                <c:pt idx="668">
                  <c:v>1487</c:v>
                </c:pt>
                <c:pt idx="669">
                  <c:v>1457</c:v>
                </c:pt>
                <c:pt idx="670">
                  <c:v>1456</c:v>
                </c:pt>
                <c:pt idx="671">
                  <c:v>1463</c:v>
                </c:pt>
                <c:pt idx="672">
                  <c:v>1486</c:v>
                </c:pt>
                <c:pt idx="673">
                  <c:v>1480</c:v>
                </c:pt>
                <c:pt idx="674">
                  <c:v>1486</c:v>
                </c:pt>
                <c:pt idx="675">
                  <c:v>1446</c:v>
                </c:pt>
                <c:pt idx="676">
                  <c:v>1516</c:v>
                </c:pt>
                <c:pt idx="677">
                  <c:v>1505</c:v>
                </c:pt>
                <c:pt idx="678">
                  <c:v>1446</c:v>
                </c:pt>
                <c:pt idx="679">
                  <c:v>1492</c:v>
                </c:pt>
                <c:pt idx="680">
                  <c:v>1451</c:v>
                </c:pt>
                <c:pt idx="681">
                  <c:v>1473</c:v>
                </c:pt>
                <c:pt idx="682">
                  <c:v>1457</c:v>
                </c:pt>
                <c:pt idx="683">
                  <c:v>1438</c:v>
                </c:pt>
                <c:pt idx="684">
                  <c:v>1508</c:v>
                </c:pt>
                <c:pt idx="685">
                  <c:v>1460</c:v>
                </c:pt>
                <c:pt idx="686">
                  <c:v>1506</c:v>
                </c:pt>
                <c:pt idx="687">
                  <c:v>1506</c:v>
                </c:pt>
                <c:pt idx="688">
                  <c:v>1529</c:v>
                </c:pt>
                <c:pt idx="689">
                  <c:v>1474</c:v>
                </c:pt>
                <c:pt idx="690">
                  <c:v>1453</c:v>
                </c:pt>
                <c:pt idx="691">
                  <c:v>1478</c:v>
                </c:pt>
                <c:pt idx="692">
                  <c:v>1485</c:v>
                </c:pt>
                <c:pt idx="693">
                  <c:v>1459</c:v>
                </c:pt>
                <c:pt idx="694">
                  <c:v>1468</c:v>
                </c:pt>
                <c:pt idx="695">
                  <c:v>1497</c:v>
                </c:pt>
                <c:pt idx="696">
                  <c:v>1484</c:v>
                </c:pt>
                <c:pt idx="697">
                  <c:v>1466</c:v>
                </c:pt>
                <c:pt idx="698">
                  <c:v>1455</c:v>
                </c:pt>
                <c:pt idx="699">
                  <c:v>1491</c:v>
                </c:pt>
                <c:pt idx="700">
                  <c:v>1528</c:v>
                </c:pt>
                <c:pt idx="701">
                  <c:v>1512</c:v>
                </c:pt>
                <c:pt idx="702">
                  <c:v>1533</c:v>
                </c:pt>
                <c:pt idx="703">
                  <c:v>1521</c:v>
                </c:pt>
                <c:pt idx="704">
                  <c:v>1540</c:v>
                </c:pt>
                <c:pt idx="705">
                  <c:v>1543</c:v>
                </c:pt>
                <c:pt idx="706">
                  <c:v>1519</c:v>
                </c:pt>
                <c:pt idx="707">
                  <c:v>1486</c:v>
                </c:pt>
                <c:pt idx="708">
                  <c:v>1558</c:v>
                </c:pt>
                <c:pt idx="709">
                  <c:v>1546</c:v>
                </c:pt>
                <c:pt idx="710">
                  <c:v>1541</c:v>
                </c:pt>
                <c:pt idx="711">
                  <c:v>1534</c:v>
                </c:pt>
                <c:pt idx="712">
                  <c:v>1558</c:v>
                </c:pt>
                <c:pt idx="713">
                  <c:v>1494</c:v>
                </c:pt>
                <c:pt idx="714">
                  <c:v>1499</c:v>
                </c:pt>
                <c:pt idx="715">
                  <c:v>1512</c:v>
                </c:pt>
                <c:pt idx="716">
                  <c:v>1511</c:v>
                </c:pt>
                <c:pt idx="717">
                  <c:v>1505</c:v>
                </c:pt>
                <c:pt idx="718">
                  <c:v>1496</c:v>
                </c:pt>
                <c:pt idx="719">
                  <c:v>1530</c:v>
                </c:pt>
                <c:pt idx="720">
                  <c:v>1509</c:v>
                </c:pt>
                <c:pt idx="721">
                  <c:v>1492</c:v>
                </c:pt>
                <c:pt idx="722">
                  <c:v>1560</c:v>
                </c:pt>
                <c:pt idx="723">
                  <c:v>1458</c:v>
                </c:pt>
                <c:pt idx="724">
                  <c:v>1541</c:v>
                </c:pt>
                <c:pt idx="725">
                  <c:v>1541</c:v>
                </c:pt>
                <c:pt idx="726">
                  <c:v>1554</c:v>
                </c:pt>
                <c:pt idx="727">
                  <c:v>1543</c:v>
                </c:pt>
                <c:pt idx="728">
                  <c:v>1589</c:v>
                </c:pt>
                <c:pt idx="729">
                  <c:v>1540</c:v>
                </c:pt>
                <c:pt idx="730">
                  <c:v>1572</c:v>
                </c:pt>
                <c:pt idx="731">
                  <c:v>1603</c:v>
                </c:pt>
                <c:pt idx="732">
                  <c:v>1552</c:v>
                </c:pt>
                <c:pt idx="733">
                  <c:v>1562</c:v>
                </c:pt>
                <c:pt idx="734">
                  <c:v>1556</c:v>
                </c:pt>
                <c:pt idx="735">
                  <c:v>1549</c:v>
                </c:pt>
                <c:pt idx="736">
                  <c:v>1558</c:v>
                </c:pt>
                <c:pt idx="737">
                  <c:v>1575</c:v>
                </c:pt>
                <c:pt idx="738">
                  <c:v>1520</c:v>
                </c:pt>
                <c:pt idx="739">
                  <c:v>1602</c:v>
                </c:pt>
                <c:pt idx="740">
                  <c:v>1560</c:v>
                </c:pt>
                <c:pt idx="741">
                  <c:v>1670</c:v>
                </c:pt>
                <c:pt idx="742">
                  <c:v>1613</c:v>
                </c:pt>
                <c:pt idx="743">
                  <c:v>1602</c:v>
                </c:pt>
                <c:pt idx="744">
                  <c:v>1564</c:v>
                </c:pt>
                <c:pt idx="745">
                  <c:v>1645</c:v>
                </c:pt>
                <c:pt idx="746">
                  <c:v>1619</c:v>
                </c:pt>
                <c:pt idx="747">
                  <c:v>1574</c:v>
                </c:pt>
                <c:pt idx="748">
                  <c:v>1634</c:v>
                </c:pt>
                <c:pt idx="749">
                  <c:v>1670</c:v>
                </c:pt>
                <c:pt idx="750">
                  <c:v>1618</c:v>
                </c:pt>
                <c:pt idx="751">
                  <c:v>1622</c:v>
                </c:pt>
                <c:pt idx="752">
                  <c:v>1633</c:v>
                </c:pt>
                <c:pt idx="753">
                  <c:v>1621</c:v>
                </c:pt>
                <c:pt idx="754">
                  <c:v>1594</c:v>
                </c:pt>
                <c:pt idx="755">
                  <c:v>1613</c:v>
                </c:pt>
                <c:pt idx="756">
                  <c:v>1618</c:v>
                </c:pt>
                <c:pt idx="757">
                  <c:v>1590</c:v>
                </c:pt>
                <c:pt idx="758">
                  <c:v>1558</c:v>
                </c:pt>
                <c:pt idx="759">
                  <c:v>1662</c:v>
                </c:pt>
                <c:pt idx="760">
                  <c:v>1587</c:v>
                </c:pt>
                <c:pt idx="761">
                  <c:v>1609</c:v>
                </c:pt>
                <c:pt idx="762">
                  <c:v>1591</c:v>
                </c:pt>
                <c:pt idx="763">
                  <c:v>1603</c:v>
                </c:pt>
                <c:pt idx="764">
                  <c:v>1591</c:v>
                </c:pt>
                <c:pt idx="765">
                  <c:v>1568</c:v>
                </c:pt>
                <c:pt idx="766">
                  <c:v>1605</c:v>
                </c:pt>
                <c:pt idx="767">
                  <c:v>1544</c:v>
                </c:pt>
                <c:pt idx="768">
                  <c:v>1530</c:v>
                </c:pt>
                <c:pt idx="769">
                  <c:v>1560</c:v>
                </c:pt>
                <c:pt idx="770">
                  <c:v>1503</c:v>
                </c:pt>
                <c:pt idx="771">
                  <c:v>1590</c:v>
                </c:pt>
                <c:pt idx="772">
                  <c:v>1535</c:v>
                </c:pt>
                <c:pt idx="773">
                  <c:v>1587</c:v>
                </c:pt>
                <c:pt idx="774">
                  <c:v>1537</c:v>
                </c:pt>
                <c:pt idx="775">
                  <c:v>1582</c:v>
                </c:pt>
                <c:pt idx="776">
                  <c:v>1543</c:v>
                </c:pt>
                <c:pt idx="777">
                  <c:v>1585</c:v>
                </c:pt>
                <c:pt idx="778">
                  <c:v>1557</c:v>
                </c:pt>
                <c:pt idx="779">
                  <c:v>1573</c:v>
                </c:pt>
                <c:pt idx="780">
                  <c:v>1571</c:v>
                </c:pt>
                <c:pt idx="781">
                  <c:v>1531</c:v>
                </c:pt>
                <c:pt idx="782">
                  <c:v>1537</c:v>
                </c:pt>
                <c:pt idx="783">
                  <c:v>1544</c:v>
                </c:pt>
                <c:pt idx="784">
                  <c:v>1553</c:v>
                </c:pt>
                <c:pt idx="785">
                  <c:v>1553</c:v>
                </c:pt>
                <c:pt idx="786">
                  <c:v>1539</c:v>
                </c:pt>
                <c:pt idx="787">
                  <c:v>1551</c:v>
                </c:pt>
                <c:pt idx="788">
                  <c:v>1542</c:v>
                </c:pt>
                <c:pt idx="789">
                  <c:v>1481</c:v>
                </c:pt>
                <c:pt idx="790">
                  <c:v>1451</c:v>
                </c:pt>
                <c:pt idx="791">
                  <c:v>1492</c:v>
                </c:pt>
                <c:pt idx="792">
                  <c:v>1595</c:v>
                </c:pt>
                <c:pt idx="793">
                  <c:v>1493</c:v>
                </c:pt>
                <c:pt idx="794">
                  <c:v>1487</c:v>
                </c:pt>
                <c:pt idx="795">
                  <c:v>1487</c:v>
                </c:pt>
                <c:pt idx="796">
                  <c:v>1474</c:v>
                </c:pt>
                <c:pt idx="797">
                  <c:v>1462</c:v>
                </c:pt>
                <c:pt idx="798">
                  <c:v>1418</c:v>
                </c:pt>
                <c:pt idx="799">
                  <c:v>1503</c:v>
                </c:pt>
                <c:pt idx="800">
                  <c:v>1458</c:v>
                </c:pt>
                <c:pt idx="801">
                  <c:v>1527</c:v>
                </c:pt>
                <c:pt idx="802">
                  <c:v>1463</c:v>
                </c:pt>
                <c:pt idx="803">
                  <c:v>1479</c:v>
                </c:pt>
                <c:pt idx="804">
                  <c:v>1467</c:v>
                </c:pt>
                <c:pt idx="805">
                  <c:v>1462</c:v>
                </c:pt>
                <c:pt idx="806">
                  <c:v>1480</c:v>
                </c:pt>
                <c:pt idx="807">
                  <c:v>1426</c:v>
                </c:pt>
                <c:pt idx="808">
                  <c:v>1450</c:v>
                </c:pt>
                <c:pt idx="809">
                  <c:v>1434</c:v>
                </c:pt>
                <c:pt idx="810">
                  <c:v>1506</c:v>
                </c:pt>
                <c:pt idx="811">
                  <c:v>1410</c:v>
                </c:pt>
                <c:pt idx="812">
                  <c:v>1440</c:v>
                </c:pt>
                <c:pt idx="813">
                  <c:v>1463</c:v>
                </c:pt>
                <c:pt idx="814">
                  <c:v>1414</c:v>
                </c:pt>
                <c:pt idx="815">
                  <c:v>1467</c:v>
                </c:pt>
                <c:pt idx="816">
                  <c:v>1391</c:v>
                </c:pt>
                <c:pt idx="817">
                  <c:v>1387</c:v>
                </c:pt>
                <c:pt idx="818">
                  <c:v>1359</c:v>
                </c:pt>
                <c:pt idx="819">
                  <c:v>1318</c:v>
                </c:pt>
                <c:pt idx="820">
                  <c:v>1353</c:v>
                </c:pt>
                <c:pt idx="821">
                  <c:v>1414</c:v>
                </c:pt>
                <c:pt idx="822">
                  <c:v>1369</c:v>
                </c:pt>
                <c:pt idx="823">
                  <c:v>1365</c:v>
                </c:pt>
                <c:pt idx="824">
                  <c:v>1361</c:v>
                </c:pt>
                <c:pt idx="825">
                  <c:v>1380</c:v>
                </c:pt>
                <c:pt idx="826">
                  <c:v>1347</c:v>
                </c:pt>
                <c:pt idx="827">
                  <c:v>1324</c:v>
                </c:pt>
                <c:pt idx="828">
                  <c:v>1384</c:v>
                </c:pt>
                <c:pt idx="829">
                  <c:v>1278</c:v>
                </c:pt>
                <c:pt idx="830">
                  <c:v>1344</c:v>
                </c:pt>
                <c:pt idx="831">
                  <c:v>1344</c:v>
                </c:pt>
                <c:pt idx="832">
                  <c:v>1300</c:v>
                </c:pt>
                <c:pt idx="833">
                  <c:v>1308</c:v>
                </c:pt>
                <c:pt idx="834">
                  <c:v>1278</c:v>
                </c:pt>
                <c:pt idx="835">
                  <c:v>1368</c:v>
                </c:pt>
                <c:pt idx="836">
                  <c:v>1303</c:v>
                </c:pt>
                <c:pt idx="837">
                  <c:v>1315</c:v>
                </c:pt>
                <c:pt idx="838">
                  <c:v>1323</c:v>
                </c:pt>
                <c:pt idx="839">
                  <c:v>1301</c:v>
                </c:pt>
                <c:pt idx="840">
                  <c:v>1302</c:v>
                </c:pt>
                <c:pt idx="841">
                  <c:v>1350</c:v>
                </c:pt>
                <c:pt idx="842">
                  <c:v>1299</c:v>
                </c:pt>
                <c:pt idx="843">
                  <c:v>1292</c:v>
                </c:pt>
                <c:pt idx="844">
                  <c:v>1305</c:v>
                </c:pt>
                <c:pt idx="845">
                  <c:v>1337</c:v>
                </c:pt>
                <c:pt idx="846">
                  <c:v>1313</c:v>
                </c:pt>
                <c:pt idx="847">
                  <c:v>1343</c:v>
                </c:pt>
                <c:pt idx="848">
                  <c:v>1332</c:v>
                </c:pt>
                <c:pt idx="849">
                  <c:v>1358</c:v>
                </c:pt>
                <c:pt idx="850">
                  <c:v>1306</c:v>
                </c:pt>
                <c:pt idx="851">
                  <c:v>1276</c:v>
                </c:pt>
                <c:pt idx="852">
                  <c:v>1323</c:v>
                </c:pt>
                <c:pt idx="853">
                  <c:v>1321</c:v>
                </c:pt>
                <c:pt idx="854">
                  <c:v>1319</c:v>
                </c:pt>
                <c:pt idx="855">
                  <c:v>1343</c:v>
                </c:pt>
                <c:pt idx="856">
                  <c:v>1378</c:v>
                </c:pt>
                <c:pt idx="857">
                  <c:v>1391</c:v>
                </c:pt>
                <c:pt idx="858">
                  <c:v>1321</c:v>
                </c:pt>
                <c:pt idx="859">
                  <c:v>1351</c:v>
                </c:pt>
                <c:pt idx="860">
                  <c:v>1332</c:v>
                </c:pt>
                <c:pt idx="861">
                  <c:v>1358</c:v>
                </c:pt>
                <c:pt idx="862">
                  <c:v>1331</c:v>
                </c:pt>
                <c:pt idx="863">
                  <c:v>1310</c:v>
                </c:pt>
                <c:pt idx="864">
                  <c:v>1345</c:v>
                </c:pt>
                <c:pt idx="865">
                  <c:v>1368</c:v>
                </c:pt>
                <c:pt idx="866">
                  <c:v>1349</c:v>
                </c:pt>
                <c:pt idx="867">
                  <c:v>1407</c:v>
                </c:pt>
                <c:pt idx="868">
                  <c:v>1370</c:v>
                </c:pt>
                <c:pt idx="869">
                  <c:v>1355</c:v>
                </c:pt>
                <c:pt idx="870">
                  <c:v>1353</c:v>
                </c:pt>
                <c:pt idx="871">
                  <c:v>1360</c:v>
                </c:pt>
                <c:pt idx="872">
                  <c:v>1340</c:v>
                </c:pt>
                <c:pt idx="873">
                  <c:v>1346</c:v>
                </c:pt>
                <c:pt idx="874">
                  <c:v>1302</c:v>
                </c:pt>
                <c:pt idx="875">
                  <c:v>1409</c:v>
                </c:pt>
                <c:pt idx="876">
                  <c:v>1336</c:v>
                </c:pt>
                <c:pt idx="877">
                  <c:v>1353</c:v>
                </c:pt>
                <c:pt idx="878">
                  <c:v>1376</c:v>
                </c:pt>
                <c:pt idx="879">
                  <c:v>1305</c:v>
                </c:pt>
                <c:pt idx="880">
                  <c:v>1318</c:v>
                </c:pt>
                <c:pt idx="881">
                  <c:v>1373</c:v>
                </c:pt>
                <c:pt idx="882">
                  <c:v>1300</c:v>
                </c:pt>
                <c:pt idx="883">
                  <c:v>1394</c:v>
                </c:pt>
                <c:pt idx="884">
                  <c:v>1336</c:v>
                </c:pt>
                <c:pt idx="885">
                  <c:v>1317</c:v>
                </c:pt>
                <c:pt idx="886">
                  <c:v>1319</c:v>
                </c:pt>
                <c:pt idx="887">
                  <c:v>1280</c:v>
                </c:pt>
                <c:pt idx="888">
                  <c:v>1342</c:v>
                </c:pt>
                <c:pt idx="889">
                  <c:v>1359</c:v>
                </c:pt>
                <c:pt idx="890">
                  <c:v>1349</c:v>
                </c:pt>
                <c:pt idx="891">
                  <c:v>1336</c:v>
                </c:pt>
                <c:pt idx="892">
                  <c:v>1373</c:v>
                </c:pt>
                <c:pt idx="893">
                  <c:v>1349</c:v>
                </c:pt>
                <c:pt idx="894">
                  <c:v>1317</c:v>
                </c:pt>
                <c:pt idx="895">
                  <c:v>1362</c:v>
                </c:pt>
                <c:pt idx="896">
                  <c:v>1339</c:v>
                </c:pt>
                <c:pt idx="897">
                  <c:v>1358</c:v>
                </c:pt>
                <c:pt idx="898">
                  <c:v>1362</c:v>
                </c:pt>
                <c:pt idx="899">
                  <c:v>1326</c:v>
                </c:pt>
                <c:pt idx="900">
                  <c:v>1346</c:v>
                </c:pt>
                <c:pt idx="901">
                  <c:v>1346</c:v>
                </c:pt>
                <c:pt idx="902">
                  <c:v>1368</c:v>
                </c:pt>
                <c:pt idx="903">
                  <c:v>1363</c:v>
                </c:pt>
                <c:pt idx="904">
                  <c:v>1310</c:v>
                </c:pt>
                <c:pt idx="905">
                  <c:v>1352</c:v>
                </c:pt>
                <c:pt idx="906">
                  <c:v>1280</c:v>
                </c:pt>
                <c:pt idx="907">
                  <c:v>1281</c:v>
                </c:pt>
                <c:pt idx="908">
                  <c:v>1362</c:v>
                </c:pt>
                <c:pt idx="909">
                  <c:v>1346</c:v>
                </c:pt>
                <c:pt idx="910">
                  <c:v>1299</c:v>
                </c:pt>
                <c:pt idx="911">
                  <c:v>1247</c:v>
                </c:pt>
                <c:pt idx="912">
                  <c:v>1271</c:v>
                </c:pt>
                <c:pt idx="913">
                  <c:v>1271</c:v>
                </c:pt>
                <c:pt idx="914">
                  <c:v>1342</c:v>
                </c:pt>
                <c:pt idx="915">
                  <c:v>1294</c:v>
                </c:pt>
                <c:pt idx="916">
                  <c:v>1299</c:v>
                </c:pt>
                <c:pt idx="917">
                  <c:v>1256</c:v>
                </c:pt>
                <c:pt idx="918">
                  <c:v>1292</c:v>
                </c:pt>
                <c:pt idx="919">
                  <c:v>1250</c:v>
                </c:pt>
                <c:pt idx="920">
                  <c:v>1206</c:v>
                </c:pt>
                <c:pt idx="921">
                  <c:v>1227</c:v>
                </c:pt>
                <c:pt idx="922">
                  <c:v>1292</c:v>
                </c:pt>
                <c:pt idx="923">
                  <c:v>1241</c:v>
                </c:pt>
                <c:pt idx="924">
                  <c:v>1216</c:v>
                </c:pt>
                <c:pt idx="925">
                  <c:v>1331</c:v>
                </c:pt>
                <c:pt idx="926">
                  <c:v>1314</c:v>
                </c:pt>
                <c:pt idx="927">
                  <c:v>1209</c:v>
                </c:pt>
                <c:pt idx="928">
                  <c:v>1273</c:v>
                </c:pt>
                <c:pt idx="929">
                  <c:v>1229</c:v>
                </c:pt>
                <c:pt idx="930">
                  <c:v>1234</c:v>
                </c:pt>
                <c:pt idx="931">
                  <c:v>1214</c:v>
                </c:pt>
                <c:pt idx="932">
                  <c:v>1237</c:v>
                </c:pt>
                <c:pt idx="933">
                  <c:v>1315</c:v>
                </c:pt>
                <c:pt idx="934">
                  <c:v>1213</c:v>
                </c:pt>
                <c:pt idx="935">
                  <c:v>1172</c:v>
                </c:pt>
                <c:pt idx="936">
                  <c:v>1219</c:v>
                </c:pt>
                <c:pt idx="937">
                  <c:v>1225</c:v>
                </c:pt>
                <c:pt idx="938">
                  <c:v>1211</c:v>
                </c:pt>
                <c:pt idx="939">
                  <c:v>1183</c:v>
                </c:pt>
                <c:pt idx="940">
                  <c:v>1236</c:v>
                </c:pt>
                <c:pt idx="941">
                  <c:v>1172</c:v>
                </c:pt>
                <c:pt idx="942">
                  <c:v>1175</c:v>
                </c:pt>
                <c:pt idx="943">
                  <c:v>1186</c:v>
                </c:pt>
                <c:pt idx="944">
                  <c:v>1199</c:v>
                </c:pt>
                <c:pt idx="945">
                  <c:v>1200</c:v>
                </c:pt>
                <c:pt idx="946">
                  <c:v>1165</c:v>
                </c:pt>
                <c:pt idx="947">
                  <c:v>1176</c:v>
                </c:pt>
                <c:pt idx="948">
                  <c:v>1140</c:v>
                </c:pt>
                <c:pt idx="949">
                  <c:v>1149</c:v>
                </c:pt>
                <c:pt idx="950">
                  <c:v>1125</c:v>
                </c:pt>
                <c:pt idx="951">
                  <c:v>1099</c:v>
                </c:pt>
                <c:pt idx="952">
                  <c:v>1153</c:v>
                </c:pt>
                <c:pt idx="953">
                  <c:v>1097</c:v>
                </c:pt>
                <c:pt idx="954">
                  <c:v>1073</c:v>
                </c:pt>
                <c:pt idx="955">
                  <c:v>1104</c:v>
                </c:pt>
                <c:pt idx="956">
                  <c:v>1068</c:v>
                </c:pt>
                <c:pt idx="957">
                  <c:v>1065</c:v>
                </c:pt>
                <c:pt idx="958">
                  <c:v>1065</c:v>
                </c:pt>
                <c:pt idx="959">
                  <c:v>1043</c:v>
                </c:pt>
                <c:pt idx="960">
                  <c:v>1043</c:v>
                </c:pt>
                <c:pt idx="961">
                  <c:v>1042</c:v>
                </c:pt>
                <c:pt idx="962">
                  <c:v>1056</c:v>
                </c:pt>
                <c:pt idx="963">
                  <c:v>1060</c:v>
                </c:pt>
                <c:pt idx="964">
                  <c:v>1086</c:v>
                </c:pt>
                <c:pt idx="965">
                  <c:v>1078</c:v>
                </c:pt>
                <c:pt idx="966">
                  <c:v>1041</c:v>
                </c:pt>
                <c:pt idx="967">
                  <c:v>1036</c:v>
                </c:pt>
                <c:pt idx="968">
                  <c:v>1055</c:v>
                </c:pt>
                <c:pt idx="969">
                  <c:v>1020</c:v>
                </c:pt>
                <c:pt idx="970">
                  <c:v>958</c:v>
                </c:pt>
                <c:pt idx="971">
                  <c:v>1060</c:v>
                </c:pt>
                <c:pt idx="972">
                  <c:v>1007</c:v>
                </c:pt>
                <c:pt idx="973">
                  <c:v>1047</c:v>
                </c:pt>
                <c:pt idx="974">
                  <c:v>961</c:v>
                </c:pt>
                <c:pt idx="975">
                  <c:v>954</c:v>
                </c:pt>
                <c:pt idx="976">
                  <c:v>955</c:v>
                </c:pt>
                <c:pt idx="977">
                  <c:v>941</c:v>
                </c:pt>
                <c:pt idx="978">
                  <c:v>954</c:v>
                </c:pt>
                <c:pt idx="979">
                  <c:v>917</c:v>
                </c:pt>
                <c:pt idx="980">
                  <c:v>920</c:v>
                </c:pt>
                <c:pt idx="981">
                  <c:v>941</c:v>
                </c:pt>
                <c:pt idx="982">
                  <c:v>1000</c:v>
                </c:pt>
                <c:pt idx="983">
                  <c:v>942</c:v>
                </c:pt>
                <c:pt idx="984">
                  <c:v>882</c:v>
                </c:pt>
                <c:pt idx="985">
                  <c:v>870</c:v>
                </c:pt>
                <c:pt idx="986">
                  <c:v>871</c:v>
                </c:pt>
                <c:pt idx="987">
                  <c:v>782</c:v>
                </c:pt>
                <c:pt idx="988">
                  <c:v>803</c:v>
                </c:pt>
                <c:pt idx="989">
                  <c:v>769</c:v>
                </c:pt>
                <c:pt idx="990">
                  <c:v>764</c:v>
                </c:pt>
                <c:pt idx="991">
                  <c:v>843</c:v>
                </c:pt>
                <c:pt idx="992">
                  <c:v>871</c:v>
                </c:pt>
                <c:pt idx="993">
                  <c:v>779</c:v>
                </c:pt>
                <c:pt idx="994">
                  <c:v>735</c:v>
                </c:pt>
                <c:pt idx="995">
                  <c:v>723</c:v>
                </c:pt>
                <c:pt idx="996">
                  <c:v>684</c:v>
                </c:pt>
                <c:pt idx="997">
                  <c:v>780</c:v>
                </c:pt>
                <c:pt idx="998">
                  <c:v>742</c:v>
                </c:pt>
                <c:pt idx="999">
                  <c:v>765</c:v>
                </c:pt>
              </c:numCache>
            </c:numRef>
          </c:val>
          <c:smooth val="0"/>
        </c:ser>
        <c:dLbls>
          <c:showLegendKey val="0"/>
          <c:showVal val="0"/>
          <c:showCatName val="0"/>
          <c:showSerName val="0"/>
          <c:showPercent val="0"/>
          <c:showBubbleSize val="0"/>
        </c:dLbls>
        <c:marker val="1"/>
        <c:smooth val="0"/>
        <c:axId val="256058112"/>
        <c:axId val="256059648"/>
      </c:lineChart>
      <c:lineChart>
        <c:grouping val="standard"/>
        <c:varyColors val="0"/>
        <c:ser>
          <c:idx val="1"/>
          <c:order val="1"/>
          <c:tx>
            <c:v>User</c:v>
          </c:tx>
          <c:spPr>
            <a:ln w="19050">
              <a:solidFill>
                <a:srgbClr val="FF0000"/>
              </a:solidFill>
            </a:ln>
          </c:spPr>
          <c:marker>
            <c:symbol val="none"/>
          </c:marker>
          <c:val>
            <c:numRef>
              <c:f>result_verify_access!$M$2:$M$1001</c:f>
              <c:numCache>
                <c:formatCode>General</c:formatCode>
                <c:ptCount val="1000"/>
                <c:pt idx="0">
                  <c:v>15</c:v>
                </c:pt>
                <c:pt idx="1">
                  <c:v>15</c:v>
                </c:pt>
                <c:pt idx="2">
                  <c:v>15</c:v>
                </c:pt>
                <c:pt idx="3">
                  <c:v>20</c:v>
                </c:pt>
                <c:pt idx="4">
                  <c:v>20</c:v>
                </c:pt>
                <c:pt idx="5">
                  <c:v>21</c:v>
                </c:pt>
                <c:pt idx="6">
                  <c:v>21</c:v>
                </c:pt>
                <c:pt idx="7">
                  <c:v>21</c:v>
                </c:pt>
                <c:pt idx="8">
                  <c:v>22</c:v>
                </c:pt>
                <c:pt idx="9">
                  <c:v>22</c:v>
                </c:pt>
                <c:pt idx="10">
                  <c:v>22</c:v>
                </c:pt>
                <c:pt idx="11">
                  <c:v>23</c:v>
                </c:pt>
                <c:pt idx="12">
                  <c:v>25</c:v>
                </c:pt>
                <c:pt idx="13">
                  <c:v>26</c:v>
                </c:pt>
                <c:pt idx="14">
                  <c:v>27</c:v>
                </c:pt>
                <c:pt idx="15">
                  <c:v>28</c:v>
                </c:pt>
                <c:pt idx="16">
                  <c:v>29</c:v>
                </c:pt>
                <c:pt idx="17">
                  <c:v>30</c:v>
                </c:pt>
                <c:pt idx="18">
                  <c:v>33</c:v>
                </c:pt>
                <c:pt idx="19">
                  <c:v>33</c:v>
                </c:pt>
                <c:pt idx="20">
                  <c:v>33</c:v>
                </c:pt>
                <c:pt idx="21">
                  <c:v>33</c:v>
                </c:pt>
                <c:pt idx="22">
                  <c:v>36</c:v>
                </c:pt>
                <c:pt idx="23">
                  <c:v>37</c:v>
                </c:pt>
                <c:pt idx="24">
                  <c:v>38</c:v>
                </c:pt>
                <c:pt idx="25">
                  <c:v>40</c:v>
                </c:pt>
                <c:pt idx="26">
                  <c:v>40</c:v>
                </c:pt>
                <c:pt idx="27">
                  <c:v>40</c:v>
                </c:pt>
                <c:pt idx="28">
                  <c:v>48</c:v>
                </c:pt>
                <c:pt idx="29">
                  <c:v>48</c:v>
                </c:pt>
                <c:pt idx="30">
                  <c:v>48</c:v>
                </c:pt>
                <c:pt idx="31">
                  <c:v>48</c:v>
                </c:pt>
                <c:pt idx="32">
                  <c:v>49</c:v>
                </c:pt>
                <c:pt idx="33">
                  <c:v>49</c:v>
                </c:pt>
                <c:pt idx="34">
                  <c:v>49</c:v>
                </c:pt>
                <c:pt idx="35">
                  <c:v>50</c:v>
                </c:pt>
                <c:pt idx="36">
                  <c:v>53</c:v>
                </c:pt>
                <c:pt idx="37">
                  <c:v>53</c:v>
                </c:pt>
                <c:pt idx="38">
                  <c:v>55</c:v>
                </c:pt>
                <c:pt idx="39">
                  <c:v>55</c:v>
                </c:pt>
                <c:pt idx="40">
                  <c:v>63</c:v>
                </c:pt>
                <c:pt idx="41">
                  <c:v>63</c:v>
                </c:pt>
                <c:pt idx="42">
                  <c:v>63</c:v>
                </c:pt>
                <c:pt idx="43">
                  <c:v>63</c:v>
                </c:pt>
                <c:pt idx="44">
                  <c:v>63</c:v>
                </c:pt>
                <c:pt idx="45">
                  <c:v>63</c:v>
                </c:pt>
                <c:pt idx="46">
                  <c:v>64</c:v>
                </c:pt>
                <c:pt idx="47">
                  <c:v>64</c:v>
                </c:pt>
                <c:pt idx="48">
                  <c:v>66</c:v>
                </c:pt>
                <c:pt idx="49">
                  <c:v>68</c:v>
                </c:pt>
                <c:pt idx="50">
                  <c:v>70</c:v>
                </c:pt>
                <c:pt idx="51">
                  <c:v>71</c:v>
                </c:pt>
                <c:pt idx="52">
                  <c:v>72</c:v>
                </c:pt>
                <c:pt idx="53">
                  <c:v>72</c:v>
                </c:pt>
                <c:pt idx="54">
                  <c:v>74</c:v>
                </c:pt>
                <c:pt idx="55">
                  <c:v>76</c:v>
                </c:pt>
                <c:pt idx="56">
                  <c:v>76</c:v>
                </c:pt>
                <c:pt idx="57">
                  <c:v>76</c:v>
                </c:pt>
                <c:pt idx="58">
                  <c:v>76</c:v>
                </c:pt>
                <c:pt idx="59">
                  <c:v>77</c:v>
                </c:pt>
                <c:pt idx="60">
                  <c:v>79</c:v>
                </c:pt>
                <c:pt idx="61">
                  <c:v>80</c:v>
                </c:pt>
                <c:pt idx="62">
                  <c:v>81</c:v>
                </c:pt>
                <c:pt idx="63">
                  <c:v>81</c:v>
                </c:pt>
                <c:pt idx="64">
                  <c:v>82</c:v>
                </c:pt>
                <c:pt idx="65">
                  <c:v>84</c:v>
                </c:pt>
                <c:pt idx="66">
                  <c:v>85</c:v>
                </c:pt>
                <c:pt idx="67">
                  <c:v>85</c:v>
                </c:pt>
                <c:pt idx="68">
                  <c:v>86</c:v>
                </c:pt>
                <c:pt idx="69">
                  <c:v>87</c:v>
                </c:pt>
                <c:pt idx="70">
                  <c:v>88</c:v>
                </c:pt>
                <c:pt idx="71">
                  <c:v>90</c:v>
                </c:pt>
                <c:pt idx="72">
                  <c:v>90</c:v>
                </c:pt>
                <c:pt idx="73">
                  <c:v>90</c:v>
                </c:pt>
                <c:pt idx="74">
                  <c:v>91</c:v>
                </c:pt>
                <c:pt idx="75">
                  <c:v>93</c:v>
                </c:pt>
                <c:pt idx="76">
                  <c:v>93</c:v>
                </c:pt>
                <c:pt idx="77">
                  <c:v>93</c:v>
                </c:pt>
                <c:pt idx="78">
                  <c:v>94</c:v>
                </c:pt>
                <c:pt idx="79">
                  <c:v>95</c:v>
                </c:pt>
                <c:pt idx="80">
                  <c:v>97</c:v>
                </c:pt>
                <c:pt idx="81">
                  <c:v>97</c:v>
                </c:pt>
                <c:pt idx="82">
                  <c:v>97</c:v>
                </c:pt>
                <c:pt idx="83">
                  <c:v>98</c:v>
                </c:pt>
                <c:pt idx="84">
                  <c:v>98</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100</c:v>
                </c:pt>
                <c:pt idx="567">
                  <c:v>100</c:v>
                </c:pt>
                <c:pt idx="568">
                  <c:v>100</c:v>
                </c:pt>
                <c:pt idx="569">
                  <c:v>100</c:v>
                </c:pt>
                <c:pt idx="570">
                  <c:v>100</c:v>
                </c:pt>
                <c:pt idx="571">
                  <c:v>100</c:v>
                </c:pt>
                <c:pt idx="572">
                  <c:v>100</c:v>
                </c:pt>
                <c:pt idx="573">
                  <c:v>100</c:v>
                </c:pt>
                <c:pt idx="574">
                  <c:v>100</c:v>
                </c:pt>
                <c:pt idx="575">
                  <c:v>100</c:v>
                </c:pt>
                <c:pt idx="576">
                  <c:v>100</c:v>
                </c:pt>
                <c:pt idx="577">
                  <c:v>100</c:v>
                </c:pt>
                <c:pt idx="578">
                  <c:v>100</c:v>
                </c:pt>
                <c:pt idx="579">
                  <c:v>100</c:v>
                </c:pt>
                <c:pt idx="580">
                  <c:v>100</c:v>
                </c:pt>
                <c:pt idx="581">
                  <c:v>100</c:v>
                </c:pt>
                <c:pt idx="582">
                  <c:v>100</c:v>
                </c:pt>
                <c:pt idx="583">
                  <c:v>100</c:v>
                </c:pt>
                <c:pt idx="584">
                  <c:v>100</c:v>
                </c:pt>
                <c:pt idx="585">
                  <c:v>100</c:v>
                </c:pt>
                <c:pt idx="586">
                  <c:v>100</c:v>
                </c:pt>
                <c:pt idx="587">
                  <c:v>100</c:v>
                </c:pt>
                <c:pt idx="588">
                  <c:v>100</c:v>
                </c:pt>
                <c:pt idx="589">
                  <c:v>100</c:v>
                </c:pt>
                <c:pt idx="590">
                  <c:v>100</c:v>
                </c:pt>
                <c:pt idx="591">
                  <c:v>100</c:v>
                </c:pt>
                <c:pt idx="592">
                  <c:v>100</c:v>
                </c:pt>
                <c:pt idx="593">
                  <c:v>100</c:v>
                </c:pt>
                <c:pt idx="594">
                  <c:v>100</c:v>
                </c:pt>
                <c:pt idx="595">
                  <c:v>100</c:v>
                </c:pt>
                <c:pt idx="596">
                  <c:v>100</c:v>
                </c:pt>
                <c:pt idx="597">
                  <c:v>100</c:v>
                </c:pt>
                <c:pt idx="598">
                  <c:v>100</c:v>
                </c:pt>
                <c:pt idx="599">
                  <c:v>100</c:v>
                </c:pt>
                <c:pt idx="600">
                  <c:v>100</c:v>
                </c:pt>
                <c:pt idx="601">
                  <c:v>100</c:v>
                </c:pt>
                <c:pt idx="602">
                  <c:v>100</c:v>
                </c:pt>
                <c:pt idx="603">
                  <c:v>100</c:v>
                </c:pt>
                <c:pt idx="604">
                  <c:v>100</c:v>
                </c:pt>
                <c:pt idx="605">
                  <c:v>100</c:v>
                </c:pt>
                <c:pt idx="606">
                  <c:v>100</c:v>
                </c:pt>
                <c:pt idx="607">
                  <c:v>100</c:v>
                </c:pt>
                <c:pt idx="608">
                  <c:v>100</c:v>
                </c:pt>
                <c:pt idx="609">
                  <c:v>100</c:v>
                </c:pt>
                <c:pt idx="610">
                  <c:v>100</c:v>
                </c:pt>
                <c:pt idx="611">
                  <c:v>100</c:v>
                </c:pt>
                <c:pt idx="612">
                  <c:v>100</c:v>
                </c:pt>
                <c:pt idx="613">
                  <c:v>100</c:v>
                </c:pt>
                <c:pt idx="614">
                  <c:v>100</c:v>
                </c:pt>
                <c:pt idx="615">
                  <c:v>99</c:v>
                </c:pt>
                <c:pt idx="616">
                  <c:v>99</c:v>
                </c:pt>
                <c:pt idx="617">
                  <c:v>99</c:v>
                </c:pt>
                <c:pt idx="618">
                  <c:v>99</c:v>
                </c:pt>
                <c:pt idx="619">
                  <c:v>99</c:v>
                </c:pt>
                <c:pt idx="620">
                  <c:v>99</c:v>
                </c:pt>
                <c:pt idx="621">
                  <c:v>99</c:v>
                </c:pt>
                <c:pt idx="622">
                  <c:v>99</c:v>
                </c:pt>
                <c:pt idx="623">
                  <c:v>99</c:v>
                </c:pt>
                <c:pt idx="624">
                  <c:v>98</c:v>
                </c:pt>
                <c:pt idx="625">
                  <c:v>98</c:v>
                </c:pt>
                <c:pt idx="626">
                  <c:v>98</c:v>
                </c:pt>
                <c:pt idx="627">
                  <c:v>98</c:v>
                </c:pt>
                <c:pt idx="628">
                  <c:v>98</c:v>
                </c:pt>
                <c:pt idx="629">
                  <c:v>98</c:v>
                </c:pt>
                <c:pt idx="630">
                  <c:v>98</c:v>
                </c:pt>
                <c:pt idx="631">
                  <c:v>98</c:v>
                </c:pt>
                <c:pt idx="632">
                  <c:v>98</c:v>
                </c:pt>
                <c:pt idx="633">
                  <c:v>98</c:v>
                </c:pt>
                <c:pt idx="634">
                  <c:v>98</c:v>
                </c:pt>
                <c:pt idx="635">
                  <c:v>98</c:v>
                </c:pt>
                <c:pt idx="636">
                  <c:v>98</c:v>
                </c:pt>
                <c:pt idx="637">
                  <c:v>98</c:v>
                </c:pt>
                <c:pt idx="638">
                  <c:v>98</c:v>
                </c:pt>
                <c:pt idx="639">
                  <c:v>98</c:v>
                </c:pt>
                <c:pt idx="640">
                  <c:v>98</c:v>
                </c:pt>
                <c:pt idx="641">
                  <c:v>98</c:v>
                </c:pt>
                <c:pt idx="642">
                  <c:v>98</c:v>
                </c:pt>
                <c:pt idx="643">
                  <c:v>98</c:v>
                </c:pt>
                <c:pt idx="644">
                  <c:v>98</c:v>
                </c:pt>
                <c:pt idx="645">
                  <c:v>98</c:v>
                </c:pt>
                <c:pt idx="646">
                  <c:v>98</c:v>
                </c:pt>
                <c:pt idx="647">
                  <c:v>98</c:v>
                </c:pt>
                <c:pt idx="648">
                  <c:v>98</c:v>
                </c:pt>
                <c:pt idx="649">
                  <c:v>98</c:v>
                </c:pt>
                <c:pt idx="650">
                  <c:v>98</c:v>
                </c:pt>
                <c:pt idx="651">
                  <c:v>98</c:v>
                </c:pt>
                <c:pt idx="652">
                  <c:v>98</c:v>
                </c:pt>
                <c:pt idx="653">
                  <c:v>98</c:v>
                </c:pt>
                <c:pt idx="654">
                  <c:v>98</c:v>
                </c:pt>
                <c:pt idx="655">
                  <c:v>98</c:v>
                </c:pt>
                <c:pt idx="656">
                  <c:v>98</c:v>
                </c:pt>
                <c:pt idx="657">
                  <c:v>98</c:v>
                </c:pt>
                <c:pt idx="658">
                  <c:v>98</c:v>
                </c:pt>
                <c:pt idx="659">
                  <c:v>98</c:v>
                </c:pt>
                <c:pt idx="660">
                  <c:v>98</c:v>
                </c:pt>
                <c:pt idx="661">
                  <c:v>97</c:v>
                </c:pt>
                <c:pt idx="662">
                  <c:v>97</c:v>
                </c:pt>
                <c:pt idx="663">
                  <c:v>97</c:v>
                </c:pt>
                <c:pt idx="664">
                  <c:v>97</c:v>
                </c:pt>
                <c:pt idx="665">
                  <c:v>97</c:v>
                </c:pt>
                <c:pt idx="666">
                  <c:v>97</c:v>
                </c:pt>
                <c:pt idx="667">
                  <c:v>97</c:v>
                </c:pt>
                <c:pt idx="668">
                  <c:v>97</c:v>
                </c:pt>
                <c:pt idx="669">
                  <c:v>97</c:v>
                </c:pt>
                <c:pt idx="670">
                  <c:v>96</c:v>
                </c:pt>
                <c:pt idx="671">
                  <c:v>96</c:v>
                </c:pt>
                <c:pt idx="672">
                  <c:v>96</c:v>
                </c:pt>
                <c:pt idx="673">
                  <c:v>96</c:v>
                </c:pt>
                <c:pt idx="674">
                  <c:v>96</c:v>
                </c:pt>
                <c:pt idx="675">
                  <c:v>96</c:v>
                </c:pt>
                <c:pt idx="676">
                  <c:v>96</c:v>
                </c:pt>
                <c:pt idx="677">
                  <c:v>95</c:v>
                </c:pt>
                <c:pt idx="678">
                  <c:v>95</c:v>
                </c:pt>
                <c:pt idx="679">
                  <c:v>95</c:v>
                </c:pt>
                <c:pt idx="680">
                  <c:v>95</c:v>
                </c:pt>
                <c:pt idx="681">
                  <c:v>95</c:v>
                </c:pt>
                <c:pt idx="682">
                  <c:v>95</c:v>
                </c:pt>
                <c:pt idx="683">
                  <c:v>95</c:v>
                </c:pt>
                <c:pt idx="684">
                  <c:v>95</c:v>
                </c:pt>
                <c:pt idx="685">
                  <c:v>95</c:v>
                </c:pt>
                <c:pt idx="686">
                  <c:v>95</c:v>
                </c:pt>
                <c:pt idx="687">
                  <c:v>94</c:v>
                </c:pt>
                <c:pt idx="688">
                  <c:v>94</c:v>
                </c:pt>
                <c:pt idx="689">
                  <c:v>94</c:v>
                </c:pt>
                <c:pt idx="690">
                  <c:v>94</c:v>
                </c:pt>
                <c:pt idx="691">
                  <c:v>94</c:v>
                </c:pt>
                <c:pt idx="692">
                  <c:v>94</c:v>
                </c:pt>
                <c:pt idx="693">
                  <c:v>93</c:v>
                </c:pt>
                <c:pt idx="694">
                  <c:v>93</c:v>
                </c:pt>
                <c:pt idx="695">
                  <c:v>93</c:v>
                </c:pt>
                <c:pt idx="696">
                  <c:v>93</c:v>
                </c:pt>
                <c:pt idx="697">
                  <c:v>93</c:v>
                </c:pt>
                <c:pt idx="698">
                  <c:v>93</c:v>
                </c:pt>
                <c:pt idx="699">
                  <c:v>93</c:v>
                </c:pt>
                <c:pt idx="700">
                  <c:v>93</c:v>
                </c:pt>
                <c:pt idx="701">
                  <c:v>93</c:v>
                </c:pt>
                <c:pt idx="702">
                  <c:v>92</c:v>
                </c:pt>
                <c:pt idx="703">
                  <c:v>92</c:v>
                </c:pt>
                <c:pt idx="704">
                  <c:v>92</c:v>
                </c:pt>
                <c:pt idx="705">
                  <c:v>92</c:v>
                </c:pt>
                <c:pt idx="706">
                  <c:v>92</c:v>
                </c:pt>
                <c:pt idx="707">
                  <c:v>92</c:v>
                </c:pt>
                <c:pt idx="708">
                  <c:v>92</c:v>
                </c:pt>
                <c:pt idx="709">
                  <c:v>92</c:v>
                </c:pt>
                <c:pt idx="710">
                  <c:v>92</c:v>
                </c:pt>
                <c:pt idx="711">
                  <c:v>92</c:v>
                </c:pt>
                <c:pt idx="712">
                  <c:v>92</c:v>
                </c:pt>
                <c:pt idx="713">
                  <c:v>92</c:v>
                </c:pt>
                <c:pt idx="714">
                  <c:v>92</c:v>
                </c:pt>
                <c:pt idx="715">
                  <c:v>92</c:v>
                </c:pt>
                <c:pt idx="716">
                  <c:v>92</c:v>
                </c:pt>
                <c:pt idx="717">
                  <c:v>92</c:v>
                </c:pt>
                <c:pt idx="718">
                  <c:v>92</c:v>
                </c:pt>
                <c:pt idx="719">
                  <c:v>92</c:v>
                </c:pt>
                <c:pt idx="720">
                  <c:v>92</c:v>
                </c:pt>
                <c:pt idx="721">
                  <c:v>92</c:v>
                </c:pt>
                <c:pt idx="722">
                  <c:v>92</c:v>
                </c:pt>
                <c:pt idx="723">
                  <c:v>92</c:v>
                </c:pt>
                <c:pt idx="724">
                  <c:v>92</c:v>
                </c:pt>
                <c:pt idx="725">
                  <c:v>91</c:v>
                </c:pt>
                <c:pt idx="726">
                  <c:v>91</c:v>
                </c:pt>
                <c:pt idx="727">
                  <c:v>91</c:v>
                </c:pt>
                <c:pt idx="728">
                  <c:v>91</c:v>
                </c:pt>
                <c:pt idx="729">
                  <c:v>91</c:v>
                </c:pt>
                <c:pt idx="730">
                  <c:v>91</c:v>
                </c:pt>
                <c:pt idx="731">
                  <c:v>91</c:v>
                </c:pt>
                <c:pt idx="732">
                  <c:v>91</c:v>
                </c:pt>
                <c:pt idx="733">
                  <c:v>91</c:v>
                </c:pt>
                <c:pt idx="734">
                  <c:v>90</c:v>
                </c:pt>
                <c:pt idx="735">
                  <c:v>90</c:v>
                </c:pt>
                <c:pt idx="736">
                  <c:v>90</c:v>
                </c:pt>
                <c:pt idx="737">
                  <c:v>90</c:v>
                </c:pt>
                <c:pt idx="738">
                  <c:v>90</c:v>
                </c:pt>
                <c:pt idx="739">
                  <c:v>90</c:v>
                </c:pt>
                <c:pt idx="740">
                  <c:v>90</c:v>
                </c:pt>
                <c:pt idx="741">
                  <c:v>90</c:v>
                </c:pt>
                <c:pt idx="742">
                  <c:v>90</c:v>
                </c:pt>
                <c:pt idx="743">
                  <c:v>90</c:v>
                </c:pt>
                <c:pt idx="744">
                  <c:v>90</c:v>
                </c:pt>
                <c:pt idx="745">
                  <c:v>90</c:v>
                </c:pt>
                <c:pt idx="746">
                  <c:v>90</c:v>
                </c:pt>
                <c:pt idx="747">
                  <c:v>90</c:v>
                </c:pt>
                <c:pt idx="748">
                  <c:v>90</c:v>
                </c:pt>
                <c:pt idx="749">
                  <c:v>90</c:v>
                </c:pt>
                <c:pt idx="750">
                  <c:v>90</c:v>
                </c:pt>
                <c:pt idx="751">
                  <c:v>90</c:v>
                </c:pt>
                <c:pt idx="752">
                  <c:v>90</c:v>
                </c:pt>
                <c:pt idx="753">
                  <c:v>90</c:v>
                </c:pt>
                <c:pt idx="754">
                  <c:v>90</c:v>
                </c:pt>
                <c:pt idx="755">
                  <c:v>90</c:v>
                </c:pt>
                <c:pt idx="756">
                  <c:v>90</c:v>
                </c:pt>
                <c:pt idx="757">
                  <c:v>90</c:v>
                </c:pt>
                <c:pt idx="758">
                  <c:v>90</c:v>
                </c:pt>
                <c:pt idx="759">
                  <c:v>90</c:v>
                </c:pt>
                <c:pt idx="760">
                  <c:v>90</c:v>
                </c:pt>
                <c:pt idx="761">
                  <c:v>90</c:v>
                </c:pt>
                <c:pt idx="762">
                  <c:v>90</c:v>
                </c:pt>
                <c:pt idx="763">
                  <c:v>89</c:v>
                </c:pt>
                <c:pt idx="764">
                  <c:v>89</c:v>
                </c:pt>
                <c:pt idx="765">
                  <c:v>89</c:v>
                </c:pt>
                <c:pt idx="766">
                  <c:v>89</c:v>
                </c:pt>
                <c:pt idx="767">
                  <c:v>89</c:v>
                </c:pt>
                <c:pt idx="768">
                  <c:v>89</c:v>
                </c:pt>
                <c:pt idx="769">
                  <c:v>89</c:v>
                </c:pt>
                <c:pt idx="770">
                  <c:v>89</c:v>
                </c:pt>
                <c:pt idx="771">
                  <c:v>89</c:v>
                </c:pt>
                <c:pt idx="772">
                  <c:v>89</c:v>
                </c:pt>
                <c:pt idx="773">
                  <c:v>89</c:v>
                </c:pt>
                <c:pt idx="774">
                  <c:v>89</c:v>
                </c:pt>
                <c:pt idx="775">
                  <c:v>89</c:v>
                </c:pt>
                <c:pt idx="776">
                  <c:v>89</c:v>
                </c:pt>
                <c:pt idx="777">
                  <c:v>89</c:v>
                </c:pt>
                <c:pt idx="778">
                  <c:v>89</c:v>
                </c:pt>
                <c:pt idx="779">
                  <c:v>89</c:v>
                </c:pt>
                <c:pt idx="780">
                  <c:v>89</c:v>
                </c:pt>
                <c:pt idx="781">
                  <c:v>89</c:v>
                </c:pt>
                <c:pt idx="782">
                  <c:v>89</c:v>
                </c:pt>
                <c:pt idx="783">
                  <c:v>89</c:v>
                </c:pt>
                <c:pt idx="784">
                  <c:v>89</c:v>
                </c:pt>
                <c:pt idx="785">
                  <c:v>89</c:v>
                </c:pt>
                <c:pt idx="786">
                  <c:v>89</c:v>
                </c:pt>
                <c:pt idx="787">
                  <c:v>89</c:v>
                </c:pt>
                <c:pt idx="788">
                  <c:v>89</c:v>
                </c:pt>
                <c:pt idx="789">
                  <c:v>89</c:v>
                </c:pt>
                <c:pt idx="790">
                  <c:v>89</c:v>
                </c:pt>
                <c:pt idx="791">
                  <c:v>89</c:v>
                </c:pt>
                <c:pt idx="792">
                  <c:v>89</c:v>
                </c:pt>
                <c:pt idx="793">
                  <c:v>89</c:v>
                </c:pt>
                <c:pt idx="794">
                  <c:v>89</c:v>
                </c:pt>
                <c:pt idx="795">
                  <c:v>89</c:v>
                </c:pt>
                <c:pt idx="796">
                  <c:v>87</c:v>
                </c:pt>
                <c:pt idx="797">
                  <c:v>87</c:v>
                </c:pt>
                <c:pt idx="798">
                  <c:v>87</c:v>
                </c:pt>
                <c:pt idx="799">
                  <c:v>87</c:v>
                </c:pt>
                <c:pt idx="800">
                  <c:v>87</c:v>
                </c:pt>
                <c:pt idx="801">
                  <c:v>87</c:v>
                </c:pt>
                <c:pt idx="802">
                  <c:v>87</c:v>
                </c:pt>
                <c:pt idx="803">
                  <c:v>87</c:v>
                </c:pt>
                <c:pt idx="804">
                  <c:v>87</c:v>
                </c:pt>
                <c:pt idx="805">
                  <c:v>87</c:v>
                </c:pt>
                <c:pt idx="806">
                  <c:v>87</c:v>
                </c:pt>
                <c:pt idx="807">
                  <c:v>86</c:v>
                </c:pt>
                <c:pt idx="808">
                  <c:v>86</c:v>
                </c:pt>
                <c:pt idx="809">
                  <c:v>86</c:v>
                </c:pt>
                <c:pt idx="810">
                  <c:v>86</c:v>
                </c:pt>
                <c:pt idx="811">
                  <c:v>86</c:v>
                </c:pt>
                <c:pt idx="812">
                  <c:v>86</c:v>
                </c:pt>
                <c:pt idx="813">
                  <c:v>86</c:v>
                </c:pt>
                <c:pt idx="814">
                  <c:v>86</c:v>
                </c:pt>
                <c:pt idx="815">
                  <c:v>86</c:v>
                </c:pt>
                <c:pt idx="816">
                  <c:v>86</c:v>
                </c:pt>
                <c:pt idx="817">
                  <c:v>86</c:v>
                </c:pt>
                <c:pt idx="818">
                  <c:v>86</c:v>
                </c:pt>
                <c:pt idx="819">
                  <c:v>86</c:v>
                </c:pt>
                <c:pt idx="820">
                  <c:v>85</c:v>
                </c:pt>
                <c:pt idx="821">
                  <c:v>85</c:v>
                </c:pt>
                <c:pt idx="822">
                  <c:v>85</c:v>
                </c:pt>
                <c:pt idx="823">
                  <c:v>85</c:v>
                </c:pt>
                <c:pt idx="824">
                  <c:v>84</c:v>
                </c:pt>
                <c:pt idx="825">
                  <c:v>84</c:v>
                </c:pt>
                <c:pt idx="826">
                  <c:v>84</c:v>
                </c:pt>
                <c:pt idx="827">
                  <c:v>84</c:v>
                </c:pt>
                <c:pt idx="828">
                  <c:v>84</c:v>
                </c:pt>
                <c:pt idx="829">
                  <c:v>83</c:v>
                </c:pt>
                <c:pt idx="830">
                  <c:v>83</c:v>
                </c:pt>
                <c:pt idx="831">
                  <c:v>83</c:v>
                </c:pt>
                <c:pt idx="832">
                  <c:v>83</c:v>
                </c:pt>
                <c:pt idx="833">
                  <c:v>83</c:v>
                </c:pt>
                <c:pt idx="834">
                  <c:v>83</c:v>
                </c:pt>
                <c:pt idx="835">
                  <c:v>83</c:v>
                </c:pt>
                <c:pt idx="836">
                  <c:v>83</c:v>
                </c:pt>
                <c:pt idx="837">
                  <c:v>82</c:v>
                </c:pt>
                <c:pt idx="838">
                  <c:v>82</c:v>
                </c:pt>
                <c:pt idx="839">
                  <c:v>82</c:v>
                </c:pt>
                <c:pt idx="840">
                  <c:v>81</c:v>
                </c:pt>
                <c:pt idx="841">
                  <c:v>81</c:v>
                </c:pt>
                <c:pt idx="842">
                  <c:v>81</c:v>
                </c:pt>
                <c:pt idx="843">
                  <c:v>81</c:v>
                </c:pt>
                <c:pt idx="844">
                  <c:v>81</c:v>
                </c:pt>
                <c:pt idx="845">
                  <c:v>81</c:v>
                </c:pt>
                <c:pt idx="846">
                  <c:v>81</c:v>
                </c:pt>
                <c:pt idx="847">
                  <c:v>81</c:v>
                </c:pt>
                <c:pt idx="848">
                  <c:v>80</c:v>
                </c:pt>
                <c:pt idx="849">
                  <c:v>80</c:v>
                </c:pt>
                <c:pt idx="850">
                  <c:v>80</c:v>
                </c:pt>
                <c:pt idx="851">
                  <c:v>79</c:v>
                </c:pt>
                <c:pt idx="852">
                  <c:v>79</c:v>
                </c:pt>
                <c:pt idx="853">
                  <c:v>79</c:v>
                </c:pt>
                <c:pt idx="854">
                  <c:v>79</c:v>
                </c:pt>
                <c:pt idx="855">
                  <c:v>79</c:v>
                </c:pt>
                <c:pt idx="856">
                  <c:v>79</c:v>
                </c:pt>
                <c:pt idx="857">
                  <c:v>79</c:v>
                </c:pt>
                <c:pt idx="858">
                  <c:v>79</c:v>
                </c:pt>
                <c:pt idx="859">
                  <c:v>79</c:v>
                </c:pt>
                <c:pt idx="860">
                  <c:v>79</c:v>
                </c:pt>
                <c:pt idx="861">
                  <c:v>79</c:v>
                </c:pt>
                <c:pt idx="862">
                  <c:v>79</c:v>
                </c:pt>
                <c:pt idx="863">
                  <c:v>78</c:v>
                </c:pt>
                <c:pt idx="864">
                  <c:v>78</c:v>
                </c:pt>
                <c:pt idx="865">
                  <c:v>78</c:v>
                </c:pt>
                <c:pt idx="866">
                  <c:v>78</c:v>
                </c:pt>
                <c:pt idx="867">
                  <c:v>78</c:v>
                </c:pt>
                <c:pt idx="868">
                  <c:v>78</c:v>
                </c:pt>
                <c:pt idx="869">
                  <c:v>78</c:v>
                </c:pt>
                <c:pt idx="870">
                  <c:v>78</c:v>
                </c:pt>
                <c:pt idx="871">
                  <c:v>77</c:v>
                </c:pt>
                <c:pt idx="872">
                  <c:v>77</c:v>
                </c:pt>
                <c:pt idx="873">
                  <c:v>77</c:v>
                </c:pt>
                <c:pt idx="874">
                  <c:v>76</c:v>
                </c:pt>
                <c:pt idx="875">
                  <c:v>76</c:v>
                </c:pt>
                <c:pt idx="876">
                  <c:v>76</c:v>
                </c:pt>
                <c:pt idx="877">
                  <c:v>75</c:v>
                </c:pt>
                <c:pt idx="878">
                  <c:v>75</c:v>
                </c:pt>
                <c:pt idx="879">
                  <c:v>75</c:v>
                </c:pt>
                <c:pt idx="880">
                  <c:v>74</c:v>
                </c:pt>
                <c:pt idx="881">
                  <c:v>73</c:v>
                </c:pt>
                <c:pt idx="882">
                  <c:v>73</c:v>
                </c:pt>
                <c:pt idx="883">
                  <c:v>73</c:v>
                </c:pt>
                <c:pt idx="884">
                  <c:v>73</c:v>
                </c:pt>
                <c:pt idx="885">
                  <c:v>72</c:v>
                </c:pt>
                <c:pt idx="886">
                  <c:v>72</c:v>
                </c:pt>
                <c:pt idx="887">
                  <c:v>72</c:v>
                </c:pt>
                <c:pt idx="888">
                  <c:v>72</c:v>
                </c:pt>
                <c:pt idx="889">
                  <c:v>72</c:v>
                </c:pt>
                <c:pt idx="890">
                  <c:v>72</c:v>
                </c:pt>
                <c:pt idx="891">
                  <c:v>72</c:v>
                </c:pt>
                <c:pt idx="892">
                  <c:v>72</c:v>
                </c:pt>
                <c:pt idx="893">
                  <c:v>72</c:v>
                </c:pt>
                <c:pt idx="894">
                  <c:v>72</c:v>
                </c:pt>
                <c:pt idx="895">
                  <c:v>72</c:v>
                </c:pt>
                <c:pt idx="896">
                  <c:v>72</c:v>
                </c:pt>
                <c:pt idx="897">
                  <c:v>71</c:v>
                </c:pt>
                <c:pt idx="898">
                  <c:v>71</c:v>
                </c:pt>
                <c:pt idx="899">
                  <c:v>70</c:v>
                </c:pt>
                <c:pt idx="900">
                  <c:v>70</c:v>
                </c:pt>
                <c:pt idx="901">
                  <c:v>70</c:v>
                </c:pt>
                <c:pt idx="902">
                  <c:v>70</c:v>
                </c:pt>
                <c:pt idx="903">
                  <c:v>68</c:v>
                </c:pt>
                <c:pt idx="904">
                  <c:v>68</c:v>
                </c:pt>
                <c:pt idx="905">
                  <c:v>68</c:v>
                </c:pt>
                <c:pt idx="906">
                  <c:v>67</c:v>
                </c:pt>
                <c:pt idx="907">
                  <c:v>66</c:v>
                </c:pt>
                <c:pt idx="908">
                  <c:v>66</c:v>
                </c:pt>
                <c:pt idx="909">
                  <c:v>66</c:v>
                </c:pt>
                <c:pt idx="910">
                  <c:v>64</c:v>
                </c:pt>
                <c:pt idx="911">
                  <c:v>63</c:v>
                </c:pt>
                <c:pt idx="912">
                  <c:v>63</c:v>
                </c:pt>
                <c:pt idx="913">
                  <c:v>63</c:v>
                </c:pt>
                <c:pt idx="914">
                  <c:v>63</c:v>
                </c:pt>
                <c:pt idx="915">
                  <c:v>62</c:v>
                </c:pt>
                <c:pt idx="916">
                  <c:v>62</c:v>
                </c:pt>
                <c:pt idx="917">
                  <c:v>62</c:v>
                </c:pt>
                <c:pt idx="918">
                  <c:v>62</c:v>
                </c:pt>
                <c:pt idx="919">
                  <c:v>62</c:v>
                </c:pt>
                <c:pt idx="920">
                  <c:v>61</c:v>
                </c:pt>
                <c:pt idx="921">
                  <c:v>61</c:v>
                </c:pt>
                <c:pt idx="922">
                  <c:v>61</c:v>
                </c:pt>
                <c:pt idx="923">
                  <c:v>61</c:v>
                </c:pt>
                <c:pt idx="924">
                  <c:v>60</c:v>
                </c:pt>
                <c:pt idx="925">
                  <c:v>59</c:v>
                </c:pt>
                <c:pt idx="926">
                  <c:v>59</c:v>
                </c:pt>
                <c:pt idx="927">
                  <c:v>58</c:v>
                </c:pt>
                <c:pt idx="928">
                  <c:v>58</c:v>
                </c:pt>
                <c:pt idx="929">
                  <c:v>58</c:v>
                </c:pt>
                <c:pt idx="930">
                  <c:v>58</c:v>
                </c:pt>
                <c:pt idx="931">
                  <c:v>56</c:v>
                </c:pt>
                <c:pt idx="932">
                  <c:v>55</c:v>
                </c:pt>
                <c:pt idx="933">
                  <c:v>55</c:v>
                </c:pt>
                <c:pt idx="934">
                  <c:v>55</c:v>
                </c:pt>
                <c:pt idx="935">
                  <c:v>55</c:v>
                </c:pt>
                <c:pt idx="936">
                  <c:v>55</c:v>
                </c:pt>
                <c:pt idx="937">
                  <c:v>55</c:v>
                </c:pt>
                <c:pt idx="938">
                  <c:v>55</c:v>
                </c:pt>
                <c:pt idx="939">
                  <c:v>55</c:v>
                </c:pt>
                <c:pt idx="940">
                  <c:v>53</c:v>
                </c:pt>
                <c:pt idx="941">
                  <c:v>53</c:v>
                </c:pt>
                <c:pt idx="942">
                  <c:v>52</c:v>
                </c:pt>
                <c:pt idx="943">
                  <c:v>52</c:v>
                </c:pt>
                <c:pt idx="944">
                  <c:v>51</c:v>
                </c:pt>
                <c:pt idx="945">
                  <c:v>51</c:v>
                </c:pt>
                <c:pt idx="946">
                  <c:v>51</c:v>
                </c:pt>
                <c:pt idx="947">
                  <c:v>50</c:v>
                </c:pt>
                <c:pt idx="948">
                  <c:v>49</c:v>
                </c:pt>
                <c:pt idx="949">
                  <c:v>49</c:v>
                </c:pt>
                <c:pt idx="950">
                  <c:v>49</c:v>
                </c:pt>
                <c:pt idx="951">
                  <c:v>48</c:v>
                </c:pt>
                <c:pt idx="952">
                  <c:v>47</c:v>
                </c:pt>
                <c:pt idx="953">
                  <c:v>47</c:v>
                </c:pt>
                <c:pt idx="954">
                  <c:v>46</c:v>
                </c:pt>
                <c:pt idx="955">
                  <c:v>45</c:v>
                </c:pt>
                <c:pt idx="956">
                  <c:v>44</c:v>
                </c:pt>
                <c:pt idx="957">
                  <c:v>43</c:v>
                </c:pt>
                <c:pt idx="958">
                  <c:v>43</c:v>
                </c:pt>
                <c:pt idx="959">
                  <c:v>41</c:v>
                </c:pt>
                <c:pt idx="960">
                  <c:v>41</c:v>
                </c:pt>
                <c:pt idx="961">
                  <c:v>39</c:v>
                </c:pt>
                <c:pt idx="962">
                  <c:v>38</c:v>
                </c:pt>
                <c:pt idx="963">
                  <c:v>37</c:v>
                </c:pt>
                <c:pt idx="964">
                  <c:v>36</c:v>
                </c:pt>
                <c:pt idx="965">
                  <c:v>35</c:v>
                </c:pt>
                <c:pt idx="966">
                  <c:v>34</c:v>
                </c:pt>
                <c:pt idx="967">
                  <c:v>33</c:v>
                </c:pt>
                <c:pt idx="968">
                  <c:v>33</c:v>
                </c:pt>
                <c:pt idx="969">
                  <c:v>31</c:v>
                </c:pt>
                <c:pt idx="970">
                  <c:v>30</c:v>
                </c:pt>
                <c:pt idx="971">
                  <c:v>29</c:v>
                </c:pt>
                <c:pt idx="972">
                  <c:v>28</c:v>
                </c:pt>
                <c:pt idx="973">
                  <c:v>27</c:v>
                </c:pt>
                <c:pt idx="974">
                  <c:v>26</c:v>
                </c:pt>
                <c:pt idx="975">
                  <c:v>25</c:v>
                </c:pt>
                <c:pt idx="976">
                  <c:v>25</c:v>
                </c:pt>
                <c:pt idx="977">
                  <c:v>23</c:v>
                </c:pt>
                <c:pt idx="978">
                  <c:v>22</c:v>
                </c:pt>
                <c:pt idx="979">
                  <c:v>21</c:v>
                </c:pt>
                <c:pt idx="980">
                  <c:v>20</c:v>
                </c:pt>
                <c:pt idx="981">
                  <c:v>19</c:v>
                </c:pt>
                <c:pt idx="982">
                  <c:v>18</c:v>
                </c:pt>
                <c:pt idx="983">
                  <c:v>17</c:v>
                </c:pt>
                <c:pt idx="984">
                  <c:v>16</c:v>
                </c:pt>
                <c:pt idx="985">
                  <c:v>15</c:v>
                </c:pt>
                <c:pt idx="986">
                  <c:v>15</c:v>
                </c:pt>
                <c:pt idx="987">
                  <c:v>13</c:v>
                </c:pt>
                <c:pt idx="988">
                  <c:v>12</c:v>
                </c:pt>
                <c:pt idx="989">
                  <c:v>11</c:v>
                </c:pt>
                <c:pt idx="990">
                  <c:v>10</c:v>
                </c:pt>
                <c:pt idx="991">
                  <c:v>9</c:v>
                </c:pt>
                <c:pt idx="992">
                  <c:v>8</c:v>
                </c:pt>
                <c:pt idx="993">
                  <c:v>7</c:v>
                </c:pt>
                <c:pt idx="994">
                  <c:v>6</c:v>
                </c:pt>
                <c:pt idx="995">
                  <c:v>5</c:v>
                </c:pt>
                <c:pt idx="996">
                  <c:v>4</c:v>
                </c:pt>
                <c:pt idx="997">
                  <c:v>3</c:v>
                </c:pt>
                <c:pt idx="998">
                  <c:v>2</c:v>
                </c:pt>
                <c:pt idx="999">
                  <c:v>1</c:v>
                </c:pt>
              </c:numCache>
            </c:numRef>
          </c:val>
          <c:smooth val="0"/>
        </c:ser>
        <c:ser>
          <c:idx val="2"/>
          <c:order val="2"/>
          <c:tx>
            <c:strRef>
              <c:f>result_verify_access!$R$1</c:f>
              <c:strCache>
                <c:ptCount val="1"/>
                <c:pt idx="0">
                  <c:v>Error (%)</c:v>
                </c:pt>
              </c:strCache>
            </c:strRef>
          </c:tx>
          <c:marker>
            <c:symbol val="none"/>
          </c:marker>
          <c:val>
            <c:numRef>
              <c:f>result_verify_access!$R$2:$R$1001</c:f>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numCache>
            </c:numRef>
          </c:val>
          <c:smooth val="0"/>
        </c:ser>
        <c:dLbls>
          <c:showLegendKey val="0"/>
          <c:showVal val="0"/>
          <c:showCatName val="0"/>
          <c:showSerName val="0"/>
          <c:showPercent val="0"/>
          <c:showBubbleSize val="0"/>
        </c:dLbls>
        <c:marker val="1"/>
        <c:smooth val="0"/>
        <c:axId val="256153088"/>
        <c:axId val="256151552"/>
      </c:lineChart>
      <c:catAx>
        <c:axId val="256058112"/>
        <c:scaling>
          <c:orientation val="minMax"/>
        </c:scaling>
        <c:delete val="0"/>
        <c:axPos val="b"/>
        <c:majorTickMark val="out"/>
        <c:minorTickMark val="none"/>
        <c:tickLblPos val="nextTo"/>
        <c:crossAx val="256059648"/>
        <c:crosses val="autoZero"/>
        <c:auto val="1"/>
        <c:lblAlgn val="ctr"/>
        <c:lblOffset val="100"/>
        <c:tickLblSkip val="100"/>
        <c:tickMarkSkip val="100"/>
        <c:noMultiLvlLbl val="0"/>
      </c:catAx>
      <c:valAx>
        <c:axId val="256059648"/>
        <c:scaling>
          <c:orientation val="minMax"/>
          <c:max val="2000"/>
          <c:min val="0"/>
        </c:scaling>
        <c:delete val="0"/>
        <c:axPos val="l"/>
        <c:majorGridlines/>
        <c:numFmt formatCode="General" sourceLinked="1"/>
        <c:majorTickMark val="out"/>
        <c:minorTickMark val="none"/>
        <c:tickLblPos val="nextTo"/>
        <c:crossAx val="256058112"/>
        <c:crosses val="autoZero"/>
        <c:crossBetween val="between"/>
      </c:valAx>
      <c:valAx>
        <c:axId val="256151552"/>
        <c:scaling>
          <c:orientation val="minMax"/>
        </c:scaling>
        <c:delete val="0"/>
        <c:axPos val="r"/>
        <c:numFmt formatCode="General" sourceLinked="1"/>
        <c:majorTickMark val="out"/>
        <c:minorTickMark val="none"/>
        <c:tickLblPos val="nextTo"/>
        <c:crossAx val="256153088"/>
        <c:crosses val="max"/>
        <c:crossBetween val="between"/>
      </c:valAx>
      <c:catAx>
        <c:axId val="256153088"/>
        <c:scaling>
          <c:orientation val="minMax"/>
        </c:scaling>
        <c:delete val="1"/>
        <c:axPos val="b"/>
        <c:majorTickMark val="out"/>
        <c:minorTickMark val="none"/>
        <c:tickLblPos val="nextTo"/>
        <c:crossAx val="25615155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cked"/>
        <c:varyColors val="0"/>
        <c:ser>
          <c:idx val="0"/>
          <c:order val="0"/>
          <c:tx>
            <c:strRef>
              <c:f>hasil_pengujian_update_status!$O$1</c:f>
              <c:strCache>
                <c:ptCount val="1"/>
                <c:pt idx="0">
                  <c:v>Latensi (ms)</c:v>
                </c:pt>
              </c:strCache>
            </c:strRef>
          </c:tx>
          <c:marker>
            <c:symbol val="none"/>
          </c:marker>
          <c:val>
            <c:numRef>
              <c:f>hasil_pengujian_update_status!$O$2:$O$501</c:f>
              <c:numCache>
                <c:formatCode>General</c:formatCode>
                <c:ptCount val="500"/>
                <c:pt idx="0">
                  <c:v>284</c:v>
                </c:pt>
                <c:pt idx="1">
                  <c:v>286</c:v>
                </c:pt>
                <c:pt idx="2">
                  <c:v>274</c:v>
                </c:pt>
                <c:pt idx="3">
                  <c:v>300</c:v>
                </c:pt>
                <c:pt idx="4">
                  <c:v>284</c:v>
                </c:pt>
                <c:pt idx="5">
                  <c:v>333</c:v>
                </c:pt>
                <c:pt idx="6">
                  <c:v>385</c:v>
                </c:pt>
                <c:pt idx="7">
                  <c:v>372</c:v>
                </c:pt>
                <c:pt idx="8">
                  <c:v>271</c:v>
                </c:pt>
                <c:pt idx="9">
                  <c:v>435</c:v>
                </c:pt>
                <c:pt idx="10">
                  <c:v>459</c:v>
                </c:pt>
                <c:pt idx="11">
                  <c:v>434</c:v>
                </c:pt>
                <c:pt idx="12">
                  <c:v>452</c:v>
                </c:pt>
                <c:pt idx="13">
                  <c:v>550</c:v>
                </c:pt>
                <c:pt idx="14">
                  <c:v>419</c:v>
                </c:pt>
                <c:pt idx="15">
                  <c:v>624</c:v>
                </c:pt>
                <c:pt idx="16">
                  <c:v>578</c:v>
                </c:pt>
                <c:pt idx="17">
                  <c:v>603</c:v>
                </c:pt>
                <c:pt idx="18">
                  <c:v>680</c:v>
                </c:pt>
                <c:pt idx="19">
                  <c:v>582</c:v>
                </c:pt>
                <c:pt idx="20">
                  <c:v>575</c:v>
                </c:pt>
                <c:pt idx="21">
                  <c:v>504</c:v>
                </c:pt>
                <c:pt idx="22">
                  <c:v>672</c:v>
                </c:pt>
                <c:pt idx="23">
                  <c:v>603</c:v>
                </c:pt>
                <c:pt idx="24">
                  <c:v>776</c:v>
                </c:pt>
                <c:pt idx="25">
                  <c:v>759</c:v>
                </c:pt>
                <c:pt idx="26">
                  <c:v>897</c:v>
                </c:pt>
                <c:pt idx="27">
                  <c:v>957</c:v>
                </c:pt>
                <c:pt idx="28">
                  <c:v>778</c:v>
                </c:pt>
                <c:pt idx="29">
                  <c:v>851</c:v>
                </c:pt>
                <c:pt idx="30">
                  <c:v>980</c:v>
                </c:pt>
                <c:pt idx="31">
                  <c:v>962</c:v>
                </c:pt>
                <c:pt idx="32">
                  <c:v>977</c:v>
                </c:pt>
                <c:pt idx="33">
                  <c:v>842</c:v>
                </c:pt>
                <c:pt idx="34">
                  <c:v>1056</c:v>
                </c:pt>
                <c:pt idx="35">
                  <c:v>1021</c:v>
                </c:pt>
                <c:pt idx="36">
                  <c:v>1072</c:v>
                </c:pt>
                <c:pt idx="37">
                  <c:v>999</c:v>
                </c:pt>
                <c:pt idx="38">
                  <c:v>1110</c:v>
                </c:pt>
                <c:pt idx="39">
                  <c:v>1123</c:v>
                </c:pt>
                <c:pt idx="40">
                  <c:v>1150</c:v>
                </c:pt>
                <c:pt idx="41">
                  <c:v>1210</c:v>
                </c:pt>
                <c:pt idx="42">
                  <c:v>1044</c:v>
                </c:pt>
                <c:pt idx="43">
                  <c:v>1066</c:v>
                </c:pt>
                <c:pt idx="44">
                  <c:v>1238</c:v>
                </c:pt>
                <c:pt idx="45">
                  <c:v>1124</c:v>
                </c:pt>
                <c:pt idx="46">
                  <c:v>1141</c:v>
                </c:pt>
                <c:pt idx="47">
                  <c:v>1291</c:v>
                </c:pt>
                <c:pt idx="48">
                  <c:v>1281</c:v>
                </c:pt>
                <c:pt idx="49">
                  <c:v>1351</c:v>
                </c:pt>
                <c:pt idx="50">
                  <c:v>1280</c:v>
                </c:pt>
                <c:pt idx="51">
                  <c:v>1337</c:v>
                </c:pt>
                <c:pt idx="52">
                  <c:v>1337</c:v>
                </c:pt>
                <c:pt idx="53">
                  <c:v>1269</c:v>
                </c:pt>
                <c:pt idx="54">
                  <c:v>1298</c:v>
                </c:pt>
                <c:pt idx="55">
                  <c:v>1442</c:v>
                </c:pt>
                <c:pt idx="56">
                  <c:v>1304</c:v>
                </c:pt>
                <c:pt idx="57">
                  <c:v>1412</c:v>
                </c:pt>
                <c:pt idx="58">
                  <c:v>1459</c:v>
                </c:pt>
                <c:pt idx="59">
                  <c:v>1443</c:v>
                </c:pt>
                <c:pt idx="60">
                  <c:v>1488</c:v>
                </c:pt>
                <c:pt idx="61">
                  <c:v>1372</c:v>
                </c:pt>
                <c:pt idx="62">
                  <c:v>1471</c:v>
                </c:pt>
                <c:pt idx="63">
                  <c:v>1385</c:v>
                </c:pt>
                <c:pt idx="64">
                  <c:v>1388</c:v>
                </c:pt>
                <c:pt idx="65">
                  <c:v>1404</c:v>
                </c:pt>
                <c:pt idx="66">
                  <c:v>1445</c:v>
                </c:pt>
                <c:pt idx="67">
                  <c:v>1551</c:v>
                </c:pt>
                <c:pt idx="68">
                  <c:v>1520</c:v>
                </c:pt>
                <c:pt idx="69">
                  <c:v>1615</c:v>
                </c:pt>
                <c:pt idx="70">
                  <c:v>1693</c:v>
                </c:pt>
                <c:pt idx="71">
                  <c:v>1661</c:v>
                </c:pt>
                <c:pt idx="72">
                  <c:v>1682</c:v>
                </c:pt>
                <c:pt idx="73">
                  <c:v>1527</c:v>
                </c:pt>
                <c:pt idx="74">
                  <c:v>1646</c:v>
                </c:pt>
                <c:pt idx="75">
                  <c:v>1532</c:v>
                </c:pt>
                <c:pt idx="76">
                  <c:v>1741</c:v>
                </c:pt>
                <c:pt idx="77">
                  <c:v>1726</c:v>
                </c:pt>
                <c:pt idx="78">
                  <c:v>1650</c:v>
                </c:pt>
                <c:pt idx="79">
                  <c:v>1756</c:v>
                </c:pt>
                <c:pt idx="80">
                  <c:v>1600</c:v>
                </c:pt>
                <c:pt idx="81">
                  <c:v>1782</c:v>
                </c:pt>
                <c:pt idx="82">
                  <c:v>1778</c:v>
                </c:pt>
                <c:pt idx="83">
                  <c:v>1830</c:v>
                </c:pt>
                <c:pt idx="84">
                  <c:v>1768</c:v>
                </c:pt>
                <c:pt idx="85">
                  <c:v>1823</c:v>
                </c:pt>
                <c:pt idx="86">
                  <c:v>1834</c:v>
                </c:pt>
                <c:pt idx="87">
                  <c:v>1748</c:v>
                </c:pt>
                <c:pt idx="88">
                  <c:v>1773</c:v>
                </c:pt>
                <c:pt idx="89">
                  <c:v>1914</c:v>
                </c:pt>
                <c:pt idx="90">
                  <c:v>1895</c:v>
                </c:pt>
                <c:pt idx="91">
                  <c:v>1821</c:v>
                </c:pt>
                <c:pt idx="92">
                  <c:v>1841</c:v>
                </c:pt>
                <c:pt idx="93">
                  <c:v>1970</c:v>
                </c:pt>
                <c:pt idx="94">
                  <c:v>1960</c:v>
                </c:pt>
                <c:pt idx="95">
                  <c:v>1987</c:v>
                </c:pt>
                <c:pt idx="96">
                  <c:v>1860</c:v>
                </c:pt>
                <c:pt idx="97">
                  <c:v>1990</c:v>
                </c:pt>
                <c:pt idx="98">
                  <c:v>1875</c:v>
                </c:pt>
                <c:pt idx="99">
                  <c:v>1910</c:v>
                </c:pt>
                <c:pt idx="100">
                  <c:v>2061</c:v>
                </c:pt>
                <c:pt idx="101">
                  <c:v>1946</c:v>
                </c:pt>
                <c:pt idx="102">
                  <c:v>2116</c:v>
                </c:pt>
                <c:pt idx="103">
                  <c:v>2144</c:v>
                </c:pt>
                <c:pt idx="104">
                  <c:v>2153</c:v>
                </c:pt>
                <c:pt idx="105">
                  <c:v>2041</c:v>
                </c:pt>
                <c:pt idx="106">
                  <c:v>2186</c:v>
                </c:pt>
                <c:pt idx="107">
                  <c:v>2208</c:v>
                </c:pt>
                <c:pt idx="108">
                  <c:v>2191</c:v>
                </c:pt>
                <c:pt idx="109">
                  <c:v>2224</c:v>
                </c:pt>
                <c:pt idx="110">
                  <c:v>2142</c:v>
                </c:pt>
                <c:pt idx="111">
                  <c:v>2239</c:v>
                </c:pt>
                <c:pt idx="112">
                  <c:v>2271</c:v>
                </c:pt>
                <c:pt idx="113">
                  <c:v>2302</c:v>
                </c:pt>
                <c:pt idx="114">
                  <c:v>2208</c:v>
                </c:pt>
                <c:pt idx="115">
                  <c:v>2374</c:v>
                </c:pt>
                <c:pt idx="116">
                  <c:v>2301</c:v>
                </c:pt>
                <c:pt idx="117">
                  <c:v>2394</c:v>
                </c:pt>
                <c:pt idx="118">
                  <c:v>2415</c:v>
                </c:pt>
                <c:pt idx="119">
                  <c:v>2403</c:v>
                </c:pt>
                <c:pt idx="120">
                  <c:v>2431</c:v>
                </c:pt>
                <c:pt idx="121">
                  <c:v>2320</c:v>
                </c:pt>
                <c:pt idx="122">
                  <c:v>2353</c:v>
                </c:pt>
                <c:pt idx="123">
                  <c:v>2464</c:v>
                </c:pt>
                <c:pt idx="124">
                  <c:v>2616</c:v>
                </c:pt>
                <c:pt idx="125">
                  <c:v>2511</c:v>
                </c:pt>
                <c:pt idx="126">
                  <c:v>2397</c:v>
                </c:pt>
                <c:pt idx="127">
                  <c:v>2505</c:v>
                </c:pt>
                <c:pt idx="128">
                  <c:v>2439</c:v>
                </c:pt>
                <c:pt idx="129">
                  <c:v>2468</c:v>
                </c:pt>
                <c:pt idx="130">
                  <c:v>2619</c:v>
                </c:pt>
                <c:pt idx="131">
                  <c:v>2487</c:v>
                </c:pt>
                <c:pt idx="132">
                  <c:v>2602</c:v>
                </c:pt>
                <c:pt idx="133">
                  <c:v>2623</c:v>
                </c:pt>
                <c:pt idx="134">
                  <c:v>2614</c:v>
                </c:pt>
                <c:pt idx="135">
                  <c:v>2560</c:v>
                </c:pt>
                <c:pt idx="136">
                  <c:v>2683</c:v>
                </c:pt>
                <c:pt idx="137">
                  <c:v>2586</c:v>
                </c:pt>
                <c:pt idx="138">
                  <c:v>2707</c:v>
                </c:pt>
                <c:pt idx="139">
                  <c:v>2649</c:v>
                </c:pt>
                <c:pt idx="140">
                  <c:v>2614</c:v>
                </c:pt>
                <c:pt idx="141">
                  <c:v>2755</c:v>
                </c:pt>
                <c:pt idx="142">
                  <c:v>2800</c:v>
                </c:pt>
                <c:pt idx="143">
                  <c:v>2650</c:v>
                </c:pt>
                <c:pt idx="144">
                  <c:v>2694</c:v>
                </c:pt>
                <c:pt idx="145">
                  <c:v>2692</c:v>
                </c:pt>
                <c:pt idx="146">
                  <c:v>2718</c:v>
                </c:pt>
                <c:pt idx="147">
                  <c:v>2862</c:v>
                </c:pt>
                <c:pt idx="148">
                  <c:v>2724</c:v>
                </c:pt>
                <c:pt idx="149">
                  <c:v>2870</c:v>
                </c:pt>
                <c:pt idx="150">
                  <c:v>2921</c:v>
                </c:pt>
                <c:pt idx="151">
                  <c:v>2754</c:v>
                </c:pt>
                <c:pt idx="152">
                  <c:v>2936</c:v>
                </c:pt>
                <c:pt idx="153">
                  <c:v>2771</c:v>
                </c:pt>
                <c:pt idx="154">
                  <c:v>2981</c:v>
                </c:pt>
                <c:pt idx="155">
                  <c:v>2813</c:v>
                </c:pt>
                <c:pt idx="156">
                  <c:v>2839</c:v>
                </c:pt>
                <c:pt idx="157">
                  <c:v>2798</c:v>
                </c:pt>
                <c:pt idx="158">
                  <c:v>2776</c:v>
                </c:pt>
                <c:pt idx="159">
                  <c:v>2890</c:v>
                </c:pt>
                <c:pt idx="160">
                  <c:v>2789</c:v>
                </c:pt>
                <c:pt idx="161">
                  <c:v>2836</c:v>
                </c:pt>
                <c:pt idx="162">
                  <c:v>2845</c:v>
                </c:pt>
                <c:pt idx="163">
                  <c:v>2813</c:v>
                </c:pt>
                <c:pt idx="164">
                  <c:v>2811</c:v>
                </c:pt>
                <c:pt idx="165">
                  <c:v>2806</c:v>
                </c:pt>
                <c:pt idx="166">
                  <c:v>2843</c:v>
                </c:pt>
                <c:pt idx="167">
                  <c:v>2844</c:v>
                </c:pt>
                <c:pt idx="168">
                  <c:v>2843</c:v>
                </c:pt>
                <c:pt idx="169">
                  <c:v>2811</c:v>
                </c:pt>
                <c:pt idx="170">
                  <c:v>2784</c:v>
                </c:pt>
                <c:pt idx="171">
                  <c:v>2831</c:v>
                </c:pt>
                <c:pt idx="172">
                  <c:v>2814</c:v>
                </c:pt>
                <c:pt idx="173">
                  <c:v>2841</c:v>
                </c:pt>
                <c:pt idx="174">
                  <c:v>2844</c:v>
                </c:pt>
                <c:pt idx="175">
                  <c:v>2833</c:v>
                </c:pt>
                <c:pt idx="176">
                  <c:v>2785</c:v>
                </c:pt>
                <c:pt idx="177">
                  <c:v>2787</c:v>
                </c:pt>
                <c:pt idx="178">
                  <c:v>2774</c:v>
                </c:pt>
                <c:pt idx="179">
                  <c:v>2784</c:v>
                </c:pt>
                <c:pt idx="180">
                  <c:v>2836</c:v>
                </c:pt>
                <c:pt idx="181">
                  <c:v>2841</c:v>
                </c:pt>
                <c:pt idx="182">
                  <c:v>2805</c:v>
                </c:pt>
                <c:pt idx="183">
                  <c:v>2787</c:v>
                </c:pt>
                <c:pt idx="184">
                  <c:v>2807</c:v>
                </c:pt>
                <c:pt idx="185">
                  <c:v>2847</c:v>
                </c:pt>
                <c:pt idx="186">
                  <c:v>2821</c:v>
                </c:pt>
                <c:pt idx="187">
                  <c:v>2788</c:v>
                </c:pt>
                <c:pt idx="188">
                  <c:v>2773</c:v>
                </c:pt>
                <c:pt idx="189">
                  <c:v>2796</c:v>
                </c:pt>
                <c:pt idx="190">
                  <c:v>2838</c:v>
                </c:pt>
                <c:pt idx="191">
                  <c:v>2780</c:v>
                </c:pt>
                <c:pt idx="192">
                  <c:v>2820</c:v>
                </c:pt>
                <c:pt idx="193">
                  <c:v>2784</c:v>
                </c:pt>
                <c:pt idx="194">
                  <c:v>2790</c:v>
                </c:pt>
                <c:pt idx="195">
                  <c:v>2841</c:v>
                </c:pt>
                <c:pt idx="196">
                  <c:v>2792</c:v>
                </c:pt>
                <c:pt idx="197">
                  <c:v>2895</c:v>
                </c:pt>
                <c:pt idx="198">
                  <c:v>2779</c:v>
                </c:pt>
                <c:pt idx="199">
                  <c:v>2858</c:v>
                </c:pt>
                <c:pt idx="200">
                  <c:v>2808</c:v>
                </c:pt>
                <c:pt idx="201">
                  <c:v>2810</c:v>
                </c:pt>
                <c:pt idx="202">
                  <c:v>2804</c:v>
                </c:pt>
                <c:pt idx="203">
                  <c:v>2743</c:v>
                </c:pt>
                <c:pt idx="204">
                  <c:v>2853</c:v>
                </c:pt>
                <c:pt idx="205">
                  <c:v>2756</c:v>
                </c:pt>
                <c:pt idx="206">
                  <c:v>2768</c:v>
                </c:pt>
                <c:pt idx="207">
                  <c:v>2751</c:v>
                </c:pt>
                <c:pt idx="208">
                  <c:v>2730</c:v>
                </c:pt>
                <c:pt idx="209">
                  <c:v>2751</c:v>
                </c:pt>
                <c:pt idx="210">
                  <c:v>2756</c:v>
                </c:pt>
                <c:pt idx="211">
                  <c:v>2778</c:v>
                </c:pt>
                <c:pt idx="212">
                  <c:v>2676</c:v>
                </c:pt>
                <c:pt idx="213">
                  <c:v>2743</c:v>
                </c:pt>
                <c:pt idx="214">
                  <c:v>2679</c:v>
                </c:pt>
                <c:pt idx="215">
                  <c:v>2626</c:v>
                </c:pt>
                <c:pt idx="216">
                  <c:v>2658</c:v>
                </c:pt>
                <c:pt idx="217">
                  <c:v>2689</c:v>
                </c:pt>
                <c:pt idx="218">
                  <c:v>2627</c:v>
                </c:pt>
                <c:pt idx="219">
                  <c:v>2621</c:v>
                </c:pt>
                <c:pt idx="220">
                  <c:v>2652</c:v>
                </c:pt>
                <c:pt idx="221">
                  <c:v>2655</c:v>
                </c:pt>
                <c:pt idx="222">
                  <c:v>2673</c:v>
                </c:pt>
                <c:pt idx="223">
                  <c:v>2572</c:v>
                </c:pt>
                <c:pt idx="224">
                  <c:v>2648</c:v>
                </c:pt>
                <c:pt idx="225">
                  <c:v>2601</c:v>
                </c:pt>
                <c:pt idx="226">
                  <c:v>2603</c:v>
                </c:pt>
                <c:pt idx="227">
                  <c:v>2586</c:v>
                </c:pt>
                <c:pt idx="228">
                  <c:v>2713</c:v>
                </c:pt>
                <c:pt idx="229">
                  <c:v>2658</c:v>
                </c:pt>
                <c:pt idx="230">
                  <c:v>2584</c:v>
                </c:pt>
                <c:pt idx="231">
                  <c:v>2598</c:v>
                </c:pt>
                <c:pt idx="232">
                  <c:v>2661</c:v>
                </c:pt>
                <c:pt idx="233">
                  <c:v>2664</c:v>
                </c:pt>
                <c:pt idx="234">
                  <c:v>2625</c:v>
                </c:pt>
                <c:pt idx="235">
                  <c:v>2609</c:v>
                </c:pt>
                <c:pt idx="236">
                  <c:v>2971</c:v>
                </c:pt>
                <c:pt idx="237">
                  <c:v>2647</c:v>
                </c:pt>
                <c:pt idx="238">
                  <c:v>2670</c:v>
                </c:pt>
                <c:pt idx="239">
                  <c:v>2691</c:v>
                </c:pt>
                <c:pt idx="240">
                  <c:v>2616</c:v>
                </c:pt>
                <c:pt idx="241">
                  <c:v>2698</c:v>
                </c:pt>
                <c:pt idx="242">
                  <c:v>2648</c:v>
                </c:pt>
                <c:pt idx="243">
                  <c:v>2673</c:v>
                </c:pt>
                <c:pt idx="244">
                  <c:v>2709</c:v>
                </c:pt>
                <c:pt idx="245">
                  <c:v>2695</c:v>
                </c:pt>
                <c:pt idx="246">
                  <c:v>2647</c:v>
                </c:pt>
                <c:pt idx="247">
                  <c:v>2640</c:v>
                </c:pt>
                <c:pt idx="248">
                  <c:v>2652</c:v>
                </c:pt>
                <c:pt idx="249">
                  <c:v>2671</c:v>
                </c:pt>
                <c:pt idx="250">
                  <c:v>2610</c:v>
                </c:pt>
                <c:pt idx="251">
                  <c:v>2687</c:v>
                </c:pt>
                <c:pt idx="252">
                  <c:v>2645</c:v>
                </c:pt>
                <c:pt idx="253">
                  <c:v>2642</c:v>
                </c:pt>
                <c:pt idx="254">
                  <c:v>2668</c:v>
                </c:pt>
                <c:pt idx="255">
                  <c:v>2634</c:v>
                </c:pt>
                <c:pt idx="256">
                  <c:v>2595</c:v>
                </c:pt>
                <c:pt idx="257">
                  <c:v>2597</c:v>
                </c:pt>
                <c:pt idx="258">
                  <c:v>2695</c:v>
                </c:pt>
                <c:pt idx="259">
                  <c:v>2608</c:v>
                </c:pt>
                <c:pt idx="260">
                  <c:v>2665</c:v>
                </c:pt>
                <c:pt idx="261">
                  <c:v>2605</c:v>
                </c:pt>
                <c:pt idx="262">
                  <c:v>2717</c:v>
                </c:pt>
                <c:pt idx="263">
                  <c:v>2686</c:v>
                </c:pt>
                <c:pt idx="264">
                  <c:v>2608</c:v>
                </c:pt>
                <c:pt idx="265">
                  <c:v>2712</c:v>
                </c:pt>
                <c:pt idx="266">
                  <c:v>2690</c:v>
                </c:pt>
                <c:pt idx="267">
                  <c:v>2696</c:v>
                </c:pt>
                <c:pt idx="268">
                  <c:v>2693</c:v>
                </c:pt>
                <c:pt idx="269">
                  <c:v>2644</c:v>
                </c:pt>
                <c:pt idx="270">
                  <c:v>2700</c:v>
                </c:pt>
                <c:pt idx="271">
                  <c:v>2686</c:v>
                </c:pt>
                <c:pt idx="272">
                  <c:v>2661</c:v>
                </c:pt>
                <c:pt idx="273">
                  <c:v>2664</c:v>
                </c:pt>
                <c:pt idx="274">
                  <c:v>2641</c:v>
                </c:pt>
                <c:pt idx="275">
                  <c:v>2662</c:v>
                </c:pt>
                <c:pt idx="276">
                  <c:v>2656</c:v>
                </c:pt>
                <c:pt idx="277">
                  <c:v>2685</c:v>
                </c:pt>
                <c:pt idx="278">
                  <c:v>2698</c:v>
                </c:pt>
                <c:pt idx="279">
                  <c:v>2662</c:v>
                </c:pt>
                <c:pt idx="280">
                  <c:v>2666</c:v>
                </c:pt>
                <c:pt idx="281">
                  <c:v>2673</c:v>
                </c:pt>
                <c:pt idx="282">
                  <c:v>2670</c:v>
                </c:pt>
                <c:pt idx="283">
                  <c:v>2662</c:v>
                </c:pt>
                <c:pt idx="284">
                  <c:v>2613</c:v>
                </c:pt>
                <c:pt idx="285">
                  <c:v>2694</c:v>
                </c:pt>
                <c:pt idx="286">
                  <c:v>2656</c:v>
                </c:pt>
                <c:pt idx="287">
                  <c:v>2653</c:v>
                </c:pt>
                <c:pt idx="288">
                  <c:v>2607</c:v>
                </c:pt>
                <c:pt idx="289">
                  <c:v>2591</c:v>
                </c:pt>
                <c:pt idx="290">
                  <c:v>2646</c:v>
                </c:pt>
                <c:pt idx="291">
                  <c:v>2631</c:v>
                </c:pt>
                <c:pt idx="292">
                  <c:v>2620</c:v>
                </c:pt>
                <c:pt idx="293">
                  <c:v>2676</c:v>
                </c:pt>
                <c:pt idx="294">
                  <c:v>2573</c:v>
                </c:pt>
                <c:pt idx="295">
                  <c:v>2610</c:v>
                </c:pt>
                <c:pt idx="296">
                  <c:v>2573</c:v>
                </c:pt>
                <c:pt idx="297">
                  <c:v>2649</c:v>
                </c:pt>
                <c:pt idx="298">
                  <c:v>2665</c:v>
                </c:pt>
                <c:pt idx="299">
                  <c:v>2609</c:v>
                </c:pt>
                <c:pt idx="300">
                  <c:v>2650</c:v>
                </c:pt>
                <c:pt idx="301">
                  <c:v>2620</c:v>
                </c:pt>
                <c:pt idx="302">
                  <c:v>2618</c:v>
                </c:pt>
                <c:pt idx="303">
                  <c:v>2663</c:v>
                </c:pt>
                <c:pt idx="304">
                  <c:v>2702</c:v>
                </c:pt>
                <c:pt idx="305">
                  <c:v>2669</c:v>
                </c:pt>
                <c:pt idx="306">
                  <c:v>2679</c:v>
                </c:pt>
                <c:pt idx="307">
                  <c:v>2670</c:v>
                </c:pt>
                <c:pt idx="308">
                  <c:v>2779</c:v>
                </c:pt>
                <c:pt idx="309">
                  <c:v>2753</c:v>
                </c:pt>
                <c:pt idx="310">
                  <c:v>2676</c:v>
                </c:pt>
                <c:pt idx="311">
                  <c:v>2707</c:v>
                </c:pt>
                <c:pt idx="312">
                  <c:v>2765</c:v>
                </c:pt>
                <c:pt idx="313">
                  <c:v>2796</c:v>
                </c:pt>
                <c:pt idx="314">
                  <c:v>2837</c:v>
                </c:pt>
                <c:pt idx="315">
                  <c:v>2779</c:v>
                </c:pt>
                <c:pt idx="316">
                  <c:v>2742</c:v>
                </c:pt>
                <c:pt idx="317">
                  <c:v>2868</c:v>
                </c:pt>
                <c:pt idx="318">
                  <c:v>2889</c:v>
                </c:pt>
                <c:pt idx="319">
                  <c:v>2789</c:v>
                </c:pt>
                <c:pt idx="320">
                  <c:v>2860</c:v>
                </c:pt>
                <c:pt idx="321">
                  <c:v>2865</c:v>
                </c:pt>
                <c:pt idx="322">
                  <c:v>2938</c:v>
                </c:pt>
                <c:pt idx="323">
                  <c:v>2937</c:v>
                </c:pt>
                <c:pt idx="324">
                  <c:v>2931</c:v>
                </c:pt>
                <c:pt idx="325">
                  <c:v>2835</c:v>
                </c:pt>
                <c:pt idx="326">
                  <c:v>2986</c:v>
                </c:pt>
                <c:pt idx="327">
                  <c:v>2968</c:v>
                </c:pt>
                <c:pt idx="328">
                  <c:v>2968</c:v>
                </c:pt>
                <c:pt idx="329">
                  <c:v>2993</c:v>
                </c:pt>
                <c:pt idx="330">
                  <c:v>2939</c:v>
                </c:pt>
                <c:pt idx="331">
                  <c:v>2907</c:v>
                </c:pt>
                <c:pt idx="332">
                  <c:v>2982</c:v>
                </c:pt>
                <c:pt idx="333">
                  <c:v>3042</c:v>
                </c:pt>
                <c:pt idx="334">
                  <c:v>2905</c:v>
                </c:pt>
                <c:pt idx="335">
                  <c:v>3003</c:v>
                </c:pt>
                <c:pt idx="336">
                  <c:v>2970</c:v>
                </c:pt>
                <c:pt idx="337">
                  <c:v>3047</c:v>
                </c:pt>
                <c:pt idx="338">
                  <c:v>2959</c:v>
                </c:pt>
                <c:pt idx="339">
                  <c:v>3070</c:v>
                </c:pt>
                <c:pt idx="340">
                  <c:v>3063</c:v>
                </c:pt>
                <c:pt idx="341">
                  <c:v>3121</c:v>
                </c:pt>
                <c:pt idx="342">
                  <c:v>3089</c:v>
                </c:pt>
                <c:pt idx="343">
                  <c:v>3073</c:v>
                </c:pt>
                <c:pt idx="344">
                  <c:v>3129</c:v>
                </c:pt>
                <c:pt idx="345">
                  <c:v>3140</c:v>
                </c:pt>
                <c:pt idx="346">
                  <c:v>3155</c:v>
                </c:pt>
                <c:pt idx="347">
                  <c:v>3189</c:v>
                </c:pt>
                <c:pt idx="348">
                  <c:v>3161</c:v>
                </c:pt>
                <c:pt idx="349">
                  <c:v>3150</c:v>
                </c:pt>
                <c:pt idx="350">
                  <c:v>3177</c:v>
                </c:pt>
                <c:pt idx="351">
                  <c:v>3173</c:v>
                </c:pt>
                <c:pt idx="352">
                  <c:v>3246</c:v>
                </c:pt>
                <c:pt idx="353">
                  <c:v>3216</c:v>
                </c:pt>
                <c:pt idx="354">
                  <c:v>3123</c:v>
                </c:pt>
                <c:pt idx="355">
                  <c:v>3198</c:v>
                </c:pt>
                <c:pt idx="356">
                  <c:v>3199</c:v>
                </c:pt>
                <c:pt idx="357">
                  <c:v>3210</c:v>
                </c:pt>
                <c:pt idx="358">
                  <c:v>3124</c:v>
                </c:pt>
                <c:pt idx="359">
                  <c:v>3251</c:v>
                </c:pt>
                <c:pt idx="360">
                  <c:v>3179</c:v>
                </c:pt>
                <c:pt idx="361">
                  <c:v>3095</c:v>
                </c:pt>
                <c:pt idx="362">
                  <c:v>3122</c:v>
                </c:pt>
                <c:pt idx="363">
                  <c:v>3157</c:v>
                </c:pt>
                <c:pt idx="364">
                  <c:v>3119</c:v>
                </c:pt>
                <c:pt idx="365">
                  <c:v>3101</c:v>
                </c:pt>
                <c:pt idx="366">
                  <c:v>3174</c:v>
                </c:pt>
                <c:pt idx="367">
                  <c:v>3158</c:v>
                </c:pt>
                <c:pt idx="368">
                  <c:v>3156</c:v>
                </c:pt>
                <c:pt idx="369">
                  <c:v>3170</c:v>
                </c:pt>
                <c:pt idx="370">
                  <c:v>3128</c:v>
                </c:pt>
                <c:pt idx="371">
                  <c:v>3123</c:v>
                </c:pt>
                <c:pt idx="372">
                  <c:v>3130</c:v>
                </c:pt>
                <c:pt idx="373">
                  <c:v>3158</c:v>
                </c:pt>
                <c:pt idx="374">
                  <c:v>3136</c:v>
                </c:pt>
                <c:pt idx="375">
                  <c:v>3140</c:v>
                </c:pt>
                <c:pt idx="376">
                  <c:v>3165</c:v>
                </c:pt>
                <c:pt idx="377">
                  <c:v>3133</c:v>
                </c:pt>
                <c:pt idx="378">
                  <c:v>3109</c:v>
                </c:pt>
                <c:pt idx="379">
                  <c:v>3145</c:v>
                </c:pt>
                <c:pt idx="380">
                  <c:v>3152</c:v>
                </c:pt>
                <c:pt idx="381">
                  <c:v>3129</c:v>
                </c:pt>
                <c:pt idx="382">
                  <c:v>3084</c:v>
                </c:pt>
                <c:pt idx="383">
                  <c:v>3135</c:v>
                </c:pt>
                <c:pt idx="384">
                  <c:v>3125</c:v>
                </c:pt>
                <c:pt idx="385">
                  <c:v>3139</c:v>
                </c:pt>
                <c:pt idx="386">
                  <c:v>3115</c:v>
                </c:pt>
                <c:pt idx="387">
                  <c:v>3140</c:v>
                </c:pt>
                <c:pt idx="388">
                  <c:v>3065</c:v>
                </c:pt>
                <c:pt idx="389">
                  <c:v>3100</c:v>
                </c:pt>
                <c:pt idx="390">
                  <c:v>3132</c:v>
                </c:pt>
                <c:pt idx="391">
                  <c:v>3088</c:v>
                </c:pt>
                <c:pt idx="392">
                  <c:v>3107</c:v>
                </c:pt>
                <c:pt idx="393">
                  <c:v>3030</c:v>
                </c:pt>
                <c:pt idx="394">
                  <c:v>3106</c:v>
                </c:pt>
                <c:pt idx="395">
                  <c:v>3099</c:v>
                </c:pt>
                <c:pt idx="396">
                  <c:v>3137</c:v>
                </c:pt>
                <c:pt idx="397">
                  <c:v>3121</c:v>
                </c:pt>
                <c:pt idx="398">
                  <c:v>3065</c:v>
                </c:pt>
                <c:pt idx="399">
                  <c:v>3099</c:v>
                </c:pt>
                <c:pt idx="400">
                  <c:v>3083</c:v>
                </c:pt>
                <c:pt idx="401">
                  <c:v>3079</c:v>
                </c:pt>
                <c:pt idx="402">
                  <c:v>3108</c:v>
                </c:pt>
                <c:pt idx="403">
                  <c:v>3079</c:v>
                </c:pt>
                <c:pt idx="404">
                  <c:v>3010</c:v>
                </c:pt>
                <c:pt idx="405">
                  <c:v>3043</c:v>
                </c:pt>
                <c:pt idx="406">
                  <c:v>3030</c:v>
                </c:pt>
                <c:pt idx="407">
                  <c:v>2941</c:v>
                </c:pt>
                <c:pt idx="408">
                  <c:v>2947</c:v>
                </c:pt>
                <c:pt idx="409">
                  <c:v>3000</c:v>
                </c:pt>
                <c:pt idx="410">
                  <c:v>2987</c:v>
                </c:pt>
                <c:pt idx="411">
                  <c:v>3041</c:v>
                </c:pt>
                <c:pt idx="412">
                  <c:v>2939</c:v>
                </c:pt>
                <c:pt idx="413">
                  <c:v>2938</c:v>
                </c:pt>
                <c:pt idx="414">
                  <c:v>2920</c:v>
                </c:pt>
                <c:pt idx="415">
                  <c:v>2945</c:v>
                </c:pt>
                <c:pt idx="416">
                  <c:v>2814</c:v>
                </c:pt>
                <c:pt idx="417">
                  <c:v>2852</c:v>
                </c:pt>
                <c:pt idx="418">
                  <c:v>2837</c:v>
                </c:pt>
                <c:pt idx="419">
                  <c:v>2850</c:v>
                </c:pt>
                <c:pt idx="420">
                  <c:v>2868</c:v>
                </c:pt>
                <c:pt idx="421">
                  <c:v>2762</c:v>
                </c:pt>
                <c:pt idx="422">
                  <c:v>2731</c:v>
                </c:pt>
                <c:pt idx="423">
                  <c:v>2728</c:v>
                </c:pt>
                <c:pt idx="424">
                  <c:v>2790</c:v>
                </c:pt>
                <c:pt idx="425">
                  <c:v>2817</c:v>
                </c:pt>
                <c:pt idx="426">
                  <c:v>2646</c:v>
                </c:pt>
                <c:pt idx="427">
                  <c:v>2703</c:v>
                </c:pt>
                <c:pt idx="428">
                  <c:v>2703</c:v>
                </c:pt>
                <c:pt idx="429">
                  <c:v>2696</c:v>
                </c:pt>
                <c:pt idx="430">
                  <c:v>2708</c:v>
                </c:pt>
                <c:pt idx="431">
                  <c:v>2674</c:v>
                </c:pt>
                <c:pt idx="432">
                  <c:v>2635</c:v>
                </c:pt>
                <c:pt idx="433">
                  <c:v>2633</c:v>
                </c:pt>
                <c:pt idx="434">
                  <c:v>2672</c:v>
                </c:pt>
                <c:pt idx="435">
                  <c:v>2613</c:v>
                </c:pt>
                <c:pt idx="436">
                  <c:v>2612</c:v>
                </c:pt>
                <c:pt idx="437">
                  <c:v>2572</c:v>
                </c:pt>
                <c:pt idx="438">
                  <c:v>2667</c:v>
                </c:pt>
                <c:pt idx="439">
                  <c:v>2649</c:v>
                </c:pt>
                <c:pt idx="440">
                  <c:v>2581</c:v>
                </c:pt>
                <c:pt idx="441">
                  <c:v>2557</c:v>
                </c:pt>
                <c:pt idx="442">
                  <c:v>2483</c:v>
                </c:pt>
                <c:pt idx="443">
                  <c:v>2649</c:v>
                </c:pt>
                <c:pt idx="444">
                  <c:v>2542</c:v>
                </c:pt>
                <c:pt idx="445">
                  <c:v>2467</c:v>
                </c:pt>
                <c:pt idx="446">
                  <c:v>2454</c:v>
                </c:pt>
                <c:pt idx="447">
                  <c:v>2417</c:v>
                </c:pt>
                <c:pt idx="448">
                  <c:v>2456</c:v>
                </c:pt>
                <c:pt idx="449">
                  <c:v>2423</c:v>
                </c:pt>
                <c:pt idx="450">
                  <c:v>2441</c:v>
                </c:pt>
                <c:pt idx="451">
                  <c:v>2409</c:v>
                </c:pt>
                <c:pt idx="452">
                  <c:v>2435</c:v>
                </c:pt>
                <c:pt idx="453">
                  <c:v>2438</c:v>
                </c:pt>
                <c:pt idx="454">
                  <c:v>2435</c:v>
                </c:pt>
                <c:pt idx="455">
                  <c:v>2403</c:v>
                </c:pt>
                <c:pt idx="456">
                  <c:v>2337</c:v>
                </c:pt>
                <c:pt idx="457">
                  <c:v>2401</c:v>
                </c:pt>
                <c:pt idx="458">
                  <c:v>2425</c:v>
                </c:pt>
                <c:pt idx="459">
                  <c:v>2382</c:v>
                </c:pt>
                <c:pt idx="460">
                  <c:v>2429</c:v>
                </c:pt>
                <c:pt idx="461">
                  <c:v>2389</c:v>
                </c:pt>
                <c:pt idx="462">
                  <c:v>2436</c:v>
                </c:pt>
                <c:pt idx="463">
                  <c:v>2271</c:v>
                </c:pt>
                <c:pt idx="464">
                  <c:v>2361</c:v>
                </c:pt>
                <c:pt idx="465">
                  <c:v>2428</c:v>
                </c:pt>
                <c:pt idx="466">
                  <c:v>2283</c:v>
                </c:pt>
                <c:pt idx="467">
                  <c:v>2267</c:v>
                </c:pt>
                <c:pt idx="468">
                  <c:v>2363</c:v>
                </c:pt>
                <c:pt idx="469">
                  <c:v>2323</c:v>
                </c:pt>
                <c:pt idx="470">
                  <c:v>2355</c:v>
                </c:pt>
                <c:pt idx="471">
                  <c:v>2169</c:v>
                </c:pt>
                <c:pt idx="472">
                  <c:v>2271</c:v>
                </c:pt>
                <c:pt idx="473">
                  <c:v>2254</c:v>
                </c:pt>
                <c:pt idx="474">
                  <c:v>2312</c:v>
                </c:pt>
                <c:pt idx="475">
                  <c:v>2218</c:v>
                </c:pt>
                <c:pt idx="476">
                  <c:v>2314</c:v>
                </c:pt>
                <c:pt idx="477">
                  <c:v>2286</c:v>
                </c:pt>
                <c:pt idx="478">
                  <c:v>2261</c:v>
                </c:pt>
                <c:pt idx="479">
                  <c:v>2277</c:v>
                </c:pt>
                <c:pt idx="480">
                  <c:v>2243</c:v>
                </c:pt>
                <c:pt idx="481">
                  <c:v>2205</c:v>
                </c:pt>
                <c:pt idx="482">
                  <c:v>2324</c:v>
                </c:pt>
                <c:pt idx="483">
                  <c:v>2188</c:v>
                </c:pt>
                <c:pt idx="484">
                  <c:v>2193</c:v>
                </c:pt>
                <c:pt idx="485">
                  <c:v>2249</c:v>
                </c:pt>
                <c:pt idx="486">
                  <c:v>2167</c:v>
                </c:pt>
                <c:pt idx="487">
                  <c:v>2137</c:v>
                </c:pt>
                <c:pt idx="488">
                  <c:v>2332</c:v>
                </c:pt>
                <c:pt idx="489">
                  <c:v>2204</c:v>
                </c:pt>
                <c:pt idx="490">
                  <c:v>2190</c:v>
                </c:pt>
                <c:pt idx="491">
                  <c:v>2281</c:v>
                </c:pt>
                <c:pt idx="492">
                  <c:v>2184</c:v>
                </c:pt>
                <c:pt idx="493">
                  <c:v>2206</c:v>
                </c:pt>
                <c:pt idx="494">
                  <c:v>2059</c:v>
                </c:pt>
                <c:pt idx="495">
                  <c:v>2035</c:v>
                </c:pt>
                <c:pt idx="496">
                  <c:v>2028</c:v>
                </c:pt>
                <c:pt idx="497">
                  <c:v>1999</c:v>
                </c:pt>
                <c:pt idx="498">
                  <c:v>2056</c:v>
                </c:pt>
                <c:pt idx="499">
                  <c:v>1932</c:v>
                </c:pt>
              </c:numCache>
            </c:numRef>
          </c:val>
          <c:smooth val="0"/>
        </c:ser>
        <c:dLbls>
          <c:showLegendKey val="0"/>
          <c:showVal val="0"/>
          <c:showCatName val="0"/>
          <c:showSerName val="0"/>
          <c:showPercent val="0"/>
          <c:showBubbleSize val="0"/>
        </c:dLbls>
        <c:marker val="1"/>
        <c:smooth val="0"/>
        <c:axId val="256184320"/>
        <c:axId val="256185856"/>
      </c:lineChart>
      <c:lineChart>
        <c:grouping val="standard"/>
        <c:varyColors val="0"/>
        <c:ser>
          <c:idx val="1"/>
          <c:order val="1"/>
          <c:tx>
            <c:strRef>
              <c:f>hasil_pengujian_update_status!$M$1</c:f>
              <c:strCache>
                <c:ptCount val="1"/>
                <c:pt idx="0">
                  <c:v>Pintu</c:v>
                </c:pt>
              </c:strCache>
            </c:strRef>
          </c:tx>
          <c:spPr>
            <a:ln w="19050">
              <a:solidFill>
                <a:srgbClr val="FF0000"/>
              </a:solidFill>
            </a:ln>
          </c:spPr>
          <c:marker>
            <c:symbol val="none"/>
          </c:marker>
          <c:val>
            <c:numRef>
              <c:f>hasil_pengujian_update_status!$M$2:$M$501</c:f>
              <c:numCache>
                <c:formatCode>General</c:formatCode>
                <c:ptCount val="500"/>
                <c:pt idx="0">
                  <c:v>14</c:v>
                </c:pt>
                <c:pt idx="1">
                  <c:v>15</c:v>
                </c:pt>
                <c:pt idx="2">
                  <c:v>15</c:v>
                </c:pt>
                <c:pt idx="3">
                  <c:v>19</c:v>
                </c:pt>
                <c:pt idx="4">
                  <c:v>21</c:v>
                </c:pt>
                <c:pt idx="5">
                  <c:v>21</c:v>
                </c:pt>
                <c:pt idx="6">
                  <c:v>25</c:v>
                </c:pt>
                <c:pt idx="7">
                  <c:v>26</c:v>
                </c:pt>
                <c:pt idx="8">
                  <c:v>28</c:v>
                </c:pt>
                <c:pt idx="9">
                  <c:v>31</c:v>
                </c:pt>
                <c:pt idx="10">
                  <c:v>33</c:v>
                </c:pt>
                <c:pt idx="11">
                  <c:v>38</c:v>
                </c:pt>
                <c:pt idx="12">
                  <c:v>39</c:v>
                </c:pt>
                <c:pt idx="13">
                  <c:v>39</c:v>
                </c:pt>
                <c:pt idx="14">
                  <c:v>40</c:v>
                </c:pt>
                <c:pt idx="15">
                  <c:v>44</c:v>
                </c:pt>
                <c:pt idx="16">
                  <c:v>44</c:v>
                </c:pt>
                <c:pt idx="17">
                  <c:v>44</c:v>
                </c:pt>
                <c:pt idx="18">
                  <c:v>48</c:v>
                </c:pt>
                <c:pt idx="19">
                  <c:v>50</c:v>
                </c:pt>
                <c:pt idx="20">
                  <c:v>50</c:v>
                </c:pt>
                <c:pt idx="21">
                  <c:v>50</c:v>
                </c:pt>
                <c:pt idx="22">
                  <c:v>51</c:v>
                </c:pt>
                <c:pt idx="23">
                  <c:v>57</c:v>
                </c:pt>
                <c:pt idx="24">
                  <c:v>58</c:v>
                </c:pt>
                <c:pt idx="25">
                  <c:v>58</c:v>
                </c:pt>
                <c:pt idx="26">
                  <c:v>61</c:v>
                </c:pt>
                <c:pt idx="27">
                  <c:v>65</c:v>
                </c:pt>
                <c:pt idx="28">
                  <c:v>67</c:v>
                </c:pt>
                <c:pt idx="29">
                  <c:v>67</c:v>
                </c:pt>
                <c:pt idx="30">
                  <c:v>67</c:v>
                </c:pt>
                <c:pt idx="31">
                  <c:v>71</c:v>
                </c:pt>
                <c:pt idx="32">
                  <c:v>72</c:v>
                </c:pt>
                <c:pt idx="33">
                  <c:v>73</c:v>
                </c:pt>
                <c:pt idx="34">
                  <c:v>74</c:v>
                </c:pt>
                <c:pt idx="35">
                  <c:v>78</c:v>
                </c:pt>
                <c:pt idx="36">
                  <c:v>79</c:v>
                </c:pt>
                <c:pt idx="37">
                  <c:v>83</c:v>
                </c:pt>
                <c:pt idx="38">
                  <c:v>83</c:v>
                </c:pt>
                <c:pt idx="39">
                  <c:v>87</c:v>
                </c:pt>
                <c:pt idx="40">
                  <c:v>87</c:v>
                </c:pt>
                <c:pt idx="41">
                  <c:v>89</c:v>
                </c:pt>
                <c:pt idx="42">
                  <c:v>91</c:v>
                </c:pt>
                <c:pt idx="43">
                  <c:v>91</c:v>
                </c:pt>
                <c:pt idx="44">
                  <c:v>93</c:v>
                </c:pt>
                <c:pt idx="45">
                  <c:v>95</c:v>
                </c:pt>
                <c:pt idx="46">
                  <c:v>97</c:v>
                </c:pt>
                <c:pt idx="47">
                  <c:v>98</c:v>
                </c:pt>
                <c:pt idx="48">
                  <c:v>99</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99</c:v>
                </c:pt>
                <c:pt idx="190">
                  <c:v>99</c:v>
                </c:pt>
                <c:pt idx="191">
                  <c:v>99</c:v>
                </c:pt>
                <c:pt idx="192">
                  <c:v>99</c:v>
                </c:pt>
                <c:pt idx="193">
                  <c:v>99</c:v>
                </c:pt>
                <c:pt idx="194">
                  <c:v>99</c:v>
                </c:pt>
                <c:pt idx="195">
                  <c:v>99</c:v>
                </c:pt>
                <c:pt idx="196">
                  <c:v>99</c:v>
                </c:pt>
                <c:pt idx="197">
                  <c:v>99</c:v>
                </c:pt>
                <c:pt idx="198">
                  <c:v>99</c:v>
                </c:pt>
                <c:pt idx="199">
                  <c:v>99</c:v>
                </c:pt>
                <c:pt idx="200">
                  <c:v>99</c:v>
                </c:pt>
                <c:pt idx="201">
                  <c:v>99</c:v>
                </c:pt>
                <c:pt idx="202">
                  <c:v>99</c:v>
                </c:pt>
                <c:pt idx="203">
                  <c:v>99</c:v>
                </c:pt>
                <c:pt idx="204">
                  <c:v>99</c:v>
                </c:pt>
                <c:pt idx="205">
                  <c:v>99</c:v>
                </c:pt>
                <c:pt idx="206">
                  <c:v>99</c:v>
                </c:pt>
                <c:pt idx="207">
                  <c:v>99</c:v>
                </c:pt>
                <c:pt idx="208">
                  <c:v>99</c:v>
                </c:pt>
                <c:pt idx="209">
                  <c:v>99</c:v>
                </c:pt>
                <c:pt idx="210">
                  <c:v>99</c:v>
                </c:pt>
                <c:pt idx="211">
                  <c:v>99</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99</c:v>
                </c:pt>
                <c:pt idx="229">
                  <c:v>99</c:v>
                </c:pt>
                <c:pt idx="230">
                  <c:v>98</c:v>
                </c:pt>
                <c:pt idx="231">
                  <c:v>98</c:v>
                </c:pt>
                <c:pt idx="232">
                  <c:v>98</c:v>
                </c:pt>
                <c:pt idx="233">
                  <c:v>98</c:v>
                </c:pt>
                <c:pt idx="234">
                  <c:v>98</c:v>
                </c:pt>
                <c:pt idx="235">
                  <c:v>97</c:v>
                </c:pt>
                <c:pt idx="236">
                  <c:v>97</c:v>
                </c:pt>
                <c:pt idx="237">
                  <c:v>97</c:v>
                </c:pt>
                <c:pt idx="238">
                  <c:v>97</c:v>
                </c:pt>
                <c:pt idx="239">
                  <c:v>96</c:v>
                </c:pt>
                <c:pt idx="240">
                  <c:v>96</c:v>
                </c:pt>
                <c:pt idx="241">
                  <c:v>96</c:v>
                </c:pt>
                <c:pt idx="242">
                  <c:v>96</c:v>
                </c:pt>
                <c:pt idx="243">
                  <c:v>96</c:v>
                </c:pt>
                <c:pt idx="244">
                  <c:v>96</c:v>
                </c:pt>
                <c:pt idx="245">
                  <c:v>96</c:v>
                </c:pt>
                <c:pt idx="246">
                  <c:v>96</c:v>
                </c:pt>
                <c:pt idx="247">
                  <c:v>96</c:v>
                </c:pt>
                <c:pt idx="248">
                  <c:v>96</c:v>
                </c:pt>
                <c:pt idx="249">
                  <c:v>96</c:v>
                </c:pt>
                <c:pt idx="250">
                  <c:v>96</c:v>
                </c:pt>
                <c:pt idx="251">
                  <c:v>96</c:v>
                </c:pt>
                <c:pt idx="252">
                  <c:v>96</c:v>
                </c:pt>
                <c:pt idx="253">
                  <c:v>96</c:v>
                </c:pt>
                <c:pt idx="254">
                  <c:v>96</c:v>
                </c:pt>
                <c:pt idx="255">
                  <c:v>96</c:v>
                </c:pt>
                <c:pt idx="256">
                  <c:v>96</c:v>
                </c:pt>
                <c:pt idx="257">
                  <c:v>96</c:v>
                </c:pt>
                <c:pt idx="258">
                  <c:v>96</c:v>
                </c:pt>
                <c:pt idx="259">
                  <c:v>96</c:v>
                </c:pt>
                <c:pt idx="260">
                  <c:v>96</c:v>
                </c:pt>
                <c:pt idx="261">
                  <c:v>96</c:v>
                </c:pt>
                <c:pt idx="262">
                  <c:v>96</c:v>
                </c:pt>
                <c:pt idx="263">
                  <c:v>96</c:v>
                </c:pt>
                <c:pt idx="264">
                  <c:v>95</c:v>
                </c:pt>
                <c:pt idx="265">
                  <c:v>95</c:v>
                </c:pt>
                <c:pt idx="266">
                  <c:v>94</c:v>
                </c:pt>
                <c:pt idx="267">
                  <c:v>94</c:v>
                </c:pt>
                <c:pt idx="268">
                  <c:v>93</c:v>
                </c:pt>
                <c:pt idx="269">
                  <c:v>93</c:v>
                </c:pt>
                <c:pt idx="270">
                  <c:v>93</c:v>
                </c:pt>
                <c:pt idx="271">
                  <c:v>93</c:v>
                </c:pt>
                <c:pt idx="272">
                  <c:v>93</c:v>
                </c:pt>
                <c:pt idx="273">
                  <c:v>93</c:v>
                </c:pt>
                <c:pt idx="274">
                  <c:v>92</c:v>
                </c:pt>
                <c:pt idx="275">
                  <c:v>92</c:v>
                </c:pt>
                <c:pt idx="276">
                  <c:v>92</c:v>
                </c:pt>
                <c:pt idx="277">
                  <c:v>92</c:v>
                </c:pt>
                <c:pt idx="278">
                  <c:v>92</c:v>
                </c:pt>
                <c:pt idx="279">
                  <c:v>92</c:v>
                </c:pt>
                <c:pt idx="280">
                  <c:v>92</c:v>
                </c:pt>
                <c:pt idx="281">
                  <c:v>92</c:v>
                </c:pt>
                <c:pt idx="282">
                  <c:v>92</c:v>
                </c:pt>
                <c:pt idx="283">
                  <c:v>92</c:v>
                </c:pt>
                <c:pt idx="284">
                  <c:v>92</c:v>
                </c:pt>
                <c:pt idx="285">
                  <c:v>92</c:v>
                </c:pt>
                <c:pt idx="286">
                  <c:v>92</c:v>
                </c:pt>
                <c:pt idx="287">
                  <c:v>92</c:v>
                </c:pt>
                <c:pt idx="288">
                  <c:v>92</c:v>
                </c:pt>
                <c:pt idx="289">
                  <c:v>92</c:v>
                </c:pt>
                <c:pt idx="290">
                  <c:v>92</c:v>
                </c:pt>
                <c:pt idx="291">
                  <c:v>92</c:v>
                </c:pt>
                <c:pt idx="292">
                  <c:v>92</c:v>
                </c:pt>
                <c:pt idx="293">
                  <c:v>92</c:v>
                </c:pt>
                <c:pt idx="294">
                  <c:v>92</c:v>
                </c:pt>
                <c:pt idx="295">
                  <c:v>92</c:v>
                </c:pt>
                <c:pt idx="296">
                  <c:v>92</c:v>
                </c:pt>
                <c:pt idx="297">
                  <c:v>91</c:v>
                </c:pt>
                <c:pt idx="298">
                  <c:v>91</c:v>
                </c:pt>
                <c:pt idx="299">
                  <c:v>91</c:v>
                </c:pt>
                <c:pt idx="300">
                  <c:v>91</c:v>
                </c:pt>
                <c:pt idx="301">
                  <c:v>91</c:v>
                </c:pt>
                <c:pt idx="302">
                  <c:v>91</c:v>
                </c:pt>
                <c:pt idx="303">
                  <c:v>91</c:v>
                </c:pt>
                <c:pt idx="304">
                  <c:v>91</c:v>
                </c:pt>
                <c:pt idx="305">
                  <c:v>91</c:v>
                </c:pt>
                <c:pt idx="306">
                  <c:v>91</c:v>
                </c:pt>
                <c:pt idx="307">
                  <c:v>91</c:v>
                </c:pt>
                <c:pt idx="308">
                  <c:v>91</c:v>
                </c:pt>
                <c:pt idx="309">
                  <c:v>91</c:v>
                </c:pt>
                <c:pt idx="310">
                  <c:v>91</c:v>
                </c:pt>
                <c:pt idx="311">
                  <c:v>91</c:v>
                </c:pt>
                <c:pt idx="312">
                  <c:v>91</c:v>
                </c:pt>
                <c:pt idx="313">
                  <c:v>91</c:v>
                </c:pt>
                <c:pt idx="314">
                  <c:v>91</c:v>
                </c:pt>
                <c:pt idx="315">
                  <c:v>90</c:v>
                </c:pt>
                <c:pt idx="316">
                  <c:v>90</c:v>
                </c:pt>
                <c:pt idx="317">
                  <c:v>90</c:v>
                </c:pt>
                <c:pt idx="318">
                  <c:v>90</c:v>
                </c:pt>
                <c:pt idx="319">
                  <c:v>90</c:v>
                </c:pt>
                <c:pt idx="320">
                  <c:v>90</c:v>
                </c:pt>
                <c:pt idx="321">
                  <c:v>90</c:v>
                </c:pt>
                <c:pt idx="322">
                  <c:v>90</c:v>
                </c:pt>
                <c:pt idx="323">
                  <c:v>90</c:v>
                </c:pt>
                <c:pt idx="324">
                  <c:v>90</c:v>
                </c:pt>
                <c:pt idx="325">
                  <c:v>90</c:v>
                </c:pt>
                <c:pt idx="326">
                  <c:v>90</c:v>
                </c:pt>
                <c:pt idx="327">
                  <c:v>89</c:v>
                </c:pt>
                <c:pt idx="328">
                  <c:v>89</c:v>
                </c:pt>
                <c:pt idx="329">
                  <c:v>89</c:v>
                </c:pt>
                <c:pt idx="330">
                  <c:v>89</c:v>
                </c:pt>
                <c:pt idx="331">
                  <c:v>89</c:v>
                </c:pt>
                <c:pt idx="332">
                  <c:v>89</c:v>
                </c:pt>
                <c:pt idx="333">
                  <c:v>89</c:v>
                </c:pt>
                <c:pt idx="334">
                  <c:v>89</c:v>
                </c:pt>
                <c:pt idx="335">
                  <c:v>89</c:v>
                </c:pt>
                <c:pt idx="336">
                  <c:v>89</c:v>
                </c:pt>
                <c:pt idx="337">
                  <c:v>89</c:v>
                </c:pt>
                <c:pt idx="338">
                  <c:v>89</c:v>
                </c:pt>
                <c:pt idx="339">
                  <c:v>89</c:v>
                </c:pt>
                <c:pt idx="340">
                  <c:v>89</c:v>
                </c:pt>
                <c:pt idx="341">
                  <c:v>89</c:v>
                </c:pt>
                <c:pt idx="342">
                  <c:v>89</c:v>
                </c:pt>
                <c:pt idx="343">
                  <c:v>89</c:v>
                </c:pt>
                <c:pt idx="344">
                  <c:v>89</c:v>
                </c:pt>
                <c:pt idx="345">
                  <c:v>89</c:v>
                </c:pt>
                <c:pt idx="346">
                  <c:v>88</c:v>
                </c:pt>
                <c:pt idx="347">
                  <c:v>88</c:v>
                </c:pt>
                <c:pt idx="348">
                  <c:v>88</c:v>
                </c:pt>
                <c:pt idx="349">
                  <c:v>88</c:v>
                </c:pt>
                <c:pt idx="350">
                  <c:v>88</c:v>
                </c:pt>
                <c:pt idx="351">
                  <c:v>88</c:v>
                </c:pt>
                <c:pt idx="352">
                  <c:v>88</c:v>
                </c:pt>
                <c:pt idx="353">
                  <c:v>88</c:v>
                </c:pt>
                <c:pt idx="354">
                  <c:v>87</c:v>
                </c:pt>
                <c:pt idx="355">
                  <c:v>87</c:v>
                </c:pt>
                <c:pt idx="356">
                  <c:v>87</c:v>
                </c:pt>
                <c:pt idx="357">
                  <c:v>86</c:v>
                </c:pt>
                <c:pt idx="358">
                  <c:v>85</c:v>
                </c:pt>
                <c:pt idx="359">
                  <c:v>85</c:v>
                </c:pt>
                <c:pt idx="360">
                  <c:v>85</c:v>
                </c:pt>
                <c:pt idx="361">
                  <c:v>84</c:v>
                </c:pt>
                <c:pt idx="362">
                  <c:v>84</c:v>
                </c:pt>
                <c:pt idx="363">
                  <c:v>84</c:v>
                </c:pt>
                <c:pt idx="364">
                  <c:v>84</c:v>
                </c:pt>
                <c:pt idx="365">
                  <c:v>84</c:v>
                </c:pt>
                <c:pt idx="366">
                  <c:v>84</c:v>
                </c:pt>
                <c:pt idx="367">
                  <c:v>84</c:v>
                </c:pt>
                <c:pt idx="368">
                  <c:v>84</c:v>
                </c:pt>
                <c:pt idx="369">
                  <c:v>84</c:v>
                </c:pt>
                <c:pt idx="370">
                  <c:v>83</c:v>
                </c:pt>
                <c:pt idx="371">
                  <c:v>83</c:v>
                </c:pt>
                <c:pt idx="372">
                  <c:v>83</c:v>
                </c:pt>
                <c:pt idx="373">
                  <c:v>82</c:v>
                </c:pt>
                <c:pt idx="374">
                  <c:v>82</c:v>
                </c:pt>
                <c:pt idx="375">
                  <c:v>81</c:v>
                </c:pt>
                <c:pt idx="376">
                  <c:v>81</c:v>
                </c:pt>
                <c:pt idx="377">
                  <c:v>81</c:v>
                </c:pt>
                <c:pt idx="378">
                  <c:v>81</c:v>
                </c:pt>
                <c:pt idx="379">
                  <c:v>80</c:v>
                </c:pt>
                <c:pt idx="380">
                  <c:v>80</c:v>
                </c:pt>
                <c:pt idx="381">
                  <c:v>80</c:v>
                </c:pt>
                <c:pt idx="382">
                  <c:v>80</c:v>
                </c:pt>
                <c:pt idx="383">
                  <c:v>80</c:v>
                </c:pt>
                <c:pt idx="384">
                  <c:v>79</c:v>
                </c:pt>
                <c:pt idx="385">
                  <c:v>78</c:v>
                </c:pt>
                <c:pt idx="386">
                  <c:v>78</c:v>
                </c:pt>
                <c:pt idx="387">
                  <c:v>77</c:v>
                </c:pt>
                <c:pt idx="388">
                  <c:v>77</c:v>
                </c:pt>
                <c:pt idx="389">
                  <c:v>76</c:v>
                </c:pt>
                <c:pt idx="390">
                  <c:v>76</c:v>
                </c:pt>
                <c:pt idx="391">
                  <c:v>76</c:v>
                </c:pt>
                <c:pt idx="392">
                  <c:v>75</c:v>
                </c:pt>
                <c:pt idx="393">
                  <c:v>75</c:v>
                </c:pt>
                <c:pt idx="394">
                  <c:v>75</c:v>
                </c:pt>
                <c:pt idx="395">
                  <c:v>75</c:v>
                </c:pt>
                <c:pt idx="396">
                  <c:v>75</c:v>
                </c:pt>
                <c:pt idx="397">
                  <c:v>74</c:v>
                </c:pt>
                <c:pt idx="398">
                  <c:v>74</c:v>
                </c:pt>
                <c:pt idx="399">
                  <c:v>73</c:v>
                </c:pt>
                <c:pt idx="400">
                  <c:v>73</c:v>
                </c:pt>
                <c:pt idx="401">
                  <c:v>73</c:v>
                </c:pt>
                <c:pt idx="402">
                  <c:v>73</c:v>
                </c:pt>
                <c:pt idx="403">
                  <c:v>73</c:v>
                </c:pt>
                <c:pt idx="404">
                  <c:v>73</c:v>
                </c:pt>
                <c:pt idx="405">
                  <c:v>73</c:v>
                </c:pt>
                <c:pt idx="406">
                  <c:v>72</c:v>
                </c:pt>
                <c:pt idx="407">
                  <c:v>72</c:v>
                </c:pt>
                <c:pt idx="408">
                  <c:v>72</c:v>
                </c:pt>
                <c:pt idx="409">
                  <c:v>72</c:v>
                </c:pt>
                <c:pt idx="410">
                  <c:v>72</c:v>
                </c:pt>
                <c:pt idx="411">
                  <c:v>71</c:v>
                </c:pt>
                <c:pt idx="412">
                  <c:v>71</c:v>
                </c:pt>
                <c:pt idx="413">
                  <c:v>70</c:v>
                </c:pt>
                <c:pt idx="414">
                  <c:v>70</c:v>
                </c:pt>
                <c:pt idx="415">
                  <c:v>70</c:v>
                </c:pt>
                <c:pt idx="416">
                  <c:v>70</c:v>
                </c:pt>
                <c:pt idx="417">
                  <c:v>70</c:v>
                </c:pt>
                <c:pt idx="418">
                  <c:v>70</c:v>
                </c:pt>
                <c:pt idx="419">
                  <c:v>68</c:v>
                </c:pt>
                <c:pt idx="420">
                  <c:v>68</c:v>
                </c:pt>
                <c:pt idx="421">
                  <c:v>68</c:v>
                </c:pt>
                <c:pt idx="422">
                  <c:v>68</c:v>
                </c:pt>
                <c:pt idx="423">
                  <c:v>68</c:v>
                </c:pt>
                <c:pt idx="424">
                  <c:v>68</c:v>
                </c:pt>
                <c:pt idx="425">
                  <c:v>68</c:v>
                </c:pt>
                <c:pt idx="426">
                  <c:v>68</c:v>
                </c:pt>
                <c:pt idx="427">
                  <c:v>67</c:v>
                </c:pt>
                <c:pt idx="428">
                  <c:v>66</c:v>
                </c:pt>
                <c:pt idx="429">
                  <c:v>65</c:v>
                </c:pt>
                <c:pt idx="430">
                  <c:v>65</c:v>
                </c:pt>
                <c:pt idx="431">
                  <c:v>64</c:v>
                </c:pt>
                <c:pt idx="432">
                  <c:v>64</c:v>
                </c:pt>
                <c:pt idx="433">
                  <c:v>62</c:v>
                </c:pt>
                <c:pt idx="434">
                  <c:v>62</c:v>
                </c:pt>
                <c:pt idx="435">
                  <c:v>62</c:v>
                </c:pt>
                <c:pt idx="436">
                  <c:v>62</c:v>
                </c:pt>
                <c:pt idx="437">
                  <c:v>61</c:v>
                </c:pt>
                <c:pt idx="438">
                  <c:v>60</c:v>
                </c:pt>
                <c:pt idx="439">
                  <c:v>60</c:v>
                </c:pt>
                <c:pt idx="440">
                  <c:v>60</c:v>
                </c:pt>
                <c:pt idx="441">
                  <c:v>59</c:v>
                </c:pt>
                <c:pt idx="442">
                  <c:v>58</c:v>
                </c:pt>
                <c:pt idx="443">
                  <c:v>57</c:v>
                </c:pt>
                <c:pt idx="444">
                  <c:v>56</c:v>
                </c:pt>
                <c:pt idx="445">
                  <c:v>55</c:v>
                </c:pt>
                <c:pt idx="446">
                  <c:v>54</c:v>
                </c:pt>
                <c:pt idx="447">
                  <c:v>54</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1</c:v>
                </c:pt>
                <c:pt idx="461">
                  <c:v>39</c:v>
                </c:pt>
                <c:pt idx="462">
                  <c:v>38</c:v>
                </c:pt>
                <c:pt idx="463">
                  <c:v>37</c:v>
                </c:pt>
                <c:pt idx="464">
                  <c:v>36</c:v>
                </c:pt>
                <c:pt idx="465">
                  <c:v>36</c:v>
                </c:pt>
                <c:pt idx="466">
                  <c:v>34</c:v>
                </c:pt>
                <c:pt idx="467">
                  <c:v>33</c:v>
                </c:pt>
                <c:pt idx="468">
                  <c:v>32</c:v>
                </c:pt>
                <c:pt idx="469">
                  <c:v>31</c:v>
                </c:pt>
                <c:pt idx="470">
                  <c:v>30</c:v>
                </c:pt>
                <c:pt idx="471">
                  <c:v>29</c:v>
                </c:pt>
                <c:pt idx="472">
                  <c:v>28</c:v>
                </c:pt>
                <c:pt idx="473">
                  <c:v>27</c:v>
                </c:pt>
                <c:pt idx="474">
                  <c:v>26</c:v>
                </c:pt>
                <c:pt idx="475">
                  <c:v>25</c:v>
                </c:pt>
                <c:pt idx="476">
                  <c:v>24</c:v>
                </c:pt>
                <c:pt idx="477">
                  <c:v>23</c:v>
                </c:pt>
                <c:pt idx="478">
                  <c:v>22</c:v>
                </c:pt>
                <c:pt idx="479">
                  <c:v>21</c:v>
                </c:pt>
                <c:pt idx="480">
                  <c:v>20</c:v>
                </c:pt>
                <c:pt idx="481">
                  <c:v>19</c:v>
                </c:pt>
                <c:pt idx="482">
                  <c:v>19</c:v>
                </c:pt>
                <c:pt idx="483">
                  <c:v>17</c:v>
                </c:pt>
                <c:pt idx="484">
                  <c:v>16</c:v>
                </c:pt>
                <c:pt idx="485">
                  <c:v>15</c:v>
                </c:pt>
                <c:pt idx="486">
                  <c:v>14</c:v>
                </c:pt>
                <c:pt idx="487">
                  <c:v>13</c:v>
                </c:pt>
                <c:pt idx="488">
                  <c:v>12</c:v>
                </c:pt>
                <c:pt idx="489">
                  <c:v>11</c:v>
                </c:pt>
                <c:pt idx="490">
                  <c:v>10</c:v>
                </c:pt>
                <c:pt idx="491">
                  <c:v>9</c:v>
                </c:pt>
                <c:pt idx="492">
                  <c:v>9</c:v>
                </c:pt>
                <c:pt idx="493">
                  <c:v>9</c:v>
                </c:pt>
                <c:pt idx="494">
                  <c:v>6</c:v>
                </c:pt>
                <c:pt idx="495">
                  <c:v>5</c:v>
                </c:pt>
                <c:pt idx="496">
                  <c:v>4</c:v>
                </c:pt>
                <c:pt idx="497">
                  <c:v>3</c:v>
                </c:pt>
                <c:pt idx="498">
                  <c:v>3</c:v>
                </c:pt>
                <c:pt idx="499">
                  <c:v>2</c:v>
                </c:pt>
              </c:numCache>
            </c:numRef>
          </c:val>
          <c:smooth val="0"/>
        </c:ser>
        <c:ser>
          <c:idx val="2"/>
          <c:order val="2"/>
          <c:tx>
            <c:strRef>
              <c:f>hasil_pengujian_update_status!$S$1</c:f>
              <c:strCache>
                <c:ptCount val="1"/>
                <c:pt idx="0">
                  <c:v>Error (%)</c:v>
                </c:pt>
              </c:strCache>
            </c:strRef>
          </c:tx>
          <c:marker>
            <c:symbol val="none"/>
          </c:marker>
          <c:val>
            <c:numRef>
              <c:f>hasil_pengujian_update_status!$S$2:$S$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56234240"/>
        <c:axId val="256187392"/>
      </c:lineChart>
      <c:catAx>
        <c:axId val="256184320"/>
        <c:scaling>
          <c:orientation val="minMax"/>
        </c:scaling>
        <c:delete val="0"/>
        <c:axPos val="b"/>
        <c:majorTickMark val="out"/>
        <c:minorTickMark val="none"/>
        <c:tickLblPos val="nextTo"/>
        <c:crossAx val="256185856"/>
        <c:crosses val="autoZero"/>
        <c:auto val="1"/>
        <c:lblAlgn val="ctr"/>
        <c:lblOffset val="100"/>
        <c:tickLblSkip val="50"/>
        <c:tickMarkSkip val="50"/>
        <c:noMultiLvlLbl val="0"/>
      </c:catAx>
      <c:valAx>
        <c:axId val="256185856"/>
        <c:scaling>
          <c:orientation val="minMax"/>
        </c:scaling>
        <c:delete val="0"/>
        <c:axPos val="l"/>
        <c:majorGridlines/>
        <c:numFmt formatCode="General" sourceLinked="1"/>
        <c:majorTickMark val="out"/>
        <c:minorTickMark val="none"/>
        <c:tickLblPos val="nextTo"/>
        <c:crossAx val="256184320"/>
        <c:crosses val="autoZero"/>
        <c:crossBetween val="between"/>
      </c:valAx>
      <c:valAx>
        <c:axId val="256187392"/>
        <c:scaling>
          <c:orientation val="minMax"/>
        </c:scaling>
        <c:delete val="0"/>
        <c:axPos val="r"/>
        <c:numFmt formatCode="General" sourceLinked="1"/>
        <c:majorTickMark val="out"/>
        <c:minorTickMark val="none"/>
        <c:tickLblPos val="nextTo"/>
        <c:crossAx val="256234240"/>
        <c:crosses val="max"/>
        <c:crossBetween val="between"/>
      </c:valAx>
      <c:catAx>
        <c:axId val="256234240"/>
        <c:scaling>
          <c:orientation val="minMax"/>
        </c:scaling>
        <c:delete val="1"/>
        <c:axPos val="b"/>
        <c:majorTickMark val="out"/>
        <c:minorTickMark val="none"/>
        <c:tickLblPos val="nextTo"/>
        <c:crossAx val="25618739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56301312"/>
        <c:axId val="259493888"/>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59496960"/>
        <c:axId val="259495424"/>
      </c:lineChart>
      <c:catAx>
        <c:axId val="256301312"/>
        <c:scaling>
          <c:orientation val="minMax"/>
        </c:scaling>
        <c:delete val="0"/>
        <c:axPos val="b"/>
        <c:majorTickMark val="out"/>
        <c:minorTickMark val="none"/>
        <c:tickLblPos val="nextTo"/>
        <c:crossAx val="259493888"/>
        <c:crosses val="autoZero"/>
        <c:auto val="1"/>
        <c:lblAlgn val="ctr"/>
        <c:lblOffset val="100"/>
        <c:noMultiLvlLbl val="0"/>
      </c:catAx>
      <c:valAx>
        <c:axId val="259493888"/>
        <c:scaling>
          <c:orientation val="minMax"/>
        </c:scaling>
        <c:delete val="0"/>
        <c:axPos val="l"/>
        <c:majorGridlines/>
        <c:numFmt formatCode="0.00" sourceLinked="1"/>
        <c:majorTickMark val="out"/>
        <c:minorTickMark val="none"/>
        <c:tickLblPos val="nextTo"/>
        <c:crossAx val="256301312"/>
        <c:crosses val="autoZero"/>
        <c:crossBetween val="between"/>
      </c:valAx>
      <c:valAx>
        <c:axId val="259495424"/>
        <c:scaling>
          <c:orientation val="minMax"/>
        </c:scaling>
        <c:delete val="0"/>
        <c:axPos val="r"/>
        <c:numFmt formatCode="General" sourceLinked="1"/>
        <c:majorTickMark val="out"/>
        <c:minorTickMark val="none"/>
        <c:tickLblPos val="nextTo"/>
        <c:crossAx val="259496960"/>
        <c:crosses val="max"/>
        <c:crossBetween val="between"/>
      </c:valAx>
      <c:catAx>
        <c:axId val="259496960"/>
        <c:scaling>
          <c:orientation val="minMax"/>
        </c:scaling>
        <c:delete val="1"/>
        <c:axPos val="b"/>
        <c:majorTickMark val="out"/>
        <c:minorTickMark val="none"/>
        <c:tickLblPos val="nextTo"/>
        <c:crossAx val="25949542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result_verify_access!$N$1</c:f>
              <c:strCache>
                <c:ptCount val="1"/>
                <c:pt idx="0">
                  <c:v>Latensi (ms)</c:v>
                </c:pt>
              </c:strCache>
            </c:strRef>
          </c:tx>
          <c:marker>
            <c:symbol val="none"/>
          </c:marker>
          <c:val>
            <c:numRef>
              <c:f>result_verify_access!$N$2:$N$1001</c:f>
              <c:numCache>
                <c:formatCode>General</c:formatCode>
                <c:ptCount val="1000"/>
                <c:pt idx="0">
                  <c:v>293</c:v>
                </c:pt>
                <c:pt idx="1">
                  <c:v>287</c:v>
                </c:pt>
                <c:pt idx="2">
                  <c:v>329</c:v>
                </c:pt>
                <c:pt idx="3">
                  <c:v>349</c:v>
                </c:pt>
                <c:pt idx="4">
                  <c:v>310</c:v>
                </c:pt>
                <c:pt idx="5">
                  <c:v>369</c:v>
                </c:pt>
                <c:pt idx="6">
                  <c:v>295</c:v>
                </c:pt>
                <c:pt idx="7">
                  <c:v>281</c:v>
                </c:pt>
                <c:pt idx="8">
                  <c:v>276</c:v>
                </c:pt>
                <c:pt idx="9">
                  <c:v>149</c:v>
                </c:pt>
                <c:pt idx="10">
                  <c:v>243</c:v>
                </c:pt>
                <c:pt idx="11">
                  <c:v>163</c:v>
                </c:pt>
                <c:pt idx="12">
                  <c:v>202</c:v>
                </c:pt>
                <c:pt idx="13">
                  <c:v>323</c:v>
                </c:pt>
                <c:pt idx="14">
                  <c:v>125</c:v>
                </c:pt>
                <c:pt idx="15">
                  <c:v>147</c:v>
                </c:pt>
                <c:pt idx="16">
                  <c:v>178</c:v>
                </c:pt>
                <c:pt idx="17">
                  <c:v>182</c:v>
                </c:pt>
                <c:pt idx="18">
                  <c:v>361</c:v>
                </c:pt>
                <c:pt idx="19">
                  <c:v>215</c:v>
                </c:pt>
                <c:pt idx="20">
                  <c:v>414</c:v>
                </c:pt>
                <c:pt idx="21">
                  <c:v>408</c:v>
                </c:pt>
                <c:pt idx="22">
                  <c:v>243</c:v>
                </c:pt>
                <c:pt idx="23">
                  <c:v>266</c:v>
                </c:pt>
                <c:pt idx="24">
                  <c:v>298</c:v>
                </c:pt>
                <c:pt idx="25">
                  <c:v>482</c:v>
                </c:pt>
                <c:pt idx="26">
                  <c:v>323</c:v>
                </c:pt>
                <c:pt idx="27">
                  <c:v>404</c:v>
                </c:pt>
                <c:pt idx="28">
                  <c:v>556</c:v>
                </c:pt>
                <c:pt idx="29">
                  <c:v>597</c:v>
                </c:pt>
                <c:pt idx="30">
                  <c:v>450</c:v>
                </c:pt>
                <c:pt idx="31">
                  <c:v>648</c:v>
                </c:pt>
                <c:pt idx="32">
                  <c:v>633</c:v>
                </c:pt>
                <c:pt idx="33">
                  <c:v>553</c:v>
                </c:pt>
                <c:pt idx="34">
                  <c:v>477</c:v>
                </c:pt>
                <c:pt idx="35">
                  <c:v>446</c:v>
                </c:pt>
                <c:pt idx="36">
                  <c:v>611</c:v>
                </c:pt>
                <c:pt idx="37">
                  <c:v>469</c:v>
                </c:pt>
                <c:pt idx="38">
                  <c:v>614</c:v>
                </c:pt>
                <c:pt idx="39">
                  <c:v>499</c:v>
                </c:pt>
                <c:pt idx="40">
                  <c:v>627</c:v>
                </c:pt>
                <c:pt idx="41">
                  <c:v>728</c:v>
                </c:pt>
                <c:pt idx="42">
                  <c:v>755</c:v>
                </c:pt>
                <c:pt idx="43">
                  <c:v>744</c:v>
                </c:pt>
                <c:pt idx="44">
                  <c:v>703</c:v>
                </c:pt>
                <c:pt idx="45">
                  <c:v>612</c:v>
                </c:pt>
                <c:pt idx="46">
                  <c:v>633</c:v>
                </c:pt>
                <c:pt idx="47">
                  <c:v>640</c:v>
                </c:pt>
                <c:pt idx="48">
                  <c:v>752</c:v>
                </c:pt>
                <c:pt idx="49">
                  <c:v>660</c:v>
                </c:pt>
                <c:pt idx="50">
                  <c:v>718</c:v>
                </c:pt>
                <c:pt idx="51">
                  <c:v>692</c:v>
                </c:pt>
                <c:pt idx="52">
                  <c:v>806</c:v>
                </c:pt>
                <c:pt idx="53">
                  <c:v>822</c:v>
                </c:pt>
                <c:pt idx="54">
                  <c:v>855</c:v>
                </c:pt>
                <c:pt idx="55">
                  <c:v>775</c:v>
                </c:pt>
                <c:pt idx="56">
                  <c:v>938</c:v>
                </c:pt>
                <c:pt idx="57">
                  <c:v>923</c:v>
                </c:pt>
                <c:pt idx="58">
                  <c:v>861</c:v>
                </c:pt>
                <c:pt idx="59">
                  <c:v>871</c:v>
                </c:pt>
                <c:pt idx="60">
                  <c:v>811</c:v>
                </c:pt>
                <c:pt idx="61">
                  <c:v>832</c:v>
                </c:pt>
                <c:pt idx="62">
                  <c:v>832</c:v>
                </c:pt>
                <c:pt idx="63">
                  <c:v>932</c:v>
                </c:pt>
                <c:pt idx="64">
                  <c:v>936</c:v>
                </c:pt>
                <c:pt idx="65">
                  <c:v>714</c:v>
                </c:pt>
                <c:pt idx="66">
                  <c:v>726</c:v>
                </c:pt>
                <c:pt idx="67">
                  <c:v>914</c:v>
                </c:pt>
                <c:pt idx="68">
                  <c:v>967</c:v>
                </c:pt>
                <c:pt idx="69">
                  <c:v>926</c:v>
                </c:pt>
                <c:pt idx="70">
                  <c:v>785</c:v>
                </c:pt>
                <c:pt idx="71">
                  <c:v>1038</c:v>
                </c:pt>
                <c:pt idx="72">
                  <c:v>814</c:v>
                </c:pt>
                <c:pt idx="73">
                  <c:v>833</c:v>
                </c:pt>
                <c:pt idx="74">
                  <c:v>835</c:v>
                </c:pt>
                <c:pt idx="75">
                  <c:v>885</c:v>
                </c:pt>
                <c:pt idx="76">
                  <c:v>865</c:v>
                </c:pt>
                <c:pt idx="77">
                  <c:v>951</c:v>
                </c:pt>
                <c:pt idx="78">
                  <c:v>1053</c:v>
                </c:pt>
                <c:pt idx="79">
                  <c:v>1040</c:v>
                </c:pt>
                <c:pt idx="80">
                  <c:v>880</c:v>
                </c:pt>
                <c:pt idx="81">
                  <c:v>1083</c:v>
                </c:pt>
                <c:pt idx="82">
                  <c:v>996</c:v>
                </c:pt>
                <c:pt idx="83">
                  <c:v>1064</c:v>
                </c:pt>
                <c:pt idx="84">
                  <c:v>1040</c:v>
                </c:pt>
                <c:pt idx="85">
                  <c:v>922</c:v>
                </c:pt>
                <c:pt idx="86">
                  <c:v>1036</c:v>
                </c:pt>
                <c:pt idx="87">
                  <c:v>960</c:v>
                </c:pt>
                <c:pt idx="88">
                  <c:v>954</c:v>
                </c:pt>
                <c:pt idx="89">
                  <c:v>1043</c:v>
                </c:pt>
                <c:pt idx="90">
                  <c:v>1064</c:v>
                </c:pt>
                <c:pt idx="91">
                  <c:v>847</c:v>
                </c:pt>
                <c:pt idx="92">
                  <c:v>861</c:v>
                </c:pt>
                <c:pt idx="93">
                  <c:v>862</c:v>
                </c:pt>
                <c:pt idx="94">
                  <c:v>1111</c:v>
                </c:pt>
                <c:pt idx="95">
                  <c:v>1071</c:v>
                </c:pt>
                <c:pt idx="96">
                  <c:v>910</c:v>
                </c:pt>
                <c:pt idx="97">
                  <c:v>1128</c:v>
                </c:pt>
                <c:pt idx="98">
                  <c:v>940</c:v>
                </c:pt>
                <c:pt idx="99">
                  <c:v>942</c:v>
                </c:pt>
                <c:pt idx="100">
                  <c:v>1137</c:v>
                </c:pt>
                <c:pt idx="101">
                  <c:v>941</c:v>
                </c:pt>
                <c:pt idx="102">
                  <c:v>1114</c:v>
                </c:pt>
                <c:pt idx="103">
                  <c:v>957</c:v>
                </c:pt>
                <c:pt idx="104">
                  <c:v>1111</c:v>
                </c:pt>
                <c:pt idx="105">
                  <c:v>1060</c:v>
                </c:pt>
                <c:pt idx="106">
                  <c:v>1158</c:v>
                </c:pt>
                <c:pt idx="107">
                  <c:v>992</c:v>
                </c:pt>
                <c:pt idx="108">
                  <c:v>1125</c:v>
                </c:pt>
                <c:pt idx="109">
                  <c:v>1164</c:v>
                </c:pt>
                <c:pt idx="110">
                  <c:v>1100</c:v>
                </c:pt>
                <c:pt idx="111">
                  <c:v>1112</c:v>
                </c:pt>
                <c:pt idx="112">
                  <c:v>1017</c:v>
                </c:pt>
                <c:pt idx="113">
                  <c:v>1131</c:v>
                </c:pt>
                <c:pt idx="114">
                  <c:v>1096</c:v>
                </c:pt>
                <c:pt idx="115">
                  <c:v>1046</c:v>
                </c:pt>
                <c:pt idx="116">
                  <c:v>1137</c:v>
                </c:pt>
                <c:pt idx="117">
                  <c:v>1112</c:v>
                </c:pt>
                <c:pt idx="118">
                  <c:v>1021</c:v>
                </c:pt>
                <c:pt idx="119">
                  <c:v>1036</c:v>
                </c:pt>
                <c:pt idx="120">
                  <c:v>1128</c:v>
                </c:pt>
                <c:pt idx="121">
                  <c:v>1050</c:v>
                </c:pt>
                <c:pt idx="122">
                  <c:v>1151</c:v>
                </c:pt>
                <c:pt idx="123">
                  <c:v>1037</c:v>
                </c:pt>
                <c:pt idx="124">
                  <c:v>1022</c:v>
                </c:pt>
                <c:pt idx="125">
                  <c:v>1161</c:v>
                </c:pt>
                <c:pt idx="126">
                  <c:v>1207</c:v>
                </c:pt>
                <c:pt idx="127">
                  <c:v>1062</c:v>
                </c:pt>
                <c:pt idx="128">
                  <c:v>1181</c:v>
                </c:pt>
                <c:pt idx="129">
                  <c:v>1073</c:v>
                </c:pt>
                <c:pt idx="130">
                  <c:v>1117</c:v>
                </c:pt>
                <c:pt idx="131">
                  <c:v>1115</c:v>
                </c:pt>
                <c:pt idx="132">
                  <c:v>1189</c:v>
                </c:pt>
                <c:pt idx="133">
                  <c:v>1105</c:v>
                </c:pt>
                <c:pt idx="134">
                  <c:v>1227</c:v>
                </c:pt>
                <c:pt idx="135">
                  <c:v>1088</c:v>
                </c:pt>
                <c:pt idx="136">
                  <c:v>1110</c:v>
                </c:pt>
                <c:pt idx="137">
                  <c:v>1104</c:v>
                </c:pt>
                <c:pt idx="138">
                  <c:v>1131</c:v>
                </c:pt>
                <c:pt idx="139">
                  <c:v>1241</c:v>
                </c:pt>
                <c:pt idx="140">
                  <c:v>1266</c:v>
                </c:pt>
                <c:pt idx="141">
                  <c:v>1306</c:v>
                </c:pt>
                <c:pt idx="142">
                  <c:v>1307</c:v>
                </c:pt>
                <c:pt idx="143">
                  <c:v>1163</c:v>
                </c:pt>
                <c:pt idx="144">
                  <c:v>1286</c:v>
                </c:pt>
                <c:pt idx="145">
                  <c:v>1190</c:v>
                </c:pt>
                <c:pt idx="146">
                  <c:v>1207</c:v>
                </c:pt>
                <c:pt idx="147">
                  <c:v>1298</c:v>
                </c:pt>
                <c:pt idx="148">
                  <c:v>1281</c:v>
                </c:pt>
                <c:pt idx="149">
                  <c:v>1219</c:v>
                </c:pt>
                <c:pt idx="150">
                  <c:v>1315</c:v>
                </c:pt>
                <c:pt idx="151">
                  <c:v>1335</c:v>
                </c:pt>
                <c:pt idx="152">
                  <c:v>1313</c:v>
                </c:pt>
                <c:pt idx="153">
                  <c:v>1245</c:v>
                </c:pt>
                <c:pt idx="154">
                  <c:v>1297</c:v>
                </c:pt>
                <c:pt idx="155">
                  <c:v>1356</c:v>
                </c:pt>
                <c:pt idx="156">
                  <c:v>1336</c:v>
                </c:pt>
                <c:pt idx="157">
                  <c:v>1260</c:v>
                </c:pt>
                <c:pt idx="158">
                  <c:v>1269</c:v>
                </c:pt>
                <c:pt idx="159">
                  <c:v>1356</c:v>
                </c:pt>
                <c:pt idx="160">
                  <c:v>1328</c:v>
                </c:pt>
                <c:pt idx="161">
                  <c:v>1286</c:v>
                </c:pt>
                <c:pt idx="162">
                  <c:v>1282</c:v>
                </c:pt>
                <c:pt idx="163">
                  <c:v>1331</c:v>
                </c:pt>
                <c:pt idx="164">
                  <c:v>1418</c:v>
                </c:pt>
                <c:pt idx="165">
                  <c:v>1355</c:v>
                </c:pt>
                <c:pt idx="166">
                  <c:v>1354</c:v>
                </c:pt>
                <c:pt idx="167">
                  <c:v>1465</c:v>
                </c:pt>
                <c:pt idx="168">
                  <c:v>1332</c:v>
                </c:pt>
                <c:pt idx="169">
                  <c:v>1460</c:v>
                </c:pt>
                <c:pt idx="170">
                  <c:v>1483</c:v>
                </c:pt>
                <c:pt idx="171">
                  <c:v>1354</c:v>
                </c:pt>
                <c:pt idx="172">
                  <c:v>1480</c:v>
                </c:pt>
                <c:pt idx="173">
                  <c:v>1394</c:v>
                </c:pt>
                <c:pt idx="174">
                  <c:v>1393</c:v>
                </c:pt>
                <c:pt idx="175">
                  <c:v>1373</c:v>
                </c:pt>
                <c:pt idx="176">
                  <c:v>1374</c:v>
                </c:pt>
                <c:pt idx="177">
                  <c:v>1385</c:v>
                </c:pt>
                <c:pt idx="178">
                  <c:v>1548</c:v>
                </c:pt>
                <c:pt idx="179">
                  <c:v>1479</c:v>
                </c:pt>
                <c:pt idx="180">
                  <c:v>1540</c:v>
                </c:pt>
                <c:pt idx="181">
                  <c:v>1405</c:v>
                </c:pt>
                <c:pt idx="182">
                  <c:v>1539</c:v>
                </c:pt>
                <c:pt idx="183">
                  <c:v>1576</c:v>
                </c:pt>
                <c:pt idx="184">
                  <c:v>1533</c:v>
                </c:pt>
                <c:pt idx="185">
                  <c:v>1453</c:v>
                </c:pt>
                <c:pt idx="186">
                  <c:v>1450</c:v>
                </c:pt>
                <c:pt idx="187">
                  <c:v>1470</c:v>
                </c:pt>
                <c:pt idx="188">
                  <c:v>1436</c:v>
                </c:pt>
                <c:pt idx="189">
                  <c:v>1451</c:v>
                </c:pt>
                <c:pt idx="190">
                  <c:v>1575</c:v>
                </c:pt>
                <c:pt idx="191">
                  <c:v>1590</c:v>
                </c:pt>
                <c:pt idx="192">
                  <c:v>1477</c:v>
                </c:pt>
                <c:pt idx="193">
                  <c:v>1488</c:v>
                </c:pt>
                <c:pt idx="194">
                  <c:v>1453</c:v>
                </c:pt>
                <c:pt idx="195">
                  <c:v>1483</c:v>
                </c:pt>
                <c:pt idx="196">
                  <c:v>1474</c:v>
                </c:pt>
                <c:pt idx="197">
                  <c:v>1488</c:v>
                </c:pt>
                <c:pt idx="198">
                  <c:v>1475</c:v>
                </c:pt>
                <c:pt idx="199">
                  <c:v>1464</c:v>
                </c:pt>
                <c:pt idx="200">
                  <c:v>1493</c:v>
                </c:pt>
                <c:pt idx="201">
                  <c:v>1449</c:v>
                </c:pt>
                <c:pt idx="202">
                  <c:v>1491</c:v>
                </c:pt>
                <c:pt idx="203">
                  <c:v>1512</c:v>
                </c:pt>
                <c:pt idx="204">
                  <c:v>1526</c:v>
                </c:pt>
                <c:pt idx="205">
                  <c:v>1480</c:v>
                </c:pt>
                <c:pt idx="206">
                  <c:v>1458</c:v>
                </c:pt>
                <c:pt idx="207">
                  <c:v>1497</c:v>
                </c:pt>
                <c:pt idx="208">
                  <c:v>1497</c:v>
                </c:pt>
                <c:pt idx="209">
                  <c:v>1500</c:v>
                </c:pt>
                <c:pt idx="210">
                  <c:v>1492</c:v>
                </c:pt>
                <c:pt idx="211">
                  <c:v>1500</c:v>
                </c:pt>
                <c:pt idx="212">
                  <c:v>1488</c:v>
                </c:pt>
                <c:pt idx="213">
                  <c:v>1472</c:v>
                </c:pt>
                <c:pt idx="214">
                  <c:v>1532</c:v>
                </c:pt>
                <c:pt idx="215">
                  <c:v>1477</c:v>
                </c:pt>
                <c:pt idx="216">
                  <c:v>1479</c:v>
                </c:pt>
                <c:pt idx="217">
                  <c:v>1505</c:v>
                </c:pt>
                <c:pt idx="218">
                  <c:v>1466</c:v>
                </c:pt>
                <c:pt idx="219">
                  <c:v>1525</c:v>
                </c:pt>
                <c:pt idx="220">
                  <c:v>1489</c:v>
                </c:pt>
                <c:pt idx="221">
                  <c:v>1513</c:v>
                </c:pt>
                <c:pt idx="222">
                  <c:v>1475</c:v>
                </c:pt>
                <c:pt idx="223">
                  <c:v>1576</c:v>
                </c:pt>
                <c:pt idx="224">
                  <c:v>1543</c:v>
                </c:pt>
                <c:pt idx="225">
                  <c:v>1543</c:v>
                </c:pt>
                <c:pt idx="226">
                  <c:v>1529</c:v>
                </c:pt>
                <c:pt idx="227">
                  <c:v>1532</c:v>
                </c:pt>
                <c:pt idx="228">
                  <c:v>1503</c:v>
                </c:pt>
                <c:pt idx="229">
                  <c:v>1483</c:v>
                </c:pt>
                <c:pt idx="230">
                  <c:v>1556</c:v>
                </c:pt>
                <c:pt idx="231">
                  <c:v>1480</c:v>
                </c:pt>
                <c:pt idx="232">
                  <c:v>1554</c:v>
                </c:pt>
                <c:pt idx="233">
                  <c:v>1574</c:v>
                </c:pt>
                <c:pt idx="234">
                  <c:v>1523</c:v>
                </c:pt>
                <c:pt idx="235">
                  <c:v>1496</c:v>
                </c:pt>
                <c:pt idx="236">
                  <c:v>1533</c:v>
                </c:pt>
                <c:pt idx="237">
                  <c:v>1526</c:v>
                </c:pt>
                <c:pt idx="238">
                  <c:v>1499</c:v>
                </c:pt>
                <c:pt idx="239">
                  <c:v>1524</c:v>
                </c:pt>
                <c:pt idx="240">
                  <c:v>1514</c:v>
                </c:pt>
                <c:pt idx="241">
                  <c:v>1514</c:v>
                </c:pt>
                <c:pt idx="242">
                  <c:v>1497</c:v>
                </c:pt>
                <c:pt idx="243">
                  <c:v>1545</c:v>
                </c:pt>
                <c:pt idx="244">
                  <c:v>1500</c:v>
                </c:pt>
                <c:pt idx="245">
                  <c:v>1508</c:v>
                </c:pt>
                <c:pt idx="246">
                  <c:v>1523</c:v>
                </c:pt>
                <c:pt idx="247">
                  <c:v>1521</c:v>
                </c:pt>
                <c:pt idx="248">
                  <c:v>1559</c:v>
                </c:pt>
                <c:pt idx="249">
                  <c:v>1493</c:v>
                </c:pt>
                <c:pt idx="250">
                  <c:v>1500</c:v>
                </c:pt>
                <c:pt idx="251">
                  <c:v>1484</c:v>
                </c:pt>
                <c:pt idx="252">
                  <c:v>1515</c:v>
                </c:pt>
                <c:pt idx="253">
                  <c:v>1517</c:v>
                </c:pt>
                <c:pt idx="254">
                  <c:v>1523</c:v>
                </c:pt>
                <c:pt idx="255">
                  <c:v>1525</c:v>
                </c:pt>
                <c:pt idx="256">
                  <c:v>1500</c:v>
                </c:pt>
                <c:pt idx="257">
                  <c:v>1548</c:v>
                </c:pt>
                <c:pt idx="258">
                  <c:v>1550</c:v>
                </c:pt>
                <c:pt idx="259">
                  <c:v>1543</c:v>
                </c:pt>
                <c:pt idx="260">
                  <c:v>1500</c:v>
                </c:pt>
                <c:pt idx="261">
                  <c:v>1515</c:v>
                </c:pt>
                <c:pt idx="262">
                  <c:v>1508</c:v>
                </c:pt>
                <c:pt idx="263">
                  <c:v>1510</c:v>
                </c:pt>
                <c:pt idx="264">
                  <c:v>1484</c:v>
                </c:pt>
                <c:pt idx="265">
                  <c:v>1488</c:v>
                </c:pt>
                <c:pt idx="266">
                  <c:v>1575</c:v>
                </c:pt>
                <c:pt idx="267">
                  <c:v>1505</c:v>
                </c:pt>
                <c:pt idx="268">
                  <c:v>1501</c:v>
                </c:pt>
                <c:pt idx="269">
                  <c:v>1492</c:v>
                </c:pt>
                <c:pt idx="270">
                  <c:v>1518</c:v>
                </c:pt>
                <c:pt idx="271">
                  <c:v>1509</c:v>
                </c:pt>
                <c:pt idx="272">
                  <c:v>1535</c:v>
                </c:pt>
                <c:pt idx="273">
                  <c:v>1504</c:v>
                </c:pt>
                <c:pt idx="274">
                  <c:v>1512</c:v>
                </c:pt>
                <c:pt idx="275">
                  <c:v>1521</c:v>
                </c:pt>
                <c:pt idx="276">
                  <c:v>1535</c:v>
                </c:pt>
                <c:pt idx="277">
                  <c:v>1484</c:v>
                </c:pt>
                <c:pt idx="278">
                  <c:v>1523</c:v>
                </c:pt>
                <c:pt idx="279">
                  <c:v>1524</c:v>
                </c:pt>
                <c:pt idx="280">
                  <c:v>1524</c:v>
                </c:pt>
                <c:pt idx="281">
                  <c:v>1544</c:v>
                </c:pt>
                <c:pt idx="282">
                  <c:v>1516</c:v>
                </c:pt>
                <c:pt idx="283">
                  <c:v>1498</c:v>
                </c:pt>
                <c:pt idx="284">
                  <c:v>1521</c:v>
                </c:pt>
                <c:pt idx="285">
                  <c:v>1546</c:v>
                </c:pt>
                <c:pt idx="286">
                  <c:v>1534</c:v>
                </c:pt>
                <c:pt idx="287">
                  <c:v>1527</c:v>
                </c:pt>
                <c:pt idx="288">
                  <c:v>1582</c:v>
                </c:pt>
                <c:pt idx="289">
                  <c:v>1538</c:v>
                </c:pt>
                <c:pt idx="290">
                  <c:v>1540</c:v>
                </c:pt>
                <c:pt idx="291">
                  <c:v>1530</c:v>
                </c:pt>
                <c:pt idx="292">
                  <c:v>1539</c:v>
                </c:pt>
                <c:pt idx="293">
                  <c:v>1549</c:v>
                </c:pt>
                <c:pt idx="294">
                  <c:v>1546</c:v>
                </c:pt>
                <c:pt idx="295">
                  <c:v>1562</c:v>
                </c:pt>
                <c:pt idx="296">
                  <c:v>1529</c:v>
                </c:pt>
                <c:pt idx="297">
                  <c:v>1563</c:v>
                </c:pt>
                <c:pt idx="298">
                  <c:v>1545</c:v>
                </c:pt>
                <c:pt idx="299">
                  <c:v>1536</c:v>
                </c:pt>
                <c:pt idx="300">
                  <c:v>1549</c:v>
                </c:pt>
                <c:pt idx="301">
                  <c:v>1544</c:v>
                </c:pt>
                <c:pt idx="302">
                  <c:v>1566</c:v>
                </c:pt>
                <c:pt idx="303">
                  <c:v>1532</c:v>
                </c:pt>
                <c:pt idx="304">
                  <c:v>1540</c:v>
                </c:pt>
                <c:pt idx="305">
                  <c:v>1554</c:v>
                </c:pt>
                <c:pt idx="306">
                  <c:v>1565</c:v>
                </c:pt>
                <c:pt idx="307">
                  <c:v>1521</c:v>
                </c:pt>
                <c:pt idx="308">
                  <c:v>1551</c:v>
                </c:pt>
                <c:pt idx="309">
                  <c:v>1532</c:v>
                </c:pt>
                <c:pt idx="310">
                  <c:v>1540</c:v>
                </c:pt>
                <c:pt idx="311">
                  <c:v>1545</c:v>
                </c:pt>
                <c:pt idx="312">
                  <c:v>1514</c:v>
                </c:pt>
                <c:pt idx="313">
                  <c:v>1538</c:v>
                </c:pt>
                <c:pt idx="314">
                  <c:v>1516</c:v>
                </c:pt>
                <c:pt idx="315">
                  <c:v>1543</c:v>
                </c:pt>
                <c:pt idx="316">
                  <c:v>1550</c:v>
                </c:pt>
                <c:pt idx="317">
                  <c:v>1502</c:v>
                </c:pt>
                <c:pt idx="318">
                  <c:v>1520</c:v>
                </c:pt>
                <c:pt idx="319">
                  <c:v>1478</c:v>
                </c:pt>
                <c:pt idx="320">
                  <c:v>1531</c:v>
                </c:pt>
                <c:pt idx="321">
                  <c:v>1478</c:v>
                </c:pt>
                <c:pt idx="322">
                  <c:v>1572</c:v>
                </c:pt>
                <c:pt idx="323">
                  <c:v>1451</c:v>
                </c:pt>
                <c:pt idx="324">
                  <c:v>1492</c:v>
                </c:pt>
                <c:pt idx="325">
                  <c:v>1487</c:v>
                </c:pt>
                <c:pt idx="326">
                  <c:v>1485</c:v>
                </c:pt>
                <c:pt idx="327">
                  <c:v>1502</c:v>
                </c:pt>
                <c:pt idx="328">
                  <c:v>1515</c:v>
                </c:pt>
                <c:pt idx="329">
                  <c:v>1566</c:v>
                </c:pt>
                <c:pt idx="330">
                  <c:v>1465</c:v>
                </c:pt>
                <c:pt idx="331">
                  <c:v>1440</c:v>
                </c:pt>
                <c:pt idx="332">
                  <c:v>1487</c:v>
                </c:pt>
                <c:pt idx="333">
                  <c:v>1465</c:v>
                </c:pt>
                <c:pt idx="334">
                  <c:v>1490</c:v>
                </c:pt>
                <c:pt idx="335">
                  <c:v>1476</c:v>
                </c:pt>
                <c:pt idx="336">
                  <c:v>1486</c:v>
                </c:pt>
                <c:pt idx="337">
                  <c:v>1498</c:v>
                </c:pt>
                <c:pt idx="338">
                  <c:v>1438</c:v>
                </c:pt>
                <c:pt idx="339">
                  <c:v>1455</c:v>
                </c:pt>
                <c:pt idx="340">
                  <c:v>1461</c:v>
                </c:pt>
                <c:pt idx="341">
                  <c:v>1486</c:v>
                </c:pt>
                <c:pt idx="342">
                  <c:v>1476</c:v>
                </c:pt>
                <c:pt idx="343">
                  <c:v>1452</c:v>
                </c:pt>
                <c:pt idx="344">
                  <c:v>1457</c:v>
                </c:pt>
                <c:pt idx="345">
                  <c:v>1493</c:v>
                </c:pt>
                <c:pt idx="346">
                  <c:v>1444</c:v>
                </c:pt>
                <c:pt idx="347">
                  <c:v>1502</c:v>
                </c:pt>
                <c:pt idx="348">
                  <c:v>1505</c:v>
                </c:pt>
                <c:pt idx="349">
                  <c:v>1507</c:v>
                </c:pt>
                <c:pt idx="350">
                  <c:v>1453</c:v>
                </c:pt>
                <c:pt idx="351">
                  <c:v>1493</c:v>
                </c:pt>
                <c:pt idx="352">
                  <c:v>1482</c:v>
                </c:pt>
                <c:pt idx="353">
                  <c:v>1482</c:v>
                </c:pt>
                <c:pt idx="354">
                  <c:v>1442</c:v>
                </c:pt>
                <c:pt idx="355">
                  <c:v>1486</c:v>
                </c:pt>
                <c:pt idx="356">
                  <c:v>1431</c:v>
                </c:pt>
                <c:pt idx="357">
                  <c:v>1507</c:v>
                </c:pt>
                <c:pt idx="358">
                  <c:v>1522</c:v>
                </c:pt>
                <c:pt idx="359">
                  <c:v>1455</c:v>
                </c:pt>
                <c:pt idx="360">
                  <c:v>1448</c:v>
                </c:pt>
                <c:pt idx="361">
                  <c:v>1479</c:v>
                </c:pt>
                <c:pt idx="362">
                  <c:v>1408</c:v>
                </c:pt>
                <c:pt idx="363">
                  <c:v>1484</c:v>
                </c:pt>
                <c:pt idx="364">
                  <c:v>1472</c:v>
                </c:pt>
                <c:pt idx="365">
                  <c:v>1448</c:v>
                </c:pt>
                <c:pt idx="366">
                  <c:v>1505</c:v>
                </c:pt>
                <c:pt idx="367">
                  <c:v>1444</c:v>
                </c:pt>
                <c:pt idx="368">
                  <c:v>1459</c:v>
                </c:pt>
                <c:pt idx="369">
                  <c:v>1476</c:v>
                </c:pt>
                <c:pt idx="370">
                  <c:v>1463</c:v>
                </c:pt>
                <c:pt idx="371">
                  <c:v>1428</c:v>
                </c:pt>
                <c:pt idx="372">
                  <c:v>1423</c:v>
                </c:pt>
                <c:pt idx="373">
                  <c:v>1456</c:v>
                </c:pt>
                <c:pt idx="374">
                  <c:v>1454</c:v>
                </c:pt>
                <c:pt idx="375">
                  <c:v>1430</c:v>
                </c:pt>
                <c:pt idx="376">
                  <c:v>1398</c:v>
                </c:pt>
                <c:pt idx="377">
                  <c:v>1475</c:v>
                </c:pt>
                <c:pt idx="378">
                  <c:v>1475</c:v>
                </c:pt>
                <c:pt idx="379">
                  <c:v>1419</c:v>
                </c:pt>
                <c:pt idx="380">
                  <c:v>1418</c:v>
                </c:pt>
                <c:pt idx="381">
                  <c:v>1451</c:v>
                </c:pt>
                <c:pt idx="382">
                  <c:v>1456</c:v>
                </c:pt>
                <c:pt idx="383">
                  <c:v>1414</c:v>
                </c:pt>
                <c:pt idx="384">
                  <c:v>1425</c:v>
                </c:pt>
                <c:pt idx="385">
                  <c:v>1424</c:v>
                </c:pt>
                <c:pt idx="386">
                  <c:v>1405</c:v>
                </c:pt>
                <c:pt idx="387">
                  <c:v>1465</c:v>
                </c:pt>
                <c:pt idx="388">
                  <c:v>1399</c:v>
                </c:pt>
                <c:pt idx="389">
                  <c:v>1392</c:v>
                </c:pt>
                <c:pt idx="390">
                  <c:v>1406</c:v>
                </c:pt>
                <c:pt idx="391">
                  <c:v>1405</c:v>
                </c:pt>
                <c:pt idx="392">
                  <c:v>1442</c:v>
                </c:pt>
                <c:pt idx="393">
                  <c:v>1422</c:v>
                </c:pt>
                <c:pt idx="394">
                  <c:v>1390</c:v>
                </c:pt>
                <c:pt idx="395">
                  <c:v>1432</c:v>
                </c:pt>
                <c:pt idx="396">
                  <c:v>1445</c:v>
                </c:pt>
                <c:pt idx="397">
                  <c:v>1438</c:v>
                </c:pt>
                <c:pt idx="398">
                  <c:v>1420</c:v>
                </c:pt>
                <c:pt idx="399">
                  <c:v>1442</c:v>
                </c:pt>
                <c:pt idx="400">
                  <c:v>1430</c:v>
                </c:pt>
                <c:pt idx="401">
                  <c:v>1455</c:v>
                </c:pt>
                <c:pt idx="402">
                  <c:v>1414</c:v>
                </c:pt>
                <c:pt idx="403">
                  <c:v>1398</c:v>
                </c:pt>
                <c:pt idx="404">
                  <c:v>1400</c:v>
                </c:pt>
                <c:pt idx="405">
                  <c:v>1441</c:v>
                </c:pt>
                <c:pt idx="406">
                  <c:v>1429</c:v>
                </c:pt>
                <c:pt idx="407">
                  <c:v>1404</c:v>
                </c:pt>
                <c:pt idx="408">
                  <c:v>1436</c:v>
                </c:pt>
                <c:pt idx="409">
                  <c:v>1409</c:v>
                </c:pt>
                <c:pt idx="410">
                  <c:v>1464</c:v>
                </c:pt>
                <c:pt idx="411">
                  <c:v>1444</c:v>
                </c:pt>
                <c:pt idx="412">
                  <c:v>1443</c:v>
                </c:pt>
                <c:pt idx="413">
                  <c:v>1439</c:v>
                </c:pt>
                <c:pt idx="414">
                  <c:v>1416</c:v>
                </c:pt>
                <c:pt idx="415">
                  <c:v>1453</c:v>
                </c:pt>
                <c:pt idx="416">
                  <c:v>1432</c:v>
                </c:pt>
                <c:pt idx="417">
                  <c:v>1431</c:v>
                </c:pt>
                <c:pt idx="418">
                  <c:v>1471</c:v>
                </c:pt>
                <c:pt idx="419">
                  <c:v>1455</c:v>
                </c:pt>
                <c:pt idx="420">
                  <c:v>1478</c:v>
                </c:pt>
                <c:pt idx="421">
                  <c:v>1462</c:v>
                </c:pt>
                <c:pt idx="422">
                  <c:v>1442</c:v>
                </c:pt>
                <c:pt idx="423">
                  <c:v>1442</c:v>
                </c:pt>
                <c:pt idx="424">
                  <c:v>1429</c:v>
                </c:pt>
                <c:pt idx="425">
                  <c:v>1420</c:v>
                </c:pt>
                <c:pt idx="426">
                  <c:v>1439</c:v>
                </c:pt>
                <c:pt idx="427">
                  <c:v>1532</c:v>
                </c:pt>
                <c:pt idx="428">
                  <c:v>1492</c:v>
                </c:pt>
                <c:pt idx="429">
                  <c:v>1480</c:v>
                </c:pt>
                <c:pt idx="430">
                  <c:v>1475</c:v>
                </c:pt>
                <c:pt idx="431">
                  <c:v>1465</c:v>
                </c:pt>
                <c:pt idx="432">
                  <c:v>1467</c:v>
                </c:pt>
                <c:pt idx="433">
                  <c:v>1523</c:v>
                </c:pt>
                <c:pt idx="434">
                  <c:v>1489</c:v>
                </c:pt>
                <c:pt idx="435">
                  <c:v>1511</c:v>
                </c:pt>
                <c:pt idx="436">
                  <c:v>1541</c:v>
                </c:pt>
                <c:pt idx="437">
                  <c:v>1464</c:v>
                </c:pt>
                <c:pt idx="438">
                  <c:v>1470</c:v>
                </c:pt>
                <c:pt idx="439">
                  <c:v>1500</c:v>
                </c:pt>
                <c:pt idx="440">
                  <c:v>1498</c:v>
                </c:pt>
                <c:pt idx="441">
                  <c:v>1526</c:v>
                </c:pt>
                <c:pt idx="442">
                  <c:v>1575</c:v>
                </c:pt>
                <c:pt idx="443">
                  <c:v>1498</c:v>
                </c:pt>
                <c:pt idx="444">
                  <c:v>1475</c:v>
                </c:pt>
                <c:pt idx="445">
                  <c:v>1495</c:v>
                </c:pt>
                <c:pt idx="446">
                  <c:v>1501</c:v>
                </c:pt>
                <c:pt idx="447">
                  <c:v>1462</c:v>
                </c:pt>
                <c:pt idx="448">
                  <c:v>1444</c:v>
                </c:pt>
                <c:pt idx="449">
                  <c:v>1480</c:v>
                </c:pt>
                <c:pt idx="450">
                  <c:v>1479</c:v>
                </c:pt>
                <c:pt idx="451">
                  <c:v>1468</c:v>
                </c:pt>
                <c:pt idx="452">
                  <c:v>1486</c:v>
                </c:pt>
                <c:pt idx="453">
                  <c:v>1486</c:v>
                </c:pt>
                <c:pt idx="454">
                  <c:v>1464</c:v>
                </c:pt>
                <c:pt idx="455">
                  <c:v>1519</c:v>
                </c:pt>
                <c:pt idx="456">
                  <c:v>1446</c:v>
                </c:pt>
                <c:pt idx="457">
                  <c:v>1536</c:v>
                </c:pt>
                <c:pt idx="458">
                  <c:v>1488</c:v>
                </c:pt>
                <c:pt idx="459">
                  <c:v>1488</c:v>
                </c:pt>
                <c:pt idx="460">
                  <c:v>1501</c:v>
                </c:pt>
                <c:pt idx="461">
                  <c:v>1495</c:v>
                </c:pt>
                <c:pt idx="462">
                  <c:v>1514</c:v>
                </c:pt>
                <c:pt idx="463">
                  <c:v>1494</c:v>
                </c:pt>
                <c:pt idx="464">
                  <c:v>1501</c:v>
                </c:pt>
                <c:pt idx="465">
                  <c:v>1545</c:v>
                </c:pt>
                <c:pt idx="466">
                  <c:v>1512</c:v>
                </c:pt>
                <c:pt idx="467">
                  <c:v>1514</c:v>
                </c:pt>
                <c:pt idx="468">
                  <c:v>1506</c:v>
                </c:pt>
                <c:pt idx="469">
                  <c:v>1508</c:v>
                </c:pt>
                <c:pt idx="470">
                  <c:v>1495</c:v>
                </c:pt>
                <c:pt idx="471">
                  <c:v>1492</c:v>
                </c:pt>
                <c:pt idx="472">
                  <c:v>1497</c:v>
                </c:pt>
                <c:pt idx="473">
                  <c:v>1535</c:v>
                </c:pt>
                <c:pt idx="474">
                  <c:v>1487</c:v>
                </c:pt>
                <c:pt idx="475">
                  <c:v>1518</c:v>
                </c:pt>
                <c:pt idx="476">
                  <c:v>1499</c:v>
                </c:pt>
                <c:pt idx="477">
                  <c:v>1500</c:v>
                </c:pt>
                <c:pt idx="478">
                  <c:v>1498</c:v>
                </c:pt>
                <c:pt idx="479">
                  <c:v>1474</c:v>
                </c:pt>
                <c:pt idx="480">
                  <c:v>1478</c:v>
                </c:pt>
                <c:pt idx="481">
                  <c:v>1484</c:v>
                </c:pt>
                <c:pt idx="482">
                  <c:v>1513</c:v>
                </c:pt>
                <c:pt idx="483">
                  <c:v>1492</c:v>
                </c:pt>
                <c:pt idx="484">
                  <c:v>1469</c:v>
                </c:pt>
                <c:pt idx="485">
                  <c:v>1497</c:v>
                </c:pt>
                <c:pt idx="486">
                  <c:v>1498</c:v>
                </c:pt>
                <c:pt idx="487">
                  <c:v>1502</c:v>
                </c:pt>
                <c:pt idx="488">
                  <c:v>1488</c:v>
                </c:pt>
                <c:pt idx="489">
                  <c:v>1470</c:v>
                </c:pt>
                <c:pt idx="490">
                  <c:v>1510</c:v>
                </c:pt>
                <c:pt idx="491">
                  <c:v>1512</c:v>
                </c:pt>
                <c:pt idx="492">
                  <c:v>1482</c:v>
                </c:pt>
                <c:pt idx="493">
                  <c:v>1458</c:v>
                </c:pt>
                <c:pt idx="494">
                  <c:v>1464</c:v>
                </c:pt>
                <c:pt idx="495">
                  <c:v>1445</c:v>
                </c:pt>
                <c:pt idx="496">
                  <c:v>1440</c:v>
                </c:pt>
                <c:pt idx="497">
                  <c:v>1478</c:v>
                </c:pt>
                <c:pt idx="498">
                  <c:v>1464</c:v>
                </c:pt>
                <c:pt idx="499">
                  <c:v>1491</c:v>
                </c:pt>
                <c:pt idx="500">
                  <c:v>1475</c:v>
                </c:pt>
                <c:pt idx="501">
                  <c:v>1458</c:v>
                </c:pt>
                <c:pt idx="502">
                  <c:v>1494</c:v>
                </c:pt>
                <c:pt idx="503">
                  <c:v>1475</c:v>
                </c:pt>
                <c:pt idx="504">
                  <c:v>1441</c:v>
                </c:pt>
                <c:pt idx="505">
                  <c:v>1514</c:v>
                </c:pt>
                <c:pt idx="506">
                  <c:v>1448</c:v>
                </c:pt>
                <c:pt idx="507">
                  <c:v>1486</c:v>
                </c:pt>
                <c:pt idx="508">
                  <c:v>1462</c:v>
                </c:pt>
                <c:pt idx="509">
                  <c:v>1455</c:v>
                </c:pt>
                <c:pt idx="510">
                  <c:v>1485</c:v>
                </c:pt>
                <c:pt idx="511">
                  <c:v>1449</c:v>
                </c:pt>
                <c:pt idx="512">
                  <c:v>1454</c:v>
                </c:pt>
                <c:pt idx="513">
                  <c:v>1483</c:v>
                </c:pt>
                <c:pt idx="514">
                  <c:v>1468</c:v>
                </c:pt>
                <c:pt idx="515">
                  <c:v>1482</c:v>
                </c:pt>
                <c:pt idx="516">
                  <c:v>1474</c:v>
                </c:pt>
                <c:pt idx="517">
                  <c:v>1515</c:v>
                </c:pt>
                <c:pt idx="518">
                  <c:v>1537</c:v>
                </c:pt>
                <c:pt idx="519">
                  <c:v>1446</c:v>
                </c:pt>
                <c:pt idx="520">
                  <c:v>1468</c:v>
                </c:pt>
                <c:pt idx="521">
                  <c:v>1456</c:v>
                </c:pt>
                <c:pt idx="522">
                  <c:v>1489</c:v>
                </c:pt>
                <c:pt idx="523">
                  <c:v>1433</c:v>
                </c:pt>
                <c:pt idx="524">
                  <c:v>1489</c:v>
                </c:pt>
                <c:pt idx="525">
                  <c:v>1490</c:v>
                </c:pt>
                <c:pt idx="526">
                  <c:v>1475</c:v>
                </c:pt>
                <c:pt idx="527">
                  <c:v>1460</c:v>
                </c:pt>
                <c:pt idx="528">
                  <c:v>1445</c:v>
                </c:pt>
                <c:pt idx="529">
                  <c:v>1481</c:v>
                </c:pt>
                <c:pt idx="530">
                  <c:v>1485</c:v>
                </c:pt>
                <c:pt idx="531">
                  <c:v>1482</c:v>
                </c:pt>
                <c:pt idx="532">
                  <c:v>1427</c:v>
                </c:pt>
                <c:pt idx="533">
                  <c:v>1498</c:v>
                </c:pt>
                <c:pt idx="534">
                  <c:v>1439</c:v>
                </c:pt>
                <c:pt idx="535">
                  <c:v>1483</c:v>
                </c:pt>
                <c:pt idx="536">
                  <c:v>1488</c:v>
                </c:pt>
                <c:pt idx="537">
                  <c:v>1471</c:v>
                </c:pt>
                <c:pt idx="538">
                  <c:v>1513</c:v>
                </c:pt>
                <c:pt idx="539">
                  <c:v>1451</c:v>
                </c:pt>
                <c:pt idx="540">
                  <c:v>1461</c:v>
                </c:pt>
                <c:pt idx="541">
                  <c:v>1490</c:v>
                </c:pt>
                <c:pt idx="542">
                  <c:v>1486</c:v>
                </c:pt>
                <c:pt idx="543">
                  <c:v>1571</c:v>
                </c:pt>
                <c:pt idx="544">
                  <c:v>1523</c:v>
                </c:pt>
                <c:pt idx="545">
                  <c:v>1531</c:v>
                </c:pt>
                <c:pt idx="546">
                  <c:v>1561</c:v>
                </c:pt>
                <c:pt idx="547">
                  <c:v>1522</c:v>
                </c:pt>
                <c:pt idx="548">
                  <c:v>1525</c:v>
                </c:pt>
                <c:pt idx="549">
                  <c:v>1490</c:v>
                </c:pt>
                <c:pt idx="550">
                  <c:v>1559</c:v>
                </c:pt>
                <c:pt idx="551">
                  <c:v>1566</c:v>
                </c:pt>
                <c:pt idx="552">
                  <c:v>1601</c:v>
                </c:pt>
                <c:pt idx="553">
                  <c:v>1548</c:v>
                </c:pt>
                <c:pt idx="554">
                  <c:v>1496</c:v>
                </c:pt>
                <c:pt idx="555">
                  <c:v>1568</c:v>
                </c:pt>
                <c:pt idx="556">
                  <c:v>1500</c:v>
                </c:pt>
                <c:pt idx="557">
                  <c:v>1543</c:v>
                </c:pt>
                <c:pt idx="558">
                  <c:v>1552</c:v>
                </c:pt>
                <c:pt idx="559">
                  <c:v>1540</c:v>
                </c:pt>
                <c:pt idx="560">
                  <c:v>1529</c:v>
                </c:pt>
                <c:pt idx="561">
                  <c:v>1536</c:v>
                </c:pt>
                <c:pt idx="562">
                  <c:v>1506</c:v>
                </c:pt>
                <c:pt idx="563">
                  <c:v>1515</c:v>
                </c:pt>
                <c:pt idx="564">
                  <c:v>1522</c:v>
                </c:pt>
                <c:pt idx="565">
                  <c:v>1517</c:v>
                </c:pt>
                <c:pt idx="566">
                  <c:v>1525</c:v>
                </c:pt>
                <c:pt idx="567">
                  <c:v>1548</c:v>
                </c:pt>
                <c:pt idx="568">
                  <c:v>1564</c:v>
                </c:pt>
                <c:pt idx="569">
                  <c:v>1529</c:v>
                </c:pt>
                <c:pt idx="570">
                  <c:v>1543</c:v>
                </c:pt>
                <c:pt idx="571">
                  <c:v>1545</c:v>
                </c:pt>
                <c:pt idx="572">
                  <c:v>1519</c:v>
                </c:pt>
                <c:pt idx="573">
                  <c:v>1549</c:v>
                </c:pt>
                <c:pt idx="574">
                  <c:v>1513</c:v>
                </c:pt>
                <c:pt idx="575">
                  <c:v>1543</c:v>
                </c:pt>
                <c:pt idx="576">
                  <c:v>1537</c:v>
                </c:pt>
                <c:pt idx="577">
                  <c:v>1528</c:v>
                </c:pt>
                <c:pt idx="578">
                  <c:v>1584</c:v>
                </c:pt>
                <c:pt idx="579">
                  <c:v>1566</c:v>
                </c:pt>
                <c:pt idx="580">
                  <c:v>1538</c:v>
                </c:pt>
                <c:pt idx="581">
                  <c:v>1574</c:v>
                </c:pt>
                <c:pt idx="582">
                  <c:v>1586</c:v>
                </c:pt>
                <c:pt idx="583">
                  <c:v>1543</c:v>
                </c:pt>
                <c:pt idx="584">
                  <c:v>1573</c:v>
                </c:pt>
                <c:pt idx="585">
                  <c:v>1566</c:v>
                </c:pt>
                <c:pt idx="586">
                  <c:v>1560</c:v>
                </c:pt>
                <c:pt idx="587">
                  <c:v>1556</c:v>
                </c:pt>
                <c:pt idx="588">
                  <c:v>1539</c:v>
                </c:pt>
                <c:pt idx="589">
                  <c:v>1542</c:v>
                </c:pt>
                <c:pt idx="590">
                  <c:v>1557</c:v>
                </c:pt>
                <c:pt idx="591">
                  <c:v>1587</c:v>
                </c:pt>
                <c:pt idx="592">
                  <c:v>1580</c:v>
                </c:pt>
                <c:pt idx="593">
                  <c:v>1615</c:v>
                </c:pt>
                <c:pt idx="594">
                  <c:v>1535</c:v>
                </c:pt>
                <c:pt idx="595">
                  <c:v>1532</c:v>
                </c:pt>
                <c:pt idx="596">
                  <c:v>1542</c:v>
                </c:pt>
                <c:pt idx="597">
                  <c:v>1552</c:v>
                </c:pt>
                <c:pt idx="598">
                  <c:v>1551</c:v>
                </c:pt>
                <c:pt idx="599">
                  <c:v>1536</c:v>
                </c:pt>
                <c:pt idx="600">
                  <c:v>1603</c:v>
                </c:pt>
                <c:pt idx="601">
                  <c:v>1512</c:v>
                </c:pt>
                <c:pt idx="602">
                  <c:v>1549</c:v>
                </c:pt>
                <c:pt idx="603">
                  <c:v>1513</c:v>
                </c:pt>
                <c:pt idx="604">
                  <c:v>1561</c:v>
                </c:pt>
                <c:pt idx="605">
                  <c:v>1510</c:v>
                </c:pt>
                <c:pt idx="606">
                  <c:v>1541</c:v>
                </c:pt>
                <c:pt idx="607">
                  <c:v>1556</c:v>
                </c:pt>
                <c:pt idx="608">
                  <c:v>1550</c:v>
                </c:pt>
                <c:pt idx="609">
                  <c:v>1571</c:v>
                </c:pt>
                <c:pt idx="610">
                  <c:v>1525</c:v>
                </c:pt>
                <c:pt idx="611">
                  <c:v>1533</c:v>
                </c:pt>
                <c:pt idx="612">
                  <c:v>1519</c:v>
                </c:pt>
                <c:pt idx="613">
                  <c:v>1557</c:v>
                </c:pt>
                <c:pt idx="614">
                  <c:v>1614</c:v>
                </c:pt>
                <c:pt idx="615">
                  <c:v>1581</c:v>
                </c:pt>
                <c:pt idx="616">
                  <c:v>1525</c:v>
                </c:pt>
                <c:pt idx="617">
                  <c:v>1536</c:v>
                </c:pt>
                <c:pt idx="618">
                  <c:v>1557</c:v>
                </c:pt>
                <c:pt idx="619">
                  <c:v>1575</c:v>
                </c:pt>
                <c:pt idx="620">
                  <c:v>1577</c:v>
                </c:pt>
                <c:pt idx="621">
                  <c:v>1546</c:v>
                </c:pt>
                <c:pt idx="622">
                  <c:v>1585</c:v>
                </c:pt>
                <c:pt idx="623">
                  <c:v>1559</c:v>
                </c:pt>
                <c:pt idx="624">
                  <c:v>1528</c:v>
                </c:pt>
                <c:pt idx="625">
                  <c:v>1537</c:v>
                </c:pt>
                <c:pt idx="626">
                  <c:v>1537</c:v>
                </c:pt>
                <c:pt idx="627">
                  <c:v>1547</c:v>
                </c:pt>
                <c:pt idx="628">
                  <c:v>1628</c:v>
                </c:pt>
                <c:pt idx="629">
                  <c:v>1545</c:v>
                </c:pt>
                <c:pt idx="630">
                  <c:v>1554</c:v>
                </c:pt>
                <c:pt idx="631">
                  <c:v>1496</c:v>
                </c:pt>
                <c:pt idx="632">
                  <c:v>1536</c:v>
                </c:pt>
                <c:pt idx="633">
                  <c:v>1515</c:v>
                </c:pt>
                <c:pt idx="634">
                  <c:v>1493</c:v>
                </c:pt>
                <c:pt idx="635">
                  <c:v>1498</c:v>
                </c:pt>
                <c:pt idx="636">
                  <c:v>1576</c:v>
                </c:pt>
                <c:pt idx="637">
                  <c:v>1527</c:v>
                </c:pt>
                <c:pt idx="638">
                  <c:v>1496</c:v>
                </c:pt>
                <c:pt idx="639">
                  <c:v>1516</c:v>
                </c:pt>
                <c:pt idx="640">
                  <c:v>1490</c:v>
                </c:pt>
                <c:pt idx="641">
                  <c:v>1494</c:v>
                </c:pt>
                <c:pt idx="642">
                  <c:v>1520</c:v>
                </c:pt>
                <c:pt idx="643">
                  <c:v>1458</c:v>
                </c:pt>
                <c:pt idx="644">
                  <c:v>1518</c:v>
                </c:pt>
                <c:pt idx="645">
                  <c:v>1453</c:v>
                </c:pt>
                <c:pt idx="646">
                  <c:v>1478</c:v>
                </c:pt>
                <c:pt idx="647">
                  <c:v>1481</c:v>
                </c:pt>
                <c:pt idx="648">
                  <c:v>1483</c:v>
                </c:pt>
                <c:pt idx="649">
                  <c:v>1459</c:v>
                </c:pt>
                <c:pt idx="650">
                  <c:v>1426</c:v>
                </c:pt>
                <c:pt idx="651">
                  <c:v>1456</c:v>
                </c:pt>
                <c:pt idx="652">
                  <c:v>1453</c:v>
                </c:pt>
                <c:pt idx="653">
                  <c:v>1470</c:v>
                </c:pt>
                <c:pt idx="654">
                  <c:v>1451</c:v>
                </c:pt>
                <c:pt idx="655">
                  <c:v>1445</c:v>
                </c:pt>
                <c:pt idx="656">
                  <c:v>1456</c:v>
                </c:pt>
                <c:pt idx="657">
                  <c:v>1448</c:v>
                </c:pt>
                <c:pt idx="658">
                  <c:v>1468</c:v>
                </c:pt>
                <c:pt idx="659">
                  <c:v>1426</c:v>
                </c:pt>
                <c:pt idx="660">
                  <c:v>1446</c:v>
                </c:pt>
                <c:pt idx="661">
                  <c:v>1428</c:v>
                </c:pt>
                <c:pt idx="662">
                  <c:v>1459</c:v>
                </c:pt>
                <c:pt idx="663">
                  <c:v>1415</c:v>
                </c:pt>
                <c:pt idx="664">
                  <c:v>1451</c:v>
                </c:pt>
                <c:pt idx="665">
                  <c:v>1471</c:v>
                </c:pt>
                <c:pt idx="666">
                  <c:v>1467</c:v>
                </c:pt>
                <c:pt idx="667">
                  <c:v>1428</c:v>
                </c:pt>
                <c:pt idx="668">
                  <c:v>1487</c:v>
                </c:pt>
                <c:pt idx="669">
                  <c:v>1457</c:v>
                </c:pt>
                <c:pt idx="670">
                  <c:v>1456</c:v>
                </c:pt>
                <c:pt idx="671">
                  <c:v>1463</c:v>
                </c:pt>
                <c:pt idx="672">
                  <c:v>1486</c:v>
                </c:pt>
                <c:pt idx="673">
                  <c:v>1480</c:v>
                </c:pt>
                <c:pt idx="674">
                  <c:v>1486</c:v>
                </c:pt>
                <c:pt idx="675">
                  <c:v>1446</c:v>
                </c:pt>
                <c:pt idx="676">
                  <c:v>1516</c:v>
                </c:pt>
                <c:pt idx="677">
                  <c:v>1505</c:v>
                </c:pt>
                <c:pt idx="678">
                  <c:v>1446</c:v>
                </c:pt>
                <c:pt idx="679">
                  <c:v>1492</c:v>
                </c:pt>
                <c:pt idx="680">
                  <c:v>1451</c:v>
                </c:pt>
                <c:pt idx="681">
                  <c:v>1473</c:v>
                </c:pt>
                <c:pt idx="682">
                  <c:v>1457</c:v>
                </c:pt>
                <c:pt idx="683">
                  <c:v>1438</c:v>
                </c:pt>
                <c:pt idx="684">
                  <c:v>1508</c:v>
                </c:pt>
                <c:pt idx="685">
                  <c:v>1460</c:v>
                </c:pt>
                <c:pt idx="686">
                  <c:v>1506</c:v>
                </c:pt>
                <c:pt idx="687">
                  <c:v>1506</c:v>
                </c:pt>
                <c:pt idx="688">
                  <c:v>1529</c:v>
                </c:pt>
                <c:pt idx="689">
                  <c:v>1474</c:v>
                </c:pt>
                <c:pt idx="690">
                  <c:v>1453</c:v>
                </c:pt>
                <c:pt idx="691">
                  <c:v>1478</c:v>
                </c:pt>
                <c:pt idx="692">
                  <c:v>1485</c:v>
                </c:pt>
                <c:pt idx="693">
                  <c:v>1459</c:v>
                </c:pt>
                <c:pt idx="694">
                  <c:v>1468</c:v>
                </c:pt>
                <c:pt idx="695">
                  <c:v>1497</c:v>
                </c:pt>
                <c:pt idx="696">
                  <c:v>1484</c:v>
                </c:pt>
                <c:pt idx="697">
                  <c:v>1466</c:v>
                </c:pt>
                <c:pt idx="698">
                  <c:v>1455</c:v>
                </c:pt>
                <c:pt idx="699">
                  <c:v>1491</c:v>
                </c:pt>
                <c:pt idx="700">
                  <c:v>1528</c:v>
                </c:pt>
                <c:pt idx="701">
                  <c:v>1512</c:v>
                </c:pt>
                <c:pt idx="702">
                  <c:v>1533</c:v>
                </c:pt>
                <c:pt idx="703">
                  <c:v>1521</c:v>
                </c:pt>
                <c:pt idx="704">
                  <c:v>1540</c:v>
                </c:pt>
                <c:pt idx="705">
                  <c:v>1543</c:v>
                </c:pt>
                <c:pt idx="706">
                  <c:v>1519</c:v>
                </c:pt>
                <c:pt idx="707">
                  <c:v>1486</c:v>
                </c:pt>
                <c:pt idx="708">
                  <c:v>1558</c:v>
                </c:pt>
                <c:pt idx="709">
                  <c:v>1546</c:v>
                </c:pt>
                <c:pt idx="710">
                  <c:v>1541</c:v>
                </c:pt>
                <c:pt idx="711">
                  <c:v>1534</c:v>
                </c:pt>
                <c:pt idx="712">
                  <c:v>1558</c:v>
                </c:pt>
                <c:pt idx="713">
                  <c:v>1494</c:v>
                </c:pt>
                <c:pt idx="714">
                  <c:v>1499</c:v>
                </c:pt>
                <c:pt idx="715">
                  <c:v>1512</c:v>
                </c:pt>
                <c:pt idx="716">
                  <c:v>1511</c:v>
                </c:pt>
                <c:pt idx="717">
                  <c:v>1505</c:v>
                </c:pt>
                <c:pt idx="718">
                  <c:v>1496</c:v>
                </c:pt>
                <c:pt idx="719">
                  <c:v>1530</c:v>
                </c:pt>
                <c:pt idx="720">
                  <c:v>1509</c:v>
                </c:pt>
                <c:pt idx="721">
                  <c:v>1492</c:v>
                </c:pt>
                <c:pt idx="722">
                  <c:v>1560</c:v>
                </c:pt>
                <c:pt idx="723">
                  <c:v>1458</c:v>
                </c:pt>
                <c:pt idx="724">
                  <c:v>1541</c:v>
                </c:pt>
                <c:pt idx="725">
                  <c:v>1541</c:v>
                </c:pt>
                <c:pt idx="726">
                  <c:v>1554</c:v>
                </c:pt>
                <c:pt idx="727">
                  <c:v>1543</c:v>
                </c:pt>
                <c:pt idx="728">
                  <c:v>1589</c:v>
                </c:pt>
                <c:pt idx="729">
                  <c:v>1540</c:v>
                </c:pt>
                <c:pt idx="730">
                  <c:v>1572</c:v>
                </c:pt>
                <c:pt idx="731">
                  <c:v>1603</c:v>
                </c:pt>
                <c:pt idx="732">
                  <c:v>1552</c:v>
                </c:pt>
                <c:pt idx="733">
                  <c:v>1562</c:v>
                </c:pt>
                <c:pt idx="734">
                  <c:v>1556</c:v>
                </c:pt>
                <c:pt idx="735">
                  <c:v>1549</c:v>
                </c:pt>
                <c:pt idx="736">
                  <c:v>1558</c:v>
                </c:pt>
                <c:pt idx="737">
                  <c:v>1575</c:v>
                </c:pt>
                <c:pt idx="738">
                  <c:v>1520</c:v>
                </c:pt>
                <c:pt idx="739">
                  <c:v>1602</c:v>
                </c:pt>
                <c:pt idx="740">
                  <c:v>1560</c:v>
                </c:pt>
                <c:pt idx="741">
                  <c:v>1670</c:v>
                </c:pt>
                <c:pt idx="742">
                  <c:v>1613</c:v>
                </c:pt>
                <c:pt idx="743">
                  <c:v>1602</c:v>
                </c:pt>
                <c:pt idx="744">
                  <c:v>1564</c:v>
                </c:pt>
                <c:pt idx="745">
                  <c:v>1645</c:v>
                </c:pt>
                <c:pt idx="746">
                  <c:v>1619</c:v>
                </c:pt>
                <c:pt idx="747">
                  <c:v>1574</c:v>
                </c:pt>
                <c:pt idx="748">
                  <c:v>1634</c:v>
                </c:pt>
                <c:pt idx="749">
                  <c:v>1670</c:v>
                </c:pt>
                <c:pt idx="750">
                  <c:v>1618</c:v>
                </c:pt>
                <c:pt idx="751">
                  <c:v>1622</c:v>
                </c:pt>
                <c:pt idx="752">
                  <c:v>1633</c:v>
                </c:pt>
                <c:pt idx="753">
                  <c:v>1621</c:v>
                </c:pt>
                <c:pt idx="754">
                  <c:v>1594</c:v>
                </c:pt>
                <c:pt idx="755">
                  <c:v>1613</c:v>
                </c:pt>
                <c:pt idx="756">
                  <c:v>1618</c:v>
                </c:pt>
                <c:pt idx="757">
                  <c:v>1590</c:v>
                </c:pt>
                <c:pt idx="758">
                  <c:v>1558</c:v>
                </c:pt>
                <c:pt idx="759">
                  <c:v>1662</c:v>
                </c:pt>
                <c:pt idx="760">
                  <c:v>1587</c:v>
                </c:pt>
                <c:pt idx="761">
                  <c:v>1609</c:v>
                </c:pt>
                <c:pt idx="762">
                  <c:v>1591</c:v>
                </c:pt>
                <c:pt idx="763">
                  <c:v>1603</c:v>
                </c:pt>
                <c:pt idx="764">
                  <c:v>1591</c:v>
                </c:pt>
                <c:pt idx="765">
                  <c:v>1568</c:v>
                </c:pt>
                <c:pt idx="766">
                  <c:v>1605</c:v>
                </c:pt>
                <c:pt idx="767">
                  <c:v>1544</c:v>
                </c:pt>
                <c:pt idx="768">
                  <c:v>1530</c:v>
                </c:pt>
                <c:pt idx="769">
                  <c:v>1560</c:v>
                </c:pt>
                <c:pt idx="770">
                  <c:v>1503</c:v>
                </c:pt>
                <c:pt idx="771">
                  <c:v>1590</c:v>
                </c:pt>
                <c:pt idx="772">
                  <c:v>1535</c:v>
                </c:pt>
                <c:pt idx="773">
                  <c:v>1587</c:v>
                </c:pt>
                <c:pt idx="774">
                  <c:v>1537</c:v>
                </c:pt>
                <c:pt idx="775">
                  <c:v>1582</c:v>
                </c:pt>
                <c:pt idx="776">
                  <c:v>1543</c:v>
                </c:pt>
                <c:pt idx="777">
                  <c:v>1585</c:v>
                </c:pt>
                <c:pt idx="778">
                  <c:v>1557</c:v>
                </c:pt>
                <c:pt idx="779">
                  <c:v>1573</c:v>
                </c:pt>
                <c:pt idx="780">
                  <c:v>1571</c:v>
                </c:pt>
                <c:pt idx="781">
                  <c:v>1531</c:v>
                </c:pt>
                <c:pt idx="782">
                  <c:v>1537</c:v>
                </c:pt>
                <c:pt idx="783">
                  <c:v>1544</c:v>
                </c:pt>
                <c:pt idx="784">
                  <c:v>1553</c:v>
                </c:pt>
                <c:pt idx="785">
                  <c:v>1553</c:v>
                </c:pt>
                <c:pt idx="786">
                  <c:v>1539</c:v>
                </c:pt>
                <c:pt idx="787">
                  <c:v>1551</c:v>
                </c:pt>
                <c:pt idx="788">
                  <c:v>1542</c:v>
                </c:pt>
                <c:pt idx="789">
                  <c:v>1481</c:v>
                </c:pt>
                <c:pt idx="790">
                  <c:v>1451</c:v>
                </c:pt>
                <c:pt idx="791">
                  <c:v>1492</c:v>
                </c:pt>
                <c:pt idx="792">
                  <c:v>1595</c:v>
                </c:pt>
                <c:pt idx="793">
                  <c:v>1493</c:v>
                </c:pt>
                <c:pt idx="794">
                  <c:v>1487</c:v>
                </c:pt>
                <c:pt idx="795">
                  <c:v>1487</c:v>
                </c:pt>
                <c:pt idx="796">
                  <c:v>1474</c:v>
                </c:pt>
                <c:pt idx="797">
                  <c:v>1462</c:v>
                </c:pt>
                <c:pt idx="798">
                  <c:v>1418</c:v>
                </c:pt>
                <c:pt idx="799">
                  <c:v>1503</c:v>
                </c:pt>
                <c:pt idx="800">
                  <c:v>1458</c:v>
                </c:pt>
                <c:pt idx="801">
                  <c:v>1527</c:v>
                </c:pt>
                <c:pt idx="802">
                  <c:v>1463</c:v>
                </c:pt>
                <c:pt idx="803">
                  <c:v>1479</c:v>
                </c:pt>
                <c:pt idx="804">
                  <c:v>1467</c:v>
                </c:pt>
                <c:pt idx="805">
                  <c:v>1462</c:v>
                </c:pt>
                <c:pt idx="806">
                  <c:v>1480</c:v>
                </c:pt>
                <c:pt idx="807">
                  <c:v>1426</c:v>
                </c:pt>
                <c:pt idx="808">
                  <c:v>1450</c:v>
                </c:pt>
                <c:pt idx="809">
                  <c:v>1434</c:v>
                </c:pt>
                <c:pt idx="810">
                  <c:v>1506</c:v>
                </c:pt>
                <c:pt idx="811">
                  <c:v>1410</c:v>
                </c:pt>
                <c:pt idx="812">
                  <c:v>1440</c:v>
                </c:pt>
                <c:pt idx="813">
                  <c:v>1463</c:v>
                </c:pt>
                <c:pt idx="814">
                  <c:v>1414</c:v>
                </c:pt>
                <c:pt idx="815">
                  <c:v>1467</c:v>
                </c:pt>
                <c:pt idx="816">
                  <c:v>1391</c:v>
                </c:pt>
                <c:pt idx="817">
                  <c:v>1387</c:v>
                </c:pt>
                <c:pt idx="818">
                  <c:v>1359</c:v>
                </c:pt>
                <c:pt idx="819">
                  <c:v>1318</c:v>
                </c:pt>
                <c:pt idx="820">
                  <c:v>1353</c:v>
                </c:pt>
                <c:pt idx="821">
                  <c:v>1414</c:v>
                </c:pt>
                <c:pt idx="822">
                  <c:v>1369</c:v>
                </c:pt>
                <c:pt idx="823">
                  <c:v>1365</c:v>
                </c:pt>
                <c:pt idx="824">
                  <c:v>1361</c:v>
                </c:pt>
                <c:pt idx="825">
                  <c:v>1380</c:v>
                </c:pt>
                <c:pt idx="826">
                  <c:v>1347</c:v>
                </c:pt>
                <c:pt idx="827">
                  <c:v>1324</c:v>
                </c:pt>
                <c:pt idx="828">
                  <c:v>1384</c:v>
                </c:pt>
                <c:pt idx="829">
                  <c:v>1278</c:v>
                </c:pt>
                <c:pt idx="830">
                  <c:v>1344</c:v>
                </c:pt>
                <c:pt idx="831">
                  <c:v>1344</c:v>
                </c:pt>
                <c:pt idx="832">
                  <c:v>1300</c:v>
                </c:pt>
                <c:pt idx="833">
                  <c:v>1308</c:v>
                </c:pt>
                <c:pt idx="834">
                  <c:v>1278</c:v>
                </c:pt>
                <c:pt idx="835">
                  <c:v>1368</c:v>
                </c:pt>
                <c:pt idx="836">
                  <c:v>1303</c:v>
                </c:pt>
                <c:pt idx="837">
                  <c:v>1315</c:v>
                </c:pt>
                <c:pt idx="838">
                  <c:v>1323</c:v>
                </c:pt>
                <c:pt idx="839">
                  <c:v>1301</c:v>
                </c:pt>
                <c:pt idx="840">
                  <c:v>1302</c:v>
                </c:pt>
                <c:pt idx="841">
                  <c:v>1350</c:v>
                </c:pt>
                <c:pt idx="842">
                  <c:v>1299</c:v>
                </c:pt>
                <c:pt idx="843">
                  <c:v>1292</c:v>
                </c:pt>
                <c:pt idx="844">
                  <c:v>1305</c:v>
                </c:pt>
                <c:pt idx="845">
                  <c:v>1337</c:v>
                </c:pt>
                <c:pt idx="846">
                  <c:v>1313</c:v>
                </c:pt>
                <c:pt idx="847">
                  <c:v>1343</c:v>
                </c:pt>
                <c:pt idx="848">
                  <c:v>1332</c:v>
                </c:pt>
                <c:pt idx="849">
                  <c:v>1358</c:v>
                </c:pt>
                <c:pt idx="850">
                  <c:v>1306</c:v>
                </c:pt>
                <c:pt idx="851">
                  <c:v>1276</c:v>
                </c:pt>
                <c:pt idx="852">
                  <c:v>1323</c:v>
                </c:pt>
                <c:pt idx="853">
                  <c:v>1321</c:v>
                </c:pt>
                <c:pt idx="854">
                  <c:v>1319</c:v>
                </c:pt>
                <c:pt idx="855">
                  <c:v>1343</c:v>
                </c:pt>
                <c:pt idx="856">
                  <c:v>1378</c:v>
                </c:pt>
                <c:pt idx="857">
                  <c:v>1391</c:v>
                </c:pt>
                <c:pt idx="858">
                  <c:v>1321</c:v>
                </c:pt>
                <c:pt idx="859">
                  <c:v>1351</c:v>
                </c:pt>
                <c:pt idx="860">
                  <c:v>1332</c:v>
                </c:pt>
                <c:pt idx="861">
                  <c:v>1358</c:v>
                </c:pt>
                <c:pt idx="862">
                  <c:v>1331</c:v>
                </c:pt>
                <c:pt idx="863">
                  <c:v>1310</c:v>
                </c:pt>
                <c:pt idx="864">
                  <c:v>1345</c:v>
                </c:pt>
                <c:pt idx="865">
                  <c:v>1368</c:v>
                </c:pt>
                <c:pt idx="866">
                  <c:v>1349</c:v>
                </c:pt>
                <c:pt idx="867">
                  <c:v>1407</c:v>
                </c:pt>
                <c:pt idx="868">
                  <c:v>1370</c:v>
                </c:pt>
                <c:pt idx="869">
                  <c:v>1355</c:v>
                </c:pt>
                <c:pt idx="870">
                  <c:v>1353</c:v>
                </c:pt>
                <c:pt idx="871">
                  <c:v>1360</c:v>
                </c:pt>
                <c:pt idx="872">
                  <c:v>1340</c:v>
                </c:pt>
                <c:pt idx="873">
                  <c:v>1346</c:v>
                </c:pt>
                <c:pt idx="874">
                  <c:v>1302</c:v>
                </c:pt>
                <c:pt idx="875">
                  <c:v>1409</c:v>
                </c:pt>
                <c:pt idx="876">
                  <c:v>1336</c:v>
                </c:pt>
                <c:pt idx="877">
                  <c:v>1353</c:v>
                </c:pt>
                <c:pt idx="878">
                  <c:v>1376</c:v>
                </c:pt>
                <c:pt idx="879">
                  <c:v>1305</c:v>
                </c:pt>
                <c:pt idx="880">
                  <c:v>1318</c:v>
                </c:pt>
                <c:pt idx="881">
                  <c:v>1373</c:v>
                </c:pt>
                <c:pt idx="882">
                  <c:v>1300</c:v>
                </c:pt>
                <c:pt idx="883">
                  <c:v>1394</c:v>
                </c:pt>
                <c:pt idx="884">
                  <c:v>1336</c:v>
                </c:pt>
                <c:pt idx="885">
                  <c:v>1317</c:v>
                </c:pt>
                <c:pt idx="886">
                  <c:v>1319</c:v>
                </c:pt>
                <c:pt idx="887">
                  <c:v>1280</c:v>
                </c:pt>
                <c:pt idx="888">
                  <c:v>1342</c:v>
                </c:pt>
                <c:pt idx="889">
                  <c:v>1359</c:v>
                </c:pt>
                <c:pt idx="890">
                  <c:v>1349</c:v>
                </c:pt>
                <c:pt idx="891">
                  <c:v>1336</c:v>
                </c:pt>
                <c:pt idx="892">
                  <c:v>1373</c:v>
                </c:pt>
                <c:pt idx="893">
                  <c:v>1349</c:v>
                </c:pt>
                <c:pt idx="894">
                  <c:v>1317</c:v>
                </c:pt>
                <c:pt idx="895">
                  <c:v>1362</c:v>
                </c:pt>
                <c:pt idx="896">
                  <c:v>1339</c:v>
                </c:pt>
                <c:pt idx="897">
                  <c:v>1358</c:v>
                </c:pt>
                <c:pt idx="898">
                  <c:v>1362</c:v>
                </c:pt>
                <c:pt idx="899">
                  <c:v>1326</c:v>
                </c:pt>
                <c:pt idx="900">
                  <c:v>1346</c:v>
                </c:pt>
                <c:pt idx="901">
                  <c:v>1346</c:v>
                </c:pt>
                <c:pt idx="902">
                  <c:v>1368</c:v>
                </c:pt>
                <c:pt idx="903">
                  <c:v>1363</c:v>
                </c:pt>
                <c:pt idx="904">
                  <c:v>1310</c:v>
                </c:pt>
                <c:pt idx="905">
                  <c:v>1352</c:v>
                </c:pt>
                <c:pt idx="906">
                  <c:v>1280</c:v>
                </c:pt>
                <c:pt idx="907">
                  <c:v>1281</c:v>
                </c:pt>
                <c:pt idx="908">
                  <c:v>1362</c:v>
                </c:pt>
                <c:pt idx="909">
                  <c:v>1346</c:v>
                </c:pt>
                <c:pt idx="910">
                  <c:v>1299</c:v>
                </c:pt>
                <c:pt idx="911">
                  <c:v>1247</c:v>
                </c:pt>
                <c:pt idx="912">
                  <c:v>1271</c:v>
                </c:pt>
                <c:pt idx="913">
                  <c:v>1271</c:v>
                </c:pt>
                <c:pt idx="914">
                  <c:v>1342</c:v>
                </c:pt>
                <c:pt idx="915">
                  <c:v>1294</c:v>
                </c:pt>
                <c:pt idx="916">
                  <c:v>1299</c:v>
                </c:pt>
                <c:pt idx="917">
                  <c:v>1256</c:v>
                </c:pt>
                <c:pt idx="918">
                  <c:v>1292</c:v>
                </c:pt>
                <c:pt idx="919">
                  <c:v>1250</c:v>
                </c:pt>
                <c:pt idx="920">
                  <c:v>1206</c:v>
                </c:pt>
                <c:pt idx="921">
                  <c:v>1227</c:v>
                </c:pt>
                <c:pt idx="922">
                  <c:v>1292</c:v>
                </c:pt>
                <c:pt idx="923">
                  <c:v>1241</c:v>
                </c:pt>
                <c:pt idx="924">
                  <c:v>1216</c:v>
                </c:pt>
                <c:pt idx="925">
                  <c:v>1331</c:v>
                </c:pt>
                <c:pt idx="926">
                  <c:v>1314</c:v>
                </c:pt>
                <c:pt idx="927">
                  <c:v>1209</c:v>
                </c:pt>
                <c:pt idx="928">
                  <c:v>1273</c:v>
                </c:pt>
                <c:pt idx="929">
                  <c:v>1229</c:v>
                </c:pt>
                <c:pt idx="930">
                  <c:v>1234</c:v>
                </c:pt>
                <c:pt idx="931">
                  <c:v>1214</c:v>
                </c:pt>
                <c:pt idx="932">
                  <c:v>1237</c:v>
                </c:pt>
                <c:pt idx="933">
                  <c:v>1315</c:v>
                </c:pt>
                <c:pt idx="934">
                  <c:v>1213</c:v>
                </c:pt>
                <c:pt idx="935">
                  <c:v>1172</c:v>
                </c:pt>
                <c:pt idx="936">
                  <c:v>1219</c:v>
                </c:pt>
                <c:pt idx="937">
                  <c:v>1225</c:v>
                </c:pt>
                <c:pt idx="938">
                  <c:v>1211</c:v>
                </c:pt>
                <c:pt idx="939">
                  <c:v>1183</c:v>
                </c:pt>
                <c:pt idx="940">
                  <c:v>1236</c:v>
                </c:pt>
                <c:pt idx="941">
                  <c:v>1172</c:v>
                </c:pt>
                <c:pt idx="942">
                  <c:v>1175</c:v>
                </c:pt>
                <c:pt idx="943">
                  <c:v>1186</c:v>
                </c:pt>
                <c:pt idx="944">
                  <c:v>1199</c:v>
                </c:pt>
                <c:pt idx="945">
                  <c:v>1200</c:v>
                </c:pt>
                <c:pt idx="946">
                  <c:v>1165</c:v>
                </c:pt>
                <c:pt idx="947">
                  <c:v>1176</c:v>
                </c:pt>
                <c:pt idx="948">
                  <c:v>1140</c:v>
                </c:pt>
                <c:pt idx="949">
                  <c:v>1149</c:v>
                </c:pt>
                <c:pt idx="950">
                  <c:v>1125</c:v>
                </c:pt>
                <c:pt idx="951">
                  <c:v>1099</c:v>
                </c:pt>
                <c:pt idx="952">
                  <c:v>1153</c:v>
                </c:pt>
                <c:pt idx="953">
                  <c:v>1097</c:v>
                </c:pt>
                <c:pt idx="954">
                  <c:v>1073</c:v>
                </c:pt>
                <c:pt idx="955">
                  <c:v>1104</c:v>
                </c:pt>
                <c:pt idx="956">
                  <c:v>1068</c:v>
                </c:pt>
                <c:pt idx="957">
                  <c:v>1065</c:v>
                </c:pt>
                <c:pt idx="958">
                  <c:v>1065</c:v>
                </c:pt>
                <c:pt idx="959">
                  <c:v>1043</c:v>
                </c:pt>
                <c:pt idx="960">
                  <c:v>1043</c:v>
                </c:pt>
                <c:pt idx="961">
                  <c:v>1042</c:v>
                </c:pt>
                <c:pt idx="962">
                  <c:v>1056</c:v>
                </c:pt>
                <c:pt idx="963">
                  <c:v>1060</c:v>
                </c:pt>
                <c:pt idx="964">
                  <c:v>1086</c:v>
                </c:pt>
                <c:pt idx="965">
                  <c:v>1078</c:v>
                </c:pt>
                <c:pt idx="966">
                  <c:v>1041</c:v>
                </c:pt>
                <c:pt idx="967">
                  <c:v>1036</c:v>
                </c:pt>
                <c:pt idx="968">
                  <c:v>1055</c:v>
                </c:pt>
                <c:pt idx="969">
                  <c:v>1020</c:v>
                </c:pt>
                <c:pt idx="970">
                  <c:v>958</c:v>
                </c:pt>
                <c:pt idx="971">
                  <c:v>1060</c:v>
                </c:pt>
                <c:pt idx="972">
                  <c:v>1007</c:v>
                </c:pt>
                <c:pt idx="973">
                  <c:v>1047</c:v>
                </c:pt>
                <c:pt idx="974">
                  <c:v>961</c:v>
                </c:pt>
                <c:pt idx="975">
                  <c:v>954</c:v>
                </c:pt>
                <c:pt idx="976">
                  <c:v>955</c:v>
                </c:pt>
                <c:pt idx="977">
                  <c:v>941</c:v>
                </c:pt>
                <c:pt idx="978">
                  <c:v>954</c:v>
                </c:pt>
                <c:pt idx="979">
                  <c:v>917</c:v>
                </c:pt>
                <c:pt idx="980">
                  <c:v>920</c:v>
                </c:pt>
                <c:pt idx="981">
                  <c:v>941</c:v>
                </c:pt>
                <c:pt idx="982">
                  <c:v>1000</c:v>
                </c:pt>
                <c:pt idx="983">
                  <c:v>942</c:v>
                </c:pt>
                <c:pt idx="984">
                  <c:v>882</c:v>
                </c:pt>
                <c:pt idx="985">
                  <c:v>870</c:v>
                </c:pt>
                <c:pt idx="986">
                  <c:v>871</c:v>
                </c:pt>
                <c:pt idx="987">
                  <c:v>782</c:v>
                </c:pt>
                <c:pt idx="988">
                  <c:v>803</c:v>
                </c:pt>
                <c:pt idx="989">
                  <c:v>769</c:v>
                </c:pt>
                <c:pt idx="990">
                  <c:v>764</c:v>
                </c:pt>
                <c:pt idx="991">
                  <c:v>843</c:v>
                </c:pt>
                <c:pt idx="992">
                  <c:v>871</c:v>
                </c:pt>
                <c:pt idx="993">
                  <c:v>779</c:v>
                </c:pt>
                <c:pt idx="994">
                  <c:v>735</c:v>
                </c:pt>
                <c:pt idx="995">
                  <c:v>723</c:v>
                </c:pt>
                <c:pt idx="996">
                  <c:v>684</c:v>
                </c:pt>
                <c:pt idx="997">
                  <c:v>780</c:v>
                </c:pt>
                <c:pt idx="998">
                  <c:v>742</c:v>
                </c:pt>
                <c:pt idx="999">
                  <c:v>765</c:v>
                </c:pt>
              </c:numCache>
            </c:numRef>
          </c:val>
          <c:smooth val="0"/>
        </c:ser>
        <c:dLbls>
          <c:showLegendKey val="0"/>
          <c:showVal val="0"/>
          <c:showCatName val="0"/>
          <c:showSerName val="0"/>
          <c:showPercent val="0"/>
          <c:showBubbleSize val="0"/>
        </c:dLbls>
        <c:marker val="1"/>
        <c:smooth val="0"/>
        <c:axId val="259646976"/>
        <c:axId val="259648512"/>
      </c:lineChart>
      <c:lineChart>
        <c:grouping val="standard"/>
        <c:varyColors val="0"/>
        <c:ser>
          <c:idx val="1"/>
          <c:order val="1"/>
          <c:tx>
            <c:v>User</c:v>
          </c:tx>
          <c:spPr>
            <a:ln w="19050">
              <a:solidFill>
                <a:srgbClr val="FF0000"/>
              </a:solidFill>
            </a:ln>
          </c:spPr>
          <c:marker>
            <c:symbol val="none"/>
          </c:marker>
          <c:val>
            <c:numRef>
              <c:f>result_verify_access!$M$2:$M$1001</c:f>
              <c:numCache>
                <c:formatCode>General</c:formatCode>
                <c:ptCount val="1000"/>
                <c:pt idx="0">
                  <c:v>15</c:v>
                </c:pt>
                <c:pt idx="1">
                  <c:v>15</c:v>
                </c:pt>
                <c:pt idx="2">
                  <c:v>15</c:v>
                </c:pt>
                <c:pt idx="3">
                  <c:v>20</c:v>
                </c:pt>
                <c:pt idx="4">
                  <c:v>20</c:v>
                </c:pt>
                <c:pt idx="5">
                  <c:v>21</c:v>
                </c:pt>
                <c:pt idx="6">
                  <c:v>21</c:v>
                </c:pt>
                <c:pt idx="7">
                  <c:v>21</c:v>
                </c:pt>
                <c:pt idx="8">
                  <c:v>22</c:v>
                </c:pt>
                <c:pt idx="9">
                  <c:v>22</c:v>
                </c:pt>
                <c:pt idx="10">
                  <c:v>22</c:v>
                </c:pt>
                <c:pt idx="11">
                  <c:v>23</c:v>
                </c:pt>
                <c:pt idx="12">
                  <c:v>25</c:v>
                </c:pt>
                <c:pt idx="13">
                  <c:v>26</c:v>
                </c:pt>
                <c:pt idx="14">
                  <c:v>27</c:v>
                </c:pt>
                <c:pt idx="15">
                  <c:v>28</c:v>
                </c:pt>
                <c:pt idx="16">
                  <c:v>29</c:v>
                </c:pt>
                <c:pt idx="17">
                  <c:v>30</c:v>
                </c:pt>
                <c:pt idx="18">
                  <c:v>33</c:v>
                </c:pt>
                <c:pt idx="19">
                  <c:v>33</c:v>
                </c:pt>
                <c:pt idx="20">
                  <c:v>33</c:v>
                </c:pt>
                <c:pt idx="21">
                  <c:v>33</c:v>
                </c:pt>
                <c:pt idx="22">
                  <c:v>36</c:v>
                </c:pt>
                <c:pt idx="23">
                  <c:v>37</c:v>
                </c:pt>
                <c:pt idx="24">
                  <c:v>38</c:v>
                </c:pt>
                <c:pt idx="25">
                  <c:v>40</c:v>
                </c:pt>
                <c:pt idx="26">
                  <c:v>40</c:v>
                </c:pt>
                <c:pt idx="27">
                  <c:v>40</c:v>
                </c:pt>
                <c:pt idx="28">
                  <c:v>48</c:v>
                </c:pt>
                <c:pt idx="29">
                  <c:v>48</c:v>
                </c:pt>
                <c:pt idx="30">
                  <c:v>48</c:v>
                </c:pt>
                <c:pt idx="31">
                  <c:v>48</c:v>
                </c:pt>
                <c:pt idx="32">
                  <c:v>49</c:v>
                </c:pt>
                <c:pt idx="33">
                  <c:v>49</c:v>
                </c:pt>
                <c:pt idx="34">
                  <c:v>49</c:v>
                </c:pt>
                <c:pt idx="35">
                  <c:v>50</c:v>
                </c:pt>
                <c:pt idx="36">
                  <c:v>53</c:v>
                </c:pt>
                <c:pt idx="37">
                  <c:v>53</c:v>
                </c:pt>
                <c:pt idx="38">
                  <c:v>55</c:v>
                </c:pt>
                <c:pt idx="39">
                  <c:v>55</c:v>
                </c:pt>
                <c:pt idx="40">
                  <c:v>63</c:v>
                </c:pt>
                <c:pt idx="41">
                  <c:v>63</c:v>
                </c:pt>
                <c:pt idx="42">
                  <c:v>63</c:v>
                </c:pt>
                <c:pt idx="43">
                  <c:v>63</c:v>
                </c:pt>
                <c:pt idx="44">
                  <c:v>63</c:v>
                </c:pt>
                <c:pt idx="45">
                  <c:v>63</c:v>
                </c:pt>
                <c:pt idx="46">
                  <c:v>64</c:v>
                </c:pt>
                <c:pt idx="47">
                  <c:v>64</c:v>
                </c:pt>
                <c:pt idx="48">
                  <c:v>66</c:v>
                </c:pt>
                <c:pt idx="49">
                  <c:v>68</c:v>
                </c:pt>
                <c:pt idx="50">
                  <c:v>70</c:v>
                </c:pt>
                <c:pt idx="51">
                  <c:v>71</c:v>
                </c:pt>
                <c:pt idx="52">
                  <c:v>72</c:v>
                </c:pt>
                <c:pt idx="53">
                  <c:v>72</c:v>
                </c:pt>
                <c:pt idx="54">
                  <c:v>74</c:v>
                </c:pt>
                <c:pt idx="55">
                  <c:v>76</c:v>
                </c:pt>
                <c:pt idx="56">
                  <c:v>76</c:v>
                </c:pt>
                <c:pt idx="57">
                  <c:v>76</c:v>
                </c:pt>
                <c:pt idx="58">
                  <c:v>76</c:v>
                </c:pt>
                <c:pt idx="59">
                  <c:v>77</c:v>
                </c:pt>
                <c:pt idx="60">
                  <c:v>79</c:v>
                </c:pt>
                <c:pt idx="61">
                  <c:v>80</c:v>
                </c:pt>
                <c:pt idx="62">
                  <c:v>81</c:v>
                </c:pt>
                <c:pt idx="63">
                  <c:v>81</c:v>
                </c:pt>
                <c:pt idx="64">
                  <c:v>82</c:v>
                </c:pt>
                <c:pt idx="65">
                  <c:v>84</c:v>
                </c:pt>
                <c:pt idx="66">
                  <c:v>85</c:v>
                </c:pt>
                <c:pt idx="67">
                  <c:v>85</c:v>
                </c:pt>
                <c:pt idx="68">
                  <c:v>86</c:v>
                </c:pt>
                <c:pt idx="69">
                  <c:v>87</c:v>
                </c:pt>
                <c:pt idx="70">
                  <c:v>88</c:v>
                </c:pt>
                <c:pt idx="71">
                  <c:v>90</c:v>
                </c:pt>
                <c:pt idx="72">
                  <c:v>90</c:v>
                </c:pt>
                <c:pt idx="73">
                  <c:v>90</c:v>
                </c:pt>
                <c:pt idx="74">
                  <c:v>91</c:v>
                </c:pt>
                <c:pt idx="75">
                  <c:v>93</c:v>
                </c:pt>
                <c:pt idx="76">
                  <c:v>93</c:v>
                </c:pt>
                <c:pt idx="77">
                  <c:v>93</c:v>
                </c:pt>
                <c:pt idx="78">
                  <c:v>94</c:v>
                </c:pt>
                <c:pt idx="79">
                  <c:v>95</c:v>
                </c:pt>
                <c:pt idx="80">
                  <c:v>97</c:v>
                </c:pt>
                <c:pt idx="81">
                  <c:v>97</c:v>
                </c:pt>
                <c:pt idx="82">
                  <c:v>97</c:v>
                </c:pt>
                <c:pt idx="83">
                  <c:v>98</c:v>
                </c:pt>
                <c:pt idx="84">
                  <c:v>98</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100</c:v>
                </c:pt>
                <c:pt idx="567">
                  <c:v>100</c:v>
                </c:pt>
                <c:pt idx="568">
                  <c:v>100</c:v>
                </c:pt>
                <c:pt idx="569">
                  <c:v>100</c:v>
                </c:pt>
                <c:pt idx="570">
                  <c:v>100</c:v>
                </c:pt>
                <c:pt idx="571">
                  <c:v>100</c:v>
                </c:pt>
                <c:pt idx="572">
                  <c:v>100</c:v>
                </c:pt>
                <c:pt idx="573">
                  <c:v>100</c:v>
                </c:pt>
                <c:pt idx="574">
                  <c:v>100</c:v>
                </c:pt>
                <c:pt idx="575">
                  <c:v>100</c:v>
                </c:pt>
                <c:pt idx="576">
                  <c:v>100</c:v>
                </c:pt>
                <c:pt idx="577">
                  <c:v>100</c:v>
                </c:pt>
                <c:pt idx="578">
                  <c:v>100</c:v>
                </c:pt>
                <c:pt idx="579">
                  <c:v>100</c:v>
                </c:pt>
                <c:pt idx="580">
                  <c:v>100</c:v>
                </c:pt>
                <c:pt idx="581">
                  <c:v>100</c:v>
                </c:pt>
                <c:pt idx="582">
                  <c:v>100</c:v>
                </c:pt>
                <c:pt idx="583">
                  <c:v>100</c:v>
                </c:pt>
                <c:pt idx="584">
                  <c:v>100</c:v>
                </c:pt>
                <c:pt idx="585">
                  <c:v>100</c:v>
                </c:pt>
                <c:pt idx="586">
                  <c:v>100</c:v>
                </c:pt>
                <c:pt idx="587">
                  <c:v>100</c:v>
                </c:pt>
                <c:pt idx="588">
                  <c:v>100</c:v>
                </c:pt>
                <c:pt idx="589">
                  <c:v>100</c:v>
                </c:pt>
                <c:pt idx="590">
                  <c:v>100</c:v>
                </c:pt>
                <c:pt idx="591">
                  <c:v>100</c:v>
                </c:pt>
                <c:pt idx="592">
                  <c:v>100</c:v>
                </c:pt>
                <c:pt idx="593">
                  <c:v>100</c:v>
                </c:pt>
                <c:pt idx="594">
                  <c:v>100</c:v>
                </c:pt>
                <c:pt idx="595">
                  <c:v>100</c:v>
                </c:pt>
                <c:pt idx="596">
                  <c:v>100</c:v>
                </c:pt>
                <c:pt idx="597">
                  <c:v>100</c:v>
                </c:pt>
                <c:pt idx="598">
                  <c:v>100</c:v>
                </c:pt>
                <c:pt idx="599">
                  <c:v>100</c:v>
                </c:pt>
                <c:pt idx="600">
                  <c:v>100</c:v>
                </c:pt>
                <c:pt idx="601">
                  <c:v>100</c:v>
                </c:pt>
                <c:pt idx="602">
                  <c:v>100</c:v>
                </c:pt>
                <c:pt idx="603">
                  <c:v>100</c:v>
                </c:pt>
                <c:pt idx="604">
                  <c:v>100</c:v>
                </c:pt>
                <c:pt idx="605">
                  <c:v>100</c:v>
                </c:pt>
                <c:pt idx="606">
                  <c:v>100</c:v>
                </c:pt>
                <c:pt idx="607">
                  <c:v>100</c:v>
                </c:pt>
                <c:pt idx="608">
                  <c:v>100</c:v>
                </c:pt>
                <c:pt idx="609">
                  <c:v>100</c:v>
                </c:pt>
                <c:pt idx="610">
                  <c:v>100</c:v>
                </c:pt>
                <c:pt idx="611">
                  <c:v>100</c:v>
                </c:pt>
                <c:pt idx="612">
                  <c:v>100</c:v>
                </c:pt>
                <c:pt idx="613">
                  <c:v>100</c:v>
                </c:pt>
                <c:pt idx="614">
                  <c:v>100</c:v>
                </c:pt>
                <c:pt idx="615">
                  <c:v>99</c:v>
                </c:pt>
                <c:pt idx="616">
                  <c:v>99</c:v>
                </c:pt>
                <c:pt idx="617">
                  <c:v>99</c:v>
                </c:pt>
                <c:pt idx="618">
                  <c:v>99</c:v>
                </c:pt>
                <c:pt idx="619">
                  <c:v>99</c:v>
                </c:pt>
                <c:pt idx="620">
                  <c:v>99</c:v>
                </c:pt>
                <c:pt idx="621">
                  <c:v>99</c:v>
                </c:pt>
                <c:pt idx="622">
                  <c:v>99</c:v>
                </c:pt>
                <c:pt idx="623">
                  <c:v>99</c:v>
                </c:pt>
                <c:pt idx="624">
                  <c:v>98</c:v>
                </c:pt>
                <c:pt idx="625">
                  <c:v>98</c:v>
                </c:pt>
                <c:pt idx="626">
                  <c:v>98</c:v>
                </c:pt>
                <c:pt idx="627">
                  <c:v>98</c:v>
                </c:pt>
                <c:pt idx="628">
                  <c:v>98</c:v>
                </c:pt>
                <c:pt idx="629">
                  <c:v>98</c:v>
                </c:pt>
                <c:pt idx="630">
                  <c:v>98</c:v>
                </c:pt>
                <c:pt idx="631">
                  <c:v>98</c:v>
                </c:pt>
                <c:pt idx="632">
                  <c:v>98</c:v>
                </c:pt>
                <c:pt idx="633">
                  <c:v>98</c:v>
                </c:pt>
                <c:pt idx="634">
                  <c:v>98</c:v>
                </c:pt>
                <c:pt idx="635">
                  <c:v>98</c:v>
                </c:pt>
                <c:pt idx="636">
                  <c:v>98</c:v>
                </c:pt>
                <c:pt idx="637">
                  <c:v>98</c:v>
                </c:pt>
                <c:pt idx="638">
                  <c:v>98</c:v>
                </c:pt>
                <c:pt idx="639">
                  <c:v>98</c:v>
                </c:pt>
                <c:pt idx="640">
                  <c:v>98</c:v>
                </c:pt>
                <c:pt idx="641">
                  <c:v>98</c:v>
                </c:pt>
                <c:pt idx="642">
                  <c:v>98</c:v>
                </c:pt>
                <c:pt idx="643">
                  <c:v>98</c:v>
                </c:pt>
                <c:pt idx="644">
                  <c:v>98</c:v>
                </c:pt>
                <c:pt idx="645">
                  <c:v>98</c:v>
                </c:pt>
                <c:pt idx="646">
                  <c:v>98</c:v>
                </c:pt>
                <c:pt idx="647">
                  <c:v>98</c:v>
                </c:pt>
                <c:pt idx="648">
                  <c:v>98</c:v>
                </c:pt>
                <c:pt idx="649">
                  <c:v>98</c:v>
                </c:pt>
                <c:pt idx="650">
                  <c:v>98</c:v>
                </c:pt>
                <c:pt idx="651">
                  <c:v>98</c:v>
                </c:pt>
                <c:pt idx="652">
                  <c:v>98</c:v>
                </c:pt>
                <c:pt idx="653">
                  <c:v>98</c:v>
                </c:pt>
                <c:pt idx="654">
                  <c:v>98</c:v>
                </c:pt>
                <c:pt idx="655">
                  <c:v>98</c:v>
                </c:pt>
                <c:pt idx="656">
                  <c:v>98</c:v>
                </c:pt>
                <c:pt idx="657">
                  <c:v>98</c:v>
                </c:pt>
                <c:pt idx="658">
                  <c:v>98</c:v>
                </c:pt>
                <c:pt idx="659">
                  <c:v>98</c:v>
                </c:pt>
                <c:pt idx="660">
                  <c:v>98</c:v>
                </c:pt>
                <c:pt idx="661">
                  <c:v>97</c:v>
                </c:pt>
                <c:pt idx="662">
                  <c:v>97</c:v>
                </c:pt>
                <c:pt idx="663">
                  <c:v>97</c:v>
                </c:pt>
                <c:pt idx="664">
                  <c:v>97</c:v>
                </c:pt>
                <c:pt idx="665">
                  <c:v>97</c:v>
                </c:pt>
                <c:pt idx="666">
                  <c:v>97</c:v>
                </c:pt>
                <c:pt idx="667">
                  <c:v>97</c:v>
                </c:pt>
                <c:pt idx="668">
                  <c:v>97</c:v>
                </c:pt>
                <c:pt idx="669">
                  <c:v>97</c:v>
                </c:pt>
                <c:pt idx="670">
                  <c:v>96</c:v>
                </c:pt>
                <c:pt idx="671">
                  <c:v>96</c:v>
                </c:pt>
                <c:pt idx="672">
                  <c:v>96</c:v>
                </c:pt>
                <c:pt idx="673">
                  <c:v>96</c:v>
                </c:pt>
                <c:pt idx="674">
                  <c:v>96</c:v>
                </c:pt>
                <c:pt idx="675">
                  <c:v>96</c:v>
                </c:pt>
                <c:pt idx="676">
                  <c:v>96</c:v>
                </c:pt>
                <c:pt idx="677">
                  <c:v>95</c:v>
                </c:pt>
                <c:pt idx="678">
                  <c:v>95</c:v>
                </c:pt>
                <c:pt idx="679">
                  <c:v>95</c:v>
                </c:pt>
                <c:pt idx="680">
                  <c:v>95</c:v>
                </c:pt>
                <c:pt idx="681">
                  <c:v>95</c:v>
                </c:pt>
                <c:pt idx="682">
                  <c:v>95</c:v>
                </c:pt>
                <c:pt idx="683">
                  <c:v>95</c:v>
                </c:pt>
                <c:pt idx="684">
                  <c:v>95</c:v>
                </c:pt>
                <c:pt idx="685">
                  <c:v>95</c:v>
                </c:pt>
                <c:pt idx="686">
                  <c:v>95</c:v>
                </c:pt>
                <c:pt idx="687">
                  <c:v>94</c:v>
                </c:pt>
                <c:pt idx="688">
                  <c:v>94</c:v>
                </c:pt>
                <c:pt idx="689">
                  <c:v>94</c:v>
                </c:pt>
                <c:pt idx="690">
                  <c:v>94</c:v>
                </c:pt>
                <c:pt idx="691">
                  <c:v>94</c:v>
                </c:pt>
                <c:pt idx="692">
                  <c:v>94</c:v>
                </c:pt>
                <c:pt idx="693">
                  <c:v>93</c:v>
                </c:pt>
                <c:pt idx="694">
                  <c:v>93</c:v>
                </c:pt>
                <c:pt idx="695">
                  <c:v>93</c:v>
                </c:pt>
                <c:pt idx="696">
                  <c:v>93</c:v>
                </c:pt>
                <c:pt idx="697">
                  <c:v>93</c:v>
                </c:pt>
                <c:pt idx="698">
                  <c:v>93</c:v>
                </c:pt>
                <c:pt idx="699">
                  <c:v>93</c:v>
                </c:pt>
                <c:pt idx="700">
                  <c:v>93</c:v>
                </c:pt>
                <c:pt idx="701">
                  <c:v>93</c:v>
                </c:pt>
                <c:pt idx="702">
                  <c:v>92</c:v>
                </c:pt>
                <c:pt idx="703">
                  <c:v>92</c:v>
                </c:pt>
                <c:pt idx="704">
                  <c:v>92</c:v>
                </c:pt>
                <c:pt idx="705">
                  <c:v>92</c:v>
                </c:pt>
                <c:pt idx="706">
                  <c:v>92</c:v>
                </c:pt>
                <c:pt idx="707">
                  <c:v>92</c:v>
                </c:pt>
                <c:pt idx="708">
                  <c:v>92</c:v>
                </c:pt>
                <c:pt idx="709">
                  <c:v>92</c:v>
                </c:pt>
                <c:pt idx="710">
                  <c:v>92</c:v>
                </c:pt>
                <c:pt idx="711">
                  <c:v>92</c:v>
                </c:pt>
                <c:pt idx="712">
                  <c:v>92</c:v>
                </c:pt>
                <c:pt idx="713">
                  <c:v>92</c:v>
                </c:pt>
                <c:pt idx="714">
                  <c:v>92</c:v>
                </c:pt>
                <c:pt idx="715">
                  <c:v>92</c:v>
                </c:pt>
                <c:pt idx="716">
                  <c:v>92</c:v>
                </c:pt>
                <c:pt idx="717">
                  <c:v>92</c:v>
                </c:pt>
                <c:pt idx="718">
                  <c:v>92</c:v>
                </c:pt>
                <c:pt idx="719">
                  <c:v>92</c:v>
                </c:pt>
                <c:pt idx="720">
                  <c:v>92</c:v>
                </c:pt>
                <c:pt idx="721">
                  <c:v>92</c:v>
                </c:pt>
                <c:pt idx="722">
                  <c:v>92</c:v>
                </c:pt>
                <c:pt idx="723">
                  <c:v>92</c:v>
                </c:pt>
                <c:pt idx="724">
                  <c:v>92</c:v>
                </c:pt>
                <c:pt idx="725">
                  <c:v>91</c:v>
                </c:pt>
                <c:pt idx="726">
                  <c:v>91</c:v>
                </c:pt>
                <c:pt idx="727">
                  <c:v>91</c:v>
                </c:pt>
                <c:pt idx="728">
                  <c:v>91</c:v>
                </c:pt>
                <c:pt idx="729">
                  <c:v>91</c:v>
                </c:pt>
                <c:pt idx="730">
                  <c:v>91</c:v>
                </c:pt>
                <c:pt idx="731">
                  <c:v>91</c:v>
                </c:pt>
                <c:pt idx="732">
                  <c:v>91</c:v>
                </c:pt>
                <c:pt idx="733">
                  <c:v>91</c:v>
                </c:pt>
                <c:pt idx="734">
                  <c:v>90</c:v>
                </c:pt>
                <c:pt idx="735">
                  <c:v>90</c:v>
                </c:pt>
                <c:pt idx="736">
                  <c:v>90</c:v>
                </c:pt>
                <c:pt idx="737">
                  <c:v>90</c:v>
                </c:pt>
                <c:pt idx="738">
                  <c:v>90</c:v>
                </c:pt>
                <c:pt idx="739">
                  <c:v>90</c:v>
                </c:pt>
                <c:pt idx="740">
                  <c:v>90</c:v>
                </c:pt>
                <c:pt idx="741">
                  <c:v>90</c:v>
                </c:pt>
                <c:pt idx="742">
                  <c:v>90</c:v>
                </c:pt>
                <c:pt idx="743">
                  <c:v>90</c:v>
                </c:pt>
                <c:pt idx="744">
                  <c:v>90</c:v>
                </c:pt>
                <c:pt idx="745">
                  <c:v>90</c:v>
                </c:pt>
                <c:pt idx="746">
                  <c:v>90</c:v>
                </c:pt>
                <c:pt idx="747">
                  <c:v>90</c:v>
                </c:pt>
                <c:pt idx="748">
                  <c:v>90</c:v>
                </c:pt>
                <c:pt idx="749">
                  <c:v>90</c:v>
                </c:pt>
                <c:pt idx="750">
                  <c:v>90</c:v>
                </c:pt>
                <c:pt idx="751">
                  <c:v>90</c:v>
                </c:pt>
                <c:pt idx="752">
                  <c:v>90</c:v>
                </c:pt>
                <c:pt idx="753">
                  <c:v>90</c:v>
                </c:pt>
                <c:pt idx="754">
                  <c:v>90</c:v>
                </c:pt>
                <c:pt idx="755">
                  <c:v>90</c:v>
                </c:pt>
                <c:pt idx="756">
                  <c:v>90</c:v>
                </c:pt>
                <c:pt idx="757">
                  <c:v>90</c:v>
                </c:pt>
                <c:pt idx="758">
                  <c:v>90</c:v>
                </c:pt>
                <c:pt idx="759">
                  <c:v>90</c:v>
                </c:pt>
                <c:pt idx="760">
                  <c:v>90</c:v>
                </c:pt>
                <c:pt idx="761">
                  <c:v>90</c:v>
                </c:pt>
                <c:pt idx="762">
                  <c:v>90</c:v>
                </c:pt>
                <c:pt idx="763">
                  <c:v>89</c:v>
                </c:pt>
                <c:pt idx="764">
                  <c:v>89</c:v>
                </c:pt>
                <c:pt idx="765">
                  <c:v>89</c:v>
                </c:pt>
                <c:pt idx="766">
                  <c:v>89</c:v>
                </c:pt>
                <c:pt idx="767">
                  <c:v>89</c:v>
                </c:pt>
                <c:pt idx="768">
                  <c:v>89</c:v>
                </c:pt>
                <c:pt idx="769">
                  <c:v>89</c:v>
                </c:pt>
                <c:pt idx="770">
                  <c:v>89</c:v>
                </c:pt>
                <c:pt idx="771">
                  <c:v>89</c:v>
                </c:pt>
                <c:pt idx="772">
                  <c:v>89</c:v>
                </c:pt>
                <c:pt idx="773">
                  <c:v>89</c:v>
                </c:pt>
                <c:pt idx="774">
                  <c:v>89</c:v>
                </c:pt>
                <c:pt idx="775">
                  <c:v>89</c:v>
                </c:pt>
                <c:pt idx="776">
                  <c:v>89</c:v>
                </c:pt>
                <c:pt idx="777">
                  <c:v>89</c:v>
                </c:pt>
                <c:pt idx="778">
                  <c:v>89</c:v>
                </c:pt>
                <c:pt idx="779">
                  <c:v>89</c:v>
                </c:pt>
                <c:pt idx="780">
                  <c:v>89</c:v>
                </c:pt>
                <c:pt idx="781">
                  <c:v>89</c:v>
                </c:pt>
                <c:pt idx="782">
                  <c:v>89</c:v>
                </c:pt>
                <c:pt idx="783">
                  <c:v>89</c:v>
                </c:pt>
                <c:pt idx="784">
                  <c:v>89</c:v>
                </c:pt>
                <c:pt idx="785">
                  <c:v>89</c:v>
                </c:pt>
                <c:pt idx="786">
                  <c:v>89</c:v>
                </c:pt>
                <c:pt idx="787">
                  <c:v>89</c:v>
                </c:pt>
                <c:pt idx="788">
                  <c:v>89</c:v>
                </c:pt>
                <c:pt idx="789">
                  <c:v>89</c:v>
                </c:pt>
                <c:pt idx="790">
                  <c:v>89</c:v>
                </c:pt>
                <c:pt idx="791">
                  <c:v>89</c:v>
                </c:pt>
                <c:pt idx="792">
                  <c:v>89</c:v>
                </c:pt>
                <c:pt idx="793">
                  <c:v>89</c:v>
                </c:pt>
                <c:pt idx="794">
                  <c:v>89</c:v>
                </c:pt>
                <c:pt idx="795">
                  <c:v>89</c:v>
                </c:pt>
                <c:pt idx="796">
                  <c:v>87</c:v>
                </c:pt>
                <c:pt idx="797">
                  <c:v>87</c:v>
                </c:pt>
                <c:pt idx="798">
                  <c:v>87</c:v>
                </c:pt>
                <c:pt idx="799">
                  <c:v>87</c:v>
                </c:pt>
                <c:pt idx="800">
                  <c:v>87</c:v>
                </c:pt>
                <c:pt idx="801">
                  <c:v>87</c:v>
                </c:pt>
                <c:pt idx="802">
                  <c:v>87</c:v>
                </c:pt>
                <c:pt idx="803">
                  <c:v>87</c:v>
                </c:pt>
                <c:pt idx="804">
                  <c:v>87</c:v>
                </c:pt>
                <c:pt idx="805">
                  <c:v>87</c:v>
                </c:pt>
                <c:pt idx="806">
                  <c:v>87</c:v>
                </c:pt>
                <c:pt idx="807">
                  <c:v>86</c:v>
                </c:pt>
                <c:pt idx="808">
                  <c:v>86</c:v>
                </c:pt>
                <c:pt idx="809">
                  <c:v>86</c:v>
                </c:pt>
                <c:pt idx="810">
                  <c:v>86</c:v>
                </c:pt>
                <c:pt idx="811">
                  <c:v>86</c:v>
                </c:pt>
                <c:pt idx="812">
                  <c:v>86</c:v>
                </c:pt>
                <c:pt idx="813">
                  <c:v>86</c:v>
                </c:pt>
                <c:pt idx="814">
                  <c:v>86</c:v>
                </c:pt>
                <c:pt idx="815">
                  <c:v>86</c:v>
                </c:pt>
                <c:pt idx="816">
                  <c:v>86</c:v>
                </c:pt>
                <c:pt idx="817">
                  <c:v>86</c:v>
                </c:pt>
                <c:pt idx="818">
                  <c:v>86</c:v>
                </c:pt>
                <c:pt idx="819">
                  <c:v>86</c:v>
                </c:pt>
                <c:pt idx="820">
                  <c:v>85</c:v>
                </c:pt>
                <c:pt idx="821">
                  <c:v>85</c:v>
                </c:pt>
                <c:pt idx="822">
                  <c:v>85</c:v>
                </c:pt>
                <c:pt idx="823">
                  <c:v>85</c:v>
                </c:pt>
                <c:pt idx="824">
                  <c:v>84</c:v>
                </c:pt>
                <c:pt idx="825">
                  <c:v>84</c:v>
                </c:pt>
                <c:pt idx="826">
                  <c:v>84</c:v>
                </c:pt>
                <c:pt idx="827">
                  <c:v>84</c:v>
                </c:pt>
                <c:pt idx="828">
                  <c:v>84</c:v>
                </c:pt>
                <c:pt idx="829">
                  <c:v>83</c:v>
                </c:pt>
                <c:pt idx="830">
                  <c:v>83</c:v>
                </c:pt>
                <c:pt idx="831">
                  <c:v>83</c:v>
                </c:pt>
                <c:pt idx="832">
                  <c:v>83</c:v>
                </c:pt>
                <c:pt idx="833">
                  <c:v>83</c:v>
                </c:pt>
                <c:pt idx="834">
                  <c:v>83</c:v>
                </c:pt>
                <c:pt idx="835">
                  <c:v>83</c:v>
                </c:pt>
                <c:pt idx="836">
                  <c:v>83</c:v>
                </c:pt>
                <c:pt idx="837">
                  <c:v>82</c:v>
                </c:pt>
                <c:pt idx="838">
                  <c:v>82</c:v>
                </c:pt>
                <c:pt idx="839">
                  <c:v>82</c:v>
                </c:pt>
                <c:pt idx="840">
                  <c:v>81</c:v>
                </c:pt>
                <c:pt idx="841">
                  <c:v>81</c:v>
                </c:pt>
                <c:pt idx="842">
                  <c:v>81</c:v>
                </c:pt>
                <c:pt idx="843">
                  <c:v>81</c:v>
                </c:pt>
                <c:pt idx="844">
                  <c:v>81</c:v>
                </c:pt>
                <c:pt idx="845">
                  <c:v>81</c:v>
                </c:pt>
                <c:pt idx="846">
                  <c:v>81</c:v>
                </c:pt>
                <c:pt idx="847">
                  <c:v>81</c:v>
                </c:pt>
                <c:pt idx="848">
                  <c:v>80</c:v>
                </c:pt>
                <c:pt idx="849">
                  <c:v>80</c:v>
                </c:pt>
                <c:pt idx="850">
                  <c:v>80</c:v>
                </c:pt>
                <c:pt idx="851">
                  <c:v>79</c:v>
                </c:pt>
                <c:pt idx="852">
                  <c:v>79</c:v>
                </c:pt>
                <c:pt idx="853">
                  <c:v>79</c:v>
                </c:pt>
                <c:pt idx="854">
                  <c:v>79</c:v>
                </c:pt>
                <c:pt idx="855">
                  <c:v>79</c:v>
                </c:pt>
                <c:pt idx="856">
                  <c:v>79</c:v>
                </c:pt>
                <c:pt idx="857">
                  <c:v>79</c:v>
                </c:pt>
                <c:pt idx="858">
                  <c:v>79</c:v>
                </c:pt>
                <c:pt idx="859">
                  <c:v>79</c:v>
                </c:pt>
                <c:pt idx="860">
                  <c:v>79</c:v>
                </c:pt>
                <c:pt idx="861">
                  <c:v>79</c:v>
                </c:pt>
                <c:pt idx="862">
                  <c:v>79</c:v>
                </c:pt>
                <c:pt idx="863">
                  <c:v>78</c:v>
                </c:pt>
                <c:pt idx="864">
                  <c:v>78</c:v>
                </c:pt>
                <c:pt idx="865">
                  <c:v>78</c:v>
                </c:pt>
                <c:pt idx="866">
                  <c:v>78</c:v>
                </c:pt>
                <c:pt idx="867">
                  <c:v>78</c:v>
                </c:pt>
                <c:pt idx="868">
                  <c:v>78</c:v>
                </c:pt>
                <c:pt idx="869">
                  <c:v>78</c:v>
                </c:pt>
                <c:pt idx="870">
                  <c:v>78</c:v>
                </c:pt>
                <c:pt idx="871">
                  <c:v>77</c:v>
                </c:pt>
                <c:pt idx="872">
                  <c:v>77</c:v>
                </c:pt>
                <c:pt idx="873">
                  <c:v>77</c:v>
                </c:pt>
                <c:pt idx="874">
                  <c:v>76</c:v>
                </c:pt>
                <c:pt idx="875">
                  <c:v>76</c:v>
                </c:pt>
                <c:pt idx="876">
                  <c:v>76</c:v>
                </c:pt>
                <c:pt idx="877">
                  <c:v>75</c:v>
                </c:pt>
                <c:pt idx="878">
                  <c:v>75</c:v>
                </c:pt>
                <c:pt idx="879">
                  <c:v>75</c:v>
                </c:pt>
                <c:pt idx="880">
                  <c:v>74</c:v>
                </c:pt>
                <c:pt idx="881">
                  <c:v>73</c:v>
                </c:pt>
                <c:pt idx="882">
                  <c:v>73</c:v>
                </c:pt>
                <c:pt idx="883">
                  <c:v>73</c:v>
                </c:pt>
                <c:pt idx="884">
                  <c:v>73</c:v>
                </c:pt>
                <c:pt idx="885">
                  <c:v>72</c:v>
                </c:pt>
                <c:pt idx="886">
                  <c:v>72</c:v>
                </c:pt>
                <c:pt idx="887">
                  <c:v>72</c:v>
                </c:pt>
                <c:pt idx="888">
                  <c:v>72</c:v>
                </c:pt>
                <c:pt idx="889">
                  <c:v>72</c:v>
                </c:pt>
                <c:pt idx="890">
                  <c:v>72</c:v>
                </c:pt>
                <c:pt idx="891">
                  <c:v>72</c:v>
                </c:pt>
                <c:pt idx="892">
                  <c:v>72</c:v>
                </c:pt>
                <c:pt idx="893">
                  <c:v>72</c:v>
                </c:pt>
                <c:pt idx="894">
                  <c:v>72</c:v>
                </c:pt>
                <c:pt idx="895">
                  <c:v>72</c:v>
                </c:pt>
                <c:pt idx="896">
                  <c:v>72</c:v>
                </c:pt>
                <c:pt idx="897">
                  <c:v>71</c:v>
                </c:pt>
                <c:pt idx="898">
                  <c:v>71</c:v>
                </c:pt>
                <c:pt idx="899">
                  <c:v>70</c:v>
                </c:pt>
                <c:pt idx="900">
                  <c:v>70</c:v>
                </c:pt>
                <c:pt idx="901">
                  <c:v>70</c:v>
                </c:pt>
                <c:pt idx="902">
                  <c:v>70</c:v>
                </c:pt>
                <c:pt idx="903">
                  <c:v>68</c:v>
                </c:pt>
                <c:pt idx="904">
                  <c:v>68</c:v>
                </c:pt>
                <c:pt idx="905">
                  <c:v>68</c:v>
                </c:pt>
                <c:pt idx="906">
                  <c:v>67</c:v>
                </c:pt>
                <c:pt idx="907">
                  <c:v>66</c:v>
                </c:pt>
                <c:pt idx="908">
                  <c:v>66</c:v>
                </c:pt>
                <c:pt idx="909">
                  <c:v>66</c:v>
                </c:pt>
                <c:pt idx="910">
                  <c:v>64</c:v>
                </c:pt>
                <c:pt idx="911">
                  <c:v>63</c:v>
                </c:pt>
                <c:pt idx="912">
                  <c:v>63</c:v>
                </c:pt>
                <c:pt idx="913">
                  <c:v>63</c:v>
                </c:pt>
                <c:pt idx="914">
                  <c:v>63</c:v>
                </c:pt>
                <c:pt idx="915">
                  <c:v>62</c:v>
                </c:pt>
                <c:pt idx="916">
                  <c:v>62</c:v>
                </c:pt>
                <c:pt idx="917">
                  <c:v>62</c:v>
                </c:pt>
                <c:pt idx="918">
                  <c:v>62</c:v>
                </c:pt>
                <c:pt idx="919">
                  <c:v>62</c:v>
                </c:pt>
                <c:pt idx="920">
                  <c:v>61</c:v>
                </c:pt>
                <c:pt idx="921">
                  <c:v>61</c:v>
                </c:pt>
                <c:pt idx="922">
                  <c:v>61</c:v>
                </c:pt>
                <c:pt idx="923">
                  <c:v>61</c:v>
                </c:pt>
                <c:pt idx="924">
                  <c:v>60</c:v>
                </c:pt>
                <c:pt idx="925">
                  <c:v>59</c:v>
                </c:pt>
                <c:pt idx="926">
                  <c:v>59</c:v>
                </c:pt>
                <c:pt idx="927">
                  <c:v>58</c:v>
                </c:pt>
                <c:pt idx="928">
                  <c:v>58</c:v>
                </c:pt>
                <c:pt idx="929">
                  <c:v>58</c:v>
                </c:pt>
                <c:pt idx="930">
                  <c:v>58</c:v>
                </c:pt>
                <c:pt idx="931">
                  <c:v>56</c:v>
                </c:pt>
                <c:pt idx="932">
                  <c:v>55</c:v>
                </c:pt>
                <c:pt idx="933">
                  <c:v>55</c:v>
                </c:pt>
                <c:pt idx="934">
                  <c:v>55</c:v>
                </c:pt>
                <c:pt idx="935">
                  <c:v>55</c:v>
                </c:pt>
                <c:pt idx="936">
                  <c:v>55</c:v>
                </c:pt>
                <c:pt idx="937">
                  <c:v>55</c:v>
                </c:pt>
                <c:pt idx="938">
                  <c:v>55</c:v>
                </c:pt>
                <c:pt idx="939">
                  <c:v>55</c:v>
                </c:pt>
                <c:pt idx="940">
                  <c:v>53</c:v>
                </c:pt>
                <c:pt idx="941">
                  <c:v>53</c:v>
                </c:pt>
                <c:pt idx="942">
                  <c:v>52</c:v>
                </c:pt>
                <c:pt idx="943">
                  <c:v>52</c:v>
                </c:pt>
                <c:pt idx="944">
                  <c:v>51</c:v>
                </c:pt>
                <c:pt idx="945">
                  <c:v>51</c:v>
                </c:pt>
                <c:pt idx="946">
                  <c:v>51</c:v>
                </c:pt>
                <c:pt idx="947">
                  <c:v>50</c:v>
                </c:pt>
                <c:pt idx="948">
                  <c:v>49</c:v>
                </c:pt>
                <c:pt idx="949">
                  <c:v>49</c:v>
                </c:pt>
                <c:pt idx="950">
                  <c:v>49</c:v>
                </c:pt>
                <c:pt idx="951">
                  <c:v>48</c:v>
                </c:pt>
                <c:pt idx="952">
                  <c:v>47</c:v>
                </c:pt>
                <c:pt idx="953">
                  <c:v>47</c:v>
                </c:pt>
                <c:pt idx="954">
                  <c:v>46</c:v>
                </c:pt>
                <c:pt idx="955">
                  <c:v>45</c:v>
                </c:pt>
                <c:pt idx="956">
                  <c:v>44</c:v>
                </c:pt>
                <c:pt idx="957">
                  <c:v>43</c:v>
                </c:pt>
                <c:pt idx="958">
                  <c:v>43</c:v>
                </c:pt>
                <c:pt idx="959">
                  <c:v>41</c:v>
                </c:pt>
                <c:pt idx="960">
                  <c:v>41</c:v>
                </c:pt>
                <c:pt idx="961">
                  <c:v>39</c:v>
                </c:pt>
                <c:pt idx="962">
                  <c:v>38</c:v>
                </c:pt>
                <c:pt idx="963">
                  <c:v>37</c:v>
                </c:pt>
                <c:pt idx="964">
                  <c:v>36</c:v>
                </c:pt>
                <c:pt idx="965">
                  <c:v>35</c:v>
                </c:pt>
                <c:pt idx="966">
                  <c:v>34</c:v>
                </c:pt>
                <c:pt idx="967">
                  <c:v>33</c:v>
                </c:pt>
                <c:pt idx="968">
                  <c:v>33</c:v>
                </c:pt>
                <c:pt idx="969">
                  <c:v>31</c:v>
                </c:pt>
                <c:pt idx="970">
                  <c:v>30</c:v>
                </c:pt>
                <c:pt idx="971">
                  <c:v>29</c:v>
                </c:pt>
                <c:pt idx="972">
                  <c:v>28</c:v>
                </c:pt>
                <c:pt idx="973">
                  <c:v>27</c:v>
                </c:pt>
                <c:pt idx="974">
                  <c:v>26</c:v>
                </c:pt>
                <c:pt idx="975">
                  <c:v>25</c:v>
                </c:pt>
                <c:pt idx="976">
                  <c:v>25</c:v>
                </c:pt>
                <c:pt idx="977">
                  <c:v>23</c:v>
                </c:pt>
                <c:pt idx="978">
                  <c:v>22</c:v>
                </c:pt>
                <c:pt idx="979">
                  <c:v>21</c:v>
                </c:pt>
                <c:pt idx="980">
                  <c:v>20</c:v>
                </c:pt>
                <c:pt idx="981">
                  <c:v>19</c:v>
                </c:pt>
                <c:pt idx="982">
                  <c:v>18</c:v>
                </c:pt>
                <c:pt idx="983">
                  <c:v>17</c:v>
                </c:pt>
                <c:pt idx="984">
                  <c:v>16</c:v>
                </c:pt>
                <c:pt idx="985">
                  <c:v>15</c:v>
                </c:pt>
                <c:pt idx="986">
                  <c:v>15</c:v>
                </c:pt>
                <c:pt idx="987">
                  <c:v>13</c:v>
                </c:pt>
                <c:pt idx="988">
                  <c:v>12</c:v>
                </c:pt>
                <c:pt idx="989">
                  <c:v>11</c:v>
                </c:pt>
                <c:pt idx="990">
                  <c:v>10</c:v>
                </c:pt>
                <c:pt idx="991">
                  <c:v>9</c:v>
                </c:pt>
                <c:pt idx="992">
                  <c:v>8</c:v>
                </c:pt>
                <c:pt idx="993">
                  <c:v>7</c:v>
                </c:pt>
                <c:pt idx="994">
                  <c:v>6</c:v>
                </c:pt>
                <c:pt idx="995">
                  <c:v>5</c:v>
                </c:pt>
                <c:pt idx="996">
                  <c:v>4</c:v>
                </c:pt>
                <c:pt idx="997">
                  <c:v>3</c:v>
                </c:pt>
                <c:pt idx="998">
                  <c:v>2</c:v>
                </c:pt>
                <c:pt idx="999">
                  <c:v>1</c:v>
                </c:pt>
              </c:numCache>
            </c:numRef>
          </c:val>
          <c:smooth val="0"/>
        </c:ser>
        <c:ser>
          <c:idx val="2"/>
          <c:order val="2"/>
          <c:tx>
            <c:strRef>
              <c:f>result_verify_access!$R$1</c:f>
              <c:strCache>
                <c:ptCount val="1"/>
                <c:pt idx="0">
                  <c:v>Error (%)</c:v>
                </c:pt>
              </c:strCache>
            </c:strRef>
          </c:tx>
          <c:marker>
            <c:symbol val="none"/>
          </c:marker>
          <c:val>
            <c:numRef>
              <c:f>result_verify_access!$R$2:$R$1001</c:f>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numCache>
            </c:numRef>
          </c:val>
          <c:smooth val="0"/>
        </c:ser>
        <c:dLbls>
          <c:showLegendKey val="0"/>
          <c:showVal val="0"/>
          <c:showCatName val="0"/>
          <c:showSerName val="0"/>
          <c:showPercent val="0"/>
          <c:showBubbleSize val="0"/>
        </c:dLbls>
        <c:marker val="1"/>
        <c:smooth val="0"/>
        <c:axId val="259918080"/>
        <c:axId val="259916544"/>
      </c:lineChart>
      <c:catAx>
        <c:axId val="259646976"/>
        <c:scaling>
          <c:orientation val="minMax"/>
        </c:scaling>
        <c:delete val="0"/>
        <c:axPos val="b"/>
        <c:majorTickMark val="out"/>
        <c:minorTickMark val="none"/>
        <c:tickLblPos val="nextTo"/>
        <c:crossAx val="259648512"/>
        <c:crosses val="autoZero"/>
        <c:auto val="1"/>
        <c:lblAlgn val="ctr"/>
        <c:lblOffset val="100"/>
        <c:tickLblSkip val="100"/>
        <c:tickMarkSkip val="100"/>
        <c:noMultiLvlLbl val="0"/>
      </c:catAx>
      <c:valAx>
        <c:axId val="259648512"/>
        <c:scaling>
          <c:orientation val="minMax"/>
          <c:max val="2000"/>
          <c:min val="0"/>
        </c:scaling>
        <c:delete val="0"/>
        <c:axPos val="l"/>
        <c:majorGridlines/>
        <c:numFmt formatCode="General" sourceLinked="1"/>
        <c:majorTickMark val="out"/>
        <c:minorTickMark val="none"/>
        <c:tickLblPos val="nextTo"/>
        <c:crossAx val="259646976"/>
        <c:crosses val="autoZero"/>
        <c:crossBetween val="between"/>
      </c:valAx>
      <c:valAx>
        <c:axId val="259916544"/>
        <c:scaling>
          <c:orientation val="minMax"/>
        </c:scaling>
        <c:delete val="0"/>
        <c:axPos val="r"/>
        <c:numFmt formatCode="General" sourceLinked="1"/>
        <c:majorTickMark val="out"/>
        <c:minorTickMark val="none"/>
        <c:tickLblPos val="nextTo"/>
        <c:crossAx val="259918080"/>
        <c:crosses val="max"/>
        <c:crossBetween val="between"/>
      </c:valAx>
      <c:catAx>
        <c:axId val="259918080"/>
        <c:scaling>
          <c:orientation val="minMax"/>
        </c:scaling>
        <c:delete val="1"/>
        <c:axPos val="b"/>
        <c:majorTickMark val="out"/>
        <c:minorTickMark val="none"/>
        <c:tickLblPos val="nextTo"/>
        <c:crossAx val="25991654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hasil_pengujian_update_status!$O$1</c:f>
              <c:strCache>
                <c:ptCount val="1"/>
                <c:pt idx="0">
                  <c:v>Latensi (ms)</c:v>
                </c:pt>
              </c:strCache>
            </c:strRef>
          </c:tx>
          <c:marker>
            <c:symbol val="none"/>
          </c:marker>
          <c:val>
            <c:numRef>
              <c:f>hasil_pengujian_update_status!$O$2:$O$501</c:f>
              <c:numCache>
                <c:formatCode>General</c:formatCode>
                <c:ptCount val="500"/>
                <c:pt idx="0">
                  <c:v>284</c:v>
                </c:pt>
                <c:pt idx="1">
                  <c:v>286</c:v>
                </c:pt>
                <c:pt idx="2">
                  <c:v>274</c:v>
                </c:pt>
                <c:pt idx="3">
                  <c:v>300</c:v>
                </c:pt>
                <c:pt idx="4">
                  <c:v>284</c:v>
                </c:pt>
                <c:pt idx="5">
                  <c:v>333</c:v>
                </c:pt>
                <c:pt idx="6">
                  <c:v>385</c:v>
                </c:pt>
                <c:pt idx="7">
                  <c:v>372</c:v>
                </c:pt>
                <c:pt idx="8">
                  <c:v>271</c:v>
                </c:pt>
                <c:pt idx="9">
                  <c:v>435</c:v>
                </c:pt>
                <c:pt idx="10">
                  <c:v>459</c:v>
                </c:pt>
                <c:pt idx="11">
                  <c:v>434</c:v>
                </c:pt>
                <c:pt idx="12">
                  <c:v>452</c:v>
                </c:pt>
                <c:pt idx="13">
                  <c:v>550</c:v>
                </c:pt>
                <c:pt idx="14">
                  <c:v>419</c:v>
                </c:pt>
                <c:pt idx="15">
                  <c:v>624</c:v>
                </c:pt>
                <c:pt idx="16">
                  <c:v>578</c:v>
                </c:pt>
                <c:pt idx="17">
                  <c:v>603</c:v>
                </c:pt>
                <c:pt idx="18">
                  <c:v>680</c:v>
                </c:pt>
                <c:pt idx="19">
                  <c:v>582</c:v>
                </c:pt>
                <c:pt idx="20">
                  <c:v>575</c:v>
                </c:pt>
                <c:pt idx="21">
                  <c:v>504</c:v>
                </c:pt>
                <c:pt idx="22">
                  <c:v>672</c:v>
                </c:pt>
                <c:pt idx="23">
                  <c:v>603</c:v>
                </c:pt>
                <c:pt idx="24">
                  <c:v>776</c:v>
                </c:pt>
                <c:pt idx="25">
                  <c:v>759</c:v>
                </c:pt>
                <c:pt idx="26">
                  <c:v>897</c:v>
                </c:pt>
                <c:pt idx="27">
                  <c:v>957</c:v>
                </c:pt>
                <c:pt idx="28">
                  <c:v>778</c:v>
                </c:pt>
                <c:pt idx="29">
                  <c:v>851</c:v>
                </c:pt>
                <c:pt idx="30">
                  <c:v>980</c:v>
                </c:pt>
                <c:pt idx="31">
                  <c:v>962</c:v>
                </c:pt>
                <c:pt idx="32">
                  <c:v>977</c:v>
                </c:pt>
                <c:pt idx="33">
                  <c:v>842</c:v>
                </c:pt>
                <c:pt idx="34">
                  <c:v>1056</c:v>
                </c:pt>
                <c:pt idx="35">
                  <c:v>1021</c:v>
                </c:pt>
                <c:pt idx="36">
                  <c:v>1072</c:v>
                </c:pt>
                <c:pt idx="37">
                  <c:v>999</c:v>
                </c:pt>
                <c:pt idx="38">
                  <c:v>1110</c:v>
                </c:pt>
                <c:pt idx="39">
                  <c:v>1123</c:v>
                </c:pt>
                <c:pt idx="40">
                  <c:v>1150</c:v>
                </c:pt>
                <c:pt idx="41">
                  <c:v>1210</c:v>
                </c:pt>
                <c:pt idx="42">
                  <c:v>1044</c:v>
                </c:pt>
                <c:pt idx="43">
                  <c:v>1066</c:v>
                </c:pt>
                <c:pt idx="44">
                  <c:v>1238</c:v>
                </c:pt>
                <c:pt idx="45">
                  <c:v>1124</c:v>
                </c:pt>
                <c:pt idx="46">
                  <c:v>1141</c:v>
                </c:pt>
                <c:pt idx="47">
                  <c:v>1291</c:v>
                </c:pt>
                <c:pt idx="48">
                  <c:v>1281</c:v>
                </c:pt>
                <c:pt idx="49">
                  <c:v>1351</c:v>
                </c:pt>
                <c:pt idx="50">
                  <c:v>1280</c:v>
                </c:pt>
                <c:pt idx="51">
                  <c:v>1337</c:v>
                </c:pt>
                <c:pt idx="52">
                  <c:v>1337</c:v>
                </c:pt>
                <c:pt idx="53">
                  <c:v>1269</c:v>
                </c:pt>
                <c:pt idx="54">
                  <c:v>1298</c:v>
                </c:pt>
                <c:pt idx="55">
                  <c:v>1442</c:v>
                </c:pt>
                <c:pt idx="56">
                  <c:v>1304</c:v>
                </c:pt>
                <c:pt idx="57">
                  <c:v>1412</c:v>
                </c:pt>
                <c:pt idx="58">
                  <c:v>1459</c:v>
                </c:pt>
                <c:pt idx="59">
                  <c:v>1443</c:v>
                </c:pt>
                <c:pt idx="60">
                  <c:v>1488</c:v>
                </c:pt>
                <c:pt idx="61">
                  <c:v>1372</c:v>
                </c:pt>
                <c:pt idx="62">
                  <c:v>1471</c:v>
                </c:pt>
                <c:pt idx="63">
                  <c:v>1385</c:v>
                </c:pt>
                <c:pt idx="64">
                  <c:v>1388</c:v>
                </c:pt>
                <c:pt idx="65">
                  <c:v>1404</c:v>
                </c:pt>
                <c:pt idx="66">
                  <c:v>1445</c:v>
                </c:pt>
                <c:pt idx="67">
                  <c:v>1551</c:v>
                </c:pt>
                <c:pt idx="68">
                  <c:v>1520</c:v>
                </c:pt>
                <c:pt idx="69">
                  <c:v>1615</c:v>
                </c:pt>
                <c:pt idx="70">
                  <c:v>1693</c:v>
                </c:pt>
                <c:pt idx="71">
                  <c:v>1661</c:v>
                </c:pt>
                <c:pt idx="72">
                  <c:v>1682</c:v>
                </c:pt>
                <c:pt idx="73">
                  <c:v>1527</c:v>
                </c:pt>
                <c:pt idx="74">
                  <c:v>1646</c:v>
                </c:pt>
                <c:pt idx="75">
                  <c:v>1532</c:v>
                </c:pt>
                <c:pt idx="76">
                  <c:v>1741</c:v>
                </c:pt>
                <c:pt idx="77">
                  <c:v>1726</c:v>
                </c:pt>
                <c:pt idx="78">
                  <c:v>1650</c:v>
                </c:pt>
                <c:pt idx="79">
                  <c:v>1756</c:v>
                </c:pt>
                <c:pt idx="80">
                  <c:v>1600</c:v>
                </c:pt>
                <c:pt idx="81">
                  <c:v>1782</c:v>
                </c:pt>
                <c:pt idx="82">
                  <c:v>1778</c:v>
                </c:pt>
                <c:pt idx="83">
                  <c:v>1830</c:v>
                </c:pt>
                <c:pt idx="84">
                  <c:v>1768</c:v>
                </c:pt>
                <c:pt idx="85">
                  <c:v>1823</c:v>
                </c:pt>
                <c:pt idx="86">
                  <c:v>1834</c:v>
                </c:pt>
                <c:pt idx="87">
                  <c:v>1748</c:v>
                </c:pt>
                <c:pt idx="88">
                  <c:v>1773</c:v>
                </c:pt>
                <c:pt idx="89">
                  <c:v>1914</c:v>
                </c:pt>
                <c:pt idx="90">
                  <c:v>1895</c:v>
                </c:pt>
                <c:pt idx="91">
                  <c:v>1821</c:v>
                </c:pt>
                <c:pt idx="92">
                  <c:v>1841</c:v>
                </c:pt>
                <c:pt idx="93">
                  <c:v>1970</c:v>
                </c:pt>
                <c:pt idx="94">
                  <c:v>1960</c:v>
                </c:pt>
                <c:pt idx="95">
                  <c:v>1987</c:v>
                </c:pt>
                <c:pt idx="96">
                  <c:v>1860</c:v>
                </c:pt>
                <c:pt idx="97">
                  <c:v>1990</c:v>
                </c:pt>
                <c:pt idx="98">
                  <c:v>1875</c:v>
                </c:pt>
                <c:pt idx="99">
                  <c:v>1910</c:v>
                </c:pt>
                <c:pt idx="100">
                  <c:v>2061</c:v>
                </c:pt>
                <c:pt idx="101">
                  <c:v>1946</c:v>
                </c:pt>
                <c:pt idx="102">
                  <c:v>2116</c:v>
                </c:pt>
                <c:pt idx="103">
                  <c:v>2144</c:v>
                </c:pt>
                <c:pt idx="104">
                  <c:v>2153</c:v>
                </c:pt>
                <c:pt idx="105">
                  <c:v>2041</c:v>
                </c:pt>
                <c:pt idx="106">
                  <c:v>2186</c:v>
                </c:pt>
                <c:pt idx="107">
                  <c:v>2208</c:v>
                </c:pt>
                <c:pt idx="108">
                  <c:v>2191</c:v>
                </c:pt>
                <c:pt idx="109">
                  <c:v>2224</c:v>
                </c:pt>
                <c:pt idx="110">
                  <c:v>2142</c:v>
                </c:pt>
                <c:pt idx="111">
                  <c:v>2239</c:v>
                </c:pt>
                <c:pt idx="112">
                  <c:v>2271</c:v>
                </c:pt>
                <c:pt idx="113">
                  <c:v>2302</c:v>
                </c:pt>
                <c:pt idx="114">
                  <c:v>2208</c:v>
                </c:pt>
                <c:pt idx="115">
                  <c:v>2374</c:v>
                </c:pt>
                <c:pt idx="116">
                  <c:v>2301</c:v>
                </c:pt>
                <c:pt idx="117">
                  <c:v>2394</c:v>
                </c:pt>
                <c:pt idx="118">
                  <c:v>2415</c:v>
                </c:pt>
                <c:pt idx="119">
                  <c:v>2403</c:v>
                </c:pt>
                <c:pt idx="120">
                  <c:v>2431</c:v>
                </c:pt>
                <c:pt idx="121">
                  <c:v>2320</c:v>
                </c:pt>
                <c:pt idx="122">
                  <c:v>2353</c:v>
                </c:pt>
                <c:pt idx="123">
                  <c:v>2464</c:v>
                </c:pt>
                <c:pt idx="124">
                  <c:v>2616</c:v>
                </c:pt>
                <c:pt idx="125">
                  <c:v>2511</c:v>
                </c:pt>
                <c:pt idx="126">
                  <c:v>2397</c:v>
                </c:pt>
                <c:pt idx="127">
                  <c:v>2505</c:v>
                </c:pt>
                <c:pt idx="128">
                  <c:v>2439</c:v>
                </c:pt>
                <c:pt idx="129">
                  <c:v>2468</c:v>
                </c:pt>
                <c:pt idx="130">
                  <c:v>2619</c:v>
                </c:pt>
                <c:pt idx="131">
                  <c:v>2487</c:v>
                </c:pt>
                <c:pt idx="132">
                  <c:v>2602</c:v>
                </c:pt>
                <c:pt idx="133">
                  <c:v>2623</c:v>
                </c:pt>
                <c:pt idx="134">
                  <c:v>2614</c:v>
                </c:pt>
                <c:pt idx="135">
                  <c:v>2560</c:v>
                </c:pt>
                <c:pt idx="136">
                  <c:v>2683</c:v>
                </c:pt>
                <c:pt idx="137">
                  <c:v>2586</c:v>
                </c:pt>
                <c:pt idx="138">
                  <c:v>2707</c:v>
                </c:pt>
                <c:pt idx="139">
                  <c:v>2649</c:v>
                </c:pt>
                <c:pt idx="140">
                  <c:v>2614</c:v>
                </c:pt>
                <c:pt idx="141">
                  <c:v>2755</c:v>
                </c:pt>
                <c:pt idx="142">
                  <c:v>2800</c:v>
                </c:pt>
                <c:pt idx="143">
                  <c:v>2650</c:v>
                </c:pt>
                <c:pt idx="144">
                  <c:v>2694</c:v>
                </c:pt>
                <c:pt idx="145">
                  <c:v>2692</c:v>
                </c:pt>
                <c:pt idx="146">
                  <c:v>2718</c:v>
                </c:pt>
                <c:pt idx="147">
                  <c:v>2862</c:v>
                </c:pt>
                <c:pt idx="148">
                  <c:v>2724</c:v>
                </c:pt>
                <c:pt idx="149">
                  <c:v>2870</c:v>
                </c:pt>
                <c:pt idx="150">
                  <c:v>2921</c:v>
                </c:pt>
                <c:pt idx="151">
                  <c:v>2754</c:v>
                </c:pt>
                <c:pt idx="152">
                  <c:v>2936</c:v>
                </c:pt>
                <c:pt idx="153">
                  <c:v>2771</c:v>
                </c:pt>
                <c:pt idx="154">
                  <c:v>2981</c:v>
                </c:pt>
                <c:pt idx="155">
                  <c:v>2813</c:v>
                </c:pt>
                <c:pt idx="156">
                  <c:v>2839</c:v>
                </c:pt>
                <c:pt idx="157">
                  <c:v>2798</c:v>
                </c:pt>
                <c:pt idx="158">
                  <c:v>2776</c:v>
                </c:pt>
                <c:pt idx="159">
                  <c:v>2890</c:v>
                </c:pt>
                <c:pt idx="160">
                  <c:v>2789</c:v>
                </c:pt>
                <c:pt idx="161">
                  <c:v>2836</c:v>
                </c:pt>
                <c:pt idx="162">
                  <c:v>2845</c:v>
                </c:pt>
                <c:pt idx="163">
                  <c:v>2813</c:v>
                </c:pt>
                <c:pt idx="164">
                  <c:v>2811</c:v>
                </c:pt>
                <c:pt idx="165">
                  <c:v>2806</c:v>
                </c:pt>
                <c:pt idx="166">
                  <c:v>2843</c:v>
                </c:pt>
                <c:pt idx="167">
                  <c:v>2844</c:v>
                </c:pt>
                <c:pt idx="168">
                  <c:v>2843</c:v>
                </c:pt>
                <c:pt idx="169">
                  <c:v>2811</c:v>
                </c:pt>
                <c:pt idx="170">
                  <c:v>2784</c:v>
                </c:pt>
                <c:pt idx="171">
                  <c:v>2831</c:v>
                </c:pt>
                <c:pt idx="172">
                  <c:v>2814</c:v>
                </c:pt>
                <c:pt idx="173">
                  <c:v>2841</c:v>
                </c:pt>
                <c:pt idx="174">
                  <c:v>2844</c:v>
                </c:pt>
                <c:pt idx="175">
                  <c:v>2833</c:v>
                </c:pt>
                <c:pt idx="176">
                  <c:v>2785</c:v>
                </c:pt>
                <c:pt idx="177">
                  <c:v>2787</c:v>
                </c:pt>
                <c:pt idx="178">
                  <c:v>2774</c:v>
                </c:pt>
                <c:pt idx="179">
                  <c:v>2784</c:v>
                </c:pt>
                <c:pt idx="180">
                  <c:v>2836</c:v>
                </c:pt>
                <c:pt idx="181">
                  <c:v>2841</c:v>
                </c:pt>
                <c:pt idx="182">
                  <c:v>2805</c:v>
                </c:pt>
                <c:pt idx="183">
                  <c:v>2787</c:v>
                </c:pt>
                <c:pt idx="184">
                  <c:v>2807</c:v>
                </c:pt>
                <c:pt idx="185">
                  <c:v>2847</c:v>
                </c:pt>
                <c:pt idx="186">
                  <c:v>2821</c:v>
                </c:pt>
                <c:pt idx="187">
                  <c:v>2788</c:v>
                </c:pt>
                <c:pt idx="188">
                  <c:v>2773</c:v>
                </c:pt>
                <c:pt idx="189">
                  <c:v>2796</c:v>
                </c:pt>
                <c:pt idx="190">
                  <c:v>2838</c:v>
                </c:pt>
                <c:pt idx="191">
                  <c:v>2780</c:v>
                </c:pt>
                <c:pt idx="192">
                  <c:v>2820</c:v>
                </c:pt>
                <c:pt idx="193">
                  <c:v>2784</c:v>
                </c:pt>
                <c:pt idx="194">
                  <c:v>2790</c:v>
                </c:pt>
                <c:pt idx="195">
                  <c:v>2841</c:v>
                </c:pt>
                <c:pt idx="196">
                  <c:v>2792</c:v>
                </c:pt>
                <c:pt idx="197">
                  <c:v>2895</c:v>
                </c:pt>
                <c:pt idx="198">
                  <c:v>2779</c:v>
                </c:pt>
                <c:pt idx="199">
                  <c:v>2858</c:v>
                </c:pt>
                <c:pt idx="200">
                  <c:v>2808</c:v>
                </c:pt>
                <c:pt idx="201">
                  <c:v>2810</c:v>
                </c:pt>
                <c:pt idx="202">
                  <c:v>2804</c:v>
                </c:pt>
                <c:pt idx="203">
                  <c:v>2743</c:v>
                </c:pt>
                <c:pt idx="204">
                  <c:v>2853</c:v>
                </c:pt>
                <c:pt idx="205">
                  <c:v>2756</c:v>
                </c:pt>
                <c:pt idx="206">
                  <c:v>2768</c:v>
                </c:pt>
                <c:pt idx="207">
                  <c:v>2751</c:v>
                </c:pt>
                <c:pt idx="208">
                  <c:v>2730</c:v>
                </c:pt>
                <c:pt idx="209">
                  <c:v>2751</c:v>
                </c:pt>
                <c:pt idx="210">
                  <c:v>2756</c:v>
                </c:pt>
                <c:pt idx="211">
                  <c:v>2778</c:v>
                </c:pt>
                <c:pt idx="212">
                  <c:v>2676</c:v>
                </c:pt>
                <c:pt idx="213">
                  <c:v>2743</c:v>
                </c:pt>
                <c:pt idx="214">
                  <c:v>2679</c:v>
                </c:pt>
                <c:pt idx="215">
                  <c:v>2626</c:v>
                </c:pt>
                <c:pt idx="216">
                  <c:v>2658</c:v>
                </c:pt>
                <c:pt idx="217">
                  <c:v>2689</c:v>
                </c:pt>
                <c:pt idx="218">
                  <c:v>2627</c:v>
                </c:pt>
                <c:pt idx="219">
                  <c:v>2621</c:v>
                </c:pt>
                <c:pt idx="220">
                  <c:v>2652</c:v>
                </c:pt>
                <c:pt idx="221">
                  <c:v>2655</c:v>
                </c:pt>
                <c:pt idx="222">
                  <c:v>2673</c:v>
                </c:pt>
                <c:pt idx="223">
                  <c:v>2572</c:v>
                </c:pt>
                <c:pt idx="224">
                  <c:v>2648</c:v>
                </c:pt>
                <c:pt idx="225">
                  <c:v>2601</c:v>
                </c:pt>
                <c:pt idx="226">
                  <c:v>2603</c:v>
                </c:pt>
                <c:pt idx="227">
                  <c:v>2586</c:v>
                </c:pt>
                <c:pt idx="228">
                  <c:v>2713</c:v>
                </c:pt>
                <c:pt idx="229">
                  <c:v>2658</c:v>
                </c:pt>
                <c:pt idx="230">
                  <c:v>2584</c:v>
                </c:pt>
                <c:pt idx="231">
                  <c:v>2598</c:v>
                </c:pt>
                <c:pt idx="232">
                  <c:v>2661</c:v>
                </c:pt>
                <c:pt idx="233">
                  <c:v>2664</c:v>
                </c:pt>
                <c:pt idx="234">
                  <c:v>2625</c:v>
                </c:pt>
                <c:pt idx="235">
                  <c:v>2609</c:v>
                </c:pt>
                <c:pt idx="236">
                  <c:v>2971</c:v>
                </c:pt>
                <c:pt idx="237">
                  <c:v>2647</c:v>
                </c:pt>
                <c:pt idx="238">
                  <c:v>2670</c:v>
                </c:pt>
                <c:pt idx="239">
                  <c:v>2691</c:v>
                </c:pt>
                <c:pt idx="240">
                  <c:v>2616</c:v>
                </c:pt>
                <c:pt idx="241">
                  <c:v>2698</c:v>
                </c:pt>
                <c:pt idx="242">
                  <c:v>2648</c:v>
                </c:pt>
                <c:pt idx="243">
                  <c:v>2673</c:v>
                </c:pt>
                <c:pt idx="244">
                  <c:v>2709</c:v>
                </c:pt>
                <c:pt idx="245">
                  <c:v>2695</c:v>
                </c:pt>
                <c:pt idx="246">
                  <c:v>2647</c:v>
                </c:pt>
                <c:pt idx="247">
                  <c:v>2640</c:v>
                </c:pt>
                <c:pt idx="248">
                  <c:v>2652</c:v>
                </c:pt>
                <c:pt idx="249">
                  <c:v>2671</c:v>
                </c:pt>
                <c:pt idx="250">
                  <c:v>2610</c:v>
                </c:pt>
                <c:pt idx="251">
                  <c:v>2687</c:v>
                </c:pt>
                <c:pt idx="252">
                  <c:v>2645</c:v>
                </c:pt>
                <c:pt idx="253">
                  <c:v>2642</c:v>
                </c:pt>
                <c:pt idx="254">
                  <c:v>2668</c:v>
                </c:pt>
                <c:pt idx="255">
                  <c:v>2634</c:v>
                </c:pt>
                <c:pt idx="256">
                  <c:v>2595</c:v>
                </c:pt>
                <c:pt idx="257">
                  <c:v>2597</c:v>
                </c:pt>
                <c:pt idx="258">
                  <c:v>2695</c:v>
                </c:pt>
                <c:pt idx="259">
                  <c:v>2608</c:v>
                </c:pt>
                <c:pt idx="260">
                  <c:v>2665</c:v>
                </c:pt>
                <c:pt idx="261">
                  <c:v>2605</c:v>
                </c:pt>
                <c:pt idx="262">
                  <c:v>2717</c:v>
                </c:pt>
                <c:pt idx="263">
                  <c:v>2686</c:v>
                </c:pt>
                <c:pt idx="264">
                  <c:v>2608</c:v>
                </c:pt>
                <c:pt idx="265">
                  <c:v>2712</c:v>
                </c:pt>
                <c:pt idx="266">
                  <c:v>2690</c:v>
                </c:pt>
                <c:pt idx="267">
                  <c:v>2696</c:v>
                </c:pt>
                <c:pt idx="268">
                  <c:v>2693</c:v>
                </c:pt>
                <c:pt idx="269">
                  <c:v>2644</c:v>
                </c:pt>
                <c:pt idx="270">
                  <c:v>2700</c:v>
                </c:pt>
                <c:pt idx="271">
                  <c:v>2686</c:v>
                </c:pt>
                <c:pt idx="272">
                  <c:v>2661</c:v>
                </c:pt>
                <c:pt idx="273">
                  <c:v>2664</c:v>
                </c:pt>
                <c:pt idx="274">
                  <c:v>2641</c:v>
                </c:pt>
                <c:pt idx="275">
                  <c:v>2662</c:v>
                </c:pt>
                <c:pt idx="276">
                  <c:v>2656</c:v>
                </c:pt>
                <c:pt idx="277">
                  <c:v>2685</c:v>
                </c:pt>
                <c:pt idx="278">
                  <c:v>2698</c:v>
                </c:pt>
                <c:pt idx="279">
                  <c:v>2662</c:v>
                </c:pt>
                <c:pt idx="280">
                  <c:v>2666</c:v>
                </c:pt>
                <c:pt idx="281">
                  <c:v>2673</c:v>
                </c:pt>
                <c:pt idx="282">
                  <c:v>2670</c:v>
                </c:pt>
                <c:pt idx="283">
                  <c:v>2662</c:v>
                </c:pt>
                <c:pt idx="284">
                  <c:v>2613</c:v>
                </c:pt>
                <c:pt idx="285">
                  <c:v>2694</c:v>
                </c:pt>
                <c:pt idx="286">
                  <c:v>2656</c:v>
                </c:pt>
                <c:pt idx="287">
                  <c:v>2653</c:v>
                </c:pt>
                <c:pt idx="288">
                  <c:v>2607</c:v>
                </c:pt>
                <c:pt idx="289">
                  <c:v>2591</c:v>
                </c:pt>
                <c:pt idx="290">
                  <c:v>2646</c:v>
                </c:pt>
                <c:pt idx="291">
                  <c:v>2631</c:v>
                </c:pt>
                <c:pt idx="292">
                  <c:v>2620</c:v>
                </c:pt>
                <c:pt idx="293">
                  <c:v>2676</c:v>
                </c:pt>
                <c:pt idx="294">
                  <c:v>2573</c:v>
                </c:pt>
                <c:pt idx="295">
                  <c:v>2610</c:v>
                </c:pt>
                <c:pt idx="296">
                  <c:v>2573</c:v>
                </c:pt>
                <c:pt idx="297">
                  <c:v>2649</c:v>
                </c:pt>
                <c:pt idx="298">
                  <c:v>2665</c:v>
                </c:pt>
                <c:pt idx="299">
                  <c:v>2609</c:v>
                </c:pt>
                <c:pt idx="300">
                  <c:v>2650</c:v>
                </c:pt>
                <c:pt idx="301">
                  <c:v>2620</c:v>
                </c:pt>
                <c:pt idx="302">
                  <c:v>2618</c:v>
                </c:pt>
                <c:pt idx="303">
                  <c:v>2663</c:v>
                </c:pt>
                <c:pt idx="304">
                  <c:v>2702</c:v>
                </c:pt>
                <c:pt idx="305">
                  <c:v>2669</c:v>
                </c:pt>
                <c:pt idx="306">
                  <c:v>2679</c:v>
                </c:pt>
                <c:pt idx="307">
                  <c:v>2670</c:v>
                </c:pt>
                <c:pt idx="308">
                  <c:v>2779</c:v>
                </c:pt>
                <c:pt idx="309">
                  <c:v>2753</c:v>
                </c:pt>
                <c:pt idx="310">
                  <c:v>2676</c:v>
                </c:pt>
                <c:pt idx="311">
                  <c:v>2707</c:v>
                </c:pt>
                <c:pt idx="312">
                  <c:v>2765</c:v>
                </c:pt>
                <c:pt idx="313">
                  <c:v>2796</c:v>
                </c:pt>
                <c:pt idx="314">
                  <c:v>2837</c:v>
                </c:pt>
                <c:pt idx="315">
                  <c:v>2779</c:v>
                </c:pt>
                <c:pt idx="316">
                  <c:v>2742</c:v>
                </c:pt>
                <c:pt idx="317">
                  <c:v>2868</c:v>
                </c:pt>
                <c:pt idx="318">
                  <c:v>2889</c:v>
                </c:pt>
                <c:pt idx="319">
                  <c:v>2789</c:v>
                </c:pt>
                <c:pt idx="320">
                  <c:v>2860</c:v>
                </c:pt>
                <c:pt idx="321">
                  <c:v>2865</c:v>
                </c:pt>
                <c:pt idx="322">
                  <c:v>2938</c:v>
                </c:pt>
                <c:pt idx="323">
                  <c:v>2937</c:v>
                </c:pt>
                <c:pt idx="324">
                  <c:v>2931</c:v>
                </c:pt>
                <c:pt idx="325">
                  <c:v>2835</c:v>
                </c:pt>
                <c:pt idx="326">
                  <c:v>2986</c:v>
                </c:pt>
                <c:pt idx="327">
                  <c:v>2968</c:v>
                </c:pt>
                <c:pt idx="328">
                  <c:v>2968</c:v>
                </c:pt>
                <c:pt idx="329">
                  <c:v>2993</c:v>
                </c:pt>
                <c:pt idx="330">
                  <c:v>2939</c:v>
                </c:pt>
                <c:pt idx="331">
                  <c:v>2907</c:v>
                </c:pt>
                <c:pt idx="332">
                  <c:v>2982</c:v>
                </c:pt>
                <c:pt idx="333">
                  <c:v>3042</c:v>
                </c:pt>
                <c:pt idx="334">
                  <c:v>2905</c:v>
                </c:pt>
                <c:pt idx="335">
                  <c:v>3003</c:v>
                </c:pt>
                <c:pt idx="336">
                  <c:v>2970</c:v>
                </c:pt>
                <c:pt idx="337">
                  <c:v>3047</c:v>
                </c:pt>
                <c:pt idx="338">
                  <c:v>2959</c:v>
                </c:pt>
                <c:pt idx="339">
                  <c:v>3070</c:v>
                </c:pt>
                <c:pt idx="340">
                  <c:v>3063</c:v>
                </c:pt>
                <c:pt idx="341">
                  <c:v>3121</c:v>
                </c:pt>
                <c:pt idx="342">
                  <c:v>3089</c:v>
                </c:pt>
                <c:pt idx="343">
                  <c:v>3073</c:v>
                </c:pt>
                <c:pt idx="344">
                  <c:v>3129</c:v>
                </c:pt>
                <c:pt idx="345">
                  <c:v>3140</c:v>
                </c:pt>
                <c:pt idx="346">
                  <c:v>3155</c:v>
                </c:pt>
                <c:pt idx="347">
                  <c:v>3189</c:v>
                </c:pt>
                <c:pt idx="348">
                  <c:v>3161</c:v>
                </c:pt>
                <c:pt idx="349">
                  <c:v>3150</c:v>
                </c:pt>
                <c:pt idx="350">
                  <c:v>3177</c:v>
                </c:pt>
                <c:pt idx="351">
                  <c:v>3173</c:v>
                </c:pt>
                <c:pt idx="352">
                  <c:v>3246</c:v>
                </c:pt>
                <c:pt idx="353">
                  <c:v>3216</c:v>
                </c:pt>
                <c:pt idx="354">
                  <c:v>3123</c:v>
                </c:pt>
                <c:pt idx="355">
                  <c:v>3198</c:v>
                </c:pt>
                <c:pt idx="356">
                  <c:v>3199</c:v>
                </c:pt>
                <c:pt idx="357">
                  <c:v>3210</c:v>
                </c:pt>
                <c:pt idx="358">
                  <c:v>3124</c:v>
                </c:pt>
                <c:pt idx="359">
                  <c:v>3251</c:v>
                </c:pt>
                <c:pt idx="360">
                  <c:v>3179</c:v>
                </c:pt>
                <c:pt idx="361">
                  <c:v>3095</c:v>
                </c:pt>
                <c:pt idx="362">
                  <c:v>3122</c:v>
                </c:pt>
                <c:pt idx="363">
                  <c:v>3157</c:v>
                </c:pt>
                <c:pt idx="364">
                  <c:v>3119</c:v>
                </c:pt>
                <c:pt idx="365">
                  <c:v>3101</c:v>
                </c:pt>
                <c:pt idx="366">
                  <c:v>3174</c:v>
                </c:pt>
                <c:pt idx="367">
                  <c:v>3158</c:v>
                </c:pt>
                <c:pt idx="368">
                  <c:v>3156</c:v>
                </c:pt>
                <c:pt idx="369">
                  <c:v>3170</c:v>
                </c:pt>
                <c:pt idx="370">
                  <c:v>3128</c:v>
                </c:pt>
                <c:pt idx="371">
                  <c:v>3123</c:v>
                </c:pt>
                <c:pt idx="372">
                  <c:v>3130</c:v>
                </c:pt>
                <c:pt idx="373">
                  <c:v>3158</c:v>
                </c:pt>
                <c:pt idx="374">
                  <c:v>3136</c:v>
                </c:pt>
                <c:pt idx="375">
                  <c:v>3140</c:v>
                </c:pt>
                <c:pt idx="376">
                  <c:v>3165</c:v>
                </c:pt>
                <c:pt idx="377">
                  <c:v>3133</c:v>
                </c:pt>
                <c:pt idx="378">
                  <c:v>3109</c:v>
                </c:pt>
                <c:pt idx="379">
                  <c:v>3145</c:v>
                </c:pt>
                <c:pt idx="380">
                  <c:v>3152</c:v>
                </c:pt>
                <c:pt idx="381">
                  <c:v>3129</c:v>
                </c:pt>
                <c:pt idx="382">
                  <c:v>3084</c:v>
                </c:pt>
                <c:pt idx="383">
                  <c:v>3135</c:v>
                </c:pt>
                <c:pt idx="384">
                  <c:v>3125</c:v>
                </c:pt>
                <c:pt idx="385">
                  <c:v>3139</c:v>
                </c:pt>
                <c:pt idx="386">
                  <c:v>3115</c:v>
                </c:pt>
                <c:pt idx="387">
                  <c:v>3140</c:v>
                </c:pt>
                <c:pt idx="388">
                  <c:v>3065</c:v>
                </c:pt>
                <c:pt idx="389">
                  <c:v>3100</c:v>
                </c:pt>
                <c:pt idx="390">
                  <c:v>3132</c:v>
                </c:pt>
                <c:pt idx="391">
                  <c:v>3088</c:v>
                </c:pt>
                <c:pt idx="392">
                  <c:v>3107</c:v>
                </c:pt>
                <c:pt idx="393">
                  <c:v>3030</c:v>
                </c:pt>
                <c:pt idx="394">
                  <c:v>3106</c:v>
                </c:pt>
                <c:pt idx="395">
                  <c:v>3099</c:v>
                </c:pt>
                <c:pt idx="396">
                  <c:v>3137</c:v>
                </c:pt>
                <c:pt idx="397">
                  <c:v>3121</c:v>
                </c:pt>
                <c:pt idx="398">
                  <c:v>3065</c:v>
                </c:pt>
                <c:pt idx="399">
                  <c:v>3099</c:v>
                </c:pt>
                <c:pt idx="400">
                  <c:v>3083</c:v>
                </c:pt>
                <c:pt idx="401">
                  <c:v>3079</c:v>
                </c:pt>
                <c:pt idx="402">
                  <c:v>3108</c:v>
                </c:pt>
                <c:pt idx="403">
                  <c:v>3079</c:v>
                </c:pt>
                <c:pt idx="404">
                  <c:v>3010</c:v>
                </c:pt>
                <c:pt idx="405">
                  <c:v>3043</c:v>
                </c:pt>
                <c:pt idx="406">
                  <c:v>3030</c:v>
                </c:pt>
                <c:pt idx="407">
                  <c:v>2941</c:v>
                </c:pt>
                <c:pt idx="408">
                  <c:v>2947</c:v>
                </c:pt>
                <c:pt idx="409">
                  <c:v>3000</c:v>
                </c:pt>
                <c:pt idx="410">
                  <c:v>2987</c:v>
                </c:pt>
                <c:pt idx="411">
                  <c:v>3041</c:v>
                </c:pt>
                <c:pt idx="412">
                  <c:v>2939</c:v>
                </c:pt>
                <c:pt idx="413">
                  <c:v>2938</c:v>
                </c:pt>
                <c:pt idx="414">
                  <c:v>2920</c:v>
                </c:pt>
                <c:pt idx="415">
                  <c:v>2945</c:v>
                </c:pt>
                <c:pt idx="416">
                  <c:v>2814</c:v>
                </c:pt>
                <c:pt idx="417">
                  <c:v>2852</c:v>
                </c:pt>
                <c:pt idx="418">
                  <c:v>2837</c:v>
                </c:pt>
                <c:pt idx="419">
                  <c:v>2850</c:v>
                </c:pt>
                <c:pt idx="420">
                  <c:v>2868</c:v>
                </c:pt>
                <c:pt idx="421">
                  <c:v>2762</c:v>
                </c:pt>
                <c:pt idx="422">
                  <c:v>2731</c:v>
                </c:pt>
                <c:pt idx="423">
                  <c:v>2728</c:v>
                </c:pt>
                <c:pt idx="424">
                  <c:v>2790</c:v>
                </c:pt>
                <c:pt idx="425">
                  <c:v>2817</c:v>
                </c:pt>
                <c:pt idx="426">
                  <c:v>2646</c:v>
                </c:pt>
                <c:pt idx="427">
                  <c:v>2703</c:v>
                </c:pt>
                <c:pt idx="428">
                  <c:v>2703</c:v>
                </c:pt>
                <c:pt idx="429">
                  <c:v>2696</c:v>
                </c:pt>
                <c:pt idx="430">
                  <c:v>2708</c:v>
                </c:pt>
                <c:pt idx="431">
                  <c:v>2674</c:v>
                </c:pt>
                <c:pt idx="432">
                  <c:v>2635</c:v>
                </c:pt>
                <c:pt idx="433">
                  <c:v>2633</c:v>
                </c:pt>
                <c:pt idx="434">
                  <c:v>2672</c:v>
                </c:pt>
                <c:pt idx="435">
                  <c:v>2613</c:v>
                </c:pt>
                <c:pt idx="436">
                  <c:v>2612</c:v>
                </c:pt>
                <c:pt idx="437">
                  <c:v>2572</c:v>
                </c:pt>
                <c:pt idx="438">
                  <c:v>2667</c:v>
                </c:pt>
                <c:pt idx="439">
                  <c:v>2649</c:v>
                </c:pt>
                <c:pt idx="440">
                  <c:v>2581</c:v>
                </c:pt>
                <c:pt idx="441">
                  <c:v>2557</c:v>
                </c:pt>
                <c:pt idx="442">
                  <c:v>2483</c:v>
                </c:pt>
                <c:pt idx="443">
                  <c:v>2649</c:v>
                </c:pt>
                <c:pt idx="444">
                  <c:v>2542</c:v>
                </c:pt>
                <c:pt idx="445">
                  <c:v>2467</c:v>
                </c:pt>
                <c:pt idx="446">
                  <c:v>2454</c:v>
                </c:pt>
                <c:pt idx="447">
                  <c:v>2417</c:v>
                </c:pt>
                <c:pt idx="448">
                  <c:v>2456</c:v>
                </c:pt>
                <c:pt idx="449">
                  <c:v>2423</c:v>
                </c:pt>
                <c:pt idx="450">
                  <c:v>2441</c:v>
                </c:pt>
                <c:pt idx="451">
                  <c:v>2409</c:v>
                </c:pt>
                <c:pt idx="452">
                  <c:v>2435</c:v>
                </c:pt>
                <c:pt idx="453">
                  <c:v>2438</c:v>
                </c:pt>
                <c:pt idx="454">
                  <c:v>2435</c:v>
                </c:pt>
                <c:pt idx="455">
                  <c:v>2403</c:v>
                </c:pt>
                <c:pt idx="456">
                  <c:v>2337</c:v>
                </c:pt>
                <c:pt idx="457">
                  <c:v>2401</c:v>
                </c:pt>
                <c:pt idx="458">
                  <c:v>2425</c:v>
                </c:pt>
                <c:pt idx="459">
                  <c:v>2382</c:v>
                </c:pt>
                <c:pt idx="460">
                  <c:v>2429</c:v>
                </c:pt>
                <c:pt idx="461">
                  <c:v>2389</c:v>
                </c:pt>
                <c:pt idx="462">
                  <c:v>2436</c:v>
                </c:pt>
                <c:pt idx="463">
                  <c:v>2271</c:v>
                </c:pt>
                <c:pt idx="464">
                  <c:v>2361</c:v>
                </c:pt>
                <c:pt idx="465">
                  <c:v>2428</c:v>
                </c:pt>
                <c:pt idx="466">
                  <c:v>2283</c:v>
                </c:pt>
                <c:pt idx="467">
                  <c:v>2267</c:v>
                </c:pt>
                <c:pt idx="468">
                  <c:v>2363</c:v>
                </c:pt>
                <c:pt idx="469">
                  <c:v>2323</c:v>
                </c:pt>
                <c:pt idx="470">
                  <c:v>2355</c:v>
                </c:pt>
                <c:pt idx="471">
                  <c:v>2169</c:v>
                </c:pt>
                <c:pt idx="472">
                  <c:v>2271</c:v>
                </c:pt>
                <c:pt idx="473">
                  <c:v>2254</c:v>
                </c:pt>
                <c:pt idx="474">
                  <c:v>2312</c:v>
                </c:pt>
                <c:pt idx="475">
                  <c:v>2218</c:v>
                </c:pt>
                <c:pt idx="476">
                  <c:v>2314</c:v>
                </c:pt>
                <c:pt idx="477">
                  <c:v>2286</c:v>
                </c:pt>
                <c:pt idx="478">
                  <c:v>2261</c:v>
                </c:pt>
                <c:pt idx="479">
                  <c:v>2277</c:v>
                </c:pt>
                <c:pt idx="480">
                  <c:v>2243</c:v>
                </c:pt>
                <c:pt idx="481">
                  <c:v>2205</c:v>
                </c:pt>
                <c:pt idx="482">
                  <c:v>2324</c:v>
                </c:pt>
                <c:pt idx="483">
                  <c:v>2188</c:v>
                </c:pt>
                <c:pt idx="484">
                  <c:v>2193</c:v>
                </c:pt>
                <c:pt idx="485">
                  <c:v>2249</c:v>
                </c:pt>
                <c:pt idx="486">
                  <c:v>2167</c:v>
                </c:pt>
                <c:pt idx="487">
                  <c:v>2137</c:v>
                </c:pt>
                <c:pt idx="488">
                  <c:v>2332</c:v>
                </c:pt>
                <c:pt idx="489">
                  <c:v>2204</c:v>
                </c:pt>
                <c:pt idx="490">
                  <c:v>2190</c:v>
                </c:pt>
                <c:pt idx="491">
                  <c:v>2281</c:v>
                </c:pt>
                <c:pt idx="492">
                  <c:v>2184</c:v>
                </c:pt>
                <c:pt idx="493">
                  <c:v>2206</c:v>
                </c:pt>
                <c:pt idx="494">
                  <c:v>2059</c:v>
                </c:pt>
                <c:pt idx="495">
                  <c:v>2035</c:v>
                </c:pt>
                <c:pt idx="496">
                  <c:v>2028</c:v>
                </c:pt>
                <c:pt idx="497">
                  <c:v>1999</c:v>
                </c:pt>
                <c:pt idx="498">
                  <c:v>2056</c:v>
                </c:pt>
                <c:pt idx="499">
                  <c:v>1932</c:v>
                </c:pt>
              </c:numCache>
            </c:numRef>
          </c:val>
          <c:smooth val="0"/>
        </c:ser>
        <c:dLbls>
          <c:showLegendKey val="0"/>
          <c:showVal val="0"/>
          <c:showCatName val="0"/>
          <c:showSerName val="0"/>
          <c:showPercent val="0"/>
          <c:showBubbleSize val="0"/>
        </c:dLbls>
        <c:marker val="1"/>
        <c:smooth val="0"/>
        <c:axId val="260006656"/>
        <c:axId val="260008192"/>
      </c:lineChart>
      <c:lineChart>
        <c:grouping val="standard"/>
        <c:varyColors val="0"/>
        <c:ser>
          <c:idx val="1"/>
          <c:order val="1"/>
          <c:tx>
            <c:strRef>
              <c:f>hasil_pengujian_update_status!$M$1</c:f>
              <c:strCache>
                <c:ptCount val="1"/>
                <c:pt idx="0">
                  <c:v>Pintu</c:v>
                </c:pt>
              </c:strCache>
            </c:strRef>
          </c:tx>
          <c:spPr>
            <a:ln w="19050">
              <a:solidFill>
                <a:srgbClr val="FF0000"/>
              </a:solidFill>
            </a:ln>
          </c:spPr>
          <c:marker>
            <c:symbol val="none"/>
          </c:marker>
          <c:val>
            <c:numRef>
              <c:f>hasil_pengujian_update_status!$M$2:$M$501</c:f>
              <c:numCache>
                <c:formatCode>General</c:formatCode>
                <c:ptCount val="500"/>
                <c:pt idx="0">
                  <c:v>14</c:v>
                </c:pt>
                <c:pt idx="1">
                  <c:v>15</c:v>
                </c:pt>
                <c:pt idx="2">
                  <c:v>15</c:v>
                </c:pt>
                <c:pt idx="3">
                  <c:v>19</c:v>
                </c:pt>
                <c:pt idx="4">
                  <c:v>21</c:v>
                </c:pt>
                <c:pt idx="5">
                  <c:v>21</c:v>
                </c:pt>
                <c:pt idx="6">
                  <c:v>25</c:v>
                </c:pt>
                <c:pt idx="7">
                  <c:v>26</c:v>
                </c:pt>
                <c:pt idx="8">
                  <c:v>28</c:v>
                </c:pt>
                <c:pt idx="9">
                  <c:v>31</c:v>
                </c:pt>
                <c:pt idx="10">
                  <c:v>33</c:v>
                </c:pt>
                <c:pt idx="11">
                  <c:v>38</c:v>
                </c:pt>
                <c:pt idx="12">
                  <c:v>39</c:v>
                </c:pt>
                <c:pt idx="13">
                  <c:v>39</c:v>
                </c:pt>
                <c:pt idx="14">
                  <c:v>40</c:v>
                </c:pt>
                <c:pt idx="15">
                  <c:v>44</c:v>
                </c:pt>
                <c:pt idx="16">
                  <c:v>44</c:v>
                </c:pt>
                <c:pt idx="17">
                  <c:v>44</c:v>
                </c:pt>
                <c:pt idx="18">
                  <c:v>48</c:v>
                </c:pt>
                <c:pt idx="19">
                  <c:v>50</c:v>
                </c:pt>
                <c:pt idx="20">
                  <c:v>50</c:v>
                </c:pt>
                <c:pt idx="21">
                  <c:v>50</c:v>
                </c:pt>
                <c:pt idx="22">
                  <c:v>51</c:v>
                </c:pt>
                <c:pt idx="23">
                  <c:v>57</c:v>
                </c:pt>
                <c:pt idx="24">
                  <c:v>58</c:v>
                </c:pt>
                <c:pt idx="25">
                  <c:v>58</c:v>
                </c:pt>
                <c:pt idx="26">
                  <c:v>61</c:v>
                </c:pt>
                <c:pt idx="27">
                  <c:v>65</c:v>
                </c:pt>
                <c:pt idx="28">
                  <c:v>67</c:v>
                </c:pt>
                <c:pt idx="29">
                  <c:v>67</c:v>
                </c:pt>
                <c:pt idx="30">
                  <c:v>67</c:v>
                </c:pt>
                <c:pt idx="31">
                  <c:v>71</c:v>
                </c:pt>
                <c:pt idx="32">
                  <c:v>72</c:v>
                </c:pt>
                <c:pt idx="33">
                  <c:v>73</c:v>
                </c:pt>
                <c:pt idx="34">
                  <c:v>74</c:v>
                </c:pt>
                <c:pt idx="35">
                  <c:v>78</c:v>
                </c:pt>
                <c:pt idx="36">
                  <c:v>79</c:v>
                </c:pt>
                <c:pt idx="37">
                  <c:v>83</c:v>
                </c:pt>
                <c:pt idx="38">
                  <c:v>83</c:v>
                </c:pt>
                <c:pt idx="39">
                  <c:v>87</c:v>
                </c:pt>
                <c:pt idx="40">
                  <c:v>87</c:v>
                </c:pt>
                <c:pt idx="41">
                  <c:v>89</c:v>
                </c:pt>
                <c:pt idx="42">
                  <c:v>91</c:v>
                </c:pt>
                <c:pt idx="43">
                  <c:v>91</c:v>
                </c:pt>
                <c:pt idx="44">
                  <c:v>93</c:v>
                </c:pt>
                <c:pt idx="45">
                  <c:v>95</c:v>
                </c:pt>
                <c:pt idx="46">
                  <c:v>97</c:v>
                </c:pt>
                <c:pt idx="47">
                  <c:v>98</c:v>
                </c:pt>
                <c:pt idx="48">
                  <c:v>99</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99</c:v>
                </c:pt>
                <c:pt idx="190">
                  <c:v>99</c:v>
                </c:pt>
                <c:pt idx="191">
                  <c:v>99</c:v>
                </c:pt>
                <c:pt idx="192">
                  <c:v>99</c:v>
                </c:pt>
                <c:pt idx="193">
                  <c:v>99</c:v>
                </c:pt>
                <c:pt idx="194">
                  <c:v>99</c:v>
                </c:pt>
                <c:pt idx="195">
                  <c:v>99</c:v>
                </c:pt>
                <c:pt idx="196">
                  <c:v>99</c:v>
                </c:pt>
                <c:pt idx="197">
                  <c:v>99</c:v>
                </c:pt>
                <c:pt idx="198">
                  <c:v>99</c:v>
                </c:pt>
                <c:pt idx="199">
                  <c:v>99</c:v>
                </c:pt>
                <c:pt idx="200">
                  <c:v>99</c:v>
                </c:pt>
                <c:pt idx="201">
                  <c:v>99</c:v>
                </c:pt>
                <c:pt idx="202">
                  <c:v>99</c:v>
                </c:pt>
                <c:pt idx="203">
                  <c:v>99</c:v>
                </c:pt>
                <c:pt idx="204">
                  <c:v>99</c:v>
                </c:pt>
                <c:pt idx="205">
                  <c:v>99</c:v>
                </c:pt>
                <c:pt idx="206">
                  <c:v>99</c:v>
                </c:pt>
                <c:pt idx="207">
                  <c:v>99</c:v>
                </c:pt>
                <c:pt idx="208">
                  <c:v>99</c:v>
                </c:pt>
                <c:pt idx="209">
                  <c:v>99</c:v>
                </c:pt>
                <c:pt idx="210">
                  <c:v>99</c:v>
                </c:pt>
                <c:pt idx="211">
                  <c:v>99</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99</c:v>
                </c:pt>
                <c:pt idx="229">
                  <c:v>99</c:v>
                </c:pt>
                <c:pt idx="230">
                  <c:v>98</c:v>
                </c:pt>
                <c:pt idx="231">
                  <c:v>98</c:v>
                </c:pt>
                <c:pt idx="232">
                  <c:v>98</c:v>
                </c:pt>
                <c:pt idx="233">
                  <c:v>98</c:v>
                </c:pt>
                <c:pt idx="234">
                  <c:v>98</c:v>
                </c:pt>
                <c:pt idx="235">
                  <c:v>97</c:v>
                </c:pt>
                <c:pt idx="236">
                  <c:v>97</c:v>
                </c:pt>
                <c:pt idx="237">
                  <c:v>97</c:v>
                </c:pt>
                <c:pt idx="238">
                  <c:v>97</c:v>
                </c:pt>
                <c:pt idx="239">
                  <c:v>96</c:v>
                </c:pt>
                <c:pt idx="240">
                  <c:v>96</c:v>
                </c:pt>
                <c:pt idx="241">
                  <c:v>96</c:v>
                </c:pt>
                <c:pt idx="242">
                  <c:v>96</c:v>
                </c:pt>
                <c:pt idx="243">
                  <c:v>96</c:v>
                </c:pt>
                <c:pt idx="244">
                  <c:v>96</c:v>
                </c:pt>
                <c:pt idx="245">
                  <c:v>96</c:v>
                </c:pt>
                <c:pt idx="246">
                  <c:v>96</c:v>
                </c:pt>
                <c:pt idx="247">
                  <c:v>96</c:v>
                </c:pt>
                <c:pt idx="248">
                  <c:v>96</c:v>
                </c:pt>
                <c:pt idx="249">
                  <c:v>96</c:v>
                </c:pt>
                <c:pt idx="250">
                  <c:v>96</c:v>
                </c:pt>
                <c:pt idx="251">
                  <c:v>96</c:v>
                </c:pt>
                <c:pt idx="252">
                  <c:v>96</c:v>
                </c:pt>
                <c:pt idx="253">
                  <c:v>96</c:v>
                </c:pt>
                <c:pt idx="254">
                  <c:v>96</c:v>
                </c:pt>
                <c:pt idx="255">
                  <c:v>96</c:v>
                </c:pt>
                <c:pt idx="256">
                  <c:v>96</c:v>
                </c:pt>
                <c:pt idx="257">
                  <c:v>96</c:v>
                </c:pt>
                <c:pt idx="258">
                  <c:v>96</c:v>
                </c:pt>
                <c:pt idx="259">
                  <c:v>96</c:v>
                </c:pt>
                <c:pt idx="260">
                  <c:v>96</c:v>
                </c:pt>
                <c:pt idx="261">
                  <c:v>96</c:v>
                </c:pt>
                <c:pt idx="262">
                  <c:v>96</c:v>
                </c:pt>
                <c:pt idx="263">
                  <c:v>96</c:v>
                </c:pt>
                <c:pt idx="264">
                  <c:v>95</c:v>
                </c:pt>
                <c:pt idx="265">
                  <c:v>95</c:v>
                </c:pt>
                <c:pt idx="266">
                  <c:v>94</c:v>
                </c:pt>
                <c:pt idx="267">
                  <c:v>94</c:v>
                </c:pt>
                <c:pt idx="268">
                  <c:v>93</c:v>
                </c:pt>
                <c:pt idx="269">
                  <c:v>93</c:v>
                </c:pt>
                <c:pt idx="270">
                  <c:v>93</c:v>
                </c:pt>
                <c:pt idx="271">
                  <c:v>93</c:v>
                </c:pt>
                <c:pt idx="272">
                  <c:v>93</c:v>
                </c:pt>
                <c:pt idx="273">
                  <c:v>93</c:v>
                </c:pt>
                <c:pt idx="274">
                  <c:v>92</c:v>
                </c:pt>
                <c:pt idx="275">
                  <c:v>92</c:v>
                </c:pt>
                <c:pt idx="276">
                  <c:v>92</c:v>
                </c:pt>
                <c:pt idx="277">
                  <c:v>92</c:v>
                </c:pt>
                <c:pt idx="278">
                  <c:v>92</c:v>
                </c:pt>
                <c:pt idx="279">
                  <c:v>92</c:v>
                </c:pt>
                <c:pt idx="280">
                  <c:v>92</c:v>
                </c:pt>
                <c:pt idx="281">
                  <c:v>92</c:v>
                </c:pt>
                <c:pt idx="282">
                  <c:v>92</c:v>
                </c:pt>
                <c:pt idx="283">
                  <c:v>92</c:v>
                </c:pt>
                <c:pt idx="284">
                  <c:v>92</c:v>
                </c:pt>
                <c:pt idx="285">
                  <c:v>92</c:v>
                </c:pt>
                <c:pt idx="286">
                  <c:v>92</c:v>
                </c:pt>
                <c:pt idx="287">
                  <c:v>92</c:v>
                </c:pt>
                <c:pt idx="288">
                  <c:v>92</c:v>
                </c:pt>
                <c:pt idx="289">
                  <c:v>92</c:v>
                </c:pt>
                <c:pt idx="290">
                  <c:v>92</c:v>
                </c:pt>
                <c:pt idx="291">
                  <c:v>92</c:v>
                </c:pt>
                <c:pt idx="292">
                  <c:v>92</c:v>
                </c:pt>
                <c:pt idx="293">
                  <c:v>92</c:v>
                </c:pt>
                <c:pt idx="294">
                  <c:v>92</c:v>
                </c:pt>
                <c:pt idx="295">
                  <c:v>92</c:v>
                </c:pt>
                <c:pt idx="296">
                  <c:v>92</c:v>
                </c:pt>
                <c:pt idx="297">
                  <c:v>91</c:v>
                </c:pt>
                <c:pt idx="298">
                  <c:v>91</c:v>
                </c:pt>
                <c:pt idx="299">
                  <c:v>91</c:v>
                </c:pt>
                <c:pt idx="300">
                  <c:v>91</c:v>
                </c:pt>
                <c:pt idx="301">
                  <c:v>91</c:v>
                </c:pt>
                <c:pt idx="302">
                  <c:v>91</c:v>
                </c:pt>
                <c:pt idx="303">
                  <c:v>91</c:v>
                </c:pt>
                <c:pt idx="304">
                  <c:v>91</c:v>
                </c:pt>
                <c:pt idx="305">
                  <c:v>91</c:v>
                </c:pt>
                <c:pt idx="306">
                  <c:v>91</c:v>
                </c:pt>
                <c:pt idx="307">
                  <c:v>91</c:v>
                </c:pt>
                <c:pt idx="308">
                  <c:v>91</c:v>
                </c:pt>
                <c:pt idx="309">
                  <c:v>91</c:v>
                </c:pt>
                <c:pt idx="310">
                  <c:v>91</c:v>
                </c:pt>
                <c:pt idx="311">
                  <c:v>91</c:v>
                </c:pt>
                <c:pt idx="312">
                  <c:v>91</c:v>
                </c:pt>
                <c:pt idx="313">
                  <c:v>91</c:v>
                </c:pt>
                <c:pt idx="314">
                  <c:v>91</c:v>
                </c:pt>
                <c:pt idx="315">
                  <c:v>90</c:v>
                </c:pt>
                <c:pt idx="316">
                  <c:v>90</c:v>
                </c:pt>
                <c:pt idx="317">
                  <c:v>90</c:v>
                </c:pt>
                <c:pt idx="318">
                  <c:v>90</c:v>
                </c:pt>
                <c:pt idx="319">
                  <c:v>90</c:v>
                </c:pt>
                <c:pt idx="320">
                  <c:v>90</c:v>
                </c:pt>
                <c:pt idx="321">
                  <c:v>90</c:v>
                </c:pt>
                <c:pt idx="322">
                  <c:v>90</c:v>
                </c:pt>
                <c:pt idx="323">
                  <c:v>90</c:v>
                </c:pt>
                <c:pt idx="324">
                  <c:v>90</c:v>
                </c:pt>
                <c:pt idx="325">
                  <c:v>90</c:v>
                </c:pt>
                <c:pt idx="326">
                  <c:v>90</c:v>
                </c:pt>
                <c:pt idx="327">
                  <c:v>89</c:v>
                </c:pt>
                <c:pt idx="328">
                  <c:v>89</c:v>
                </c:pt>
                <c:pt idx="329">
                  <c:v>89</c:v>
                </c:pt>
                <c:pt idx="330">
                  <c:v>89</c:v>
                </c:pt>
                <c:pt idx="331">
                  <c:v>89</c:v>
                </c:pt>
                <c:pt idx="332">
                  <c:v>89</c:v>
                </c:pt>
                <c:pt idx="333">
                  <c:v>89</c:v>
                </c:pt>
                <c:pt idx="334">
                  <c:v>89</c:v>
                </c:pt>
                <c:pt idx="335">
                  <c:v>89</c:v>
                </c:pt>
                <c:pt idx="336">
                  <c:v>89</c:v>
                </c:pt>
                <c:pt idx="337">
                  <c:v>89</c:v>
                </c:pt>
                <c:pt idx="338">
                  <c:v>89</c:v>
                </c:pt>
                <c:pt idx="339">
                  <c:v>89</c:v>
                </c:pt>
                <c:pt idx="340">
                  <c:v>89</c:v>
                </c:pt>
                <c:pt idx="341">
                  <c:v>89</c:v>
                </c:pt>
                <c:pt idx="342">
                  <c:v>89</c:v>
                </c:pt>
                <c:pt idx="343">
                  <c:v>89</c:v>
                </c:pt>
                <c:pt idx="344">
                  <c:v>89</c:v>
                </c:pt>
                <c:pt idx="345">
                  <c:v>89</c:v>
                </c:pt>
                <c:pt idx="346">
                  <c:v>88</c:v>
                </c:pt>
                <c:pt idx="347">
                  <c:v>88</c:v>
                </c:pt>
                <c:pt idx="348">
                  <c:v>88</c:v>
                </c:pt>
                <c:pt idx="349">
                  <c:v>88</c:v>
                </c:pt>
                <c:pt idx="350">
                  <c:v>88</c:v>
                </c:pt>
                <c:pt idx="351">
                  <c:v>88</c:v>
                </c:pt>
                <c:pt idx="352">
                  <c:v>88</c:v>
                </c:pt>
                <c:pt idx="353">
                  <c:v>88</c:v>
                </c:pt>
                <c:pt idx="354">
                  <c:v>87</c:v>
                </c:pt>
                <c:pt idx="355">
                  <c:v>87</c:v>
                </c:pt>
                <c:pt idx="356">
                  <c:v>87</c:v>
                </c:pt>
                <c:pt idx="357">
                  <c:v>86</c:v>
                </c:pt>
                <c:pt idx="358">
                  <c:v>85</c:v>
                </c:pt>
                <c:pt idx="359">
                  <c:v>85</c:v>
                </c:pt>
                <c:pt idx="360">
                  <c:v>85</c:v>
                </c:pt>
                <c:pt idx="361">
                  <c:v>84</c:v>
                </c:pt>
                <c:pt idx="362">
                  <c:v>84</c:v>
                </c:pt>
                <c:pt idx="363">
                  <c:v>84</c:v>
                </c:pt>
                <c:pt idx="364">
                  <c:v>84</c:v>
                </c:pt>
                <c:pt idx="365">
                  <c:v>84</c:v>
                </c:pt>
                <c:pt idx="366">
                  <c:v>84</c:v>
                </c:pt>
                <c:pt idx="367">
                  <c:v>84</c:v>
                </c:pt>
                <c:pt idx="368">
                  <c:v>84</c:v>
                </c:pt>
                <c:pt idx="369">
                  <c:v>84</c:v>
                </c:pt>
                <c:pt idx="370">
                  <c:v>83</c:v>
                </c:pt>
                <c:pt idx="371">
                  <c:v>83</c:v>
                </c:pt>
                <c:pt idx="372">
                  <c:v>83</c:v>
                </c:pt>
                <c:pt idx="373">
                  <c:v>82</c:v>
                </c:pt>
                <c:pt idx="374">
                  <c:v>82</c:v>
                </c:pt>
                <c:pt idx="375">
                  <c:v>81</c:v>
                </c:pt>
                <c:pt idx="376">
                  <c:v>81</c:v>
                </c:pt>
                <c:pt idx="377">
                  <c:v>81</c:v>
                </c:pt>
                <c:pt idx="378">
                  <c:v>81</c:v>
                </c:pt>
                <c:pt idx="379">
                  <c:v>80</c:v>
                </c:pt>
                <c:pt idx="380">
                  <c:v>80</c:v>
                </c:pt>
                <c:pt idx="381">
                  <c:v>80</c:v>
                </c:pt>
                <c:pt idx="382">
                  <c:v>80</c:v>
                </c:pt>
                <c:pt idx="383">
                  <c:v>80</c:v>
                </c:pt>
                <c:pt idx="384">
                  <c:v>79</c:v>
                </c:pt>
                <c:pt idx="385">
                  <c:v>78</c:v>
                </c:pt>
                <c:pt idx="386">
                  <c:v>78</c:v>
                </c:pt>
                <c:pt idx="387">
                  <c:v>77</c:v>
                </c:pt>
                <c:pt idx="388">
                  <c:v>77</c:v>
                </c:pt>
                <c:pt idx="389">
                  <c:v>76</c:v>
                </c:pt>
                <c:pt idx="390">
                  <c:v>76</c:v>
                </c:pt>
                <c:pt idx="391">
                  <c:v>76</c:v>
                </c:pt>
                <c:pt idx="392">
                  <c:v>75</c:v>
                </c:pt>
                <c:pt idx="393">
                  <c:v>75</c:v>
                </c:pt>
                <c:pt idx="394">
                  <c:v>75</c:v>
                </c:pt>
                <c:pt idx="395">
                  <c:v>75</c:v>
                </c:pt>
                <c:pt idx="396">
                  <c:v>75</c:v>
                </c:pt>
                <c:pt idx="397">
                  <c:v>74</c:v>
                </c:pt>
                <c:pt idx="398">
                  <c:v>74</c:v>
                </c:pt>
                <c:pt idx="399">
                  <c:v>73</c:v>
                </c:pt>
                <c:pt idx="400">
                  <c:v>73</c:v>
                </c:pt>
                <c:pt idx="401">
                  <c:v>73</c:v>
                </c:pt>
                <c:pt idx="402">
                  <c:v>73</c:v>
                </c:pt>
                <c:pt idx="403">
                  <c:v>73</c:v>
                </c:pt>
                <c:pt idx="404">
                  <c:v>73</c:v>
                </c:pt>
                <c:pt idx="405">
                  <c:v>73</c:v>
                </c:pt>
                <c:pt idx="406">
                  <c:v>72</c:v>
                </c:pt>
                <c:pt idx="407">
                  <c:v>72</c:v>
                </c:pt>
                <c:pt idx="408">
                  <c:v>72</c:v>
                </c:pt>
                <c:pt idx="409">
                  <c:v>72</c:v>
                </c:pt>
                <c:pt idx="410">
                  <c:v>72</c:v>
                </c:pt>
                <c:pt idx="411">
                  <c:v>71</c:v>
                </c:pt>
                <c:pt idx="412">
                  <c:v>71</c:v>
                </c:pt>
                <c:pt idx="413">
                  <c:v>70</c:v>
                </c:pt>
                <c:pt idx="414">
                  <c:v>70</c:v>
                </c:pt>
                <c:pt idx="415">
                  <c:v>70</c:v>
                </c:pt>
                <c:pt idx="416">
                  <c:v>70</c:v>
                </c:pt>
                <c:pt idx="417">
                  <c:v>70</c:v>
                </c:pt>
                <c:pt idx="418">
                  <c:v>70</c:v>
                </c:pt>
                <c:pt idx="419">
                  <c:v>68</c:v>
                </c:pt>
                <c:pt idx="420">
                  <c:v>68</c:v>
                </c:pt>
                <c:pt idx="421">
                  <c:v>68</c:v>
                </c:pt>
                <c:pt idx="422">
                  <c:v>68</c:v>
                </c:pt>
                <c:pt idx="423">
                  <c:v>68</c:v>
                </c:pt>
                <c:pt idx="424">
                  <c:v>68</c:v>
                </c:pt>
                <c:pt idx="425">
                  <c:v>68</c:v>
                </c:pt>
                <c:pt idx="426">
                  <c:v>68</c:v>
                </c:pt>
                <c:pt idx="427">
                  <c:v>67</c:v>
                </c:pt>
                <c:pt idx="428">
                  <c:v>66</c:v>
                </c:pt>
                <c:pt idx="429">
                  <c:v>65</c:v>
                </c:pt>
                <c:pt idx="430">
                  <c:v>65</c:v>
                </c:pt>
                <c:pt idx="431">
                  <c:v>64</c:v>
                </c:pt>
                <c:pt idx="432">
                  <c:v>64</c:v>
                </c:pt>
                <c:pt idx="433">
                  <c:v>62</c:v>
                </c:pt>
                <c:pt idx="434">
                  <c:v>62</c:v>
                </c:pt>
                <c:pt idx="435">
                  <c:v>62</c:v>
                </c:pt>
                <c:pt idx="436">
                  <c:v>62</c:v>
                </c:pt>
                <c:pt idx="437">
                  <c:v>61</c:v>
                </c:pt>
                <c:pt idx="438">
                  <c:v>60</c:v>
                </c:pt>
                <c:pt idx="439">
                  <c:v>60</c:v>
                </c:pt>
                <c:pt idx="440">
                  <c:v>60</c:v>
                </c:pt>
                <c:pt idx="441">
                  <c:v>59</c:v>
                </c:pt>
                <c:pt idx="442">
                  <c:v>58</c:v>
                </c:pt>
                <c:pt idx="443">
                  <c:v>57</c:v>
                </c:pt>
                <c:pt idx="444">
                  <c:v>56</c:v>
                </c:pt>
                <c:pt idx="445">
                  <c:v>55</c:v>
                </c:pt>
                <c:pt idx="446">
                  <c:v>54</c:v>
                </c:pt>
                <c:pt idx="447">
                  <c:v>54</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1</c:v>
                </c:pt>
                <c:pt idx="461">
                  <c:v>39</c:v>
                </c:pt>
                <c:pt idx="462">
                  <c:v>38</c:v>
                </c:pt>
                <c:pt idx="463">
                  <c:v>37</c:v>
                </c:pt>
                <c:pt idx="464">
                  <c:v>36</c:v>
                </c:pt>
                <c:pt idx="465">
                  <c:v>36</c:v>
                </c:pt>
                <c:pt idx="466">
                  <c:v>34</c:v>
                </c:pt>
                <c:pt idx="467">
                  <c:v>33</c:v>
                </c:pt>
                <c:pt idx="468">
                  <c:v>32</c:v>
                </c:pt>
                <c:pt idx="469">
                  <c:v>31</c:v>
                </c:pt>
                <c:pt idx="470">
                  <c:v>30</c:v>
                </c:pt>
                <c:pt idx="471">
                  <c:v>29</c:v>
                </c:pt>
                <c:pt idx="472">
                  <c:v>28</c:v>
                </c:pt>
                <c:pt idx="473">
                  <c:v>27</c:v>
                </c:pt>
                <c:pt idx="474">
                  <c:v>26</c:v>
                </c:pt>
                <c:pt idx="475">
                  <c:v>25</c:v>
                </c:pt>
                <c:pt idx="476">
                  <c:v>24</c:v>
                </c:pt>
                <c:pt idx="477">
                  <c:v>23</c:v>
                </c:pt>
                <c:pt idx="478">
                  <c:v>22</c:v>
                </c:pt>
                <c:pt idx="479">
                  <c:v>21</c:v>
                </c:pt>
                <c:pt idx="480">
                  <c:v>20</c:v>
                </c:pt>
                <c:pt idx="481">
                  <c:v>19</c:v>
                </c:pt>
                <c:pt idx="482">
                  <c:v>19</c:v>
                </c:pt>
                <c:pt idx="483">
                  <c:v>17</c:v>
                </c:pt>
                <c:pt idx="484">
                  <c:v>16</c:v>
                </c:pt>
                <c:pt idx="485">
                  <c:v>15</c:v>
                </c:pt>
                <c:pt idx="486">
                  <c:v>14</c:v>
                </c:pt>
                <c:pt idx="487">
                  <c:v>13</c:v>
                </c:pt>
                <c:pt idx="488">
                  <c:v>12</c:v>
                </c:pt>
                <c:pt idx="489">
                  <c:v>11</c:v>
                </c:pt>
                <c:pt idx="490">
                  <c:v>10</c:v>
                </c:pt>
                <c:pt idx="491">
                  <c:v>9</c:v>
                </c:pt>
                <c:pt idx="492">
                  <c:v>9</c:v>
                </c:pt>
                <c:pt idx="493">
                  <c:v>9</c:v>
                </c:pt>
                <c:pt idx="494">
                  <c:v>6</c:v>
                </c:pt>
                <c:pt idx="495">
                  <c:v>5</c:v>
                </c:pt>
                <c:pt idx="496">
                  <c:v>4</c:v>
                </c:pt>
                <c:pt idx="497">
                  <c:v>3</c:v>
                </c:pt>
                <c:pt idx="498">
                  <c:v>3</c:v>
                </c:pt>
                <c:pt idx="499">
                  <c:v>2</c:v>
                </c:pt>
              </c:numCache>
            </c:numRef>
          </c:val>
          <c:smooth val="0"/>
        </c:ser>
        <c:ser>
          <c:idx val="2"/>
          <c:order val="2"/>
          <c:tx>
            <c:strRef>
              <c:f>hasil_pengujian_update_status!$S$1</c:f>
              <c:strCache>
                <c:ptCount val="1"/>
                <c:pt idx="0">
                  <c:v>Error (%)</c:v>
                </c:pt>
              </c:strCache>
            </c:strRef>
          </c:tx>
          <c:marker>
            <c:symbol val="none"/>
          </c:marker>
          <c:val>
            <c:numRef>
              <c:f>hasil_pengujian_update_status!$S$2:$S$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60015616"/>
        <c:axId val="260014080"/>
      </c:lineChart>
      <c:catAx>
        <c:axId val="260006656"/>
        <c:scaling>
          <c:orientation val="minMax"/>
        </c:scaling>
        <c:delete val="0"/>
        <c:axPos val="b"/>
        <c:majorTickMark val="out"/>
        <c:minorTickMark val="none"/>
        <c:tickLblPos val="nextTo"/>
        <c:crossAx val="260008192"/>
        <c:crosses val="autoZero"/>
        <c:auto val="1"/>
        <c:lblAlgn val="ctr"/>
        <c:lblOffset val="100"/>
        <c:tickLblSkip val="50"/>
        <c:tickMarkSkip val="50"/>
        <c:noMultiLvlLbl val="0"/>
      </c:catAx>
      <c:valAx>
        <c:axId val="260008192"/>
        <c:scaling>
          <c:orientation val="minMax"/>
        </c:scaling>
        <c:delete val="0"/>
        <c:axPos val="l"/>
        <c:majorGridlines/>
        <c:numFmt formatCode="General" sourceLinked="1"/>
        <c:majorTickMark val="out"/>
        <c:minorTickMark val="none"/>
        <c:tickLblPos val="nextTo"/>
        <c:crossAx val="260006656"/>
        <c:crosses val="autoZero"/>
        <c:crossBetween val="between"/>
      </c:valAx>
      <c:valAx>
        <c:axId val="260014080"/>
        <c:scaling>
          <c:orientation val="minMax"/>
        </c:scaling>
        <c:delete val="0"/>
        <c:axPos val="r"/>
        <c:numFmt formatCode="General" sourceLinked="1"/>
        <c:majorTickMark val="out"/>
        <c:minorTickMark val="none"/>
        <c:tickLblPos val="nextTo"/>
        <c:crossAx val="260015616"/>
        <c:crosses val="max"/>
        <c:crossBetween val="between"/>
      </c:valAx>
      <c:catAx>
        <c:axId val="260015616"/>
        <c:scaling>
          <c:orientation val="minMax"/>
        </c:scaling>
        <c:delete val="1"/>
        <c:axPos val="b"/>
        <c:majorTickMark val="out"/>
        <c:minorTickMark val="none"/>
        <c:tickLblPos val="nextTo"/>
        <c:crossAx val="26001408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60033536"/>
        <c:axId val="260039424"/>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60042752"/>
        <c:axId val="260040960"/>
      </c:lineChart>
      <c:catAx>
        <c:axId val="260033536"/>
        <c:scaling>
          <c:orientation val="minMax"/>
        </c:scaling>
        <c:delete val="0"/>
        <c:axPos val="b"/>
        <c:majorTickMark val="out"/>
        <c:minorTickMark val="none"/>
        <c:tickLblPos val="nextTo"/>
        <c:crossAx val="260039424"/>
        <c:crosses val="autoZero"/>
        <c:auto val="1"/>
        <c:lblAlgn val="ctr"/>
        <c:lblOffset val="100"/>
        <c:noMultiLvlLbl val="0"/>
      </c:catAx>
      <c:valAx>
        <c:axId val="260039424"/>
        <c:scaling>
          <c:orientation val="minMax"/>
        </c:scaling>
        <c:delete val="0"/>
        <c:axPos val="l"/>
        <c:majorGridlines/>
        <c:numFmt formatCode="0.00" sourceLinked="1"/>
        <c:majorTickMark val="out"/>
        <c:minorTickMark val="none"/>
        <c:tickLblPos val="nextTo"/>
        <c:crossAx val="260033536"/>
        <c:crosses val="autoZero"/>
        <c:crossBetween val="between"/>
      </c:valAx>
      <c:valAx>
        <c:axId val="260040960"/>
        <c:scaling>
          <c:orientation val="minMax"/>
        </c:scaling>
        <c:delete val="0"/>
        <c:axPos val="r"/>
        <c:numFmt formatCode="General" sourceLinked="1"/>
        <c:majorTickMark val="out"/>
        <c:minorTickMark val="none"/>
        <c:tickLblPos val="nextTo"/>
        <c:crossAx val="260042752"/>
        <c:crosses val="max"/>
        <c:crossBetween val="between"/>
      </c:valAx>
      <c:catAx>
        <c:axId val="260042752"/>
        <c:scaling>
          <c:orientation val="minMax"/>
        </c:scaling>
        <c:delete val="1"/>
        <c:axPos val="b"/>
        <c:majorTickMark val="out"/>
        <c:minorTickMark val="none"/>
        <c:tickLblPos val="nextTo"/>
        <c:crossAx val="26004096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17ACFD36-D004-486B-ABBF-316A3B89A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05</TotalTime>
  <Pages>148</Pages>
  <Words>41487</Words>
  <Characters>236481</Characters>
  <Application>Microsoft Office Word</Application>
  <DocSecurity>0</DocSecurity>
  <Lines>1970</Lines>
  <Paragraphs>5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4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Khoiril Wafi</dc:creator>
  <cp:lastModifiedBy>Asus</cp:lastModifiedBy>
  <cp:revision>783</cp:revision>
  <cp:lastPrinted>2023-09-03T14:28:00Z</cp:lastPrinted>
  <dcterms:created xsi:type="dcterms:W3CDTF">2023-04-04T20:37:00Z</dcterms:created>
  <dcterms:modified xsi:type="dcterms:W3CDTF">2023-09-04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